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D08334" w14:textId="3406C3D3" w:rsidR="00AA089C" w:rsidRPr="00EA4042" w:rsidRDefault="0003326A" w:rsidP="00EE0214">
      <w:pPr>
        <w:spacing w:line="480" w:lineRule="auto"/>
        <w:jc w:val="both"/>
        <w:rPr>
          <w:b/>
          <w:bCs/>
          <w:lang w:val="id-ID"/>
        </w:rPr>
      </w:pPr>
      <w:r w:rsidRPr="00EA4042">
        <w:rPr>
          <w:b/>
          <w:bCs/>
          <w:lang w:val="id-ID"/>
        </w:rPr>
        <w:t xml:space="preserve">         </w:t>
      </w:r>
      <w:r w:rsidR="00175D37" w:rsidRPr="00EA4042">
        <w:rPr>
          <w:b/>
          <w:bCs/>
          <w:lang w:val="id-ID"/>
        </w:rPr>
        <w:t xml:space="preserve"> </w:t>
      </w:r>
      <w:r w:rsidR="00175D37" w:rsidRPr="00EA4042">
        <w:rPr>
          <w:b/>
          <w:bCs/>
          <w:lang w:val="id-ID"/>
        </w:rPr>
        <w:tab/>
        <w:t xml:space="preserve">          </w:t>
      </w:r>
      <w:r w:rsidRPr="00EA4042">
        <w:rPr>
          <w:b/>
          <w:bCs/>
          <w:lang w:val="id-ID"/>
        </w:rPr>
        <w:t xml:space="preserve">              </w:t>
      </w:r>
      <w:r w:rsidR="00A33041" w:rsidRPr="00EA4042">
        <w:rPr>
          <w:noProof/>
          <w:lang w:val="id-ID" w:eastAsia="id-ID"/>
        </w:rPr>
        <w:drawing>
          <wp:inline distT="0" distB="0" distL="0" distR="0" wp14:anchorId="0777C6F7" wp14:editId="3F69CC97">
            <wp:extent cx="1414732" cy="1446605"/>
            <wp:effectExtent l="0" t="0" r="0" b="0"/>
            <wp:docPr id="1644308955" name="Picture 2" descr="SKRIPSI PROGRAM STUDI BIMBINGAN DAN KONSELING FAKULTAS KEGURUAN DAN ILMU  PENDIDIKAN UNIVERSITAS PANCASAKTI TEGAL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KRIPSI PROGRAM STUDI BIMBINGAN DAN KONSELING FAKULTAS KEGURUAN DAN ILMU  PENDIDIKAN UNIVERSITAS PANCASAKTI TEGAL 201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27429" cy="1459588"/>
                    </a:xfrm>
                    <a:prstGeom prst="rect">
                      <a:avLst/>
                    </a:prstGeom>
                    <a:noFill/>
                    <a:ln>
                      <a:noFill/>
                    </a:ln>
                  </pic:spPr>
                </pic:pic>
              </a:graphicData>
            </a:graphic>
          </wp:inline>
        </w:drawing>
      </w:r>
    </w:p>
    <w:p w14:paraId="68F2DFB8" w14:textId="77777777" w:rsidR="00175D37" w:rsidRPr="00EA4042" w:rsidRDefault="00175D37" w:rsidP="00EE0214">
      <w:pPr>
        <w:spacing w:line="480" w:lineRule="auto"/>
        <w:jc w:val="both"/>
        <w:rPr>
          <w:b/>
          <w:bCs/>
          <w:lang w:val="id-ID"/>
        </w:rPr>
      </w:pPr>
      <w:bookmarkStart w:id="0" w:name="_Hlk152600849"/>
    </w:p>
    <w:p w14:paraId="2FA114ED" w14:textId="193B91EB" w:rsidR="00AA089C" w:rsidRPr="00EA4042" w:rsidRDefault="00AA089C" w:rsidP="004B14CC">
      <w:pPr>
        <w:spacing w:line="480" w:lineRule="auto"/>
        <w:ind w:left="0"/>
        <w:rPr>
          <w:b/>
          <w:bCs/>
          <w:lang w:val="id-ID"/>
        </w:rPr>
      </w:pPr>
      <w:r w:rsidRPr="002D053B">
        <w:rPr>
          <w:b/>
          <w:bCs/>
          <w:lang w:val="id-ID"/>
        </w:rPr>
        <w:t>PENGEMBANGAN MODUL</w:t>
      </w:r>
      <w:r w:rsidR="002A0E0E" w:rsidRPr="002D053B">
        <w:rPr>
          <w:b/>
          <w:bCs/>
          <w:lang w:val="id-ID"/>
        </w:rPr>
        <w:t xml:space="preserve"> </w:t>
      </w:r>
      <w:r w:rsidRPr="002D053B">
        <w:rPr>
          <w:b/>
          <w:bCs/>
          <w:lang w:val="id-ID"/>
        </w:rPr>
        <w:t xml:space="preserve">AJAR IPA TERPADU BERBASIS </w:t>
      </w:r>
      <w:r w:rsidRPr="002D053B">
        <w:rPr>
          <w:b/>
          <w:bCs/>
          <w:i/>
          <w:iCs/>
          <w:lang w:val="id-ID"/>
        </w:rPr>
        <w:t>SCIENTIFIC ISSUES</w:t>
      </w:r>
      <w:r w:rsidRPr="002D053B">
        <w:rPr>
          <w:b/>
          <w:bCs/>
          <w:lang w:val="id-ID"/>
        </w:rPr>
        <w:t xml:space="preserve"> MATERI SUHU UNTUK MENGUATKAN KARAKTER ABAD-21 </w:t>
      </w:r>
      <w:r w:rsidR="00B41072" w:rsidRPr="002D053B">
        <w:rPr>
          <w:b/>
          <w:bCs/>
          <w:lang w:val="id-ID"/>
        </w:rPr>
        <w:t>PESERTA DIDIK</w:t>
      </w:r>
      <w:r w:rsidRPr="002D053B">
        <w:rPr>
          <w:b/>
          <w:bCs/>
          <w:lang w:val="id-ID"/>
        </w:rPr>
        <w:t xml:space="preserve"> SMP</w:t>
      </w:r>
      <w:bookmarkEnd w:id="0"/>
    </w:p>
    <w:p w14:paraId="30100508" w14:textId="77777777" w:rsidR="00D81E83" w:rsidRPr="00EA4042" w:rsidRDefault="00D81E83" w:rsidP="0003326A">
      <w:pPr>
        <w:spacing w:line="480" w:lineRule="auto"/>
        <w:ind w:left="0"/>
        <w:rPr>
          <w:b/>
          <w:bCs/>
          <w:lang w:val="id-ID"/>
        </w:rPr>
      </w:pPr>
    </w:p>
    <w:p w14:paraId="4A6761A9" w14:textId="77777777" w:rsidR="004B14CC" w:rsidRPr="00EA4042" w:rsidRDefault="004B14CC" w:rsidP="004B14CC">
      <w:pPr>
        <w:spacing w:line="480" w:lineRule="auto"/>
        <w:ind w:left="0"/>
        <w:rPr>
          <w:b/>
          <w:bCs/>
          <w:lang w:val="id-ID"/>
        </w:rPr>
      </w:pPr>
      <w:r w:rsidRPr="00EA4042">
        <w:rPr>
          <w:b/>
          <w:bCs/>
          <w:lang w:val="id-ID"/>
        </w:rPr>
        <w:t xml:space="preserve">SKRIPSI </w:t>
      </w:r>
    </w:p>
    <w:p w14:paraId="7E52CEEE" w14:textId="15482CD7" w:rsidR="0037535D" w:rsidRPr="00EA4042" w:rsidRDefault="004B14CC" w:rsidP="004B14CC">
      <w:pPr>
        <w:spacing w:line="480" w:lineRule="auto"/>
        <w:ind w:left="0"/>
        <w:rPr>
          <w:b/>
          <w:bCs/>
          <w:lang w:val="id-ID"/>
        </w:rPr>
      </w:pPr>
      <w:r w:rsidRPr="00EA4042">
        <w:rPr>
          <w:b/>
          <w:bCs/>
          <w:lang w:val="id-ID"/>
        </w:rPr>
        <w:t>Diajukan sebagai Salah Satu Syarat dalam Rangka Penyelesaian Studi Strata Satu untuk Mencapai Gelar Sarjana Pendidikan Program Studi Pendidikan Ilmu Pengetahuan Alam</w:t>
      </w:r>
    </w:p>
    <w:p w14:paraId="785A66D7" w14:textId="77777777" w:rsidR="004B14CC" w:rsidRPr="00EA4042" w:rsidRDefault="004B14CC" w:rsidP="004B14CC">
      <w:pPr>
        <w:spacing w:line="480" w:lineRule="auto"/>
        <w:ind w:left="0"/>
        <w:rPr>
          <w:b/>
          <w:bCs/>
          <w:lang w:val="id-ID"/>
        </w:rPr>
      </w:pPr>
    </w:p>
    <w:p w14:paraId="0CE80CD1" w14:textId="77777777" w:rsidR="00AA089C" w:rsidRPr="00EA4042" w:rsidRDefault="00AA089C" w:rsidP="0003326A">
      <w:pPr>
        <w:spacing w:line="480" w:lineRule="auto"/>
        <w:ind w:left="0"/>
        <w:rPr>
          <w:b/>
          <w:bCs/>
          <w:lang w:val="id-ID"/>
        </w:rPr>
      </w:pPr>
      <w:r w:rsidRPr="00EA4042">
        <w:rPr>
          <w:b/>
          <w:bCs/>
          <w:lang w:val="id-ID"/>
        </w:rPr>
        <w:t xml:space="preserve"> Oleh: </w:t>
      </w:r>
    </w:p>
    <w:p w14:paraId="6816B2E9" w14:textId="6AD8F8A0" w:rsidR="00AA089C" w:rsidRPr="00EA4042" w:rsidRDefault="00A33041" w:rsidP="0003326A">
      <w:pPr>
        <w:spacing w:line="480" w:lineRule="auto"/>
        <w:ind w:left="0"/>
        <w:rPr>
          <w:b/>
          <w:bCs/>
          <w:lang w:val="id-ID"/>
        </w:rPr>
      </w:pPr>
      <w:r w:rsidRPr="00EA4042">
        <w:rPr>
          <w:b/>
          <w:bCs/>
          <w:lang w:val="id-ID"/>
        </w:rPr>
        <w:t>ISMI ARYANTI KHUSNUL KHATIMAH</w:t>
      </w:r>
    </w:p>
    <w:p w14:paraId="7732B827" w14:textId="1393A705" w:rsidR="00AA089C" w:rsidRPr="00EA4042" w:rsidRDefault="00AA089C" w:rsidP="0003326A">
      <w:pPr>
        <w:spacing w:line="480" w:lineRule="auto"/>
        <w:ind w:left="0"/>
        <w:rPr>
          <w:b/>
          <w:bCs/>
          <w:lang w:val="id-ID"/>
        </w:rPr>
      </w:pPr>
      <w:r w:rsidRPr="00EA4042">
        <w:rPr>
          <w:b/>
          <w:bCs/>
          <w:lang w:val="id-ID"/>
        </w:rPr>
        <w:t>NPM 18</w:t>
      </w:r>
      <w:r w:rsidR="00A33041" w:rsidRPr="00EA4042">
        <w:rPr>
          <w:b/>
          <w:bCs/>
          <w:lang w:val="id-ID"/>
        </w:rPr>
        <w:t>20600027</w:t>
      </w:r>
    </w:p>
    <w:p w14:paraId="7FD31043" w14:textId="77777777" w:rsidR="0037535D" w:rsidRPr="00EA4042" w:rsidRDefault="0037535D" w:rsidP="00D81E83">
      <w:pPr>
        <w:spacing w:line="480" w:lineRule="auto"/>
        <w:ind w:left="0"/>
        <w:jc w:val="both"/>
        <w:rPr>
          <w:b/>
          <w:bCs/>
          <w:lang w:val="id-ID"/>
        </w:rPr>
      </w:pPr>
    </w:p>
    <w:p w14:paraId="11829A9C" w14:textId="5781DD81" w:rsidR="00175D37" w:rsidRPr="00EA4042" w:rsidRDefault="00A95907" w:rsidP="00A95907">
      <w:pPr>
        <w:pStyle w:val="Heading1"/>
        <w:spacing w:line="360" w:lineRule="auto"/>
        <w:rPr>
          <w:color w:val="FFFFFF" w:themeColor="background1"/>
          <w:lang w:val="id-ID"/>
        </w:rPr>
      </w:pPr>
      <w:bookmarkStart w:id="1" w:name="_Toc156674391"/>
      <w:r w:rsidRPr="00EA4042">
        <w:rPr>
          <w:color w:val="FFFFFF" w:themeColor="background1"/>
          <w:lang w:val="id-ID"/>
        </w:rPr>
        <w:t>HALAMAN JUDUL</w:t>
      </w:r>
      <w:bookmarkEnd w:id="1"/>
    </w:p>
    <w:p w14:paraId="5CC553C6" w14:textId="002A9911" w:rsidR="00EE0214" w:rsidRPr="00EA4042" w:rsidRDefault="00EE0214" w:rsidP="0003326A">
      <w:pPr>
        <w:spacing w:line="480" w:lineRule="auto"/>
        <w:ind w:left="0"/>
        <w:rPr>
          <w:b/>
          <w:bCs/>
          <w:lang w:val="id-ID"/>
        </w:rPr>
      </w:pPr>
      <w:r w:rsidRPr="00EA4042">
        <w:rPr>
          <w:b/>
          <w:bCs/>
          <w:lang w:val="id-ID"/>
        </w:rPr>
        <w:t>PROGRAM STUDI PENDIDIKAN ILMU PENGETAHUAN ALAM</w:t>
      </w:r>
    </w:p>
    <w:p w14:paraId="0B8D220D" w14:textId="7774F419" w:rsidR="00AA089C" w:rsidRPr="00EA4042" w:rsidRDefault="00AA089C" w:rsidP="0003326A">
      <w:pPr>
        <w:spacing w:line="480" w:lineRule="auto"/>
        <w:ind w:left="0"/>
        <w:rPr>
          <w:b/>
          <w:bCs/>
          <w:lang w:val="id-ID"/>
        </w:rPr>
      </w:pPr>
      <w:r w:rsidRPr="00EA4042">
        <w:rPr>
          <w:b/>
          <w:bCs/>
          <w:lang w:val="id-ID"/>
        </w:rPr>
        <w:t xml:space="preserve">FAKULTAS KEGURUAN DAN ILMU PENDIDIKAN </w:t>
      </w:r>
    </w:p>
    <w:p w14:paraId="3F6A2563" w14:textId="77777777" w:rsidR="00AA089C" w:rsidRPr="00EA4042" w:rsidRDefault="00AA089C" w:rsidP="0003326A">
      <w:pPr>
        <w:spacing w:line="480" w:lineRule="auto"/>
        <w:ind w:left="0"/>
        <w:rPr>
          <w:b/>
          <w:bCs/>
          <w:lang w:val="id-ID"/>
        </w:rPr>
      </w:pPr>
      <w:r w:rsidRPr="00EA4042">
        <w:rPr>
          <w:b/>
          <w:bCs/>
          <w:lang w:val="id-ID"/>
        </w:rPr>
        <w:t xml:space="preserve">UNIVERSITAS PANCASAKTI TEGAL </w:t>
      </w:r>
    </w:p>
    <w:p w14:paraId="00A33C7D" w14:textId="7829805E" w:rsidR="00AA089C" w:rsidRPr="00EA4042" w:rsidRDefault="00AA089C" w:rsidP="0003326A">
      <w:pPr>
        <w:spacing w:line="480" w:lineRule="auto"/>
        <w:ind w:left="0"/>
        <w:rPr>
          <w:b/>
          <w:bCs/>
          <w:lang w:val="id-ID"/>
        </w:rPr>
      </w:pPr>
      <w:r w:rsidRPr="00EA4042">
        <w:rPr>
          <w:b/>
          <w:bCs/>
          <w:lang w:val="id-ID"/>
        </w:rPr>
        <w:t>202</w:t>
      </w:r>
      <w:r w:rsidR="00D67A4E" w:rsidRPr="00EA4042">
        <w:rPr>
          <w:b/>
          <w:bCs/>
          <w:lang w:val="id-ID"/>
        </w:rPr>
        <w:t>4</w:t>
      </w:r>
    </w:p>
    <w:p w14:paraId="5701BAFE" w14:textId="724EA06F" w:rsidR="00FF7684" w:rsidRPr="00EA4042" w:rsidRDefault="0037535D" w:rsidP="00C01A90">
      <w:pPr>
        <w:pStyle w:val="Heading1"/>
        <w:spacing w:after="240" w:line="360" w:lineRule="auto"/>
        <w:rPr>
          <w:lang w:val="id-ID"/>
        </w:rPr>
      </w:pPr>
      <w:bookmarkStart w:id="2" w:name="_Toc156674392"/>
      <w:r w:rsidRPr="00EA4042">
        <w:rPr>
          <w:lang w:val="id-ID"/>
        </w:rPr>
        <w:lastRenderedPageBreak/>
        <w:t>PERSETUJUAN</w:t>
      </w:r>
      <w:bookmarkEnd w:id="2"/>
    </w:p>
    <w:p w14:paraId="27350385" w14:textId="06F3FF99" w:rsidR="00D81E83" w:rsidRPr="00EA4042" w:rsidRDefault="004B17EF" w:rsidP="00044C59">
      <w:pPr>
        <w:spacing w:line="480" w:lineRule="auto"/>
        <w:ind w:left="142"/>
        <w:jc w:val="both"/>
        <w:rPr>
          <w:b/>
          <w:bCs/>
          <w:lang w:val="id-ID"/>
        </w:rPr>
      </w:pPr>
      <w:bookmarkStart w:id="3" w:name="_GoBack"/>
      <w:r>
        <w:rPr>
          <w:b/>
          <w:bCs/>
          <w:noProof/>
          <w:lang w:val="id-ID" w:eastAsia="id-ID"/>
        </w:rPr>
        <w:drawing>
          <wp:inline distT="0" distB="0" distL="0" distR="0" wp14:anchorId="59A14A80" wp14:editId="49FD10AB">
            <wp:extent cx="4920018" cy="5654347"/>
            <wp:effectExtent l="0" t="0" r="0" b="3810"/>
            <wp:docPr id="8062027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202750" name="Picture 806202750"/>
                    <pic:cNvPicPr/>
                  </pic:nvPicPr>
                  <pic:blipFill rotWithShape="1">
                    <a:blip r:embed="rId10">
                      <a:extLst>
                        <a:ext uri="{28A0092B-C50C-407E-A947-70E740481C1C}">
                          <a14:useLocalDpi xmlns:a14="http://schemas.microsoft.com/office/drawing/2010/main" val="0"/>
                        </a:ext>
                      </a:extLst>
                    </a:blip>
                    <a:srcRect l="20715" t="15391" r="15770" b="33389"/>
                    <a:stretch/>
                  </pic:blipFill>
                  <pic:spPr bwMode="auto">
                    <a:xfrm>
                      <a:off x="0" y="0"/>
                      <a:ext cx="4933077" cy="5669355"/>
                    </a:xfrm>
                    <a:prstGeom prst="rect">
                      <a:avLst/>
                    </a:prstGeom>
                    <a:ln>
                      <a:noFill/>
                    </a:ln>
                    <a:extLst>
                      <a:ext uri="{53640926-AAD7-44D8-BBD7-CCE9431645EC}">
                        <a14:shadowObscured xmlns:a14="http://schemas.microsoft.com/office/drawing/2010/main"/>
                      </a:ext>
                    </a:extLst>
                  </pic:spPr>
                </pic:pic>
              </a:graphicData>
            </a:graphic>
          </wp:inline>
        </w:drawing>
      </w:r>
      <w:bookmarkEnd w:id="3"/>
    </w:p>
    <w:p w14:paraId="7A0C4F86" w14:textId="77777777" w:rsidR="00D81E83" w:rsidRPr="00EA4042" w:rsidRDefault="00D81E83" w:rsidP="0037535D">
      <w:pPr>
        <w:spacing w:line="480" w:lineRule="auto"/>
        <w:ind w:left="2880"/>
        <w:jc w:val="both"/>
        <w:rPr>
          <w:b/>
          <w:bCs/>
          <w:lang w:val="id-ID"/>
        </w:rPr>
      </w:pPr>
    </w:p>
    <w:p w14:paraId="2A0E107B" w14:textId="77777777" w:rsidR="00C86938" w:rsidRPr="00EA4042" w:rsidRDefault="00C86938" w:rsidP="00C86938">
      <w:pPr>
        <w:spacing w:line="480" w:lineRule="auto"/>
        <w:ind w:left="0"/>
        <w:jc w:val="both"/>
        <w:rPr>
          <w:b/>
          <w:bCs/>
          <w:lang w:val="id-ID"/>
        </w:rPr>
      </w:pPr>
    </w:p>
    <w:p w14:paraId="72591A4F" w14:textId="77777777" w:rsidR="00430347" w:rsidRDefault="00430347" w:rsidP="00C86938">
      <w:pPr>
        <w:spacing w:line="480" w:lineRule="auto"/>
        <w:ind w:left="0"/>
        <w:jc w:val="both"/>
        <w:rPr>
          <w:b/>
          <w:bCs/>
          <w:lang w:val="id-ID"/>
        </w:rPr>
      </w:pPr>
    </w:p>
    <w:p w14:paraId="1E40BF30" w14:textId="77777777" w:rsidR="00EF5671" w:rsidRDefault="00EF5671" w:rsidP="00C86938">
      <w:pPr>
        <w:spacing w:line="480" w:lineRule="auto"/>
        <w:ind w:left="0"/>
        <w:jc w:val="both"/>
        <w:rPr>
          <w:b/>
          <w:bCs/>
          <w:lang w:val="id-ID"/>
        </w:rPr>
      </w:pPr>
    </w:p>
    <w:p w14:paraId="0C582063" w14:textId="77777777" w:rsidR="004B17EF" w:rsidRPr="00EA4042" w:rsidRDefault="004B17EF" w:rsidP="00C86938">
      <w:pPr>
        <w:spacing w:line="480" w:lineRule="auto"/>
        <w:ind w:left="0"/>
        <w:jc w:val="both"/>
        <w:rPr>
          <w:b/>
          <w:bCs/>
          <w:lang w:val="id-ID"/>
        </w:rPr>
      </w:pPr>
    </w:p>
    <w:p w14:paraId="42BD0B08" w14:textId="77777777" w:rsidR="004B17EF" w:rsidRDefault="00C86938" w:rsidP="004B17EF">
      <w:pPr>
        <w:pStyle w:val="Heading1"/>
        <w:spacing w:after="240" w:line="276" w:lineRule="auto"/>
        <w:rPr>
          <w:lang w:val="id-ID"/>
        </w:rPr>
      </w:pPr>
      <w:bookmarkStart w:id="4" w:name="_Toc156674393"/>
      <w:r w:rsidRPr="00EA4042">
        <w:rPr>
          <w:lang w:val="id-ID"/>
        </w:rPr>
        <w:lastRenderedPageBreak/>
        <w:t>PENGESAHAN</w:t>
      </w:r>
      <w:bookmarkEnd w:id="4"/>
      <w:r w:rsidR="004B17EF">
        <w:rPr>
          <w:noProof/>
          <w:lang w:val="id-ID" w:eastAsia="id-ID"/>
        </w:rPr>
        <w:drawing>
          <wp:inline distT="0" distB="0" distL="0" distR="0" wp14:anchorId="5DBF05BC" wp14:editId="31446EC2">
            <wp:extent cx="4981575" cy="7407651"/>
            <wp:effectExtent l="0" t="0" r="0" b="3175"/>
            <wp:docPr id="2818054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805436" name="Picture 281805436"/>
                    <pic:cNvPicPr/>
                  </pic:nvPicPr>
                  <pic:blipFill rotWithShape="1">
                    <a:blip r:embed="rId11" cstate="print">
                      <a:extLst>
                        <a:ext uri="{28A0092B-C50C-407E-A947-70E740481C1C}">
                          <a14:useLocalDpi xmlns:a14="http://schemas.microsoft.com/office/drawing/2010/main" val="0"/>
                        </a:ext>
                      </a:extLst>
                    </a:blip>
                    <a:srcRect l="20610" t="12006" r="14060" b="16074"/>
                    <a:stretch/>
                  </pic:blipFill>
                  <pic:spPr bwMode="auto">
                    <a:xfrm>
                      <a:off x="0" y="0"/>
                      <a:ext cx="5010072" cy="7450026"/>
                    </a:xfrm>
                    <a:prstGeom prst="rect">
                      <a:avLst/>
                    </a:prstGeom>
                    <a:ln>
                      <a:noFill/>
                    </a:ln>
                    <a:extLst>
                      <a:ext uri="{53640926-AAD7-44D8-BBD7-CCE9431645EC}">
                        <a14:shadowObscured xmlns:a14="http://schemas.microsoft.com/office/drawing/2010/main"/>
                      </a:ext>
                    </a:extLst>
                  </pic:spPr>
                </pic:pic>
              </a:graphicData>
            </a:graphic>
          </wp:inline>
        </w:drawing>
      </w:r>
    </w:p>
    <w:p w14:paraId="5CA9D591" w14:textId="77777777" w:rsidR="004B17EF" w:rsidRDefault="004B17EF" w:rsidP="004B17EF">
      <w:pPr>
        <w:pStyle w:val="Heading1"/>
        <w:spacing w:after="240" w:line="276" w:lineRule="auto"/>
        <w:rPr>
          <w:lang w:val="id-ID"/>
        </w:rPr>
      </w:pPr>
    </w:p>
    <w:p w14:paraId="276CB8B0" w14:textId="77777777" w:rsidR="004B17EF" w:rsidRDefault="004B17EF" w:rsidP="004B17EF">
      <w:pPr>
        <w:pStyle w:val="Heading1"/>
        <w:spacing w:after="240" w:line="276" w:lineRule="auto"/>
        <w:rPr>
          <w:lang w:val="id-ID"/>
        </w:rPr>
      </w:pPr>
    </w:p>
    <w:p w14:paraId="71C6B94F" w14:textId="7A72F6A3" w:rsidR="0085053F" w:rsidRDefault="004B17EF" w:rsidP="004B17EF">
      <w:pPr>
        <w:pStyle w:val="Heading1"/>
        <w:spacing w:after="240" w:line="276" w:lineRule="auto"/>
        <w:rPr>
          <w:lang w:val="en-US"/>
        </w:rPr>
      </w:pPr>
      <w:r w:rsidRPr="00EA4042">
        <w:rPr>
          <w:lang w:val="id-ID"/>
        </w:rPr>
        <w:lastRenderedPageBreak/>
        <w:t>PE</w:t>
      </w:r>
      <w:r>
        <w:rPr>
          <w:lang w:val="en-US"/>
        </w:rPr>
        <w:t>RNYATAAN</w:t>
      </w:r>
    </w:p>
    <w:p w14:paraId="4782BA17" w14:textId="7D29E3E3" w:rsidR="004B17EF" w:rsidRPr="004B17EF" w:rsidRDefault="004B17EF" w:rsidP="004B17EF">
      <w:pPr>
        <w:rPr>
          <w:lang w:val="en-US"/>
        </w:rPr>
      </w:pPr>
      <w:r>
        <w:rPr>
          <w:noProof/>
          <w:lang w:val="id-ID" w:eastAsia="id-ID"/>
        </w:rPr>
        <w:drawing>
          <wp:inline distT="0" distB="0" distL="0" distR="0" wp14:anchorId="4B186C02" wp14:editId="6FC3453F">
            <wp:extent cx="4555576" cy="4206240"/>
            <wp:effectExtent l="0" t="0" r="0" b="3810"/>
            <wp:docPr id="7706047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604725" name="Picture 4"/>
                    <pic:cNvPicPr/>
                  </pic:nvPicPr>
                  <pic:blipFill rotWithShape="1">
                    <a:blip r:embed="rId12" cstate="print">
                      <a:extLst>
                        <a:ext uri="{28A0092B-C50C-407E-A947-70E740481C1C}">
                          <a14:useLocalDpi xmlns:a14="http://schemas.microsoft.com/office/drawing/2010/main" val="0"/>
                        </a:ext>
                      </a:extLst>
                    </a:blip>
                    <a:srcRect l="22062" t="16127" r="11592" b="41068"/>
                    <a:stretch/>
                  </pic:blipFill>
                  <pic:spPr bwMode="auto">
                    <a:xfrm>
                      <a:off x="0" y="0"/>
                      <a:ext cx="4575688" cy="4224810"/>
                    </a:xfrm>
                    <a:prstGeom prst="rect">
                      <a:avLst/>
                    </a:prstGeom>
                    <a:ln>
                      <a:noFill/>
                    </a:ln>
                    <a:extLst>
                      <a:ext uri="{53640926-AAD7-44D8-BBD7-CCE9431645EC}">
                        <a14:shadowObscured xmlns:a14="http://schemas.microsoft.com/office/drawing/2010/main"/>
                      </a:ext>
                    </a:extLst>
                  </pic:spPr>
                </pic:pic>
              </a:graphicData>
            </a:graphic>
          </wp:inline>
        </w:drawing>
      </w:r>
    </w:p>
    <w:p w14:paraId="71E4DF1F" w14:textId="77777777" w:rsidR="00C15C3E" w:rsidRPr="00EA4042" w:rsidRDefault="00C15C3E" w:rsidP="007F4A4F">
      <w:pPr>
        <w:spacing w:line="480" w:lineRule="auto"/>
        <w:ind w:left="0"/>
        <w:jc w:val="both"/>
        <w:rPr>
          <w:lang w:val="id-ID"/>
        </w:rPr>
      </w:pPr>
    </w:p>
    <w:p w14:paraId="0C4FB470" w14:textId="671A6901" w:rsidR="00C15C3E" w:rsidRPr="00C01A90" w:rsidRDefault="00C01A90" w:rsidP="00C01A90">
      <w:pPr>
        <w:pStyle w:val="Heading1"/>
        <w:rPr>
          <w:color w:val="FFFFFF" w:themeColor="background1"/>
          <w:lang w:val="id-ID"/>
        </w:rPr>
      </w:pPr>
      <w:bookmarkStart w:id="5" w:name="_Toc156674394"/>
      <w:r w:rsidRPr="00C01A90">
        <w:rPr>
          <w:color w:val="FFFFFF" w:themeColor="background1"/>
          <w:lang w:val="id-ID"/>
        </w:rPr>
        <w:t>PERNYATAAN</w:t>
      </w:r>
      <w:bookmarkEnd w:id="5"/>
    </w:p>
    <w:p w14:paraId="6FDACBEE" w14:textId="77777777" w:rsidR="00C86938" w:rsidRPr="00EA4042" w:rsidRDefault="00C86938" w:rsidP="007F4A4F">
      <w:pPr>
        <w:spacing w:line="480" w:lineRule="auto"/>
        <w:ind w:left="0"/>
        <w:jc w:val="both"/>
        <w:rPr>
          <w:b/>
          <w:bCs/>
          <w:lang w:val="id-ID"/>
        </w:rPr>
      </w:pPr>
    </w:p>
    <w:p w14:paraId="6F775B46" w14:textId="77777777" w:rsidR="00CC602B" w:rsidRPr="00EA4042" w:rsidRDefault="00CC602B" w:rsidP="007F4A4F">
      <w:pPr>
        <w:spacing w:line="480" w:lineRule="auto"/>
        <w:ind w:left="0"/>
        <w:jc w:val="both"/>
        <w:rPr>
          <w:b/>
          <w:bCs/>
          <w:lang w:val="id-ID"/>
        </w:rPr>
      </w:pPr>
    </w:p>
    <w:p w14:paraId="6F207767" w14:textId="77777777" w:rsidR="009C5542" w:rsidRPr="00EA4042" w:rsidRDefault="009C5542" w:rsidP="00987189">
      <w:pPr>
        <w:spacing w:line="480" w:lineRule="auto"/>
        <w:ind w:left="0"/>
        <w:jc w:val="both"/>
        <w:rPr>
          <w:lang w:val="id-ID"/>
        </w:rPr>
      </w:pPr>
    </w:p>
    <w:p w14:paraId="4B919437" w14:textId="77777777" w:rsidR="009C5542" w:rsidRPr="00EA4042" w:rsidRDefault="009C5542" w:rsidP="009C5542">
      <w:pPr>
        <w:spacing w:line="480" w:lineRule="auto"/>
        <w:ind w:left="0" w:firstLine="349"/>
        <w:jc w:val="both"/>
        <w:rPr>
          <w:lang w:val="id-ID"/>
        </w:rPr>
      </w:pPr>
    </w:p>
    <w:p w14:paraId="645E0B5A" w14:textId="77777777" w:rsidR="00C5440D" w:rsidRPr="00EA4042" w:rsidRDefault="00C5440D" w:rsidP="00987189">
      <w:pPr>
        <w:ind w:left="0"/>
        <w:jc w:val="both"/>
        <w:rPr>
          <w:lang w:val="id-ID"/>
        </w:rPr>
      </w:pPr>
    </w:p>
    <w:p w14:paraId="367AD34C" w14:textId="77777777" w:rsidR="00987189" w:rsidRDefault="00987189" w:rsidP="00987189">
      <w:pPr>
        <w:ind w:left="0"/>
        <w:jc w:val="both"/>
        <w:rPr>
          <w:lang w:val="id-ID"/>
        </w:rPr>
      </w:pPr>
    </w:p>
    <w:p w14:paraId="5863516E" w14:textId="77777777" w:rsidR="007C77C4" w:rsidRDefault="007C77C4" w:rsidP="00987189">
      <w:pPr>
        <w:ind w:left="0"/>
        <w:jc w:val="both"/>
        <w:rPr>
          <w:lang w:val="id-ID"/>
        </w:rPr>
      </w:pPr>
    </w:p>
    <w:p w14:paraId="76810C6B" w14:textId="77777777" w:rsidR="007C77C4" w:rsidRDefault="007C77C4" w:rsidP="00987189">
      <w:pPr>
        <w:ind w:left="0"/>
        <w:jc w:val="both"/>
        <w:rPr>
          <w:lang w:val="id-ID"/>
        </w:rPr>
      </w:pPr>
    </w:p>
    <w:p w14:paraId="085CE472" w14:textId="77777777" w:rsidR="007C77C4" w:rsidRPr="00EA4042" w:rsidRDefault="007C77C4" w:rsidP="00987189">
      <w:pPr>
        <w:ind w:left="0"/>
        <w:jc w:val="both"/>
        <w:rPr>
          <w:lang w:val="id-ID"/>
        </w:rPr>
      </w:pPr>
    </w:p>
    <w:p w14:paraId="11605930" w14:textId="77777777" w:rsidR="009C5542" w:rsidRPr="00EA4042" w:rsidRDefault="009C5542" w:rsidP="009C5542">
      <w:pPr>
        <w:ind w:left="0"/>
        <w:jc w:val="left"/>
        <w:rPr>
          <w:lang w:val="id-ID"/>
        </w:rPr>
      </w:pPr>
    </w:p>
    <w:p w14:paraId="10D0AC60" w14:textId="51D7052A" w:rsidR="009C5542" w:rsidRPr="00EA4042" w:rsidRDefault="009C5542" w:rsidP="00C01A90">
      <w:pPr>
        <w:pStyle w:val="Heading1"/>
        <w:spacing w:after="240" w:line="360" w:lineRule="auto"/>
        <w:rPr>
          <w:lang w:val="id-ID"/>
        </w:rPr>
      </w:pPr>
      <w:bookmarkStart w:id="6" w:name="_Toc156674395"/>
      <w:r w:rsidRPr="00EA4042">
        <w:rPr>
          <w:lang w:val="id-ID"/>
        </w:rPr>
        <w:lastRenderedPageBreak/>
        <w:t>MOTTO DAN PERSEMBAHAN</w:t>
      </w:r>
      <w:bookmarkEnd w:id="6"/>
    </w:p>
    <w:p w14:paraId="30719918" w14:textId="77777777" w:rsidR="009C5542" w:rsidRPr="00EA4042" w:rsidRDefault="009C5542" w:rsidP="009C5542">
      <w:pPr>
        <w:spacing w:line="480" w:lineRule="auto"/>
        <w:ind w:left="0"/>
        <w:jc w:val="both"/>
        <w:rPr>
          <w:b/>
          <w:bCs/>
          <w:lang w:val="id-ID"/>
        </w:rPr>
      </w:pPr>
      <w:r w:rsidRPr="00EA4042">
        <w:rPr>
          <w:b/>
          <w:bCs/>
          <w:lang w:val="id-ID"/>
        </w:rPr>
        <w:t>Motto:</w:t>
      </w:r>
    </w:p>
    <w:p w14:paraId="110B0CBB" w14:textId="77777777" w:rsidR="009C5542" w:rsidRPr="00EA4042" w:rsidRDefault="009C5542" w:rsidP="00FC460D">
      <w:pPr>
        <w:spacing w:line="480" w:lineRule="auto"/>
        <w:ind w:left="0" w:firstLine="720"/>
        <w:jc w:val="both"/>
        <w:rPr>
          <w:lang w:val="id-ID"/>
        </w:rPr>
      </w:pPr>
      <w:r w:rsidRPr="00EA4042">
        <w:rPr>
          <w:lang w:val="id-ID"/>
        </w:rPr>
        <w:t>Dalam setiap helaian halaman, terdapat jejak kegigihan yang membangun jalan menuju pemahaman yang lebih dalam. Dalam kerangka penelitian ini, pengorbanan dan ketekunan bukanlah sekadar kata-kata, melainkan fondasi yang mengukir pencapaian. Seperti setiap bab yang terbuka, kesempatan untuk memperluas pengetahuan dan menerangi kegelapan kekurangan adalah landasan dari perjalanan ini. Melalui dedikasi yang tak kenal lelah, harapan terbangun untuk menggugah dan menginspirasi perubahan yang lebih besar.</w:t>
      </w:r>
    </w:p>
    <w:p w14:paraId="1BBAB789" w14:textId="77777777" w:rsidR="009C5542" w:rsidRPr="00EA4042" w:rsidRDefault="009C5542" w:rsidP="00C84958">
      <w:pPr>
        <w:spacing w:line="480" w:lineRule="auto"/>
        <w:ind w:left="1985"/>
        <w:jc w:val="left"/>
        <w:rPr>
          <w:b/>
          <w:lang w:val="id-ID"/>
        </w:rPr>
      </w:pPr>
      <w:r w:rsidRPr="00EA4042">
        <w:rPr>
          <w:b/>
          <w:lang w:val="id-ID"/>
        </w:rPr>
        <w:t>Persembahan:</w:t>
      </w:r>
    </w:p>
    <w:p w14:paraId="07204B10" w14:textId="1E52A788" w:rsidR="00C84958" w:rsidRPr="00EA4042" w:rsidRDefault="00C84958" w:rsidP="00C84958">
      <w:pPr>
        <w:spacing w:line="480" w:lineRule="auto"/>
        <w:ind w:left="1985"/>
        <w:jc w:val="left"/>
        <w:rPr>
          <w:bCs/>
          <w:lang w:val="id-ID"/>
        </w:rPr>
      </w:pPr>
      <w:r w:rsidRPr="00EA4042">
        <w:rPr>
          <w:bCs/>
          <w:lang w:val="id-ID"/>
        </w:rPr>
        <w:t>Penulis persembahkan karya ini untuk:</w:t>
      </w:r>
    </w:p>
    <w:p w14:paraId="2046F92B" w14:textId="4A9617BA" w:rsidR="00C84958" w:rsidRPr="00EA4042" w:rsidRDefault="00C84958">
      <w:pPr>
        <w:pStyle w:val="ListParagraph"/>
        <w:numPr>
          <w:ilvl w:val="0"/>
          <w:numId w:val="36"/>
        </w:numPr>
        <w:spacing w:line="480" w:lineRule="auto"/>
        <w:ind w:left="1985"/>
        <w:jc w:val="both"/>
        <w:rPr>
          <w:lang w:val="id-ID"/>
        </w:rPr>
      </w:pPr>
      <w:r w:rsidRPr="00EA4042">
        <w:rPr>
          <w:lang w:val="id-ID"/>
        </w:rPr>
        <w:t>Kedua O</w:t>
      </w:r>
      <w:r w:rsidR="009C5542" w:rsidRPr="00EA4042">
        <w:rPr>
          <w:lang w:val="id-ID"/>
        </w:rPr>
        <w:t xml:space="preserve">rang </w:t>
      </w:r>
      <w:r w:rsidRPr="00EA4042">
        <w:rPr>
          <w:lang w:val="id-ID"/>
        </w:rPr>
        <w:t>T</w:t>
      </w:r>
      <w:r w:rsidR="009C5542" w:rsidRPr="00EA4042">
        <w:rPr>
          <w:lang w:val="id-ID"/>
        </w:rPr>
        <w:t xml:space="preserve">uaku, Bapak Ilham Ragadang dan </w:t>
      </w:r>
      <w:r w:rsidRPr="00EA4042">
        <w:rPr>
          <w:lang w:val="id-ID"/>
        </w:rPr>
        <w:t xml:space="preserve">Ibu </w:t>
      </w:r>
      <w:r w:rsidR="009C5542" w:rsidRPr="00EA4042">
        <w:rPr>
          <w:lang w:val="id-ID"/>
        </w:rPr>
        <w:t xml:space="preserve">Ermawati, </w:t>
      </w:r>
      <w:r w:rsidRPr="00EA4042">
        <w:rPr>
          <w:lang w:val="id-ID"/>
        </w:rPr>
        <w:t>yang sena</w:t>
      </w:r>
      <w:r w:rsidR="003D4B27">
        <w:rPr>
          <w:lang w:val="en-US"/>
        </w:rPr>
        <w:t>n</w:t>
      </w:r>
      <w:r w:rsidRPr="00EA4042">
        <w:rPr>
          <w:lang w:val="id-ID"/>
        </w:rPr>
        <w:t xml:space="preserve">tiasa memberikan </w:t>
      </w:r>
      <w:r w:rsidR="009C5542" w:rsidRPr="00EA4042">
        <w:rPr>
          <w:lang w:val="id-ID"/>
        </w:rPr>
        <w:t>doa,</w:t>
      </w:r>
      <w:r w:rsidRPr="00EA4042">
        <w:rPr>
          <w:lang w:val="id-ID"/>
        </w:rPr>
        <w:t xml:space="preserve"> motivasi</w:t>
      </w:r>
      <w:r w:rsidR="009C5542" w:rsidRPr="00EA4042">
        <w:rPr>
          <w:lang w:val="id-ID"/>
        </w:rPr>
        <w:t xml:space="preserve"> dan dukungan tanpa batas. Setiap langkah dan pengetahuan yang </w:t>
      </w:r>
      <w:r w:rsidRPr="00EA4042">
        <w:rPr>
          <w:lang w:val="id-ID"/>
        </w:rPr>
        <w:t>penulis</w:t>
      </w:r>
      <w:r w:rsidR="009C5542" w:rsidRPr="00EA4042">
        <w:rPr>
          <w:lang w:val="id-ID"/>
        </w:rPr>
        <w:t xml:space="preserve"> raih adalah berkat kasih sayang dan keteguhan hati kalian dalam mendorong </w:t>
      </w:r>
      <w:r w:rsidRPr="00EA4042">
        <w:rPr>
          <w:lang w:val="id-ID"/>
        </w:rPr>
        <w:t>penulis</w:t>
      </w:r>
      <w:r w:rsidR="009C5542" w:rsidRPr="00EA4042">
        <w:rPr>
          <w:lang w:val="id-ID"/>
        </w:rPr>
        <w:t xml:space="preserve"> untuk selalu berjuang menggapai impian. Segala pengorbanan dan kesabaran kalian memberikan kekuatan dan inspirasi dalam setiap tantangan yang </w:t>
      </w:r>
      <w:r w:rsidRPr="00EA4042">
        <w:rPr>
          <w:lang w:val="id-ID"/>
        </w:rPr>
        <w:t xml:space="preserve">penulis </w:t>
      </w:r>
      <w:r w:rsidR="009C5542" w:rsidRPr="00EA4042">
        <w:rPr>
          <w:lang w:val="id-ID"/>
        </w:rPr>
        <w:t>hadapi.</w:t>
      </w:r>
    </w:p>
    <w:p w14:paraId="3DE7849D" w14:textId="15132268" w:rsidR="00C84958" w:rsidRPr="00EA4042" w:rsidRDefault="009C5542">
      <w:pPr>
        <w:pStyle w:val="ListParagraph"/>
        <w:numPr>
          <w:ilvl w:val="0"/>
          <w:numId w:val="36"/>
        </w:numPr>
        <w:spacing w:line="480" w:lineRule="auto"/>
        <w:ind w:left="1985"/>
        <w:jc w:val="both"/>
        <w:rPr>
          <w:lang w:val="id-ID"/>
        </w:rPr>
      </w:pPr>
      <w:r w:rsidRPr="00EA4042">
        <w:rPr>
          <w:lang w:val="id-ID"/>
        </w:rPr>
        <w:t>Kakak ku, Ilma Rizqi Assyifa dan Aldi Setyawan</w:t>
      </w:r>
      <w:r w:rsidR="00D22AC7" w:rsidRPr="00EA4042">
        <w:rPr>
          <w:lang w:val="id-ID"/>
        </w:rPr>
        <w:t xml:space="preserve"> </w:t>
      </w:r>
      <w:r w:rsidR="00C84958" w:rsidRPr="00EA4042">
        <w:rPr>
          <w:lang w:val="id-ID"/>
        </w:rPr>
        <w:t>yang senantiasa memberikan</w:t>
      </w:r>
      <w:r w:rsidRPr="00EA4042">
        <w:rPr>
          <w:lang w:val="id-ID"/>
        </w:rPr>
        <w:t xml:space="preserve"> doa, </w:t>
      </w:r>
      <w:r w:rsidR="00C84958" w:rsidRPr="00EA4042">
        <w:rPr>
          <w:lang w:val="id-ID"/>
        </w:rPr>
        <w:t xml:space="preserve">motivasi </w:t>
      </w:r>
      <w:r w:rsidRPr="00EA4042">
        <w:rPr>
          <w:lang w:val="id-ID"/>
        </w:rPr>
        <w:t>dan dukungan tanpa bata</w:t>
      </w:r>
      <w:r w:rsidR="00C84958" w:rsidRPr="00EA4042">
        <w:rPr>
          <w:lang w:val="id-ID"/>
        </w:rPr>
        <w:t>s</w:t>
      </w:r>
      <w:r w:rsidRPr="00EA4042">
        <w:rPr>
          <w:lang w:val="id-ID"/>
        </w:rPr>
        <w:t xml:space="preserve">. </w:t>
      </w:r>
      <w:r w:rsidR="00C84958" w:rsidRPr="00EA4042">
        <w:rPr>
          <w:lang w:val="id-ID"/>
        </w:rPr>
        <w:t xml:space="preserve">Setiap langkah dan pengetahuan yang penulis raih adalah berkat kasih sayang dan keteguhan hati kalian dalam </w:t>
      </w:r>
      <w:r w:rsidR="00C84958" w:rsidRPr="00EA4042">
        <w:rPr>
          <w:lang w:val="id-ID"/>
        </w:rPr>
        <w:lastRenderedPageBreak/>
        <w:t>mendorong penulis untuk selalu berjuang menggapai impian. Segala pengorbanan dan kesabaran kalian memberikan kekuatan dan inspirasi dalam setiap tantangan yang penulis hadapi.</w:t>
      </w:r>
    </w:p>
    <w:p w14:paraId="4CC0A433" w14:textId="77777777" w:rsidR="00C84958" w:rsidRPr="00EA4042" w:rsidRDefault="009C5542">
      <w:pPr>
        <w:pStyle w:val="ListParagraph"/>
        <w:numPr>
          <w:ilvl w:val="0"/>
          <w:numId w:val="36"/>
        </w:numPr>
        <w:spacing w:line="480" w:lineRule="auto"/>
        <w:ind w:left="1985"/>
        <w:jc w:val="both"/>
        <w:rPr>
          <w:lang w:val="id-ID"/>
        </w:rPr>
      </w:pPr>
      <w:r w:rsidRPr="00EA4042">
        <w:rPr>
          <w:lang w:val="id-ID"/>
        </w:rPr>
        <w:t>Dosen Pembimbing Skripsi, Ibu Muriani Nur Hayati, M.P</w:t>
      </w:r>
      <w:r w:rsidR="00C84958" w:rsidRPr="00EA4042">
        <w:rPr>
          <w:lang w:val="id-ID"/>
        </w:rPr>
        <w:t>d</w:t>
      </w:r>
      <w:r w:rsidRPr="00EA4042">
        <w:rPr>
          <w:lang w:val="id-ID"/>
        </w:rPr>
        <w:t xml:space="preserve"> dan Ibu Yuni Arfiani, M.Pd </w:t>
      </w:r>
      <w:r w:rsidR="00C84958" w:rsidRPr="00EA4042">
        <w:rPr>
          <w:lang w:val="id-ID"/>
        </w:rPr>
        <w:t>yang senantiasa</w:t>
      </w:r>
      <w:r w:rsidRPr="00EA4042">
        <w:rPr>
          <w:lang w:val="id-ID"/>
        </w:rPr>
        <w:t xml:space="preserve"> </w:t>
      </w:r>
      <w:r w:rsidR="00C84958" w:rsidRPr="00EA4042">
        <w:rPr>
          <w:lang w:val="id-ID"/>
        </w:rPr>
        <w:t xml:space="preserve">memberikan </w:t>
      </w:r>
      <w:r w:rsidRPr="00EA4042">
        <w:rPr>
          <w:lang w:val="id-ID"/>
        </w:rPr>
        <w:t xml:space="preserve">bimbingan, kesabaran, dan arahan selama perjalanan penulisan skripsi ini. Setiap pertemuan, setiap saran, dan setiap koreksi telah menjadi cahaya yang mengarahkan langkah-langkah </w:t>
      </w:r>
      <w:r w:rsidR="00C84958" w:rsidRPr="00EA4042">
        <w:rPr>
          <w:lang w:val="id-ID"/>
        </w:rPr>
        <w:t>penulis</w:t>
      </w:r>
      <w:r w:rsidRPr="00EA4042">
        <w:rPr>
          <w:lang w:val="id-ID"/>
        </w:rPr>
        <w:t xml:space="preserve"> menuju pemahaman yang lebih dalam.</w:t>
      </w:r>
    </w:p>
    <w:p w14:paraId="06FC086E" w14:textId="5BC7F78E" w:rsidR="00D22AC7" w:rsidRPr="00EA4042" w:rsidRDefault="00D22AC7">
      <w:pPr>
        <w:pStyle w:val="ListParagraph"/>
        <w:numPr>
          <w:ilvl w:val="0"/>
          <w:numId w:val="36"/>
        </w:numPr>
        <w:spacing w:line="480" w:lineRule="auto"/>
        <w:ind w:left="1985"/>
        <w:jc w:val="both"/>
        <w:rPr>
          <w:lang w:val="id-ID"/>
        </w:rPr>
      </w:pPr>
      <w:r w:rsidRPr="00EA4042">
        <w:rPr>
          <w:lang w:val="id-ID"/>
        </w:rPr>
        <w:t>Bapak dan Ibu dosen Universitas Pancasakti Tegal, khususnya FKIP Program studi Pendidikan IPA, yang telah memberikan ilmu, pengalaman berharga dan seluruh dedikasi yang selalu tercurahkan untuk kami.</w:t>
      </w:r>
    </w:p>
    <w:p w14:paraId="22C070CA" w14:textId="2B99D263" w:rsidR="00D22AC7" w:rsidRPr="00EA4042" w:rsidRDefault="00D22AC7">
      <w:pPr>
        <w:pStyle w:val="ListParagraph"/>
        <w:numPr>
          <w:ilvl w:val="0"/>
          <w:numId w:val="36"/>
        </w:numPr>
        <w:spacing w:line="480" w:lineRule="auto"/>
        <w:ind w:left="1985"/>
        <w:jc w:val="both"/>
        <w:rPr>
          <w:lang w:val="id-ID"/>
        </w:rPr>
      </w:pPr>
      <w:r w:rsidRPr="00EA4042">
        <w:rPr>
          <w:lang w:val="id-ID"/>
        </w:rPr>
        <w:t xml:space="preserve">Sahabat dan teman-teman seperjuangan yang selalu membantu dan memberikan motivasi dan orang-orang terdekat yang selalu menyemangati dalam segala hal. </w:t>
      </w:r>
    </w:p>
    <w:p w14:paraId="024ECA5E" w14:textId="4D2E1FA9" w:rsidR="00C84958" w:rsidRPr="00EA4042" w:rsidRDefault="009C5542">
      <w:pPr>
        <w:pStyle w:val="ListParagraph"/>
        <w:numPr>
          <w:ilvl w:val="0"/>
          <w:numId w:val="36"/>
        </w:numPr>
        <w:spacing w:line="480" w:lineRule="auto"/>
        <w:ind w:left="1985"/>
        <w:jc w:val="both"/>
        <w:rPr>
          <w:lang w:val="id-ID"/>
        </w:rPr>
      </w:pPr>
      <w:r w:rsidRPr="00EA4042">
        <w:rPr>
          <w:lang w:val="id-ID"/>
        </w:rPr>
        <w:t>Semua pihak yang tidak bisa pen</w:t>
      </w:r>
      <w:r w:rsidR="00C84958" w:rsidRPr="00EA4042">
        <w:rPr>
          <w:lang w:val="id-ID"/>
        </w:rPr>
        <w:t>ulis</w:t>
      </w:r>
      <w:r w:rsidRPr="00EA4042">
        <w:rPr>
          <w:lang w:val="id-ID"/>
        </w:rPr>
        <w:t xml:space="preserve"> sebutkan satu-persatu, Tidak ada kata yang cukup untuk mengungkapkan rasa terima kasih atas segala kontribusi, dukungan, dan motivasi yang telah kalian berikan. Setiap tindakan kecil, setiap kata </w:t>
      </w:r>
      <w:r w:rsidRPr="00EA4042">
        <w:rPr>
          <w:lang w:val="id-ID"/>
        </w:rPr>
        <w:lastRenderedPageBreak/>
        <w:t xml:space="preserve">semangat, dan setiap bentuk dukungan telah mengukir jejak keberhasilan dalam penyelesaian skripsi ini. </w:t>
      </w:r>
    </w:p>
    <w:p w14:paraId="2F3478C3" w14:textId="5C174190" w:rsidR="009C5542" w:rsidRPr="00EA4042" w:rsidRDefault="009C5542">
      <w:pPr>
        <w:pStyle w:val="ListParagraph"/>
        <w:numPr>
          <w:ilvl w:val="0"/>
          <w:numId w:val="36"/>
        </w:numPr>
        <w:spacing w:line="480" w:lineRule="auto"/>
        <w:ind w:left="1985"/>
        <w:jc w:val="both"/>
        <w:rPr>
          <w:lang w:val="id-ID"/>
        </w:rPr>
      </w:pPr>
      <w:r w:rsidRPr="00EA4042">
        <w:rPr>
          <w:lang w:val="id-ID"/>
        </w:rPr>
        <w:t>Almamaterku</w:t>
      </w:r>
      <w:r w:rsidR="00D22AC7" w:rsidRPr="00EA4042">
        <w:rPr>
          <w:lang w:val="id-ID"/>
        </w:rPr>
        <w:t>, d</w:t>
      </w:r>
      <w:r w:rsidRPr="00EA4042">
        <w:rPr>
          <w:lang w:val="id-ID"/>
        </w:rPr>
        <w:t xml:space="preserve">engan penuh rasa hormat dan pengabdian, karya ini </w:t>
      </w:r>
      <w:r w:rsidR="00C84958" w:rsidRPr="00EA4042">
        <w:rPr>
          <w:lang w:val="id-ID"/>
        </w:rPr>
        <w:t xml:space="preserve">penulis persembahkan </w:t>
      </w:r>
      <w:r w:rsidRPr="00EA4042">
        <w:rPr>
          <w:lang w:val="id-ID"/>
        </w:rPr>
        <w:t>kepada institusi kami yang tercinta</w:t>
      </w:r>
      <w:r w:rsidR="00C84958" w:rsidRPr="00EA4042">
        <w:rPr>
          <w:lang w:val="id-ID"/>
        </w:rPr>
        <w:t xml:space="preserve">, yang </w:t>
      </w:r>
      <w:r w:rsidRPr="00EA4042">
        <w:rPr>
          <w:lang w:val="id-ID"/>
        </w:rPr>
        <w:t>telah menjadi tempat bertumbuh bagi gagasan-gagasan dan mimpi-mimpi kami, memupuk semangat dan memberi kami landasan untuk menjelajahi dunia ilmu pengetahuan. Terima kasih atas warisan ilmu yang telah kalian berikan dan semangat yang telah kalian tanamkan dalam kami. Harapan kami, karya ini dapat menjadi jejak kecil dari dedikasi kami kepada perjalanan ilmu yang kalian perjuangka</w:t>
      </w:r>
      <w:r w:rsidR="00987189" w:rsidRPr="00EA4042">
        <w:rPr>
          <w:lang w:val="id-ID"/>
        </w:rPr>
        <w:t>n</w:t>
      </w:r>
      <w:r w:rsidRPr="00EA4042">
        <w:rPr>
          <w:lang w:val="id-ID"/>
        </w:rPr>
        <w:t>.</w:t>
      </w:r>
    </w:p>
    <w:p w14:paraId="31C134EA" w14:textId="77777777" w:rsidR="00987189" w:rsidRPr="00EA4042" w:rsidRDefault="00987189" w:rsidP="00987189">
      <w:pPr>
        <w:pStyle w:val="ListParagraph"/>
        <w:spacing w:line="480" w:lineRule="auto"/>
        <w:jc w:val="both"/>
        <w:rPr>
          <w:lang w:val="id-ID"/>
        </w:rPr>
      </w:pPr>
    </w:p>
    <w:p w14:paraId="167E827E" w14:textId="77777777" w:rsidR="00987189" w:rsidRPr="00EA4042" w:rsidRDefault="00987189" w:rsidP="00987189">
      <w:pPr>
        <w:pStyle w:val="ListParagraph"/>
        <w:spacing w:line="480" w:lineRule="auto"/>
        <w:jc w:val="both"/>
        <w:rPr>
          <w:lang w:val="id-ID"/>
        </w:rPr>
      </w:pPr>
    </w:p>
    <w:p w14:paraId="346B8B5F" w14:textId="77777777" w:rsidR="00987189" w:rsidRPr="00EA4042" w:rsidRDefault="00987189" w:rsidP="00987189">
      <w:pPr>
        <w:pStyle w:val="ListParagraph"/>
        <w:spacing w:line="480" w:lineRule="auto"/>
        <w:jc w:val="both"/>
        <w:rPr>
          <w:lang w:val="id-ID"/>
        </w:rPr>
      </w:pPr>
    </w:p>
    <w:p w14:paraId="37E361CE" w14:textId="77777777" w:rsidR="00987189" w:rsidRPr="00EA4042" w:rsidRDefault="00987189" w:rsidP="00987189">
      <w:pPr>
        <w:pStyle w:val="ListParagraph"/>
        <w:spacing w:line="480" w:lineRule="auto"/>
        <w:jc w:val="both"/>
        <w:rPr>
          <w:lang w:val="id-ID"/>
        </w:rPr>
      </w:pPr>
    </w:p>
    <w:p w14:paraId="15D04748" w14:textId="77777777" w:rsidR="00987189" w:rsidRPr="00EA4042" w:rsidRDefault="00987189" w:rsidP="00987189">
      <w:pPr>
        <w:pStyle w:val="ListParagraph"/>
        <w:spacing w:line="480" w:lineRule="auto"/>
        <w:jc w:val="both"/>
        <w:rPr>
          <w:lang w:val="id-ID"/>
        </w:rPr>
      </w:pPr>
    </w:p>
    <w:p w14:paraId="57B69CFA" w14:textId="77777777" w:rsidR="00B60D70" w:rsidRPr="00EA4042" w:rsidRDefault="00B60D70" w:rsidP="00987189">
      <w:pPr>
        <w:pStyle w:val="ListParagraph"/>
        <w:spacing w:line="480" w:lineRule="auto"/>
        <w:jc w:val="both"/>
        <w:rPr>
          <w:lang w:val="id-ID"/>
        </w:rPr>
      </w:pPr>
    </w:p>
    <w:p w14:paraId="09A2BC82" w14:textId="77777777" w:rsidR="00B60D70" w:rsidRPr="00EA4042" w:rsidRDefault="00B60D70" w:rsidP="00987189">
      <w:pPr>
        <w:pStyle w:val="ListParagraph"/>
        <w:spacing w:line="480" w:lineRule="auto"/>
        <w:jc w:val="both"/>
        <w:rPr>
          <w:lang w:val="id-ID"/>
        </w:rPr>
      </w:pPr>
    </w:p>
    <w:p w14:paraId="35B70324" w14:textId="77777777" w:rsidR="00B60D70" w:rsidRPr="00EA4042" w:rsidRDefault="00B60D70" w:rsidP="00987189">
      <w:pPr>
        <w:pStyle w:val="ListParagraph"/>
        <w:spacing w:line="480" w:lineRule="auto"/>
        <w:jc w:val="both"/>
        <w:rPr>
          <w:lang w:val="id-ID"/>
        </w:rPr>
      </w:pPr>
    </w:p>
    <w:p w14:paraId="2D238796" w14:textId="77777777" w:rsidR="00B60D70" w:rsidRDefault="00B60D70" w:rsidP="00987189">
      <w:pPr>
        <w:pStyle w:val="ListParagraph"/>
        <w:spacing w:line="480" w:lineRule="auto"/>
        <w:jc w:val="both"/>
        <w:rPr>
          <w:lang w:val="id-ID"/>
        </w:rPr>
      </w:pPr>
    </w:p>
    <w:p w14:paraId="669F0653" w14:textId="77777777" w:rsidR="0085053F" w:rsidRDefault="0085053F" w:rsidP="00987189">
      <w:pPr>
        <w:pStyle w:val="ListParagraph"/>
        <w:spacing w:line="480" w:lineRule="auto"/>
        <w:jc w:val="both"/>
        <w:rPr>
          <w:lang w:val="id-ID"/>
        </w:rPr>
      </w:pPr>
    </w:p>
    <w:p w14:paraId="2AA16481" w14:textId="77777777" w:rsidR="0085053F" w:rsidRPr="00EA4042" w:rsidRDefault="0085053F" w:rsidP="00987189">
      <w:pPr>
        <w:pStyle w:val="ListParagraph"/>
        <w:spacing w:line="480" w:lineRule="auto"/>
        <w:jc w:val="both"/>
        <w:rPr>
          <w:lang w:val="id-ID"/>
        </w:rPr>
      </w:pPr>
    </w:p>
    <w:p w14:paraId="2C24E1B3" w14:textId="67EF11B9" w:rsidR="0085053F" w:rsidRPr="0085053F" w:rsidRDefault="00987189" w:rsidP="00C01A90">
      <w:pPr>
        <w:pStyle w:val="Heading1"/>
        <w:spacing w:after="240" w:line="360" w:lineRule="auto"/>
        <w:rPr>
          <w:lang w:val="id-ID"/>
        </w:rPr>
      </w:pPr>
      <w:bookmarkStart w:id="7" w:name="_Toc156674396"/>
      <w:r w:rsidRPr="00EA4042">
        <w:rPr>
          <w:lang w:val="id-ID"/>
        </w:rPr>
        <w:lastRenderedPageBreak/>
        <w:t>PRAKATA</w:t>
      </w:r>
      <w:bookmarkEnd w:id="7"/>
    </w:p>
    <w:p w14:paraId="1059625C" w14:textId="74CBE6CD" w:rsidR="00987189" w:rsidRPr="00EA4042" w:rsidRDefault="00987189" w:rsidP="00D22AC7">
      <w:pPr>
        <w:spacing w:line="480" w:lineRule="auto"/>
        <w:ind w:left="0" w:firstLine="720"/>
        <w:jc w:val="both"/>
        <w:rPr>
          <w:lang w:val="id-ID"/>
        </w:rPr>
      </w:pPr>
      <w:r w:rsidRPr="00EA4042">
        <w:rPr>
          <w:lang w:val="id-ID"/>
        </w:rPr>
        <w:t xml:space="preserve">Puji syukur kehadirat Allah SWT yang telah memberikan rahmat </w:t>
      </w:r>
      <w:r w:rsidR="000F7574" w:rsidRPr="00EA4042">
        <w:rPr>
          <w:lang w:val="id-ID"/>
        </w:rPr>
        <w:t xml:space="preserve">dan </w:t>
      </w:r>
      <w:r w:rsidRPr="00EA4042">
        <w:rPr>
          <w:lang w:val="id-ID"/>
        </w:rPr>
        <w:t xml:space="preserve">karunia-Nya, sehingga penyusunan skripsi dengan judul " PENGEMBANGAN MODUL AJAR IPA TERPADU BERBASIS </w:t>
      </w:r>
      <w:r w:rsidRPr="00EA4042">
        <w:rPr>
          <w:i/>
          <w:iCs/>
          <w:lang w:val="id-ID"/>
        </w:rPr>
        <w:t>SCIENTIFIC ISSUES</w:t>
      </w:r>
      <w:r w:rsidRPr="00EA4042">
        <w:rPr>
          <w:lang w:val="id-ID"/>
        </w:rPr>
        <w:t xml:space="preserve"> MATERI SUHU UNTUK MENGUATKAN KARAKTER ABAD-21 PESERTA DIDIK SMP" dapat diselesaikan</w:t>
      </w:r>
      <w:r w:rsidR="000B1001" w:rsidRPr="00EA4042">
        <w:rPr>
          <w:lang w:val="id-ID"/>
        </w:rPr>
        <w:t xml:space="preserve"> dengan baik</w:t>
      </w:r>
      <w:r w:rsidRPr="00EA4042">
        <w:rPr>
          <w:lang w:val="id-ID"/>
        </w:rPr>
        <w:t>.</w:t>
      </w:r>
    </w:p>
    <w:p w14:paraId="538D696D" w14:textId="79C70843" w:rsidR="00987189" w:rsidRPr="00EA4042" w:rsidRDefault="00987189" w:rsidP="00595B38">
      <w:pPr>
        <w:spacing w:line="480" w:lineRule="auto"/>
        <w:ind w:left="0" w:firstLine="720"/>
        <w:jc w:val="both"/>
        <w:rPr>
          <w:lang w:val="id-ID"/>
        </w:rPr>
      </w:pPr>
      <w:r w:rsidRPr="00EA4042">
        <w:rPr>
          <w:lang w:val="id-ID"/>
        </w:rPr>
        <w:t xml:space="preserve">Skripsi ini disusun untuk menyelesaikan Studi Strata I (satu) guna meraih gelar Sarjana Pendidikan IPA. Atas segala bantuan dan dukungan yang diberikan untuk penyusunan skripsi ini, maka </w:t>
      </w:r>
      <w:r w:rsidR="000F7574" w:rsidRPr="00EA4042">
        <w:rPr>
          <w:lang w:val="id-ID"/>
        </w:rPr>
        <w:t xml:space="preserve">penulis ingin </w:t>
      </w:r>
      <w:r w:rsidRPr="00EA4042">
        <w:rPr>
          <w:lang w:val="id-ID"/>
        </w:rPr>
        <w:t>menyampaikan rasa terima kasih kepada:</w:t>
      </w:r>
    </w:p>
    <w:p w14:paraId="73124D51" w14:textId="518B3537" w:rsidR="00987189" w:rsidRPr="00EA4042" w:rsidRDefault="00987189">
      <w:pPr>
        <w:pStyle w:val="ListParagraph"/>
        <w:numPr>
          <w:ilvl w:val="0"/>
          <w:numId w:val="35"/>
        </w:numPr>
        <w:spacing w:line="480" w:lineRule="auto"/>
        <w:jc w:val="both"/>
        <w:rPr>
          <w:lang w:val="id-ID"/>
        </w:rPr>
      </w:pPr>
      <w:r w:rsidRPr="00EA4042">
        <w:rPr>
          <w:lang w:val="id-ID"/>
        </w:rPr>
        <w:t xml:space="preserve">Dr. Taufiqulloh, M.Hum, selaku Rektor Universitas Pancasakti Tegal yang telah memberikan kesempatan kepada </w:t>
      </w:r>
      <w:r w:rsidR="000F7574" w:rsidRPr="00EA4042">
        <w:rPr>
          <w:lang w:val="id-ID"/>
        </w:rPr>
        <w:t>penulis</w:t>
      </w:r>
      <w:r w:rsidRPr="00EA4042">
        <w:rPr>
          <w:lang w:val="id-ID"/>
        </w:rPr>
        <w:t xml:space="preserve"> untuk memperoleh pendidikan di UPS Tegal.</w:t>
      </w:r>
    </w:p>
    <w:p w14:paraId="202D0AA6" w14:textId="6BC6F549" w:rsidR="00987189" w:rsidRPr="00EA4042" w:rsidRDefault="00987189">
      <w:pPr>
        <w:pStyle w:val="ListParagraph"/>
        <w:numPr>
          <w:ilvl w:val="0"/>
          <w:numId w:val="35"/>
        </w:numPr>
        <w:spacing w:line="480" w:lineRule="auto"/>
        <w:jc w:val="both"/>
        <w:rPr>
          <w:lang w:val="id-ID"/>
        </w:rPr>
      </w:pPr>
      <w:r w:rsidRPr="00EA4042">
        <w:rPr>
          <w:lang w:val="id-ID"/>
        </w:rPr>
        <w:t xml:space="preserve">Dr. Yoga Prihatin, M.Pd. selaku Dekan Fakultas Keguruan dan Ilmu Pendidikan Universitas Pancasaktı Tegal yang telah memberikan izin </w:t>
      </w:r>
      <w:r w:rsidR="000F7574" w:rsidRPr="00EA4042">
        <w:rPr>
          <w:lang w:val="id-ID"/>
        </w:rPr>
        <w:t>ke</w:t>
      </w:r>
      <w:r w:rsidRPr="00EA4042">
        <w:rPr>
          <w:lang w:val="id-ID"/>
        </w:rPr>
        <w:t>pada penulis untuk menyusun skripsi ini.</w:t>
      </w:r>
    </w:p>
    <w:p w14:paraId="7AFE3D45" w14:textId="4B34D783" w:rsidR="00987189" w:rsidRPr="00EA4042" w:rsidRDefault="00987189">
      <w:pPr>
        <w:pStyle w:val="ListParagraph"/>
        <w:numPr>
          <w:ilvl w:val="0"/>
          <w:numId w:val="35"/>
        </w:numPr>
        <w:spacing w:line="480" w:lineRule="auto"/>
        <w:jc w:val="both"/>
        <w:rPr>
          <w:lang w:val="id-ID"/>
        </w:rPr>
      </w:pPr>
      <w:r w:rsidRPr="00EA4042">
        <w:rPr>
          <w:lang w:val="id-ID"/>
        </w:rPr>
        <w:t xml:space="preserve">Muriani Nur Hayati, M.Pd, selaku Ketua Program Studi Pendidikan </w:t>
      </w:r>
      <w:r w:rsidR="00322B47" w:rsidRPr="00EA4042">
        <w:rPr>
          <w:lang w:val="id-ID"/>
        </w:rPr>
        <w:t>IPA</w:t>
      </w:r>
      <w:r w:rsidRPr="00EA4042">
        <w:rPr>
          <w:lang w:val="id-ID"/>
        </w:rPr>
        <w:t xml:space="preserve"> Fakultas Keguruan dan Ilmu Pendidikan Universitas Pancasakti Tegal</w:t>
      </w:r>
      <w:r w:rsidR="00322B47" w:rsidRPr="00EA4042">
        <w:rPr>
          <w:lang w:val="id-ID"/>
        </w:rPr>
        <w:t>,</w:t>
      </w:r>
      <w:r w:rsidRPr="00EA4042">
        <w:rPr>
          <w:lang w:val="id-ID"/>
        </w:rPr>
        <w:t xml:space="preserve"> sekaligus </w:t>
      </w:r>
      <w:r w:rsidR="00322B47" w:rsidRPr="00EA4042">
        <w:rPr>
          <w:lang w:val="id-ID"/>
        </w:rPr>
        <w:t xml:space="preserve">sebagai </w:t>
      </w:r>
      <w:r w:rsidRPr="00EA4042">
        <w:rPr>
          <w:lang w:val="id-ID"/>
        </w:rPr>
        <w:t>dosen pembimbing I</w:t>
      </w:r>
      <w:r w:rsidR="00322B47" w:rsidRPr="00EA4042">
        <w:rPr>
          <w:lang w:val="id-ID"/>
        </w:rPr>
        <w:t>,</w:t>
      </w:r>
      <w:r w:rsidRPr="00EA4042">
        <w:rPr>
          <w:lang w:val="id-ID"/>
        </w:rPr>
        <w:t xml:space="preserve"> yang telah memberikan bimbingan, petunjuk dan saran yang bermanfaat selama penyusunan skripsi ini.</w:t>
      </w:r>
    </w:p>
    <w:p w14:paraId="06817E66" w14:textId="29B15A88" w:rsidR="00987189" w:rsidRPr="00EA4042" w:rsidRDefault="00987189">
      <w:pPr>
        <w:pStyle w:val="ListParagraph"/>
        <w:numPr>
          <w:ilvl w:val="0"/>
          <w:numId w:val="35"/>
        </w:numPr>
        <w:spacing w:line="480" w:lineRule="auto"/>
        <w:jc w:val="both"/>
        <w:rPr>
          <w:lang w:val="id-ID"/>
        </w:rPr>
      </w:pPr>
      <w:r w:rsidRPr="00EA4042">
        <w:rPr>
          <w:lang w:val="id-ID"/>
        </w:rPr>
        <w:lastRenderedPageBreak/>
        <w:t>Yuni Arfiani, M.Pd, selaku Dosen Pembimbing I</w:t>
      </w:r>
      <w:r w:rsidR="00322B47" w:rsidRPr="00EA4042">
        <w:rPr>
          <w:lang w:val="id-ID"/>
        </w:rPr>
        <w:t>I</w:t>
      </w:r>
      <w:r w:rsidRPr="00EA4042">
        <w:rPr>
          <w:lang w:val="id-ID"/>
        </w:rPr>
        <w:t xml:space="preserve"> yang telah memberikan bimbingan, petunjuk dan saran yang bermanfaat selama penyusunan skripsi ini.</w:t>
      </w:r>
    </w:p>
    <w:p w14:paraId="5C0A6BBD" w14:textId="23AE1DD2" w:rsidR="00FF604B" w:rsidRPr="00EA4042" w:rsidRDefault="00FF604B">
      <w:pPr>
        <w:pStyle w:val="ListParagraph"/>
        <w:numPr>
          <w:ilvl w:val="0"/>
          <w:numId w:val="35"/>
        </w:numPr>
        <w:spacing w:line="480" w:lineRule="auto"/>
        <w:jc w:val="both"/>
        <w:rPr>
          <w:lang w:val="id-ID"/>
        </w:rPr>
      </w:pPr>
      <w:r w:rsidRPr="00EA4042">
        <w:rPr>
          <w:lang w:val="id-ID"/>
        </w:rPr>
        <w:t>Bapak dan Ibu Dosen Fakultas Keguruan dan Ilmu Pendidikan, khususnya Pendidikan IPA Universitas Pancasakti Tegal atas ilmu, pengalaman berharga dan seluruh dedikasi yang selalu tercurahkan untuk kami.</w:t>
      </w:r>
    </w:p>
    <w:p w14:paraId="784A9419" w14:textId="35395C70" w:rsidR="00D51645" w:rsidRPr="00EA4042" w:rsidRDefault="00D51645">
      <w:pPr>
        <w:pStyle w:val="ListParagraph"/>
        <w:numPr>
          <w:ilvl w:val="0"/>
          <w:numId w:val="35"/>
        </w:numPr>
        <w:spacing w:line="480" w:lineRule="auto"/>
        <w:jc w:val="both"/>
        <w:rPr>
          <w:lang w:val="id-ID"/>
        </w:rPr>
      </w:pPr>
      <w:r w:rsidRPr="00EA4042">
        <w:rPr>
          <w:lang w:val="id-ID"/>
        </w:rPr>
        <w:t>Orang tua penulis, keluarga dan orang-orang terdekat yang tidak henti-hentinya memberikan curahan kasih sayang, doa dan motivasi.</w:t>
      </w:r>
    </w:p>
    <w:p w14:paraId="30DACC1F" w14:textId="13EAE994" w:rsidR="00987189" w:rsidRPr="00EA4042" w:rsidRDefault="00987189">
      <w:pPr>
        <w:pStyle w:val="ListParagraph"/>
        <w:numPr>
          <w:ilvl w:val="0"/>
          <w:numId w:val="35"/>
        </w:numPr>
        <w:spacing w:line="480" w:lineRule="auto"/>
        <w:jc w:val="both"/>
        <w:rPr>
          <w:lang w:val="id-ID"/>
        </w:rPr>
      </w:pPr>
      <w:r w:rsidRPr="00EA4042">
        <w:rPr>
          <w:lang w:val="id-ID"/>
        </w:rPr>
        <w:t>Saifurokhman, S.Pd selaku Kepala Sekolah SMP Muhammadiyah Suradadi yang telah memberikan izin untuk melakukan penelitian</w:t>
      </w:r>
      <w:r w:rsidR="00322B47" w:rsidRPr="00EA4042">
        <w:rPr>
          <w:lang w:val="id-ID"/>
        </w:rPr>
        <w:t>.</w:t>
      </w:r>
    </w:p>
    <w:p w14:paraId="1E28EDC8" w14:textId="3284781A" w:rsidR="00D51645" w:rsidRPr="00EA4042" w:rsidRDefault="00D51645">
      <w:pPr>
        <w:pStyle w:val="ListParagraph"/>
        <w:numPr>
          <w:ilvl w:val="0"/>
          <w:numId w:val="35"/>
        </w:numPr>
        <w:spacing w:line="480" w:lineRule="auto"/>
        <w:jc w:val="both"/>
        <w:rPr>
          <w:lang w:val="id-ID"/>
        </w:rPr>
      </w:pPr>
      <w:r w:rsidRPr="00EA4042">
        <w:rPr>
          <w:lang w:val="id-ID"/>
        </w:rPr>
        <w:t>Para guru, staff dan peserta didik kelas VII SMP Muhammadiyah Suradadi yang telah memberikan bantuan guna memperlancar pengambilan data selama proses penelitian Tugas Akhir Skripsi ini.</w:t>
      </w:r>
    </w:p>
    <w:p w14:paraId="1E03734F" w14:textId="7D9540C9" w:rsidR="005B1CDF" w:rsidRPr="00EA4042" w:rsidRDefault="005B1CDF">
      <w:pPr>
        <w:pStyle w:val="ListParagraph"/>
        <w:numPr>
          <w:ilvl w:val="0"/>
          <w:numId w:val="35"/>
        </w:numPr>
        <w:spacing w:line="480" w:lineRule="auto"/>
        <w:jc w:val="both"/>
        <w:rPr>
          <w:lang w:val="id-ID"/>
        </w:rPr>
      </w:pPr>
      <w:r w:rsidRPr="00EA4042">
        <w:rPr>
          <w:lang w:val="id-ID"/>
        </w:rPr>
        <w:t>Teman-teman mahasiswa Prodi Pendidikan IPA yang bersama-sama mengarungi perjuangan ini.</w:t>
      </w:r>
    </w:p>
    <w:p w14:paraId="2C9D86F6" w14:textId="01F41560" w:rsidR="00987189" w:rsidRPr="00EA4042" w:rsidRDefault="00987189">
      <w:pPr>
        <w:pStyle w:val="ListParagraph"/>
        <w:numPr>
          <w:ilvl w:val="0"/>
          <w:numId w:val="35"/>
        </w:numPr>
        <w:spacing w:line="480" w:lineRule="auto"/>
        <w:jc w:val="both"/>
        <w:rPr>
          <w:lang w:val="id-ID"/>
        </w:rPr>
      </w:pPr>
      <w:r w:rsidRPr="00EA4042">
        <w:rPr>
          <w:lang w:val="id-ID"/>
        </w:rPr>
        <w:t xml:space="preserve">Semua pihak yang tidak dapat </w:t>
      </w:r>
      <w:r w:rsidR="000F7574" w:rsidRPr="00EA4042">
        <w:rPr>
          <w:lang w:val="id-ID"/>
        </w:rPr>
        <w:t xml:space="preserve">penulis </w:t>
      </w:r>
      <w:r w:rsidRPr="00EA4042">
        <w:rPr>
          <w:lang w:val="id-ID"/>
        </w:rPr>
        <w:t>sebutkan satu persatu yang telah membantu dalam penyusunan skripsi ini.</w:t>
      </w:r>
    </w:p>
    <w:p w14:paraId="1CDF8263" w14:textId="0BE4C7D7" w:rsidR="00987189" w:rsidRDefault="005B1CDF" w:rsidP="00595B38">
      <w:pPr>
        <w:spacing w:line="480" w:lineRule="auto"/>
        <w:ind w:left="0" w:firstLine="720"/>
        <w:jc w:val="both"/>
        <w:rPr>
          <w:lang w:val="id-ID"/>
        </w:rPr>
      </w:pPr>
      <w:r w:rsidRPr="00EA4042">
        <w:rPr>
          <w:lang w:val="id-ID"/>
        </w:rPr>
        <w:t>Semoga amal baik yang telah dilakukan mendapat pahala dan balasan dari Allah SWT. Penulis menyadari bahwa penyusunan skripsi ini masih jauh dari sempurna, oleh karena itu saran dan kritik yang bersifat membangun penulis harapkan. Semoga skripsi ini dapat bermanfaat bagi kepentingan pendidikan khususnya dunia keilmuan pada umumnya.</w:t>
      </w:r>
    </w:p>
    <w:p w14:paraId="7B1C5CB3" w14:textId="77777777" w:rsidR="00C01A90" w:rsidRDefault="00C01A90" w:rsidP="00595B38">
      <w:pPr>
        <w:spacing w:line="480" w:lineRule="auto"/>
        <w:ind w:left="0" w:firstLine="720"/>
        <w:jc w:val="both"/>
        <w:rPr>
          <w:lang w:val="id-ID"/>
        </w:rPr>
      </w:pPr>
    </w:p>
    <w:p w14:paraId="30712FC4" w14:textId="2EC4B0B9" w:rsidR="00987189" w:rsidRPr="00EA4042" w:rsidRDefault="00987189" w:rsidP="00C01A90">
      <w:pPr>
        <w:pStyle w:val="Heading1"/>
        <w:spacing w:after="240" w:line="360" w:lineRule="auto"/>
        <w:rPr>
          <w:lang w:val="id-ID"/>
        </w:rPr>
      </w:pPr>
      <w:bookmarkStart w:id="8" w:name="_Toc156674397"/>
      <w:r w:rsidRPr="00EA4042">
        <w:rPr>
          <w:lang w:val="id-ID"/>
        </w:rPr>
        <w:lastRenderedPageBreak/>
        <w:t>ABSTRAK</w:t>
      </w:r>
      <w:bookmarkEnd w:id="8"/>
    </w:p>
    <w:p w14:paraId="014245AD" w14:textId="713BF2E2" w:rsidR="00987189" w:rsidRPr="00EA4042" w:rsidRDefault="00987189" w:rsidP="00987189">
      <w:pPr>
        <w:ind w:left="567" w:hanging="567"/>
        <w:jc w:val="both"/>
        <w:rPr>
          <w:lang w:val="id-ID"/>
        </w:rPr>
      </w:pPr>
      <w:r w:rsidRPr="00EA4042">
        <w:rPr>
          <w:b/>
          <w:bCs/>
          <w:lang w:val="id-ID"/>
        </w:rPr>
        <w:t>Khatimah, I. A. K.</w:t>
      </w:r>
      <w:r w:rsidRPr="00EA4042">
        <w:rPr>
          <w:lang w:val="id-ID"/>
        </w:rPr>
        <w:t xml:space="preserve"> 2024. </w:t>
      </w:r>
      <w:r w:rsidRPr="00EA4042">
        <w:rPr>
          <w:i/>
          <w:iCs/>
          <w:lang w:val="id-ID"/>
        </w:rPr>
        <w:t>PENGEMBANGAN MODUL AJAR IPA TERPADU BERBASIS SCIENTIFIC ISSUES MATERI SUHU UNTUK MENGUATKAN KARAKTER ABAD-21 PESERTA DIDIK SMP</w:t>
      </w:r>
      <w:r w:rsidRPr="00EA4042">
        <w:rPr>
          <w:lang w:val="id-ID"/>
        </w:rPr>
        <w:t>. Skripsi. Pendidikan IPA. Fakultas Keguruan dan Ilmu Pendidikan. Universitas Pancasakti Tegal.</w:t>
      </w:r>
    </w:p>
    <w:p w14:paraId="6677BEA9" w14:textId="77777777" w:rsidR="00987189" w:rsidRPr="00EA4042" w:rsidRDefault="00987189" w:rsidP="00987189">
      <w:pPr>
        <w:ind w:left="567" w:hanging="567"/>
        <w:jc w:val="both"/>
        <w:rPr>
          <w:lang w:val="id-ID"/>
        </w:rPr>
      </w:pPr>
    </w:p>
    <w:p w14:paraId="1ADA37CF" w14:textId="77777777" w:rsidR="00987189" w:rsidRPr="00EA4042" w:rsidRDefault="00987189" w:rsidP="00987189">
      <w:pPr>
        <w:ind w:left="851" w:hanging="567"/>
        <w:jc w:val="both"/>
        <w:rPr>
          <w:lang w:val="id-ID"/>
        </w:rPr>
      </w:pPr>
      <w:r w:rsidRPr="00EA4042">
        <w:rPr>
          <w:lang w:val="id-ID"/>
        </w:rPr>
        <w:t>Pembimbing I</w:t>
      </w:r>
      <w:r w:rsidRPr="00EA4042">
        <w:rPr>
          <w:lang w:val="id-ID"/>
        </w:rPr>
        <w:tab/>
        <w:t>: Muriani Nur Hayati, M.Pd</w:t>
      </w:r>
    </w:p>
    <w:p w14:paraId="409BBA0B" w14:textId="77777777" w:rsidR="00987189" w:rsidRPr="00EA4042" w:rsidRDefault="00987189" w:rsidP="00987189">
      <w:pPr>
        <w:ind w:left="851" w:hanging="567"/>
        <w:jc w:val="both"/>
        <w:rPr>
          <w:lang w:val="id-ID"/>
        </w:rPr>
      </w:pPr>
      <w:r w:rsidRPr="00EA4042">
        <w:rPr>
          <w:lang w:val="id-ID"/>
        </w:rPr>
        <w:t>Pembimbing II</w:t>
      </w:r>
      <w:r w:rsidRPr="00EA4042">
        <w:rPr>
          <w:lang w:val="id-ID"/>
        </w:rPr>
        <w:tab/>
        <w:t>: Yuni Arfiani, M.Pd</w:t>
      </w:r>
    </w:p>
    <w:p w14:paraId="313D1A87" w14:textId="77777777" w:rsidR="00987189" w:rsidRPr="00EA4042" w:rsidRDefault="00987189" w:rsidP="00987189">
      <w:pPr>
        <w:ind w:left="0"/>
        <w:jc w:val="both"/>
        <w:rPr>
          <w:lang w:val="id-ID"/>
        </w:rPr>
      </w:pPr>
    </w:p>
    <w:p w14:paraId="102F816A" w14:textId="348259BE" w:rsidR="00987189" w:rsidRPr="00EA4042" w:rsidRDefault="00987189" w:rsidP="00FF7684">
      <w:pPr>
        <w:ind w:left="2268" w:hanging="1984"/>
        <w:jc w:val="both"/>
        <w:rPr>
          <w:lang w:val="id-ID"/>
        </w:rPr>
      </w:pPr>
      <w:r w:rsidRPr="00EA4042">
        <w:rPr>
          <w:lang w:val="id-ID"/>
        </w:rPr>
        <w:t>Kata Kunc</w:t>
      </w:r>
      <w:r w:rsidR="00FF7684" w:rsidRPr="00EA4042">
        <w:rPr>
          <w:lang w:val="id-ID"/>
        </w:rPr>
        <w:t>i</w:t>
      </w:r>
      <w:r w:rsidR="00FF7684" w:rsidRPr="00EA4042">
        <w:rPr>
          <w:lang w:val="id-ID"/>
        </w:rPr>
        <w:tab/>
      </w:r>
      <w:r w:rsidRPr="00EA4042">
        <w:rPr>
          <w:lang w:val="id-ID"/>
        </w:rPr>
        <w:t>:</w:t>
      </w:r>
      <w:r w:rsidR="00FF7684" w:rsidRPr="00EA4042">
        <w:rPr>
          <w:lang w:val="id-ID"/>
        </w:rPr>
        <w:t xml:space="preserve"> </w:t>
      </w:r>
      <w:r w:rsidRPr="00EA4042">
        <w:rPr>
          <w:lang w:val="id-ID"/>
        </w:rPr>
        <w:t xml:space="preserve">Modul </w:t>
      </w:r>
      <w:r w:rsidR="00FF7684" w:rsidRPr="00EA4042">
        <w:rPr>
          <w:lang w:val="id-ID"/>
        </w:rPr>
        <w:t>A</w:t>
      </w:r>
      <w:r w:rsidRPr="00EA4042">
        <w:rPr>
          <w:lang w:val="id-ID"/>
        </w:rPr>
        <w:t xml:space="preserve">jar, </w:t>
      </w:r>
      <w:r w:rsidR="00FF7684" w:rsidRPr="00EA4042">
        <w:rPr>
          <w:lang w:val="id-ID"/>
        </w:rPr>
        <w:t xml:space="preserve">IPA Terpadu, </w:t>
      </w:r>
      <w:r w:rsidRPr="003D4B27">
        <w:rPr>
          <w:i/>
          <w:iCs/>
          <w:lang w:val="id-ID"/>
        </w:rPr>
        <w:t>Scientific Issues</w:t>
      </w:r>
      <w:r w:rsidRPr="00EA4042">
        <w:rPr>
          <w:lang w:val="id-ID"/>
        </w:rPr>
        <w:t>, Suhu, Karakter abad-21</w:t>
      </w:r>
    </w:p>
    <w:p w14:paraId="3C441C4D" w14:textId="77777777" w:rsidR="00987189" w:rsidRPr="00EA4042" w:rsidRDefault="00987189" w:rsidP="00987189">
      <w:pPr>
        <w:ind w:left="0"/>
        <w:jc w:val="both"/>
        <w:rPr>
          <w:lang w:val="id-ID"/>
        </w:rPr>
      </w:pPr>
    </w:p>
    <w:p w14:paraId="1BFE8F37" w14:textId="12F28FFE" w:rsidR="00987189" w:rsidRDefault="00987189" w:rsidP="00770888">
      <w:pPr>
        <w:spacing w:line="240" w:lineRule="auto"/>
        <w:ind w:left="0" w:firstLine="349"/>
        <w:jc w:val="both"/>
        <w:rPr>
          <w:lang w:val="id-ID"/>
        </w:rPr>
      </w:pPr>
      <w:bookmarkStart w:id="9" w:name="_Hlk155113879"/>
      <w:r w:rsidRPr="00EA4042">
        <w:rPr>
          <w:lang w:val="id-ID"/>
        </w:rPr>
        <w:t xml:space="preserve">Tujuan penelitian ini adalah (1) Mengembangkan modul ajar IPA terpadu berbasis </w:t>
      </w:r>
      <w:r w:rsidRPr="00EA4042">
        <w:rPr>
          <w:i/>
          <w:iCs/>
          <w:lang w:val="id-ID"/>
        </w:rPr>
        <w:t>Scientific Issues</w:t>
      </w:r>
      <w:r w:rsidRPr="00EA4042">
        <w:rPr>
          <w:lang w:val="id-ID"/>
        </w:rPr>
        <w:t xml:space="preserve"> materi suhu untuk menguatkan karakter abad-21 peserta didik SMP (2) Mengetahui kelayakan modul ajar IPA terpadu berbasis </w:t>
      </w:r>
      <w:r w:rsidRPr="00EA4042">
        <w:rPr>
          <w:i/>
          <w:iCs/>
          <w:lang w:val="id-ID"/>
        </w:rPr>
        <w:t>Scientific Issues</w:t>
      </w:r>
      <w:r w:rsidRPr="00EA4042">
        <w:rPr>
          <w:lang w:val="id-ID"/>
        </w:rPr>
        <w:t xml:space="preserve"> materi suhu untuk menguatkan karakter abad-21 peserta didik SMP. Populasi dalam penelitian ini adalah </w:t>
      </w:r>
      <w:r w:rsidR="00550AF1">
        <w:rPr>
          <w:lang w:val="en-US"/>
        </w:rPr>
        <w:t>2 validator (</w:t>
      </w:r>
      <w:proofErr w:type="spellStart"/>
      <w:r w:rsidR="00550AF1">
        <w:rPr>
          <w:lang w:val="en-US"/>
        </w:rPr>
        <w:t>ahli</w:t>
      </w:r>
      <w:proofErr w:type="spellEnd"/>
      <w:r w:rsidR="00550AF1">
        <w:rPr>
          <w:lang w:val="en-US"/>
        </w:rPr>
        <w:t xml:space="preserve"> </w:t>
      </w:r>
      <w:proofErr w:type="spellStart"/>
      <w:r w:rsidR="00550AF1">
        <w:rPr>
          <w:lang w:val="en-US"/>
        </w:rPr>
        <w:t>materi</w:t>
      </w:r>
      <w:proofErr w:type="spellEnd"/>
      <w:r w:rsidR="00550AF1">
        <w:rPr>
          <w:lang w:val="en-US"/>
        </w:rPr>
        <w:t xml:space="preserve"> </w:t>
      </w:r>
      <w:proofErr w:type="spellStart"/>
      <w:r w:rsidR="00550AF1">
        <w:rPr>
          <w:lang w:val="en-US"/>
        </w:rPr>
        <w:t>dan</w:t>
      </w:r>
      <w:proofErr w:type="spellEnd"/>
      <w:r w:rsidR="00550AF1">
        <w:rPr>
          <w:lang w:val="en-US"/>
        </w:rPr>
        <w:t xml:space="preserve"> </w:t>
      </w:r>
      <w:proofErr w:type="spellStart"/>
      <w:r w:rsidR="00550AF1">
        <w:rPr>
          <w:lang w:val="en-US"/>
        </w:rPr>
        <w:t>ahli</w:t>
      </w:r>
      <w:proofErr w:type="spellEnd"/>
      <w:r w:rsidR="00550AF1">
        <w:rPr>
          <w:lang w:val="en-US"/>
        </w:rPr>
        <w:t xml:space="preserve"> media), </w:t>
      </w:r>
      <w:r w:rsidRPr="00EA4042">
        <w:rPr>
          <w:lang w:val="id-ID"/>
        </w:rPr>
        <w:t>10 peserta didik kelas VII</w:t>
      </w:r>
      <w:r w:rsidR="00550AF1">
        <w:rPr>
          <w:lang w:val="en-US"/>
        </w:rPr>
        <w:t xml:space="preserve">, </w:t>
      </w:r>
      <w:r w:rsidRPr="00EA4042">
        <w:rPr>
          <w:lang w:val="id-ID"/>
        </w:rPr>
        <w:t xml:space="preserve">serta 1 guru IPA SMP Muhammadiyah Suradadi. Jenis penelitian yang digunakan yaitu </w:t>
      </w:r>
      <w:r w:rsidRPr="00EA4042">
        <w:rPr>
          <w:i/>
          <w:iCs/>
          <w:lang w:val="id-ID"/>
        </w:rPr>
        <w:t>Research and Development</w:t>
      </w:r>
      <w:r w:rsidRPr="00EA4042">
        <w:rPr>
          <w:lang w:val="id-ID"/>
        </w:rPr>
        <w:t xml:space="preserve"> (R&amp;D) menurut Borg and Gall. Pengumpulan data dilakukan menggunakan teknik observasi, angket, </w:t>
      </w:r>
      <w:proofErr w:type="spellStart"/>
      <w:r w:rsidR="00550AF1">
        <w:rPr>
          <w:lang w:val="en-US"/>
        </w:rPr>
        <w:t>dan</w:t>
      </w:r>
      <w:proofErr w:type="spellEnd"/>
      <w:r w:rsidRPr="00EA4042">
        <w:rPr>
          <w:lang w:val="id-ID"/>
        </w:rPr>
        <w:t xml:space="preserve"> dokumenta</w:t>
      </w:r>
      <w:proofErr w:type="spellStart"/>
      <w:r w:rsidR="00550AF1">
        <w:rPr>
          <w:lang w:val="en-US"/>
        </w:rPr>
        <w:t>si</w:t>
      </w:r>
      <w:proofErr w:type="spellEnd"/>
      <w:r w:rsidRPr="00EA4042">
        <w:rPr>
          <w:lang w:val="id-ID"/>
        </w:rPr>
        <w:t xml:space="preserve">. </w:t>
      </w:r>
      <w:r w:rsidR="00FF7684" w:rsidRPr="00EA4042">
        <w:rPr>
          <w:lang w:val="id-ID"/>
        </w:rPr>
        <w:t xml:space="preserve">Hasil </w:t>
      </w:r>
      <w:r w:rsidRPr="00EA4042">
        <w:rPr>
          <w:lang w:val="id-ID"/>
        </w:rPr>
        <w:t xml:space="preserve">penelitian menunjukan (1) </w:t>
      </w:r>
      <w:r w:rsidR="00FF7684" w:rsidRPr="00EA4042">
        <w:rPr>
          <w:lang w:val="id-ID"/>
        </w:rPr>
        <w:t>P</w:t>
      </w:r>
      <w:r w:rsidRPr="00EA4042">
        <w:rPr>
          <w:lang w:val="id-ID"/>
        </w:rPr>
        <w:t xml:space="preserve">engembangan modul ajar IPA terpadu berbasis </w:t>
      </w:r>
      <w:r w:rsidRPr="00EA4042">
        <w:rPr>
          <w:i/>
          <w:iCs/>
          <w:lang w:val="id-ID"/>
        </w:rPr>
        <w:t>Scientific issu</w:t>
      </w:r>
      <w:r w:rsidR="00CD5F58">
        <w:rPr>
          <w:i/>
          <w:iCs/>
          <w:lang w:val="en-US"/>
        </w:rPr>
        <w:t xml:space="preserve">es </w:t>
      </w:r>
      <w:r w:rsidRPr="00EA4042">
        <w:rPr>
          <w:lang w:val="id-ID"/>
        </w:rPr>
        <w:t xml:space="preserve">materi suhu untuk menguatkan karakter abad-21 peserta didik SMP, </w:t>
      </w:r>
      <w:r w:rsidR="00FF7684" w:rsidRPr="00EA4042">
        <w:rPr>
          <w:lang w:val="id-ID"/>
        </w:rPr>
        <w:t xml:space="preserve">dilakukan melalui </w:t>
      </w:r>
      <w:r w:rsidRPr="00EA4042">
        <w:rPr>
          <w:lang w:val="id-ID"/>
        </w:rPr>
        <w:t>delapan tahapan, diantaranya yaitu mengetahui potensi dan masalah, pengumpulan informasi, desain produk dan produk awal, validasi desain, revisi desain, uji coba produk skala kecil, revisi produk, hingga didapatkan produk akhir. (2) Kelayakan modul didapatkan dari hasil validasi ahli materi dan ahli media</w:t>
      </w:r>
      <w:r w:rsidR="00FF7684" w:rsidRPr="00EA4042">
        <w:rPr>
          <w:lang w:val="id-ID"/>
        </w:rPr>
        <w:t xml:space="preserve">, yang </w:t>
      </w:r>
      <w:r w:rsidRPr="00EA4042">
        <w:rPr>
          <w:lang w:val="id-ID"/>
        </w:rPr>
        <w:t>menghasilkan presentase nilai sebesar 93,75%</w:t>
      </w:r>
      <w:r w:rsidR="00FF7684" w:rsidRPr="00EA4042">
        <w:rPr>
          <w:lang w:val="id-ID"/>
        </w:rPr>
        <w:t xml:space="preserve"> dan </w:t>
      </w:r>
      <w:r w:rsidRPr="00EA4042">
        <w:rPr>
          <w:lang w:val="id-ID"/>
        </w:rPr>
        <w:t xml:space="preserve">sebesar 88,3%. Dengan demikian, dapat disimpulkan bahwa modul ajar materi suhu yang dikembangkan dinilai sangat layak untuk digunakan. </w:t>
      </w:r>
    </w:p>
    <w:p w14:paraId="74B1616E" w14:textId="77777777" w:rsidR="00550AF1" w:rsidRDefault="00550AF1" w:rsidP="00770888">
      <w:pPr>
        <w:spacing w:line="240" w:lineRule="auto"/>
        <w:ind w:left="0" w:firstLine="349"/>
        <w:jc w:val="both"/>
        <w:rPr>
          <w:lang w:val="id-ID"/>
        </w:rPr>
      </w:pPr>
    </w:p>
    <w:p w14:paraId="5DDE5405" w14:textId="77777777" w:rsidR="00550AF1" w:rsidRDefault="00550AF1" w:rsidP="00770888">
      <w:pPr>
        <w:spacing w:line="240" w:lineRule="auto"/>
        <w:ind w:left="0" w:firstLine="349"/>
        <w:jc w:val="both"/>
        <w:rPr>
          <w:lang w:val="id-ID"/>
        </w:rPr>
      </w:pPr>
    </w:p>
    <w:p w14:paraId="0C52153B" w14:textId="77777777" w:rsidR="00550AF1" w:rsidRDefault="00550AF1" w:rsidP="00770888">
      <w:pPr>
        <w:spacing w:line="240" w:lineRule="auto"/>
        <w:ind w:left="0" w:firstLine="349"/>
        <w:jc w:val="both"/>
        <w:rPr>
          <w:lang w:val="id-ID"/>
        </w:rPr>
      </w:pPr>
    </w:p>
    <w:p w14:paraId="12EB287A" w14:textId="77777777" w:rsidR="00550AF1" w:rsidRDefault="00550AF1" w:rsidP="00770888">
      <w:pPr>
        <w:spacing w:line="240" w:lineRule="auto"/>
        <w:ind w:left="0" w:firstLine="349"/>
        <w:jc w:val="both"/>
        <w:rPr>
          <w:lang w:val="id-ID"/>
        </w:rPr>
      </w:pPr>
    </w:p>
    <w:p w14:paraId="5A1A8A93" w14:textId="77777777" w:rsidR="00550AF1" w:rsidRPr="00EA4042" w:rsidRDefault="00550AF1" w:rsidP="00770888">
      <w:pPr>
        <w:spacing w:line="240" w:lineRule="auto"/>
        <w:ind w:left="0" w:firstLine="349"/>
        <w:jc w:val="both"/>
        <w:rPr>
          <w:lang w:val="id-ID"/>
        </w:rPr>
      </w:pPr>
    </w:p>
    <w:bookmarkEnd w:id="9"/>
    <w:p w14:paraId="0FC8F146" w14:textId="77777777" w:rsidR="00987189" w:rsidRPr="00EA4042" w:rsidRDefault="00987189" w:rsidP="00987189">
      <w:pPr>
        <w:spacing w:line="240" w:lineRule="auto"/>
        <w:ind w:left="0" w:firstLine="349"/>
        <w:jc w:val="both"/>
        <w:rPr>
          <w:lang w:val="id-ID"/>
        </w:rPr>
      </w:pPr>
    </w:p>
    <w:p w14:paraId="23E3D3AB" w14:textId="77777777" w:rsidR="00FD317C" w:rsidRPr="00EA4042" w:rsidRDefault="00FD317C" w:rsidP="00987189">
      <w:pPr>
        <w:spacing w:line="480" w:lineRule="auto"/>
        <w:ind w:left="0" w:firstLine="349"/>
        <w:rPr>
          <w:b/>
          <w:lang w:val="id-ID"/>
        </w:rPr>
      </w:pPr>
    </w:p>
    <w:p w14:paraId="4E7B820F" w14:textId="77777777" w:rsidR="00770888" w:rsidRDefault="00770888" w:rsidP="00987189">
      <w:pPr>
        <w:spacing w:line="480" w:lineRule="auto"/>
        <w:ind w:left="0" w:firstLine="349"/>
        <w:rPr>
          <w:b/>
          <w:lang w:val="id-ID"/>
        </w:rPr>
      </w:pPr>
    </w:p>
    <w:p w14:paraId="7877FA4F" w14:textId="77777777" w:rsidR="00550AF1" w:rsidRPr="00EA4042" w:rsidRDefault="00550AF1" w:rsidP="00987189">
      <w:pPr>
        <w:spacing w:line="480" w:lineRule="auto"/>
        <w:ind w:left="0" w:firstLine="349"/>
        <w:rPr>
          <w:b/>
          <w:lang w:val="id-ID"/>
        </w:rPr>
      </w:pPr>
    </w:p>
    <w:p w14:paraId="76C188F9" w14:textId="77777777" w:rsidR="00FD317C" w:rsidRPr="00EA4042" w:rsidRDefault="00FD317C" w:rsidP="00987189">
      <w:pPr>
        <w:spacing w:line="480" w:lineRule="auto"/>
        <w:ind w:left="0" w:firstLine="349"/>
        <w:rPr>
          <w:b/>
          <w:lang w:val="id-ID"/>
        </w:rPr>
      </w:pPr>
    </w:p>
    <w:p w14:paraId="2ADCB810" w14:textId="763BFF64" w:rsidR="00987189" w:rsidRPr="00EA4042" w:rsidRDefault="00987189" w:rsidP="00C01A90">
      <w:pPr>
        <w:pStyle w:val="Heading1"/>
        <w:spacing w:after="240" w:line="360" w:lineRule="auto"/>
        <w:rPr>
          <w:lang w:val="id-ID"/>
        </w:rPr>
      </w:pPr>
      <w:bookmarkStart w:id="10" w:name="_Toc156674398"/>
      <w:r w:rsidRPr="00EA4042">
        <w:rPr>
          <w:lang w:val="id-ID"/>
        </w:rPr>
        <w:lastRenderedPageBreak/>
        <w:t>ABSTRACT</w:t>
      </w:r>
      <w:bookmarkEnd w:id="10"/>
    </w:p>
    <w:p w14:paraId="5E614378" w14:textId="710A3212" w:rsidR="00CD5F58" w:rsidRPr="00550AF1" w:rsidRDefault="00CD5F58" w:rsidP="00987189">
      <w:pPr>
        <w:ind w:left="567" w:hanging="567"/>
        <w:jc w:val="both"/>
        <w:rPr>
          <w:highlight w:val="yellow"/>
          <w:lang w:val="id-ID"/>
        </w:rPr>
      </w:pPr>
      <w:r w:rsidRPr="00CD5F58">
        <w:rPr>
          <w:b/>
          <w:bCs/>
          <w:lang w:val="id-ID"/>
        </w:rPr>
        <w:t>Khatimah, I. A. K.</w:t>
      </w:r>
      <w:r w:rsidRPr="00CD5F58">
        <w:rPr>
          <w:lang w:val="id-ID"/>
        </w:rPr>
        <w:t xml:space="preserve"> 2024. </w:t>
      </w:r>
      <w:r w:rsidRPr="00CD5F58">
        <w:rPr>
          <w:i/>
          <w:iCs/>
          <w:lang w:val="id-ID"/>
        </w:rPr>
        <w:t>DEVELOPMENT OF AN INTEGRATED SCIENCE TEACHING MODULE BASED ON SCIENTIFIC ISSUES MATERIAL TO STRENGTHEN 21ST CENTURY CHARACTER OF JUNIOR HIGH SCHOOL STUDENTS.</w:t>
      </w:r>
      <w:r w:rsidRPr="00CD5F58">
        <w:rPr>
          <w:lang w:val="id-ID"/>
        </w:rPr>
        <w:t xml:space="preserve"> Thesis. Science education. Faculty of Teacher Training and Education. Pancasakti University Tegal.</w:t>
      </w:r>
    </w:p>
    <w:p w14:paraId="13FDAC90" w14:textId="77777777" w:rsidR="00987189" w:rsidRPr="00550AF1" w:rsidRDefault="00987189" w:rsidP="00987189">
      <w:pPr>
        <w:ind w:left="0" w:firstLine="349"/>
        <w:jc w:val="both"/>
        <w:rPr>
          <w:highlight w:val="yellow"/>
          <w:lang w:val="id-ID"/>
        </w:rPr>
      </w:pPr>
    </w:p>
    <w:p w14:paraId="05D1C165" w14:textId="6BB422B3" w:rsidR="00987189" w:rsidRPr="009A485A" w:rsidRDefault="00987189" w:rsidP="00987189">
      <w:pPr>
        <w:ind w:left="0"/>
        <w:jc w:val="both"/>
        <w:rPr>
          <w:lang w:val="id-ID"/>
        </w:rPr>
      </w:pPr>
      <w:r w:rsidRPr="009A485A">
        <w:rPr>
          <w:lang w:val="id-ID"/>
        </w:rPr>
        <w:t>Supervisor I</w:t>
      </w:r>
      <w:r w:rsidRPr="009A485A">
        <w:rPr>
          <w:lang w:val="id-ID"/>
        </w:rPr>
        <w:tab/>
      </w:r>
      <w:r w:rsidR="0072264E">
        <w:rPr>
          <w:lang w:val="en-US"/>
        </w:rPr>
        <w:t xml:space="preserve">  </w:t>
      </w:r>
      <w:r w:rsidRPr="009A485A">
        <w:rPr>
          <w:lang w:val="id-ID"/>
        </w:rPr>
        <w:t>: Muriani Nur Hayati, M.Pd</w:t>
      </w:r>
    </w:p>
    <w:p w14:paraId="5AF4F231" w14:textId="21E3E48B" w:rsidR="00987189" w:rsidRPr="009A485A" w:rsidRDefault="00987189" w:rsidP="00987189">
      <w:pPr>
        <w:ind w:left="0"/>
        <w:jc w:val="both"/>
        <w:rPr>
          <w:lang w:val="id-ID"/>
        </w:rPr>
      </w:pPr>
      <w:r w:rsidRPr="009A485A">
        <w:rPr>
          <w:lang w:val="id-ID"/>
        </w:rPr>
        <w:t>Supervisor II</w:t>
      </w:r>
      <w:r w:rsidRPr="009A485A">
        <w:rPr>
          <w:lang w:val="id-ID"/>
        </w:rPr>
        <w:tab/>
      </w:r>
      <w:r w:rsidR="0072264E">
        <w:rPr>
          <w:lang w:val="en-US"/>
        </w:rPr>
        <w:t xml:space="preserve">  </w:t>
      </w:r>
      <w:r w:rsidRPr="009A485A">
        <w:rPr>
          <w:lang w:val="id-ID"/>
        </w:rPr>
        <w:t>: Yuni Arfiani, M.Pd</w:t>
      </w:r>
    </w:p>
    <w:p w14:paraId="1B934983" w14:textId="336BA9CF" w:rsidR="00FD317C" w:rsidRPr="009A485A" w:rsidRDefault="00987189" w:rsidP="00FD317C">
      <w:pPr>
        <w:ind w:left="1560" w:hanging="1560"/>
        <w:jc w:val="both"/>
        <w:rPr>
          <w:lang w:val="id-ID"/>
        </w:rPr>
      </w:pPr>
      <w:r w:rsidRPr="009A485A">
        <w:rPr>
          <w:lang w:val="id-ID"/>
        </w:rPr>
        <w:t>Keywords</w:t>
      </w:r>
      <w:r w:rsidR="0072264E">
        <w:rPr>
          <w:lang w:val="en-US"/>
        </w:rPr>
        <w:t xml:space="preserve"> </w:t>
      </w:r>
      <w:r w:rsidR="0072264E">
        <w:rPr>
          <w:lang w:val="en-US"/>
        </w:rPr>
        <w:tab/>
      </w:r>
      <w:r w:rsidRPr="009A485A">
        <w:rPr>
          <w:lang w:val="id-ID"/>
        </w:rPr>
        <w:t>:</w:t>
      </w:r>
      <w:r w:rsidR="00FD317C" w:rsidRPr="009A485A">
        <w:rPr>
          <w:i/>
          <w:iCs/>
          <w:lang w:val="id-ID"/>
        </w:rPr>
        <w:t>Teaching Module, Integrated Science, Scientific Issues, Temperature, 21st Century Character</w:t>
      </w:r>
    </w:p>
    <w:p w14:paraId="7C77EA06" w14:textId="77777777" w:rsidR="00FD317C" w:rsidRPr="00550AF1" w:rsidRDefault="00FD317C" w:rsidP="00FD317C">
      <w:pPr>
        <w:ind w:left="0"/>
        <w:jc w:val="left"/>
        <w:rPr>
          <w:highlight w:val="yellow"/>
          <w:lang w:val="id-ID"/>
        </w:rPr>
      </w:pPr>
    </w:p>
    <w:p w14:paraId="78EF730B" w14:textId="4A3E2959" w:rsidR="00770888" w:rsidRDefault="009A485A" w:rsidP="00770888">
      <w:pPr>
        <w:spacing w:line="240" w:lineRule="auto"/>
        <w:ind w:left="0" w:firstLine="720"/>
        <w:jc w:val="both"/>
        <w:rPr>
          <w:lang w:val="id-ID"/>
        </w:rPr>
      </w:pPr>
      <w:r w:rsidRPr="009A485A">
        <w:rPr>
          <w:lang w:val="id-ID"/>
        </w:rPr>
        <w:t xml:space="preserve">The aims of this research are (1) Developing an integrated science teaching module based on </w:t>
      </w:r>
      <w:r w:rsidRPr="0072264E">
        <w:rPr>
          <w:i/>
          <w:iCs/>
          <w:lang w:val="id-ID"/>
        </w:rPr>
        <w:t>Scientific Issues</w:t>
      </w:r>
      <w:r w:rsidRPr="009A485A">
        <w:rPr>
          <w:lang w:val="id-ID"/>
        </w:rPr>
        <w:t xml:space="preserve"> on temperature material to strengthen the 21st century character of junior high school students (2) Determining the feasibility of an integrated science teaching module based on </w:t>
      </w:r>
      <w:r w:rsidRPr="0072264E">
        <w:rPr>
          <w:i/>
          <w:iCs/>
          <w:lang w:val="id-ID"/>
        </w:rPr>
        <w:t>Scientific Issues</w:t>
      </w:r>
      <w:r w:rsidRPr="009A485A">
        <w:rPr>
          <w:lang w:val="id-ID"/>
        </w:rPr>
        <w:t xml:space="preserve"> on temperature material to strengthen the 21st century character of junior high school students. The population in this study were 2 validators (material experts and media experts), 10 class VII students, and 1 science teacher at Muhammadiyah Suradadi Middle School. The type of research used is </w:t>
      </w:r>
      <w:r w:rsidRPr="0072264E">
        <w:rPr>
          <w:i/>
          <w:iCs/>
          <w:lang w:val="id-ID"/>
        </w:rPr>
        <w:t>Research and Development</w:t>
      </w:r>
      <w:r w:rsidRPr="009A485A">
        <w:rPr>
          <w:lang w:val="id-ID"/>
        </w:rPr>
        <w:t xml:space="preserve"> (R&amp;D) according to Borg and Gall. Data collection was carried out using observation, questionnaire and documentation techniques. The results of the research show (1) The development of an integrated science teaching module based on </w:t>
      </w:r>
      <w:r w:rsidRPr="0072264E">
        <w:rPr>
          <w:i/>
          <w:iCs/>
          <w:lang w:val="id-ID"/>
        </w:rPr>
        <w:t>scientific issues</w:t>
      </w:r>
      <w:r w:rsidRPr="009A485A">
        <w:rPr>
          <w:lang w:val="id-ID"/>
        </w:rPr>
        <w:t xml:space="preserve"> regarding temperature to strengthen the 21st century character of junior high school students, was carried out through eight stages, including identifying potential and problems, gathering information, product and initial product design, design validation, design revisions, small-scale product trials, product revisions, until the final product is obtained. (2) The feasibility of the module was obtained from the validation results of material experts and media experts, which resulted in a percentage score of 93.75% and 88.3%. Thus, it can be concluded that the temperature material teaching module developed is considered very suitable for use.</w:t>
      </w:r>
    </w:p>
    <w:p w14:paraId="1E65182A" w14:textId="77777777" w:rsidR="009A485A" w:rsidRDefault="009A485A" w:rsidP="00770888">
      <w:pPr>
        <w:spacing w:line="240" w:lineRule="auto"/>
        <w:ind w:left="0" w:firstLine="720"/>
        <w:jc w:val="both"/>
        <w:rPr>
          <w:lang w:val="id-ID"/>
        </w:rPr>
      </w:pPr>
    </w:p>
    <w:p w14:paraId="2E75D275" w14:textId="77777777" w:rsidR="009A485A" w:rsidRDefault="009A485A" w:rsidP="00770888">
      <w:pPr>
        <w:spacing w:line="240" w:lineRule="auto"/>
        <w:ind w:left="0" w:firstLine="720"/>
        <w:jc w:val="both"/>
        <w:rPr>
          <w:lang w:val="id-ID"/>
        </w:rPr>
      </w:pPr>
    </w:p>
    <w:p w14:paraId="19643E5D" w14:textId="77777777" w:rsidR="009A485A" w:rsidRDefault="009A485A" w:rsidP="00770888">
      <w:pPr>
        <w:spacing w:line="240" w:lineRule="auto"/>
        <w:ind w:left="0" w:firstLine="720"/>
        <w:jc w:val="both"/>
        <w:rPr>
          <w:lang w:val="id-ID"/>
        </w:rPr>
      </w:pPr>
    </w:p>
    <w:p w14:paraId="1C67F5E4" w14:textId="77777777" w:rsidR="009A485A" w:rsidRDefault="009A485A" w:rsidP="00770888">
      <w:pPr>
        <w:spacing w:line="240" w:lineRule="auto"/>
        <w:ind w:left="0" w:firstLine="720"/>
        <w:jc w:val="both"/>
        <w:rPr>
          <w:lang w:val="id-ID"/>
        </w:rPr>
      </w:pPr>
    </w:p>
    <w:p w14:paraId="4CE35359" w14:textId="77777777" w:rsidR="009A485A" w:rsidRDefault="009A485A" w:rsidP="00770888">
      <w:pPr>
        <w:spacing w:line="240" w:lineRule="auto"/>
        <w:ind w:left="0" w:firstLine="720"/>
        <w:jc w:val="both"/>
        <w:rPr>
          <w:lang w:val="id-ID"/>
        </w:rPr>
      </w:pPr>
    </w:p>
    <w:p w14:paraId="74F8D5FC" w14:textId="77777777" w:rsidR="009A485A" w:rsidRDefault="009A485A" w:rsidP="00770888">
      <w:pPr>
        <w:spacing w:line="240" w:lineRule="auto"/>
        <w:ind w:left="0" w:firstLine="720"/>
        <w:jc w:val="both"/>
        <w:rPr>
          <w:lang w:val="id-ID"/>
        </w:rPr>
      </w:pPr>
    </w:p>
    <w:p w14:paraId="79A0545C" w14:textId="77777777" w:rsidR="009A485A" w:rsidRPr="00EA4042" w:rsidRDefault="009A485A" w:rsidP="00770888">
      <w:pPr>
        <w:spacing w:line="240" w:lineRule="auto"/>
        <w:ind w:left="0" w:firstLine="720"/>
        <w:jc w:val="both"/>
        <w:rPr>
          <w:lang w:val="id-ID"/>
        </w:rPr>
      </w:pPr>
    </w:p>
    <w:p w14:paraId="24521685" w14:textId="77777777" w:rsidR="00770888" w:rsidRPr="00EA4042" w:rsidRDefault="00770888" w:rsidP="00770888">
      <w:pPr>
        <w:spacing w:line="240" w:lineRule="auto"/>
        <w:ind w:left="0" w:firstLine="720"/>
        <w:jc w:val="both"/>
        <w:rPr>
          <w:lang w:val="id-ID"/>
        </w:rPr>
      </w:pPr>
    </w:p>
    <w:p w14:paraId="57AE1422" w14:textId="77777777" w:rsidR="00770888" w:rsidRPr="00EA4042" w:rsidRDefault="00770888" w:rsidP="00770888">
      <w:pPr>
        <w:spacing w:line="240" w:lineRule="auto"/>
        <w:ind w:left="0" w:firstLine="720"/>
        <w:jc w:val="both"/>
        <w:rPr>
          <w:lang w:val="id-ID"/>
        </w:rPr>
      </w:pPr>
    </w:p>
    <w:p w14:paraId="61BA95B2" w14:textId="77777777" w:rsidR="00770888" w:rsidRPr="00EA4042" w:rsidRDefault="00770888" w:rsidP="00770888">
      <w:pPr>
        <w:spacing w:line="240" w:lineRule="auto"/>
        <w:ind w:left="0" w:firstLine="720"/>
        <w:jc w:val="both"/>
        <w:rPr>
          <w:lang w:val="id-ID"/>
        </w:rPr>
      </w:pPr>
    </w:p>
    <w:p w14:paraId="3B6607E3" w14:textId="77777777" w:rsidR="0037535D" w:rsidRPr="00EA4042" w:rsidRDefault="0037535D" w:rsidP="00FD317C">
      <w:pPr>
        <w:spacing w:line="480" w:lineRule="auto"/>
        <w:ind w:left="0"/>
        <w:jc w:val="both"/>
        <w:rPr>
          <w:b/>
          <w:bCs/>
          <w:lang w:val="id-ID"/>
        </w:rPr>
      </w:pPr>
    </w:p>
    <w:p w14:paraId="1DB6E906" w14:textId="4E16F594" w:rsidR="00D81E83" w:rsidRPr="00EA4042" w:rsidRDefault="00D81E83" w:rsidP="00C01A90">
      <w:pPr>
        <w:pStyle w:val="Heading1"/>
        <w:spacing w:after="240" w:line="360" w:lineRule="auto"/>
        <w:rPr>
          <w:lang w:val="id-ID"/>
        </w:rPr>
      </w:pPr>
      <w:bookmarkStart w:id="11" w:name="_Toc156674399"/>
      <w:r w:rsidRPr="00EA4042">
        <w:rPr>
          <w:lang w:val="id-ID"/>
        </w:rPr>
        <w:lastRenderedPageBreak/>
        <w:t>DAFTAR ISI</w:t>
      </w:r>
      <w:bookmarkEnd w:id="11"/>
    </w:p>
    <w:p w14:paraId="4956DC22" w14:textId="601C2083" w:rsidR="004755CC" w:rsidRPr="004755CC" w:rsidRDefault="00A95907" w:rsidP="004755CC">
      <w:pPr>
        <w:pStyle w:val="TOC1"/>
        <w:spacing w:line="360" w:lineRule="auto"/>
        <w:rPr>
          <w:rFonts w:eastAsiaTheme="minorEastAsia"/>
          <w:b w:val="0"/>
          <w:noProof/>
          <w:lang w:eastAsia="en-ID"/>
        </w:rPr>
      </w:pPr>
      <w:r w:rsidRPr="004755CC">
        <w:rPr>
          <w:lang w:val="id-ID"/>
        </w:rPr>
        <w:fldChar w:fldCharType="begin"/>
      </w:r>
      <w:r w:rsidRPr="004755CC">
        <w:rPr>
          <w:lang w:val="id-ID"/>
        </w:rPr>
        <w:instrText xml:space="preserve"> TOC \o "1-3" \h \z \u </w:instrText>
      </w:r>
      <w:r w:rsidRPr="004755CC">
        <w:rPr>
          <w:lang w:val="id-ID"/>
        </w:rPr>
        <w:fldChar w:fldCharType="separate"/>
      </w:r>
      <w:hyperlink w:anchor="_Toc156674391" w:history="1">
        <w:r w:rsidR="004755CC" w:rsidRPr="004755CC">
          <w:rPr>
            <w:rStyle w:val="Hyperlink"/>
            <w:noProof/>
            <w:lang w:val="id-ID"/>
          </w:rPr>
          <w:t>HALAMAN JUDUL</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391 \h </w:instrText>
        </w:r>
        <w:r w:rsidR="004755CC" w:rsidRPr="004755CC">
          <w:rPr>
            <w:noProof/>
            <w:webHidden/>
          </w:rPr>
        </w:r>
        <w:r w:rsidR="004755CC" w:rsidRPr="004755CC">
          <w:rPr>
            <w:noProof/>
            <w:webHidden/>
          </w:rPr>
          <w:fldChar w:fldCharType="separate"/>
        </w:r>
        <w:r w:rsidR="00B021B1">
          <w:rPr>
            <w:noProof/>
            <w:webHidden/>
          </w:rPr>
          <w:t>i</w:t>
        </w:r>
        <w:r w:rsidR="004755CC" w:rsidRPr="004755CC">
          <w:rPr>
            <w:noProof/>
            <w:webHidden/>
          </w:rPr>
          <w:fldChar w:fldCharType="end"/>
        </w:r>
      </w:hyperlink>
    </w:p>
    <w:p w14:paraId="2447E17D" w14:textId="5C31D916" w:rsidR="004755CC" w:rsidRPr="004755CC" w:rsidRDefault="00F77A55" w:rsidP="004755CC">
      <w:pPr>
        <w:pStyle w:val="TOC1"/>
        <w:spacing w:line="360" w:lineRule="auto"/>
        <w:rPr>
          <w:rFonts w:eastAsiaTheme="minorEastAsia"/>
          <w:b w:val="0"/>
          <w:noProof/>
          <w:lang w:eastAsia="en-ID"/>
        </w:rPr>
      </w:pPr>
      <w:hyperlink w:anchor="_Toc156674392" w:history="1">
        <w:r w:rsidR="004755CC" w:rsidRPr="004755CC">
          <w:rPr>
            <w:rStyle w:val="Hyperlink"/>
            <w:noProof/>
            <w:lang w:val="id-ID"/>
          </w:rPr>
          <w:t>PERSETUJUAN</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392 \h </w:instrText>
        </w:r>
        <w:r w:rsidR="004755CC" w:rsidRPr="004755CC">
          <w:rPr>
            <w:noProof/>
            <w:webHidden/>
          </w:rPr>
        </w:r>
        <w:r w:rsidR="004755CC" w:rsidRPr="004755CC">
          <w:rPr>
            <w:noProof/>
            <w:webHidden/>
          </w:rPr>
          <w:fldChar w:fldCharType="separate"/>
        </w:r>
        <w:r w:rsidR="00B021B1">
          <w:rPr>
            <w:noProof/>
            <w:webHidden/>
          </w:rPr>
          <w:t>ii</w:t>
        </w:r>
        <w:r w:rsidR="004755CC" w:rsidRPr="004755CC">
          <w:rPr>
            <w:noProof/>
            <w:webHidden/>
          </w:rPr>
          <w:fldChar w:fldCharType="end"/>
        </w:r>
      </w:hyperlink>
    </w:p>
    <w:p w14:paraId="74A249C8" w14:textId="6C2E6288" w:rsidR="004755CC" w:rsidRPr="004755CC" w:rsidRDefault="00F77A55" w:rsidP="004755CC">
      <w:pPr>
        <w:pStyle w:val="TOC1"/>
        <w:spacing w:line="360" w:lineRule="auto"/>
        <w:rPr>
          <w:rFonts w:eastAsiaTheme="minorEastAsia"/>
          <w:b w:val="0"/>
          <w:noProof/>
          <w:lang w:eastAsia="en-ID"/>
        </w:rPr>
      </w:pPr>
      <w:hyperlink w:anchor="_Toc156674393" w:history="1">
        <w:r w:rsidR="004755CC" w:rsidRPr="004755CC">
          <w:rPr>
            <w:rStyle w:val="Hyperlink"/>
            <w:noProof/>
            <w:lang w:val="id-ID"/>
          </w:rPr>
          <w:t>PENGESAHAN</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393 \h </w:instrText>
        </w:r>
        <w:r w:rsidR="004755CC" w:rsidRPr="004755CC">
          <w:rPr>
            <w:noProof/>
            <w:webHidden/>
          </w:rPr>
        </w:r>
        <w:r w:rsidR="004755CC" w:rsidRPr="004755CC">
          <w:rPr>
            <w:noProof/>
            <w:webHidden/>
          </w:rPr>
          <w:fldChar w:fldCharType="separate"/>
        </w:r>
        <w:r w:rsidR="00B021B1">
          <w:rPr>
            <w:noProof/>
            <w:webHidden/>
          </w:rPr>
          <w:t>iii</w:t>
        </w:r>
        <w:r w:rsidR="004755CC" w:rsidRPr="004755CC">
          <w:rPr>
            <w:noProof/>
            <w:webHidden/>
          </w:rPr>
          <w:fldChar w:fldCharType="end"/>
        </w:r>
      </w:hyperlink>
    </w:p>
    <w:p w14:paraId="10F5618A" w14:textId="34394668" w:rsidR="004755CC" w:rsidRPr="004755CC" w:rsidRDefault="00F77A55" w:rsidP="004755CC">
      <w:pPr>
        <w:pStyle w:val="TOC1"/>
        <w:spacing w:line="360" w:lineRule="auto"/>
        <w:rPr>
          <w:rFonts w:eastAsiaTheme="minorEastAsia"/>
          <w:b w:val="0"/>
          <w:noProof/>
          <w:lang w:eastAsia="en-ID"/>
        </w:rPr>
      </w:pPr>
      <w:hyperlink w:anchor="_Toc156674394" w:history="1">
        <w:r w:rsidR="004755CC" w:rsidRPr="004755CC">
          <w:rPr>
            <w:rStyle w:val="Hyperlink"/>
            <w:noProof/>
            <w:lang w:val="id-ID"/>
          </w:rPr>
          <w:t>PERNYATAAN</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394 \h </w:instrText>
        </w:r>
        <w:r w:rsidR="004755CC" w:rsidRPr="004755CC">
          <w:rPr>
            <w:noProof/>
            <w:webHidden/>
          </w:rPr>
        </w:r>
        <w:r w:rsidR="004755CC" w:rsidRPr="004755CC">
          <w:rPr>
            <w:noProof/>
            <w:webHidden/>
          </w:rPr>
          <w:fldChar w:fldCharType="separate"/>
        </w:r>
        <w:r w:rsidR="00B021B1">
          <w:rPr>
            <w:noProof/>
            <w:webHidden/>
          </w:rPr>
          <w:t>iv</w:t>
        </w:r>
        <w:r w:rsidR="004755CC" w:rsidRPr="004755CC">
          <w:rPr>
            <w:noProof/>
            <w:webHidden/>
          </w:rPr>
          <w:fldChar w:fldCharType="end"/>
        </w:r>
      </w:hyperlink>
    </w:p>
    <w:p w14:paraId="30ABA38E" w14:textId="2FFAD58C" w:rsidR="004755CC" w:rsidRPr="004755CC" w:rsidRDefault="00F77A55" w:rsidP="004755CC">
      <w:pPr>
        <w:pStyle w:val="TOC1"/>
        <w:spacing w:line="360" w:lineRule="auto"/>
        <w:rPr>
          <w:rFonts w:eastAsiaTheme="minorEastAsia"/>
          <w:b w:val="0"/>
          <w:noProof/>
          <w:lang w:eastAsia="en-ID"/>
        </w:rPr>
      </w:pPr>
      <w:hyperlink w:anchor="_Toc156674395" w:history="1">
        <w:r w:rsidR="004755CC" w:rsidRPr="004755CC">
          <w:rPr>
            <w:rStyle w:val="Hyperlink"/>
            <w:noProof/>
            <w:lang w:val="id-ID"/>
          </w:rPr>
          <w:t>MOTTO DAN PERSEMBAHAN</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395 \h </w:instrText>
        </w:r>
        <w:r w:rsidR="004755CC" w:rsidRPr="004755CC">
          <w:rPr>
            <w:noProof/>
            <w:webHidden/>
          </w:rPr>
        </w:r>
        <w:r w:rsidR="004755CC" w:rsidRPr="004755CC">
          <w:rPr>
            <w:noProof/>
            <w:webHidden/>
          </w:rPr>
          <w:fldChar w:fldCharType="separate"/>
        </w:r>
        <w:r w:rsidR="00B021B1">
          <w:rPr>
            <w:noProof/>
            <w:webHidden/>
          </w:rPr>
          <w:t>v</w:t>
        </w:r>
        <w:r w:rsidR="004755CC" w:rsidRPr="004755CC">
          <w:rPr>
            <w:noProof/>
            <w:webHidden/>
          </w:rPr>
          <w:fldChar w:fldCharType="end"/>
        </w:r>
      </w:hyperlink>
    </w:p>
    <w:p w14:paraId="43AE4FCF" w14:textId="41838C8E" w:rsidR="004755CC" w:rsidRPr="004755CC" w:rsidRDefault="00F77A55" w:rsidP="004755CC">
      <w:pPr>
        <w:pStyle w:val="TOC1"/>
        <w:spacing w:line="360" w:lineRule="auto"/>
        <w:rPr>
          <w:rFonts w:eastAsiaTheme="minorEastAsia"/>
          <w:b w:val="0"/>
          <w:noProof/>
          <w:lang w:eastAsia="en-ID"/>
        </w:rPr>
      </w:pPr>
      <w:hyperlink w:anchor="_Toc156674396" w:history="1">
        <w:r w:rsidR="004755CC" w:rsidRPr="004755CC">
          <w:rPr>
            <w:rStyle w:val="Hyperlink"/>
            <w:noProof/>
            <w:lang w:val="id-ID"/>
          </w:rPr>
          <w:t>PRAKATA</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396 \h </w:instrText>
        </w:r>
        <w:r w:rsidR="004755CC" w:rsidRPr="004755CC">
          <w:rPr>
            <w:noProof/>
            <w:webHidden/>
          </w:rPr>
        </w:r>
        <w:r w:rsidR="004755CC" w:rsidRPr="004755CC">
          <w:rPr>
            <w:noProof/>
            <w:webHidden/>
          </w:rPr>
          <w:fldChar w:fldCharType="separate"/>
        </w:r>
        <w:r w:rsidR="00B021B1">
          <w:rPr>
            <w:noProof/>
            <w:webHidden/>
          </w:rPr>
          <w:t>viii</w:t>
        </w:r>
        <w:r w:rsidR="004755CC" w:rsidRPr="004755CC">
          <w:rPr>
            <w:noProof/>
            <w:webHidden/>
          </w:rPr>
          <w:fldChar w:fldCharType="end"/>
        </w:r>
      </w:hyperlink>
    </w:p>
    <w:p w14:paraId="11388E25" w14:textId="0839855A" w:rsidR="004755CC" w:rsidRPr="004755CC" w:rsidRDefault="00F77A55" w:rsidP="004755CC">
      <w:pPr>
        <w:pStyle w:val="TOC1"/>
        <w:spacing w:line="360" w:lineRule="auto"/>
        <w:rPr>
          <w:rFonts w:eastAsiaTheme="minorEastAsia"/>
          <w:b w:val="0"/>
          <w:noProof/>
          <w:lang w:eastAsia="en-ID"/>
        </w:rPr>
      </w:pPr>
      <w:hyperlink w:anchor="_Toc156674397" w:history="1">
        <w:r w:rsidR="004755CC" w:rsidRPr="004755CC">
          <w:rPr>
            <w:rStyle w:val="Hyperlink"/>
            <w:noProof/>
            <w:lang w:val="id-ID"/>
          </w:rPr>
          <w:t>ABSTRAK</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397 \h </w:instrText>
        </w:r>
        <w:r w:rsidR="004755CC" w:rsidRPr="004755CC">
          <w:rPr>
            <w:noProof/>
            <w:webHidden/>
          </w:rPr>
        </w:r>
        <w:r w:rsidR="004755CC" w:rsidRPr="004755CC">
          <w:rPr>
            <w:noProof/>
            <w:webHidden/>
          </w:rPr>
          <w:fldChar w:fldCharType="separate"/>
        </w:r>
        <w:r w:rsidR="00B021B1">
          <w:rPr>
            <w:noProof/>
            <w:webHidden/>
          </w:rPr>
          <w:t>x</w:t>
        </w:r>
        <w:r w:rsidR="004755CC" w:rsidRPr="004755CC">
          <w:rPr>
            <w:noProof/>
            <w:webHidden/>
          </w:rPr>
          <w:fldChar w:fldCharType="end"/>
        </w:r>
      </w:hyperlink>
    </w:p>
    <w:p w14:paraId="41B1E208" w14:textId="00F1258E" w:rsidR="004755CC" w:rsidRPr="004755CC" w:rsidRDefault="00F77A55" w:rsidP="004755CC">
      <w:pPr>
        <w:pStyle w:val="TOC1"/>
        <w:spacing w:line="360" w:lineRule="auto"/>
        <w:rPr>
          <w:rFonts w:eastAsiaTheme="minorEastAsia"/>
          <w:b w:val="0"/>
          <w:noProof/>
          <w:lang w:eastAsia="en-ID"/>
        </w:rPr>
      </w:pPr>
      <w:hyperlink w:anchor="_Toc156674398" w:history="1">
        <w:r w:rsidR="004755CC" w:rsidRPr="004755CC">
          <w:rPr>
            <w:rStyle w:val="Hyperlink"/>
            <w:noProof/>
            <w:lang w:val="id-ID"/>
          </w:rPr>
          <w:t>ABSTRACT</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398 \h </w:instrText>
        </w:r>
        <w:r w:rsidR="004755CC" w:rsidRPr="004755CC">
          <w:rPr>
            <w:noProof/>
            <w:webHidden/>
          </w:rPr>
        </w:r>
        <w:r w:rsidR="004755CC" w:rsidRPr="004755CC">
          <w:rPr>
            <w:noProof/>
            <w:webHidden/>
          </w:rPr>
          <w:fldChar w:fldCharType="separate"/>
        </w:r>
        <w:r w:rsidR="00B021B1">
          <w:rPr>
            <w:noProof/>
            <w:webHidden/>
          </w:rPr>
          <w:t>xi</w:t>
        </w:r>
        <w:r w:rsidR="004755CC" w:rsidRPr="004755CC">
          <w:rPr>
            <w:noProof/>
            <w:webHidden/>
          </w:rPr>
          <w:fldChar w:fldCharType="end"/>
        </w:r>
      </w:hyperlink>
    </w:p>
    <w:p w14:paraId="60391669" w14:textId="5F5F555E" w:rsidR="004755CC" w:rsidRPr="004755CC" w:rsidRDefault="00F77A55" w:rsidP="004755CC">
      <w:pPr>
        <w:pStyle w:val="TOC1"/>
        <w:spacing w:line="360" w:lineRule="auto"/>
        <w:rPr>
          <w:rFonts w:eastAsiaTheme="minorEastAsia"/>
          <w:b w:val="0"/>
          <w:noProof/>
          <w:lang w:eastAsia="en-ID"/>
        </w:rPr>
      </w:pPr>
      <w:hyperlink w:anchor="_Toc156674399" w:history="1">
        <w:r w:rsidR="004755CC" w:rsidRPr="004755CC">
          <w:rPr>
            <w:rStyle w:val="Hyperlink"/>
            <w:noProof/>
            <w:lang w:val="id-ID"/>
          </w:rPr>
          <w:t>DAFTAR ISI</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399 \h </w:instrText>
        </w:r>
        <w:r w:rsidR="004755CC" w:rsidRPr="004755CC">
          <w:rPr>
            <w:noProof/>
            <w:webHidden/>
          </w:rPr>
        </w:r>
        <w:r w:rsidR="004755CC" w:rsidRPr="004755CC">
          <w:rPr>
            <w:noProof/>
            <w:webHidden/>
          </w:rPr>
          <w:fldChar w:fldCharType="separate"/>
        </w:r>
        <w:r w:rsidR="00B021B1">
          <w:rPr>
            <w:noProof/>
            <w:webHidden/>
          </w:rPr>
          <w:t>xii</w:t>
        </w:r>
        <w:r w:rsidR="004755CC" w:rsidRPr="004755CC">
          <w:rPr>
            <w:noProof/>
            <w:webHidden/>
          </w:rPr>
          <w:fldChar w:fldCharType="end"/>
        </w:r>
      </w:hyperlink>
    </w:p>
    <w:p w14:paraId="091D9B41" w14:textId="248B8F01" w:rsidR="004755CC" w:rsidRPr="004755CC" w:rsidRDefault="00F77A55" w:rsidP="004755CC">
      <w:pPr>
        <w:pStyle w:val="TOC1"/>
        <w:spacing w:line="360" w:lineRule="auto"/>
        <w:rPr>
          <w:rFonts w:eastAsiaTheme="minorEastAsia"/>
          <w:b w:val="0"/>
          <w:noProof/>
          <w:lang w:eastAsia="en-ID"/>
        </w:rPr>
      </w:pPr>
      <w:hyperlink w:anchor="_Toc156674400" w:history="1">
        <w:r w:rsidR="004755CC" w:rsidRPr="004755CC">
          <w:rPr>
            <w:rStyle w:val="Hyperlink"/>
            <w:noProof/>
            <w:lang w:val="id-ID"/>
          </w:rPr>
          <w:t>DAFTAR TABEL</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00 \h </w:instrText>
        </w:r>
        <w:r w:rsidR="004755CC" w:rsidRPr="004755CC">
          <w:rPr>
            <w:noProof/>
            <w:webHidden/>
          </w:rPr>
        </w:r>
        <w:r w:rsidR="004755CC" w:rsidRPr="004755CC">
          <w:rPr>
            <w:noProof/>
            <w:webHidden/>
          </w:rPr>
          <w:fldChar w:fldCharType="separate"/>
        </w:r>
        <w:r w:rsidR="00B021B1">
          <w:rPr>
            <w:noProof/>
            <w:webHidden/>
          </w:rPr>
          <w:t>xv</w:t>
        </w:r>
        <w:r w:rsidR="004755CC" w:rsidRPr="004755CC">
          <w:rPr>
            <w:noProof/>
            <w:webHidden/>
          </w:rPr>
          <w:fldChar w:fldCharType="end"/>
        </w:r>
      </w:hyperlink>
    </w:p>
    <w:p w14:paraId="4FD9CFAC" w14:textId="43A1355A" w:rsidR="004755CC" w:rsidRPr="004755CC" w:rsidRDefault="00F77A55" w:rsidP="004755CC">
      <w:pPr>
        <w:pStyle w:val="TOC1"/>
        <w:spacing w:line="360" w:lineRule="auto"/>
        <w:rPr>
          <w:rFonts w:eastAsiaTheme="minorEastAsia"/>
          <w:b w:val="0"/>
          <w:noProof/>
          <w:lang w:eastAsia="en-ID"/>
        </w:rPr>
      </w:pPr>
      <w:hyperlink w:anchor="_Toc156674401" w:history="1">
        <w:r w:rsidR="004755CC" w:rsidRPr="004755CC">
          <w:rPr>
            <w:rStyle w:val="Hyperlink"/>
            <w:noProof/>
            <w:lang w:val="id-ID"/>
          </w:rPr>
          <w:t>DAFTAR GAMBAR</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01 \h </w:instrText>
        </w:r>
        <w:r w:rsidR="004755CC" w:rsidRPr="004755CC">
          <w:rPr>
            <w:noProof/>
            <w:webHidden/>
          </w:rPr>
        </w:r>
        <w:r w:rsidR="004755CC" w:rsidRPr="004755CC">
          <w:rPr>
            <w:noProof/>
            <w:webHidden/>
          </w:rPr>
          <w:fldChar w:fldCharType="separate"/>
        </w:r>
        <w:r w:rsidR="00B021B1">
          <w:rPr>
            <w:noProof/>
            <w:webHidden/>
          </w:rPr>
          <w:t>xvi</w:t>
        </w:r>
        <w:r w:rsidR="004755CC" w:rsidRPr="004755CC">
          <w:rPr>
            <w:noProof/>
            <w:webHidden/>
          </w:rPr>
          <w:fldChar w:fldCharType="end"/>
        </w:r>
      </w:hyperlink>
    </w:p>
    <w:p w14:paraId="7200E920" w14:textId="0726FD8E" w:rsidR="004755CC" w:rsidRPr="004755CC" w:rsidRDefault="00F77A55" w:rsidP="004755CC">
      <w:pPr>
        <w:pStyle w:val="TOC1"/>
        <w:spacing w:line="360" w:lineRule="auto"/>
        <w:rPr>
          <w:rFonts w:eastAsiaTheme="minorEastAsia"/>
          <w:b w:val="0"/>
          <w:noProof/>
          <w:lang w:eastAsia="en-ID"/>
        </w:rPr>
      </w:pPr>
      <w:hyperlink w:anchor="_Toc156674402" w:history="1">
        <w:r w:rsidR="004755CC" w:rsidRPr="004755CC">
          <w:rPr>
            <w:rStyle w:val="Hyperlink"/>
            <w:noProof/>
            <w:lang w:val="en-US"/>
          </w:rPr>
          <w:t>DAFTAR LAMPIRAN</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02 \h </w:instrText>
        </w:r>
        <w:r w:rsidR="004755CC" w:rsidRPr="004755CC">
          <w:rPr>
            <w:noProof/>
            <w:webHidden/>
          </w:rPr>
        </w:r>
        <w:r w:rsidR="004755CC" w:rsidRPr="004755CC">
          <w:rPr>
            <w:noProof/>
            <w:webHidden/>
          </w:rPr>
          <w:fldChar w:fldCharType="separate"/>
        </w:r>
        <w:r w:rsidR="00B021B1">
          <w:rPr>
            <w:noProof/>
            <w:webHidden/>
          </w:rPr>
          <w:t>xvii</w:t>
        </w:r>
        <w:r w:rsidR="004755CC" w:rsidRPr="004755CC">
          <w:rPr>
            <w:noProof/>
            <w:webHidden/>
          </w:rPr>
          <w:fldChar w:fldCharType="end"/>
        </w:r>
      </w:hyperlink>
    </w:p>
    <w:p w14:paraId="27FC6331" w14:textId="2AE9AD2B" w:rsidR="004755CC" w:rsidRPr="004755CC" w:rsidRDefault="00F77A55" w:rsidP="004755CC">
      <w:pPr>
        <w:pStyle w:val="TOC1"/>
        <w:spacing w:line="360" w:lineRule="auto"/>
        <w:rPr>
          <w:rFonts w:eastAsiaTheme="minorEastAsia"/>
          <w:b w:val="0"/>
          <w:noProof/>
          <w:lang w:eastAsia="en-ID"/>
        </w:rPr>
      </w:pPr>
      <w:hyperlink w:anchor="_Toc156674403" w:history="1">
        <w:r w:rsidR="004755CC" w:rsidRPr="004755CC">
          <w:rPr>
            <w:rStyle w:val="Hyperlink"/>
            <w:noProof/>
            <w:lang w:val="id-ID"/>
          </w:rPr>
          <w:t>BAB I PENDAHULAN</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03 \h </w:instrText>
        </w:r>
        <w:r w:rsidR="004755CC" w:rsidRPr="004755CC">
          <w:rPr>
            <w:noProof/>
            <w:webHidden/>
          </w:rPr>
        </w:r>
        <w:r w:rsidR="004755CC" w:rsidRPr="004755CC">
          <w:rPr>
            <w:noProof/>
            <w:webHidden/>
          </w:rPr>
          <w:fldChar w:fldCharType="separate"/>
        </w:r>
        <w:r w:rsidR="00B021B1">
          <w:rPr>
            <w:noProof/>
            <w:webHidden/>
          </w:rPr>
          <w:t>1</w:t>
        </w:r>
        <w:r w:rsidR="004755CC" w:rsidRPr="004755CC">
          <w:rPr>
            <w:noProof/>
            <w:webHidden/>
          </w:rPr>
          <w:fldChar w:fldCharType="end"/>
        </w:r>
      </w:hyperlink>
    </w:p>
    <w:p w14:paraId="18761E4D" w14:textId="13EDFD26" w:rsidR="004755CC" w:rsidRPr="004755CC" w:rsidRDefault="00F77A55" w:rsidP="004755CC">
      <w:pPr>
        <w:pStyle w:val="TOC2"/>
        <w:spacing w:line="360" w:lineRule="auto"/>
        <w:rPr>
          <w:rFonts w:eastAsiaTheme="minorEastAsia"/>
          <w:noProof/>
          <w:lang w:eastAsia="en-ID"/>
        </w:rPr>
      </w:pPr>
      <w:hyperlink w:anchor="_Toc156674404" w:history="1">
        <w:r w:rsidR="004755CC" w:rsidRPr="004755CC">
          <w:rPr>
            <w:rStyle w:val="Hyperlink"/>
            <w:noProof/>
            <w:lang w:val="id-ID"/>
          </w:rPr>
          <w:t>1.1</w:t>
        </w:r>
        <w:r w:rsidR="004755CC" w:rsidRPr="004755CC">
          <w:rPr>
            <w:rFonts w:eastAsiaTheme="minorEastAsia"/>
            <w:noProof/>
            <w:lang w:eastAsia="en-ID"/>
          </w:rPr>
          <w:tab/>
        </w:r>
        <w:r w:rsidR="004755CC" w:rsidRPr="004755CC">
          <w:rPr>
            <w:rStyle w:val="Hyperlink"/>
            <w:noProof/>
            <w:lang w:val="id-ID"/>
          </w:rPr>
          <w:t>Latar Belakang Masalah</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04 \h </w:instrText>
        </w:r>
        <w:r w:rsidR="004755CC" w:rsidRPr="004755CC">
          <w:rPr>
            <w:noProof/>
            <w:webHidden/>
          </w:rPr>
        </w:r>
        <w:r w:rsidR="004755CC" w:rsidRPr="004755CC">
          <w:rPr>
            <w:noProof/>
            <w:webHidden/>
          </w:rPr>
          <w:fldChar w:fldCharType="separate"/>
        </w:r>
        <w:r w:rsidR="00B021B1">
          <w:rPr>
            <w:noProof/>
            <w:webHidden/>
          </w:rPr>
          <w:t>1</w:t>
        </w:r>
        <w:r w:rsidR="004755CC" w:rsidRPr="004755CC">
          <w:rPr>
            <w:noProof/>
            <w:webHidden/>
          </w:rPr>
          <w:fldChar w:fldCharType="end"/>
        </w:r>
      </w:hyperlink>
    </w:p>
    <w:p w14:paraId="06753F1A" w14:textId="4C8AC23C" w:rsidR="004755CC" w:rsidRPr="004755CC" w:rsidRDefault="00F77A55" w:rsidP="004755CC">
      <w:pPr>
        <w:pStyle w:val="TOC2"/>
        <w:spacing w:line="360" w:lineRule="auto"/>
        <w:rPr>
          <w:rFonts w:eastAsiaTheme="minorEastAsia"/>
          <w:noProof/>
          <w:lang w:eastAsia="en-ID"/>
        </w:rPr>
      </w:pPr>
      <w:hyperlink w:anchor="_Toc156674405" w:history="1">
        <w:r w:rsidR="004755CC" w:rsidRPr="004755CC">
          <w:rPr>
            <w:rStyle w:val="Hyperlink"/>
            <w:noProof/>
            <w:lang w:val="id-ID"/>
          </w:rPr>
          <w:t>1.2</w:t>
        </w:r>
        <w:r w:rsidR="004755CC" w:rsidRPr="004755CC">
          <w:rPr>
            <w:rFonts w:eastAsiaTheme="minorEastAsia"/>
            <w:noProof/>
            <w:lang w:eastAsia="en-ID"/>
          </w:rPr>
          <w:tab/>
        </w:r>
        <w:r w:rsidR="004755CC" w:rsidRPr="004755CC">
          <w:rPr>
            <w:rStyle w:val="Hyperlink"/>
            <w:noProof/>
            <w:lang w:val="id-ID"/>
          </w:rPr>
          <w:t>Identifikasi Masalah</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05 \h </w:instrText>
        </w:r>
        <w:r w:rsidR="004755CC" w:rsidRPr="004755CC">
          <w:rPr>
            <w:noProof/>
            <w:webHidden/>
          </w:rPr>
        </w:r>
        <w:r w:rsidR="004755CC" w:rsidRPr="004755CC">
          <w:rPr>
            <w:noProof/>
            <w:webHidden/>
          </w:rPr>
          <w:fldChar w:fldCharType="separate"/>
        </w:r>
        <w:r w:rsidR="00B021B1">
          <w:rPr>
            <w:noProof/>
            <w:webHidden/>
          </w:rPr>
          <w:t>7</w:t>
        </w:r>
        <w:r w:rsidR="004755CC" w:rsidRPr="004755CC">
          <w:rPr>
            <w:noProof/>
            <w:webHidden/>
          </w:rPr>
          <w:fldChar w:fldCharType="end"/>
        </w:r>
      </w:hyperlink>
    </w:p>
    <w:p w14:paraId="5B0274BA" w14:textId="7ACB4D9F" w:rsidR="004755CC" w:rsidRPr="004755CC" w:rsidRDefault="00F77A55" w:rsidP="004755CC">
      <w:pPr>
        <w:pStyle w:val="TOC2"/>
        <w:spacing w:line="360" w:lineRule="auto"/>
        <w:rPr>
          <w:rFonts w:eastAsiaTheme="minorEastAsia"/>
          <w:noProof/>
          <w:lang w:eastAsia="en-ID"/>
        </w:rPr>
      </w:pPr>
      <w:hyperlink w:anchor="_Toc156674406" w:history="1">
        <w:r w:rsidR="004755CC" w:rsidRPr="004755CC">
          <w:rPr>
            <w:rStyle w:val="Hyperlink"/>
            <w:noProof/>
            <w:lang w:val="id-ID"/>
          </w:rPr>
          <w:t>1.3</w:t>
        </w:r>
        <w:r w:rsidR="004755CC" w:rsidRPr="004755CC">
          <w:rPr>
            <w:rFonts w:eastAsiaTheme="minorEastAsia"/>
            <w:noProof/>
            <w:lang w:eastAsia="en-ID"/>
          </w:rPr>
          <w:tab/>
        </w:r>
        <w:r w:rsidR="004755CC" w:rsidRPr="004755CC">
          <w:rPr>
            <w:rStyle w:val="Hyperlink"/>
            <w:noProof/>
            <w:lang w:val="id-ID"/>
          </w:rPr>
          <w:t>Pembatasan Masalah</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06 \h </w:instrText>
        </w:r>
        <w:r w:rsidR="004755CC" w:rsidRPr="004755CC">
          <w:rPr>
            <w:noProof/>
            <w:webHidden/>
          </w:rPr>
        </w:r>
        <w:r w:rsidR="004755CC" w:rsidRPr="004755CC">
          <w:rPr>
            <w:noProof/>
            <w:webHidden/>
          </w:rPr>
          <w:fldChar w:fldCharType="separate"/>
        </w:r>
        <w:r w:rsidR="00B021B1">
          <w:rPr>
            <w:noProof/>
            <w:webHidden/>
          </w:rPr>
          <w:t>8</w:t>
        </w:r>
        <w:r w:rsidR="004755CC" w:rsidRPr="004755CC">
          <w:rPr>
            <w:noProof/>
            <w:webHidden/>
          </w:rPr>
          <w:fldChar w:fldCharType="end"/>
        </w:r>
      </w:hyperlink>
    </w:p>
    <w:p w14:paraId="0844EAD3" w14:textId="6282923B" w:rsidR="004755CC" w:rsidRPr="004755CC" w:rsidRDefault="00F77A55" w:rsidP="004755CC">
      <w:pPr>
        <w:pStyle w:val="TOC2"/>
        <w:spacing w:line="360" w:lineRule="auto"/>
        <w:rPr>
          <w:rFonts w:eastAsiaTheme="minorEastAsia"/>
          <w:noProof/>
          <w:lang w:eastAsia="en-ID"/>
        </w:rPr>
      </w:pPr>
      <w:hyperlink w:anchor="_Toc156674407" w:history="1">
        <w:r w:rsidR="004755CC" w:rsidRPr="004755CC">
          <w:rPr>
            <w:rStyle w:val="Hyperlink"/>
            <w:noProof/>
            <w:lang w:val="id-ID"/>
          </w:rPr>
          <w:t>1.4</w:t>
        </w:r>
        <w:r w:rsidR="004755CC" w:rsidRPr="004755CC">
          <w:rPr>
            <w:rFonts w:eastAsiaTheme="minorEastAsia"/>
            <w:noProof/>
            <w:lang w:eastAsia="en-ID"/>
          </w:rPr>
          <w:tab/>
        </w:r>
        <w:r w:rsidR="004755CC" w:rsidRPr="004755CC">
          <w:rPr>
            <w:rStyle w:val="Hyperlink"/>
            <w:noProof/>
            <w:lang w:val="id-ID"/>
          </w:rPr>
          <w:t>Perumusan Masalah</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07 \h </w:instrText>
        </w:r>
        <w:r w:rsidR="004755CC" w:rsidRPr="004755CC">
          <w:rPr>
            <w:noProof/>
            <w:webHidden/>
          </w:rPr>
        </w:r>
        <w:r w:rsidR="004755CC" w:rsidRPr="004755CC">
          <w:rPr>
            <w:noProof/>
            <w:webHidden/>
          </w:rPr>
          <w:fldChar w:fldCharType="separate"/>
        </w:r>
        <w:r w:rsidR="00B021B1">
          <w:rPr>
            <w:noProof/>
            <w:webHidden/>
          </w:rPr>
          <w:t>9</w:t>
        </w:r>
        <w:r w:rsidR="004755CC" w:rsidRPr="004755CC">
          <w:rPr>
            <w:noProof/>
            <w:webHidden/>
          </w:rPr>
          <w:fldChar w:fldCharType="end"/>
        </w:r>
      </w:hyperlink>
    </w:p>
    <w:p w14:paraId="56F15FAA" w14:textId="5BD16172" w:rsidR="004755CC" w:rsidRPr="004755CC" w:rsidRDefault="00F77A55" w:rsidP="004755CC">
      <w:pPr>
        <w:pStyle w:val="TOC2"/>
        <w:spacing w:line="360" w:lineRule="auto"/>
        <w:rPr>
          <w:rFonts w:eastAsiaTheme="minorEastAsia"/>
          <w:noProof/>
          <w:lang w:eastAsia="en-ID"/>
        </w:rPr>
      </w:pPr>
      <w:hyperlink w:anchor="_Toc156674408" w:history="1">
        <w:r w:rsidR="004755CC" w:rsidRPr="004755CC">
          <w:rPr>
            <w:rStyle w:val="Hyperlink"/>
            <w:noProof/>
            <w:lang w:val="id-ID"/>
          </w:rPr>
          <w:t>1.5</w:t>
        </w:r>
        <w:r w:rsidR="004755CC" w:rsidRPr="004755CC">
          <w:rPr>
            <w:rFonts w:eastAsiaTheme="minorEastAsia"/>
            <w:noProof/>
            <w:lang w:eastAsia="en-ID"/>
          </w:rPr>
          <w:tab/>
        </w:r>
        <w:r w:rsidR="004755CC" w:rsidRPr="004755CC">
          <w:rPr>
            <w:rStyle w:val="Hyperlink"/>
            <w:noProof/>
            <w:lang w:val="id-ID"/>
          </w:rPr>
          <w:t>Tujuan Penelitian</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08 \h </w:instrText>
        </w:r>
        <w:r w:rsidR="004755CC" w:rsidRPr="004755CC">
          <w:rPr>
            <w:noProof/>
            <w:webHidden/>
          </w:rPr>
        </w:r>
        <w:r w:rsidR="004755CC" w:rsidRPr="004755CC">
          <w:rPr>
            <w:noProof/>
            <w:webHidden/>
          </w:rPr>
          <w:fldChar w:fldCharType="separate"/>
        </w:r>
        <w:r w:rsidR="00B021B1">
          <w:rPr>
            <w:noProof/>
            <w:webHidden/>
          </w:rPr>
          <w:t>9</w:t>
        </w:r>
        <w:r w:rsidR="004755CC" w:rsidRPr="004755CC">
          <w:rPr>
            <w:noProof/>
            <w:webHidden/>
          </w:rPr>
          <w:fldChar w:fldCharType="end"/>
        </w:r>
      </w:hyperlink>
    </w:p>
    <w:p w14:paraId="04EFF3BF" w14:textId="74F08310" w:rsidR="004755CC" w:rsidRPr="004755CC" w:rsidRDefault="00F77A55" w:rsidP="004755CC">
      <w:pPr>
        <w:pStyle w:val="TOC2"/>
        <w:spacing w:line="360" w:lineRule="auto"/>
        <w:rPr>
          <w:rFonts w:eastAsiaTheme="minorEastAsia"/>
          <w:noProof/>
          <w:lang w:eastAsia="en-ID"/>
        </w:rPr>
      </w:pPr>
      <w:hyperlink w:anchor="_Toc156674409" w:history="1">
        <w:r w:rsidR="004755CC" w:rsidRPr="004755CC">
          <w:rPr>
            <w:rStyle w:val="Hyperlink"/>
            <w:noProof/>
            <w:lang w:val="id-ID"/>
          </w:rPr>
          <w:t>1.6</w:t>
        </w:r>
        <w:r w:rsidR="004755CC" w:rsidRPr="004755CC">
          <w:rPr>
            <w:rFonts w:eastAsiaTheme="minorEastAsia"/>
            <w:noProof/>
            <w:lang w:eastAsia="en-ID"/>
          </w:rPr>
          <w:tab/>
        </w:r>
        <w:r w:rsidR="004755CC" w:rsidRPr="004755CC">
          <w:rPr>
            <w:rStyle w:val="Hyperlink"/>
            <w:noProof/>
            <w:lang w:val="id-ID"/>
          </w:rPr>
          <w:t>Manfaat Penelitian</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09 \h </w:instrText>
        </w:r>
        <w:r w:rsidR="004755CC" w:rsidRPr="004755CC">
          <w:rPr>
            <w:noProof/>
            <w:webHidden/>
          </w:rPr>
        </w:r>
        <w:r w:rsidR="004755CC" w:rsidRPr="004755CC">
          <w:rPr>
            <w:noProof/>
            <w:webHidden/>
          </w:rPr>
          <w:fldChar w:fldCharType="separate"/>
        </w:r>
        <w:r w:rsidR="00B021B1">
          <w:rPr>
            <w:noProof/>
            <w:webHidden/>
          </w:rPr>
          <w:t>9</w:t>
        </w:r>
        <w:r w:rsidR="004755CC" w:rsidRPr="004755CC">
          <w:rPr>
            <w:noProof/>
            <w:webHidden/>
          </w:rPr>
          <w:fldChar w:fldCharType="end"/>
        </w:r>
      </w:hyperlink>
    </w:p>
    <w:p w14:paraId="0466AAF3" w14:textId="54ED4FEE" w:rsidR="004755CC" w:rsidRPr="004755CC" w:rsidRDefault="00F77A55" w:rsidP="009A485A">
      <w:pPr>
        <w:pStyle w:val="TOC3"/>
        <w:rPr>
          <w:rFonts w:eastAsiaTheme="minorEastAsia"/>
          <w:noProof/>
          <w:lang w:eastAsia="en-ID"/>
        </w:rPr>
      </w:pPr>
      <w:hyperlink w:anchor="_Toc156674410" w:history="1">
        <w:r w:rsidR="004755CC" w:rsidRPr="004755CC">
          <w:rPr>
            <w:rStyle w:val="Hyperlink"/>
            <w:noProof/>
            <w:lang w:val="id-ID"/>
          </w:rPr>
          <w:t>1.6.1</w:t>
        </w:r>
        <w:r w:rsidR="004755CC" w:rsidRPr="004755CC">
          <w:rPr>
            <w:rFonts w:eastAsiaTheme="minorEastAsia"/>
            <w:noProof/>
            <w:lang w:eastAsia="en-ID"/>
          </w:rPr>
          <w:tab/>
        </w:r>
        <w:r w:rsidR="004755CC" w:rsidRPr="004755CC">
          <w:rPr>
            <w:rStyle w:val="Hyperlink"/>
            <w:noProof/>
            <w:lang w:val="id-ID"/>
          </w:rPr>
          <w:t>Manfaat Teoritis</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10 \h </w:instrText>
        </w:r>
        <w:r w:rsidR="004755CC" w:rsidRPr="004755CC">
          <w:rPr>
            <w:noProof/>
            <w:webHidden/>
          </w:rPr>
        </w:r>
        <w:r w:rsidR="004755CC" w:rsidRPr="004755CC">
          <w:rPr>
            <w:noProof/>
            <w:webHidden/>
          </w:rPr>
          <w:fldChar w:fldCharType="separate"/>
        </w:r>
        <w:r w:rsidR="00B021B1">
          <w:rPr>
            <w:noProof/>
            <w:webHidden/>
          </w:rPr>
          <w:t>9</w:t>
        </w:r>
        <w:r w:rsidR="004755CC" w:rsidRPr="004755CC">
          <w:rPr>
            <w:noProof/>
            <w:webHidden/>
          </w:rPr>
          <w:fldChar w:fldCharType="end"/>
        </w:r>
      </w:hyperlink>
    </w:p>
    <w:p w14:paraId="71B8E778" w14:textId="0271F116" w:rsidR="004755CC" w:rsidRPr="004755CC" w:rsidRDefault="00F77A55" w:rsidP="009A485A">
      <w:pPr>
        <w:pStyle w:val="TOC3"/>
        <w:rPr>
          <w:rFonts w:eastAsiaTheme="minorEastAsia"/>
          <w:noProof/>
          <w:lang w:eastAsia="en-ID"/>
        </w:rPr>
      </w:pPr>
      <w:hyperlink w:anchor="_Toc156674411" w:history="1">
        <w:r w:rsidR="004755CC" w:rsidRPr="004755CC">
          <w:rPr>
            <w:rStyle w:val="Hyperlink"/>
            <w:noProof/>
            <w:lang w:val="id-ID"/>
          </w:rPr>
          <w:t>1.6.2</w:t>
        </w:r>
        <w:r w:rsidR="004755CC" w:rsidRPr="004755CC">
          <w:rPr>
            <w:rFonts w:eastAsiaTheme="minorEastAsia"/>
            <w:noProof/>
            <w:lang w:eastAsia="en-ID"/>
          </w:rPr>
          <w:tab/>
        </w:r>
        <w:r w:rsidR="004755CC" w:rsidRPr="004755CC">
          <w:rPr>
            <w:rStyle w:val="Hyperlink"/>
            <w:noProof/>
            <w:lang w:val="id-ID"/>
          </w:rPr>
          <w:t>Manfaat Praktis</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11 \h </w:instrText>
        </w:r>
        <w:r w:rsidR="004755CC" w:rsidRPr="004755CC">
          <w:rPr>
            <w:noProof/>
            <w:webHidden/>
          </w:rPr>
        </w:r>
        <w:r w:rsidR="004755CC" w:rsidRPr="004755CC">
          <w:rPr>
            <w:noProof/>
            <w:webHidden/>
          </w:rPr>
          <w:fldChar w:fldCharType="separate"/>
        </w:r>
        <w:r w:rsidR="00B021B1">
          <w:rPr>
            <w:noProof/>
            <w:webHidden/>
          </w:rPr>
          <w:t>10</w:t>
        </w:r>
        <w:r w:rsidR="004755CC" w:rsidRPr="004755CC">
          <w:rPr>
            <w:noProof/>
            <w:webHidden/>
          </w:rPr>
          <w:fldChar w:fldCharType="end"/>
        </w:r>
      </w:hyperlink>
    </w:p>
    <w:p w14:paraId="5D94D377" w14:textId="2B4AF0D4" w:rsidR="004755CC" w:rsidRPr="004755CC" w:rsidRDefault="00F77A55" w:rsidP="004755CC">
      <w:pPr>
        <w:pStyle w:val="TOC1"/>
        <w:spacing w:line="360" w:lineRule="auto"/>
        <w:rPr>
          <w:rFonts w:eastAsiaTheme="minorEastAsia"/>
          <w:b w:val="0"/>
          <w:noProof/>
          <w:lang w:eastAsia="en-ID"/>
        </w:rPr>
      </w:pPr>
      <w:hyperlink w:anchor="_Toc156674412" w:history="1">
        <w:r w:rsidR="004755CC" w:rsidRPr="004755CC">
          <w:rPr>
            <w:rStyle w:val="Hyperlink"/>
            <w:noProof/>
            <w:lang w:val="id-ID"/>
          </w:rPr>
          <w:t>BAB II KAJIAN TEORI</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12 \h </w:instrText>
        </w:r>
        <w:r w:rsidR="004755CC" w:rsidRPr="004755CC">
          <w:rPr>
            <w:noProof/>
            <w:webHidden/>
          </w:rPr>
        </w:r>
        <w:r w:rsidR="004755CC" w:rsidRPr="004755CC">
          <w:rPr>
            <w:noProof/>
            <w:webHidden/>
          </w:rPr>
          <w:fldChar w:fldCharType="separate"/>
        </w:r>
        <w:r w:rsidR="00B021B1">
          <w:rPr>
            <w:noProof/>
            <w:webHidden/>
          </w:rPr>
          <w:t>12</w:t>
        </w:r>
        <w:r w:rsidR="004755CC" w:rsidRPr="004755CC">
          <w:rPr>
            <w:noProof/>
            <w:webHidden/>
          </w:rPr>
          <w:fldChar w:fldCharType="end"/>
        </w:r>
      </w:hyperlink>
    </w:p>
    <w:p w14:paraId="31815339" w14:textId="76C16890" w:rsidR="004755CC" w:rsidRPr="004755CC" w:rsidRDefault="00F77A55" w:rsidP="004755CC">
      <w:pPr>
        <w:pStyle w:val="TOC2"/>
        <w:spacing w:line="360" w:lineRule="auto"/>
        <w:rPr>
          <w:rFonts w:eastAsiaTheme="minorEastAsia"/>
          <w:noProof/>
          <w:lang w:eastAsia="en-ID"/>
        </w:rPr>
      </w:pPr>
      <w:hyperlink w:anchor="_Toc156674413" w:history="1">
        <w:r w:rsidR="004755CC" w:rsidRPr="004755CC">
          <w:rPr>
            <w:rStyle w:val="Hyperlink"/>
            <w:noProof/>
            <w:lang w:val="id-ID"/>
          </w:rPr>
          <w:t>2.1</w:t>
        </w:r>
        <w:r w:rsidR="004755CC" w:rsidRPr="004755CC">
          <w:rPr>
            <w:rFonts w:eastAsiaTheme="minorEastAsia"/>
            <w:noProof/>
            <w:lang w:eastAsia="en-ID"/>
          </w:rPr>
          <w:tab/>
        </w:r>
        <w:r w:rsidR="004755CC" w:rsidRPr="004755CC">
          <w:rPr>
            <w:rStyle w:val="Hyperlink"/>
            <w:noProof/>
            <w:lang w:val="id-ID"/>
          </w:rPr>
          <w:t>Landasan Teori</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13 \h </w:instrText>
        </w:r>
        <w:r w:rsidR="004755CC" w:rsidRPr="004755CC">
          <w:rPr>
            <w:noProof/>
            <w:webHidden/>
          </w:rPr>
        </w:r>
        <w:r w:rsidR="004755CC" w:rsidRPr="004755CC">
          <w:rPr>
            <w:noProof/>
            <w:webHidden/>
          </w:rPr>
          <w:fldChar w:fldCharType="separate"/>
        </w:r>
        <w:r w:rsidR="00B021B1">
          <w:rPr>
            <w:noProof/>
            <w:webHidden/>
          </w:rPr>
          <w:t>12</w:t>
        </w:r>
        <w:r w:rsidR="004755CC" w:rsidRPr="004755CC">
          <w:rPr>
            <w:noProof/>
            <w:webHidden/>
          </w:rPr>
          <w:fldChar w:fldCharType="end"/>
        </w:r>
      </w:hyperlink>
    </w:p>
    <w:p w14:paraId="49628720" w14:textId="344BB3BE" w:rsidR="004755CC" w:rsidRPr="004755CC" w:rsidRDefault="00F77A55" w:rsidP="009A485A">
      <w:pPr>
        <w:pStyle w:val="TOC3"/>
        <w:rPr>
          <w:rFonts w:eastAsiaTheme="minorEastAsia"/>
          <w:noProof/>
          <w:lang w:eastAsia="en-ID"/>
        </w:rPr>
      </w:pPr>
      <w:hyperlink w:anchor="_Toc156674414" w:history="1">
        <w:r w:rsidR="004755CC" w:rsidRPr="004755CC">
          <w:rPr>
            <w:rStyle w:val="Hyperlink"/>
            <w:noProof/>
            <w:lang w:val="id-ID"/>
          </w:rPr>
          <w:t>2.1.1</w:t>
        </w:r>
        <w:r w:rsidR="004755CC" w:rsidRPr="004755CC">
          <w:rPr>
            <w:rFonts w:eastAsiaTheme="minorEastAsia"/>
            <w:noProof/>
            <w:lang w:eastAsia="en-ID"/>
          </w:rPr>
          <w:tab/>
        </w:r>
        <w:r w:rsidR="004755CC" w:rsidRPr="004755CC">
          <w:rPr>
            <w:rStyle w:val="Hyperlink"/>
            <w:noProof/>
            <w:lang w:val="id-ID"/>
          </w:rPr>
          <w:t>Modul Ajar</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14 \h </w:instrText>
        </w:r>
        <w:r w:rsidR="004755CC" w:rsidRPr="004755CC">
          <w:rPr>
            <w:noProof/>
            <w:webHidden/>
          </w:rPr>
        </w:r>
        <w:r w:rsidR="004755CC" w:rsidRPr="004755CC">
          <w:rPr>
            <w:noProof/>
            <w:webHidden/>
          </w:rPr>
          <w:fldChar w:fldCharType="separate"/>
        </w:r>
        <w:r w:rsidR="00B021B1">
          <w:rPr>
            <w:noProof/>
            <w:webHidden/>
          </w:rPr>
          <w:t>12</w:t>
        </w:r>
        <w:r w:rsidR="004755CC" w:rsidRPr="004755CC">
          <w:rPr>
            <w:noProof/>
            <w:webHidden/>
          </w:rPr>
          <w:fldChar w:fldCharType="end"/>
        </w:r>
      </w:hyperlink>
    </w:p>
    <w:p w14:paraId="63E6B329" w14:textId="1794EBC2" w:rsidR="004755CC" w:rsidRPr="004755CC" w:rsidRDefault="00F77A55" w:rsidP="009A485A">
      <w:pPr>
        <w:pStyle w:val="TOC3"/>
        <w:rPr>
          <w:rFonts w:eastAsiaTheme="minorEastAsia"/>
          <w:noProof/>
          <w:lang w:eastAsia="en-ID"/>
        </w:rPr>
      </w:pPr>
      <w:hyperlink w:anchor="_Toc156674415" w:history="1">
        <w:r w:rsidR="004755CC" w:rsidRPr="004755CC">
          <w:rPr>
            <w:rStyle w:val="Hyperlink"/>
            <w:noProof/>
            <w:lang w:val="id-ID"/>
          </w:rPr>
          <w:t>2.1.2</w:t>
        </w:r>
        <w:r w:rsidR="004755CC" w:rsidRPr="004755CC">
          <w:rPr>
            <w:rFonts w:eastAsiaTheme="minorEastAsia"/>
            <w:noProof/>
            <w:lang w:eastAsia="en-ID"/>
          </w:rPr>
          <w:tab/>
        </w:r>
        <w:r w:rsidR="004755CC" w:rsidRPr="004755CC">
          <w:rPr>
            <w:rStyle w:val="Hyperlink"/>
            <w:noProof/>
            <w:lang w:val="id-ID"/>
          </w:rPr>
          <w:t>IPA Terpadu</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15 \h </w:instrText>
        </w:r>
        <w:r w:rsidR="004755CC" w:rsidRPr="004755CC">
          <w:rPr>
            <w:noProof/>
            <w:webHidden/>
          </w:rPr>
        </w:r>
        <w:r w:rsidR="004755CC" w:rsidRPr="004755CC">
          <w:rPr>
            <w:noProof/>
            <w:webHidden/>
          </w:rPr>
          <w:fldChar w:fldCharType="separate"/>
        </w:r>
        <w:r w:rsidR="00B021B1">
          <w:rPr>
            <w:noProof/>
            <w:webHidden/>
          </w:rPr>
          <w:t>21</w:t>
        </w:r>
        <w:r w:rsidR="004755CC" w:rsidRPr="004755CC">
          <w:rPr>
            <w:noProof/>
            <w:webHidden/>
          </w:rPr>
          <w:fldChar w:fldCharType="end"/>
        </w:r>
      </w:hyperlink>
    </w:p>
    <w:p w14:paraId="24741240" w14:textId="7843A815" w:rsidR="004755CC" w:rsidRPr="004755CC" w:rsidRDefault="00F77A55" w:rsidP="009A485A">
      <w:pPr>
        <w:pStyle w:val="TOC3"/>
        <w:rPr>
          <w:rFonts w:eastAsiaTheme="minorEastAsia"/>
          <w:noProof/>
          <w:lang w:eastAsia="en-ID"/>
        </w:rPr>
      </w:pPr>
      <w:hyperlink w:anchor="_Toc156674416" w:history="1">
        <w:r w:rsidR="004755CC" w:rsidRPr="004755CC">
          <w:rPr>
            <w:rStyle w:val="Hyperlink"/>
            <w:noProof/>
            <w:lang w:val="id-ID"/>
          </w:rPr>
          <w:t>2.1.3</w:t>
        </w:r>
        <w:r w:rsidR="004755CC" w:rsidRPr="004755CC">
          <w:rPr>
            <w:rFonts w:eastAsiaTheme="minorEastAsia"/>
            <w:noProof/>
            <w:lang w:eastAsia="en-ID"/>
          </w:rPr>
          <w:tab/>
        </w:r>
        <w:r w:rsidR="004755CC" w:rsidRPr="004755CC">
          <w:rPr>
            <w:rStyle w:val="Hyperlink"/>
            <w:i/>
            <w:iCs/>
            <w:noProof/>
            <w:lang w:val="id-ID"/>
          </w:rPr>
          <w:t>Scientific Issues</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16 \h </w:instrText>
        </w:r>
        <w:r w:rsidR="004755CC" w:rsidRPr="004755CC">
          <w:rPr>
            <w:noProof/>
            <w:webHidden/>
          </w:rPr>
        </w:r>
        <w:r w:rsidR="004755CC" w:rsidRPr="004755CC">
          <w:rPr>
            <w:noProof/>
            <w:webHidden/>
          </w:rPr>
          <w:fldChar w:fldCharType="separate"/>
        </w:r>
        <w:r w:rsidR="00B021B1">
          <w:rPr>
            <w:noProof/>
            <w:webHidden/>
          </w:rPr>
          <w:t>23</w:t>
        </w:r>
        <w:r w:rsidR="004755CC" w:rsidRPr="004755CC">
          <w:rPr>
            <w:noProof/>
            <w:webHidden/>
          </w:rPr>
          <w:fldChar w:fldCharType="end"/>
        </w:r>
      </w:hyperlink>
    </w:p>
    <w:p w14:paraId="13ECD960" w14:textId="0EAC0AC0" w:rsidR="004755CC" w:rsidRPr="004755CC" w:rsidRDefault="00F77A55" w:rsidP="009A485A">
      <w:pPr>
        <w:pStyle w:val="TOC3"/>
        <w:rPr>
          <w:rFonts w:eastAsiaTheme="minorEastAsia"/>
          <w:noProof/>
          <w:lang w:eastAsia="en-ID"/>
        </w:rPr>
      </w:pPr>
      <w:hyperlink w:anchor="_Toc156674417" w:history="1">
        <w:r w:rsidR="004755CC" w:rsidRPr="004755CC">
          <w:rPr>
            <w:rStyle w:val="Hyperlink"/>
            <w:noProof/>
            <w:lang w:val="id-ID"/>
          </w:rPr>
          <w:t>2.1.4</w:t>
        </w:r>
        <w:r w:rsidR="004755CC" w:rsidRPr="004755CC">
          <w:rPr>
            <w:rFonts w:eastAsiaTheme="minorEastAsia"/>
            <w:noProof/>
            <w:lang w:eastAsia="en-ID"/>
          </w:rPr>
          <w:tab/>
        </w:r>
        <w:r w:rsidR="004755CC" w:rsidRPr="004755CC">
          <w:rPr>
            <w:rStyle w:val="Hyperlink"/>
            <w:noProof/>
            <w:lang w:val="id-ID"/>
          </w:rPr>
          <w:t xml:space="preserve">Modul ajar IPA terpadu berbasis </w:t>
        </w:r>
        <w:r w:rsidR="004755CC" w:rsidRPr="004755CC">
          <w:rPr>
            <w:rStyle w:val="Hyperlink"/>
            <w:i/>
            <w:iCs/>
            <w:noProof/>
            <w:lang w:val="id-ID"/>
          </w:rPr>
          <w:t>scientific issues</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17 \h </w:instrText>
        </w:r>
        <w:r w:rsidR="004755CC" w:rsidRPr="004755CC">
          <w:rPr>
            <w:noProof/>
            <w:webHidden/>
          </w:rPr>
        </w:r>
        <w:r w:rsidR="004755CC" w:rsidRPr="004755CC">
          <w:rPr>
            <w:noProof/>
            <w:webHidden/>
          </w:rPr>
          <w:fldChar w:fldCharType="separate"/>
        </w:r>
        <w:r w:rsidR="00B021B1">
          <w:rPr>
            <w:noProof/>
            <w:webHidden/>
          </w:rPr>
          <w:t>25</w:t>
        </w:r>
        <w:r w:rsidR="004755CC" w:rsidRPr="004755CC">
          <w:rPr>
            <w:noProof/>
            <w:webHidden/>
          </w:rPr>
          <w:fldChar w:fldCharType="end"/>
        </w:r>
      </w:hyperlink>
    </w:p>
    <w:p w14:paraId="005BED3A" w14:textId="1DF1847F" w:rsidR="004755CC" w:rsidRPr="004755CC" w:rsidRDefault="00F77A55" w:rsidP="009A485A">
      <w:pPr>
        <w:pStyle w:val="TOC3"/>
        <w:rPr>
          <w:rFonts w:eastAsiaTheme="minorEastAsia"/>
          <w:noProof/>
          <w:lang w:eastAsia="en-ID"/>
        </w:rPr>
      </w:pPr>
      <w:hyperlink w:anchor="_Toc156674418" w:history="1">
        <w:r w:rsidR="004755CC" w:rsidRPr="004755CC">
          <w:rPr>
            <w:rStyle w:val="Hyperlink"/>
            <w:noProof/>
            <w:lang w:val="id-ID"/>
          </w:rPr>
          <w:t>2.1.5</w:t>
        </w:r>
        <w:r w:rsidR="004755CC" w:rsidRPr="004755CC">
          <w:rPr>
            <w:rFonts w:eastAsiaTheme="minorEastAsia"/>
            <w:noProof/>
            <w:lang w:eastAsia="en-ID"/>
          </w:rPr>
          <w:tab/>
        </w:r>
        <w:r w:rsidR="004755CC" w:rsidRPr="004755CC">
          <w:rPr>
            <w:rStyle w:val="Hyperlink"/>
            <w:noProof/>
            <w:lang w:val="id-ID"/>
          </w:rPr>
          <w:t>Karakter Abad-21</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18 \h </w:instrText>
        </w:r>
        <w:r w:rsidR="004755CC" w:rsidRPr="004755CC">
          <w:rPr>
            <w:noProof/>
            <w:webHidden/>
          </w:rPr>
        </w:r>
        <w:r w:rsidR="004755CC" w:rsidRPr="004755CC">
          <w:rPr>
            <w:noProof/>
            <w:webHidden/>
          </w:rPr>
          <w:fldChar w:fldCharType="separate"/>
        </w:r>
        <w:r w:rsidR="00B021B1">
          <w:rPr>
            <w:noProof/>
            <w:webHidden/>
          </w:rPr>
          <w:t>29</w:t>
        </w:r>
        <w:r w:rsidR="004755CC" w:rsidRPr="004755CC">
          <w:rPr>
            <w:noProof/>
            <w:webHidden/>
          </w:rPr>
          <w:fldChar w:fldCharType="end"/>
        </w:r>
      </w:hyperlink>
    </w:p>
    <w:p w14:paraId="61A88A22" w14:textId="7BC38633" w:rsidR="004755CC" w:rsidRPr="004755CC" w:rsidRDefault="00F77A55" w:rsidP="009A485A">
      <w:pPr>
        <w:pStyle w:val="TOC3"/>
        <w:rPr>
          <w:rFonts w:eastAsiaTheme="minorEastAsia"/>
          <w:noProof/>
          <w:lang w:eastAsia="en-ID"/>
        </w:rPr>
      </w:pPr>
      <w:hyperlink w:anchor="_Toc156674419" w:history="1">
        <w:r w:rsidR="004755CC" w:rsidRPr="004755CC">
          <w:rPr>
            <w:rStyle w:val="Hyperlink"/>
            <w:noProof/>
            <w:lang w:val="id-ID"/>
          </w:rPr>
          <w:t>2.1.6</w:t>
        </w:r>
        <w:r w:rsidR="004755CC" w:rsidRPr="004755CC">
          <w:rPr>
            <w:rFonts w:eastAsiaTheme="minorEastAsia"/>
            <w:noProof/>
            <w:lang w:eastAsia="en-ID"/>
          </w:rPr>
          <w:tab/>
        </w:r>
        <w:r w:rsidR="004755CC" w:rsidRPr="004755CC">
          <w:rPr>
            <w:rStyle w:val="Hyperlink"/>
            <w:noProof/>
            <w:lang w:val="id-ID"/>
          </w:rPr>
          <w:t>Ber</w:t>
        </w:r>
        <w:r w:rsidR="00261365">
          <w:rPr>
            <w:rStyle w:val="Hyperlink"/>
            <w:noProof/>
            <w:lang w:val="en-US"/>
          </w:rPr>
          <w:t>p</w:t>
        </w:r>
        <w:r w:rsidR="004755CC" w:rsidRPr="004755CC">
          <w:rPr>
            <w:rStyle w:val="Hyperlink"/>
            <w:noProof/>
            <w:lang w:val="id-ID"/>
          </w:rPr>
          <w:t>ikir Kritis (</w:t>
        </w:r>
        <w:r w:rsidR="004755CC" w:rsidRPr="004755CC">
          <w:rPr>
            <w:rStyle w:val="Hyperlink"/>
            <w:i/>
            <w:iCs/>
            <w:noProof/>
            <w:lang w:val="id-ID"/>
          </w:rPr>
          <w:t>Critical Thinking</w:t>
        </w:r>
        <w:r w:rsidR="004755CC" w:rsidRPr="004755CC">
          <w:rPr>
            <w:rStyle w:val="Hyperlink"/>
            <w:noProof/>
            <w:lang w:val="id-ID"/>
          </w:rPr>
          <w:t>)</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19 \h </w:instrText>
        </w:r>
        <w:r w:rsidR="004755CC" w:rsidRPr="004755CC">
          <w:rPr>
            <w:noProof/>
            <w:webHidden/>
          </w:rPr>
        </w:r>
        <w:r w:rsidR="004755CC" w:rsidRPr="004755CC">
          <w:rPr>
            <w:noProof/>
            <w:webHidden/>
          </w:rPr>
          <w:fldChar w:fldCharType="separate"/>
        </w:r>
        <w:r w:rsidR="00B021B1">
          <w:rPr>
            <w:noProof/>
            <w:webHidden/>
          </w:rPr>
          <w:t>30</w:t>
        </w:r>
        <w:r w:rsidR="004755CC" w:rsidRPr="004755CC">
          <w:rPr>
            <w:noProof/>
            <w:webHidden/>
          </w:rPr>
          <w:fldChar w:fldCharType="end"/>
        </w:r>
      </w:hyperlink>
    </w:p>
    <w:p w14:paraId="19C81FCF" w14:textId="01812C8C" w:rsidR="004755CC" w:rsidRPr="004755CC" w:rsidRDefault="00F77A55" w:rsidP="009A485A">
      <w:pPr>
        <w:pStyle w:val="TOC3"/>
        <w:rPr>
          <w:rFonts w:eastAsiaTheme="minorEastAsia"/>
          <w:noProof/>
          <w:lang w:eastAsia="en-ID"/>
        </w:rPr>
      </w:pPr>
      <w:hyperlink w:anchor="_Toc156674420" w:history="1">
        <w:r w:rsidR="004755CC" w:rsidRPr="004755CC">
          <w:rPr>
            <w:rStyle w:val="Hyperlink"/>
            <w:noProof/>
            <w:lang w:val="id-ID"/>
          </w:rPr>
          <w:t>2.1.7</w:t>
        </w:r>
        <w:r w:rsidR="004755CC" w:rsidRPr="004755CC">
          <w:rPr>
            <w:rFonts w:eastAsiaTheme="minorEastAsia"/>
            <w:noProof/>
            <w:lang w:eastAsia="en-ID"/>
          </w:rPr>
          <w:tab/>
        </w:r>
        <w:r w:rsidR="004755CC" w:rsidRPr="004755CC">
          <w:rPr>
            <w:rStyle w:val="Hyperlink"/>
            <w:noProof/>
            <w:lang w:val="id-ID"/>
          </w:rPr>
          <w:t>Materi suhu</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20 \h </w:instrText>
        </w:r>
        <w:r w:rsidR="004755CC" w:rsidRPr="004755CC">
          <w:rPr>
            <w:noProof/>
            <w:webHidden/>
          </w:rPr>
        </w:r>
        <w:r w:rsidR="004755CC" w:rsidRPr="004755CC">
          <w:rPr>
            <w:noProof/>
            <w:webHidden/>
          </w:rPr>
          <w:fldChar w:fldCharType="separate"/>
        </w:r>
        <w:r w:rsidR="00B021B1">
          <w:rPr>
            <w:noProof/>
            <w:webHidden/>
          </w:rPr>
          <w:t>34</w:t>
        </w:r>
        <w:r w:rsidR="004755CC" w:rsidRPr="004755CC">
          <w:rPr>
            <w:noProof/>
            <w:webHidden/>
          </w:rPr>
          <w:fldChar w:fldCharType="end"/>
        </w:r>
      </w:hyperlink>
    </w:p>
    <w:p w14:paraId="2D7907D1" w14:textId="572E0A1C" w:rsidR="004755CC" w:rsidRPr="004755CC" w:rsidRDefault="00F77A55" w:rsidP="004755CC">
      <w:pPr>
        <w:pStyle w:val="TOC2"/>
        <w:spacing w:line="360" w:lineRule="auto"/>
        <w:rPr>
          <w:rFonts w:eastAsiaTheme="minorEastAsia"/>
          <w:noProof/>
          <w:lang w:eastAsia="en-ID"/>
        </w:rPr>
      </w:pPr>
      <w:hyperlink w:anchor="_Toc156674421" w:history="1">
        <w:r w:rsidR="004755CC" w:rsidRPr="004755CC">
          <w:rPr>
            <w:rStyle w:val="Hyperlink"/>
            <w:noProof/>
            <w:lang w:val="id-ID"/>
          </w:rPr>
          <w:t>2.2</w:t>
        </w:r>
        <w:r w:rsidR="004755CC" w:rsidRPr="004755CC">
          <w:rPr>
            <w:rFonts w:eastAsiaTheme="minorEastAsia"/>
            <w:noProof/>
            <w:lang w:eastAsia="en-ID"/>
          </w:rPr>
          <w:tab/>
        </w:r>
        <w:r w:rsidR="004755CC" w:rsidRPr="004755CC">
          <w:rPr>
            <w:rStyle w:val="Hyperlink"/>
            <w:noProof/>
            <w:lang w:val="id-ID"/>
          </w:rPr>
          <w:t>Penelitian Terdahulu</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21 \h </w:instrText>
        </w:r>
        <w:r w:rsidR="004755CC" w:rsidRPr="004755CC">
          <w:rPr>
            <w:noProof/>
            <w:webHidden/>
          </w:rPr>
        </w:r>
        <w:r w:rsidR="004755CC" w:rsidRPr="004755CC">
          <w:rPr>
            <w:noProof/>
            <w:webHidden/>
          </w:rPr>
          <w:fldChar w:fldCharType="separate"/>
        </w:r>
        <w:r w:rsidR="00B021B1">
          <w:rPr>
            <w:noProof/>
            <w:webHidden/>
          </w:rPr>
          <w:t>35</w:t>
        </w:r>
        <w:r w:rsidR="004755CC" w:rsidRPr="004755CC">
          <w:rPr>
            <w:noProof/>
            <w:webHidden/>
          </w:rPr>
          <w:fldChar w:fldCharType="end"/>
        </w:r>
      </w:hyperlink>
    </w:p>
    <w:p w14:paraId="172D9892" w14:textId="33C8A29C" w:rsidR="004755CC" w:rsidRPr="004755CC" w:rsidRDefault="00F77A55" w:rsidP="004755CC">
      <w:pPr>
        <w:pStyle w:val="TOC2"/>
        <w:spacing w:line="360" w:lineRule="auto"/>
        <w:rPr>
          <w:rFonts w:eastAsiaTheme="minorEastAsia"/>
          <w:noProof/>
          <w:lang w:eastAsia="en-ID"/>
        </w:rPr>
      </w:pPr>
      <w:hyperlink w:anchor="_Toc156674422" w:history="1">
        <w:r w:rsidR="004755CC" w:rsidRPr="004755CC">
          <w:rPr>
            <w:rStyle w:val="Hyperlink"/>
            <w:noProof/>
            <w:lang w:val="id-ID"/>
          </w:rPr>
          <w:t>2.3</w:t>
        </w:r>
        <w:r w:rsidR="004755CC" w:rsidRPr="004755CC">
          <w:rPr>
            <w:rFonts w:eastAsiaTheme="minorEastAsia"/>
            <w:noProof/>
            <w:lang w:eastAsia="en-ID"/>
          </w:rPr>
          <w:tab/>
        </w:r>
        <w:r w:rsidR="004755CC" w:rsidRPr="004755CC">
          <w:rPr>
            <w:rStyle w:val="Hyperlink"/>
            <w:noProof/>
            <w:lang w:val="id-ID"/>
          </w:rPr>
          <w:t>Kerangka Pikir</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22 \h </w:instrText>
        </w:r>
        <w:r w:rsidR="004755CC" w:rsidRPr="004755CC">
          <w:rPr>
            <w:noProof/>
            <w:webHidden/>
          </w:rPr>
        </w:r>
        <w:r w:rsidR="004755CC" w:rsidRPr="004755CC">
          <w:rPr>
            <w:noProof/>
            <w:webHidden/>
          </w:rPr>
          <w:fldChar w:fldCharType="separate"/>
        </w:r>
        <w:r w:rsidR="00B021B1">
          <w:rPr>
            <w:noProof/>
            <w:webHidden/>
          </w:rPr>
          <w:t>3</w:t>
        </w:r>
        <w:r w:rsidR="004755CC" w:rsidRPr="004755CC">
          <w:rPr>
            <w:noProof/>
            <w:webHidden/>
          </w:rPr>
          <w:fldChar w:fldCharType="end"/>
        </w:r>
      </w:hyperlink>
      <w:r w:rsidR="00B7150D">
        <w:rPr>
          <w:noProof/>
        </w:rPr>
        <w:t>8</w:t>
      </w:r>
    </w:p>
    <w:p w14:paraId="4B42E2FE" w14:textId="798A9D61" w:rsidR="004755CC" w:rsidRPr="004755CC" w:rsidRDefault="00F77A55" w:rsidP="004755CC">
      <w:pPr>
        <w:pStyle w:val="TOC1"/>
        <w:spacing w:line="360" w:lineRule="auto"/>
        <w:rPr>
          <w:rFonts w:eastAsiaTheme="minorEastAsia"/>
          <w:b w:val="0"/>
          <w:noProof/>
          <w:lang w:eastAsia="en-ID"/>
        </w:rPr>
      </w:pPr>
      <w:hyperlink w:anchor="_Toc156674423" w:history="1">
        <w:r w:rsidR="004755CC" w:rsidRPr="004755CC">
          <w:rPr>
            <w:rStyle w:val="Hyperlink"/>
            <w:noProof/>
            <w:lang w:val="id-ID"/>
          </w:rPr>
          <w:t>BAB III METODOLOGI PENELITIAN</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23 \h </w:instrText>
        </w:r>
        <w:r w:rsidR="004755CC" w:rsidRPr="004755CC">
          <w:rPr>
            <w:noProof/>
            <w:webHidden/>
          </w:rPr>
        </w:r>
        <w:r w:rsidR="004755CC" w:rsidRPr="004755CC">
          <w:rPr>
            <w:noProof/>
            <w:webHidden/>
          </w:rPr>
          <w:fldChar w:fldCharType="separate"/>
        </w:r>
        <w:r w:rsidR="00B021B1">
          <w:rPr>
            <w:noProof/>
            <w:webHidden/>
          </w:rPr>
          <w:t>39</w:t>
        </w:r>
        <w:r w:rsidR="004755CC" w:rsidRPr="004755CC">
          <w:rPr>
            <w:noProof/>
            <w:webHidden/>
          </w:rPr>
          <w:fldChar w:fldCharType="end"/>
        </w:r>
      </w:hyperlink>
    </w:p>
    <w:p w14:paraId="600B0ED3" w14:textId="71104C59" w:rsidR="004755CC" w:rsidRPr="004755CC" w:rsidRDefault="00F77A55" w:rsidP="004755CC">
      <w:pPr>
        <w:pStyle w:val="TOC2"/>
        <w:spacing w:line="360" w:lineRule="auto"/>
        <w:rPr>
          <w:rFonts w:eastAsiaTheme="minorEastAsia"/>
          <w:noProof/>
          <w:lang w:eastAsia="en-ID"/>
        </w:rPr>
      </w:pPr>
      <w:hyperlink w:anchor="_Toc156674424" w:history="1">
        <w:r w:rsidR="004755CC" w:rsidRPr="004755CC">
          <w:rPr>
            <w:rStyle w:val="Hyperlink"/>
            <w:noProof/>
            <w:lang w:val="id-ID"/>
          </w:rPr>
          <w:t>3.1</w:t>
        </w:r>
        <w:r w:rsidR="004755CC" w:rsidRPr="004755CC">
          <w:rPr>
            <w:rFonts w:eastAsiaTheme="minorEastAsia"/>
            <w:noProof/>
            <w:lang w:eastAsia="en-ID"/>
          </w:rPr>
          <w:tab/>
        </w:r>
        <w:r w:rsidR="004755CC" w:rsidRPr="004755CC">
          <w:rPr>
            <w:rStyle w:val="Hyperlink"/>
            <w:noProof/>
            <w:lang w:val="id-ID"/>
          </w:rPr>
          <w:t>Pendekatan dan Desain Penelitian</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24 \h </w:instrText>
        </w:r>
        <w:r w:rsidR="004755CC" w:rsidRPr="004755CC">
          <w:rPr>
            <w:noProof/>
            <w:webHidden/>
          </w:rPr>
        </w:r>
        <w:r w:rsidR="004755CC" w:rsidRPr="004755CC">
          <w:rPr>
            <w:noProof/>
            <w:webHidden/>
          </w:rPr>
          <w:fldChar w:fldCharType="separate"/>
        </w:r>
        <w:r w:rsidR="00B021B1">
          <w:rPr>
            <w:noProof/>
            <w:webHidden/>
          </w:rPr>
          <w:t>39</w:t>
        </w:r>
        <w:r w:rsidR="004755CC" w:rsidRPr="004755CC">
          <w:rPr>
            <w:noProof/>
            <w:webHidden/>
          </w:rPr>
          <w:fldChar w:fldCharType="end"/>
        </w:r>
      </w:hyperlink>
    </w:p>
    <w:p w14:paraId="2344ABB7" w14:textId="5B42076A" w:rsidR="004755CC" w:rsidRPr="004755CC" w:rsidRDefault="00F77A55" w:rsidP="009A485A">
      <w:pPr>
        <w:pStyle w:val="TOC3"/>
        <w:rPr>
          <w:rFonts w:eastAsiaTheme="minorEastAsia"/>
          <w:noProof/>
          <w:lang w:eastAsia="en-ID"/>
        </w:rPr>
      </w:pPr>
      <w:hyperlink w:anchor="_Toc156674425" w:history="1">
        <w:r w:rsidR="004755CC" w:rsidRPr="004755CC">
          <w:rPr>
            <w:rStyle w:val="Hyperlink"/>
            <w:noProof/>
            <w:lang w:val="id-ID"/>
          </w:rPr>
          <w:t>3.1.1</w:t>
        </w:r>
        <w:r w:rsidR="004755CC" w:rsidRPr="004755CC">
          <w:rPr>
            <w:rFonts w:eastAsiaTheme="minorEastAsia"/>
            <w:noProof/>
            <w:lang w:eastAsia="en-ID"/>
          </w:rPr>
          <w:tab/>
        </w:r>
        <w:r w:rsidR="004755CC" w:rsidRPr="004755CC">
          <w:rPr>
            <w:rStyle w:val="Hyperlink"/>
            <w:noProof/>
            <w:lang w:val="id-ID"/>
          </w:rPr>
          <w:t>Pendekatan Penelitian</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25 \h </w:instrText>
        </w:r>
        <w:r w:rsidR="004755CC" w:rsidRPr="004755CC">
          <w:rPr>
            <w:noProof/>
            <w:webHidden/>
          </w:rPr>
        </w:r>
        <w:r w:rsidR="004755CC" w:rsidRPr="004755CC">
          <w:rPr>
            <w:noProof/>
            <w:webHidden/>
          </w:rPr>
          <w:fldChar w:fldCharType="separate"/>
        </w:r>
        <w:r w:rsidR="00B021B1">
          <w:rPr>
            <w:noProof/>
            <w:webHidden/>
          </w:rPr>
          <w:t>39</w:t>
        </w:r>
        <w:r w:rsidR="004755CC" w:rsidRPr="004755CC">
          <w:rPr>
            <w:noProof/>
            <w:webHidden/>
          </w:rPr>
          <w:fldChar w:fldCharType="end"/>
        </w:r>
      </w:hyperlink>
    </w:p>
    <w:p w14:paraId="1C7C5703" w14:textId="58130BE4" w:rsidR="004755CC" w:rsidRPr="004755CC" w:rsidRDefault="00F77A55" w:rsidP="009A485A">
      <w:pPr>
        <w:pStyle w:val="TOC3"/>
        <w:rPr>
          <w:rFonts w:eastAsiaTheme="minorEastAsia"/>
          <w:noProof/>
          <w:lang w:eastAsia="en-ID"/>
        </w:rPr>
      </w:pPr>
      <w:hyperlink w:anchor="_Toc156674426" w:history="1">
        <w:r w:rsidR="004755CC" w:rsidRPr="004755CC">
          <w:rPr>
            <w:rStyle w:val="Hyperlink"/>
            <w:noProof/>
            <w:lang w:val="id-ID"/>
          </w:rPr>
          <w:t>3.1.2</w:t>
        </w:r>
        <w:r w:rsidR="004755CC" w:rsidRPr="004755CC">
          <w:rPr>
            <w:rFonts w:eastAsiaTheme="minorEastAsia"/>
            <w:noProof/>
            <w:lang w:eastAsia="en-ID"/>
          </w:rPr>
          <w:tab/>
        </w:r>
        <w:r w:rsidR="004755CC" w:rsidRPr="004755CC">
          <w:rPr>
            <w:rStyle w:val="Hyperlink"/>
            <w:noProof/>
            <w:lang w:val="id-ID"/>
          </w:rPr>
          <w:t>Desain Penelitian</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26 \h </w:instrText>
        </w:r>
        <w:r w:rsidR="004755CC" w:rsidRPr="004755CC">
          <w:rPr>
            <w:noProof/>
            <w:webHidden/>
          </w:rPr>
        </w:r>
        <w:r w:rsidR="004755CC" w:rsidRPr="004755CC">
          <w:rPr>
            <w:noProof/>
            <w:webHidden/>
          </w:rPr>
          <w:fldChar w:fldCharType="separate"/>
        </w:r>
        <w:r w:rsidR="00B021B1">
          <w:rPr>
            <w:noProof/>
            <w:webHidden/>
          </w:rPr>
          <w:t>39</w:t>
        </w:r>
        <w:r w:rsidR="004755CC" w:rsidRPr="004755CC">
          <w:rPr>
            <w:noProof/>
            <w:webHidden/>
          </w:rPr>
          <w:fldChar w:fldCharType="end"/>
        </w:r>
      </w:hyperlink>
    </w:p>
    <w:p w14:paraId="6922C529" w14:textId="615B637D" w:rsidR="004755CC" w:rsidRPr="004755CC" w:rsidRDefault="00F77A55" w:rsidP="004755CC">
      <w:pPr>
        <w:pStyle w:val="TOC2"/>
        <w:spacing w:line="360" w:lineRule="auto"/>
        <w:rPr>
          <w:rFonts w:eastAsiaTheme="minorEastAsia"/>
          <w:noProof/>
          <w:lang w:eastAsia="en-ID"/>
        </w:rPr>
      </w:pPr>
      <w:hyperlink w:anchor="_Toc156674427" w:history="1">
        <w:r w:rsidR="004755CC" w:rsidRPr="004755CC">
          <w:rPr>
            <w:rStyle w:val="Hyperlink"/>
            <w:noProof/>
            <w:lang w:val="id-ID"/>
          </w:rPr>
          <w:t>3.2</w:t>
        </w:r>
        <w:r w:rsidR="004755CC" w:rsidRPr="004755CC">
          <w:rPr>
            <w:rFonts w:eastAsiaTheme="minorEastAsia"/>
            <w:noProof/>
            <w:lang w:eastAsia="en-ID"/>
          </w:rPr>
          <w:tab/>
        </w:r>
        <w:r w:rsidR="004755CC" w:rsidRPr="004755CC">
          <w:rPr>
            <w:rStyle w:val="Hyperlink"/>
            <w:noProof/>
            <w:lang w:val="id-ID"/>
          </w:rPr>
          <w:t>Prosedur Penelitian</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27 \h </w:instrText>
        </w:r>
        <w:r w:rsidR="004755CC" w:rsidRPr="004755CC">
          <w:rPr>
            <w:noProof/>
            <w:webHidden/>
          </w:rPr>
        </w:r>
        <w:r w:rsidR="004755CC" w:rsidRPr="004755CC">
          <w:rPr>
            <w:noProof/>
            <w:webHidden/>
          </w:rPr>
          <w:fldChar w:fldCharType="separate"/>
        </w:r>
        <w:r w:rsidR="00B021B1">
          <w:rPr>
            <w:noProof/>
            <w:webHidden/>
          </w:rPr>
          <w:t>40</w:t>
        </w:r>
        <w:r w:rsidR="004755CC" w:rsidRPr="004755CC">
          <w:rPr>
            <w:noProof/>
            <w:webHidden/>
          </w:rPr>
          <w:fldChar w:fldCharType="end"/>
        </w:r>
      </w:hyperlink>
    </w:p>
    <w:p w14:paraId="75F2A323" w14:textId="6EE39E1F" w:rsidR="004755CC" w:rsidRPr="004755CC" w:rsidRDefault="00F77A55" w:rsidP="004755CC">
      <w:pPr>
        <w:pStyle w:val="TOC2"/>
        <w:spacing w:line="360" w:lineRule="auto"/>
        <w:rPr>
          <w:rFonts w:eastAsiaTheme="minorEastAsia"/>
          <w:noProof/>
          <w:lang w:eastAsia="en-ID"/>
        </w:rPr>
      </w:pPr>
      <w:hyperlink w:anchor="_Toc156674428" w:history="1">
        <w:r w:rsidR="004755CC" w:rsidRPr="004755CC">
          <w:rPr>
            <w:rStyle w:val="Hyperlink"/>
            <w:noProof/>
            <w:lang w:val="id-ID"/>
          </w:rPr>
          <w:t>3.3</w:t>
        </w:r>
        <w:r w:rsidR="004755CC" w:rsidRPr="004755CC">
          <w:rPr>
            <w:rFonts w:eastAsiaTheme="minorEastAsia"/>
            <w:noProof/>
            <w:lang w:eastAsia="en-ID"/>
          </w:rPr>
          <w:tab/>
        </w:r>
        <w:r w:rsidR="004755CC" w:rsidRPr="004755CC">
          <w:rPr>
            <w:rStyle w:val="Hyperlink"/>
            <w:noProof/>
            <w:lang w:val="id-ID"/>
          </w:rPr>
          <w:t>Sumber Data</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28 \h </w:instrText>
        </w:r>
        <w:r w:rsidR="004755CC" w:rsidRPr="004755CC">
          <w:rPr>
            <w:noProof/>
            <w:webHidden/>
          </w:rPr>
        </w:r>
        <w:r w:rsidR="004755CC" w:rsidRPr="004755CC">
          <w:rPr>
            <w:noProof/>
            <w:webHidden/>
          </w:rPr>
          <w:fldChar w:fldCharType="separate"/>
        </w:r>
        <w:r w:rsidR="00B021B1">
          <w:rPr>
            <w:noProof/>
            <w:webHidden/>
          </w:rPr>
          <w:t>44</w:t>
        </w:r>
        <w:r w:rsidR="004755CC" w:rsidRPr="004755CC">
          <w:rPr>
            <w:noProof/>
            <w:webHidden/>
          </w:rPr>
          <w:fldChar w:fldCharType="end"/>
        </w:r>
      </w:hyperlink>
    </w:p>
    <w:p w14:paraId="78696F78" w14:textId="0C03F5C2" w:rsidR="004755CC" w:rsidRPr="004755CC" w:rsidRDefault="00F77A55" w:rsidP="009A485A">
      <w:pPr>
        <w:pStyle w:val="TOC3"/>
        <w:rPr>
          <w:rFonts w:eastAsiaTheme="minorEastAsia"/>
          <w:noProof/>
          <w:lang w:eastAsia="en-ID"/>
        </w:rPr>
      </w:pPr>
      <w:hyperlink w:anchor="_Toc156674429" w:history="1">
        <w:r w:rsidR="004755CC" w:rsidRPr="004755CC">
          <w:rPr>
            <w:rStyle w:val="Hyperlink"/>
            <w:noProof/>
            <w:lang w:val="id-ID"/>
          </w:rPr>
          <w:t>3.3.1</w:t>
        </w:r>
        <w:r w:rsidR="004755CC" w:rsidRPr="004755CC">
          <w:rPr>
            <w:rFonts w:eastAsiaTheme="minorEastAsia"/>
            <w:noProof/>
            <w:lang w:eastAsia="en-ID"/>
          </w:rPr>
          <w:tab/>
        </w:r>
        <w:r w:rsidR="004755CC" w:rsidRPr="004755CC">
          <w:rPr>
            <w:rStyle w:val="Hyperlink"/>
            <w:noProof/>
            <w:lang w:val="id-ID"/>
          </w:rPr>
          <w:t>Sumber Primer</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29 \h </w:instrText>
        </w:r>
        <w:r w:rsidR="004755CC" w:rsidRPr="004755CC">
          <w:rPr>
            <w:noProof/>
            <w:webHidden/>
          </w:rPr>
        </w:r>
        <w:r w:rsidR="004755CC" w:rsidRPr="004755CC">
          <w:rPr>
            <w:noProof/>
            <w:webHidden/>
          </w:rPr>
          <w:fldChar w:fldCharType="separate"/>
        </w:r>
        <w:r w:rsidR="00B021B1">
          <w:rPr>
            <w:noProof/>
            <w:webHidden/>
          </w:rPr>
          <w:t>44</w:t>
        </w:r>
        <w:r w:rsidR="004755CC" w:rsidRPr="004755CC">
          <w:rPr>
            <w:noProof/>
            <w:webHidden/>
          </w:rPr>
          <w:fldChar w:fldCharType="end"/>
        </w:r>
      </w:hyperlink>
    </w:p>
    <w:p w14:paraId="7FE6553C" w14:textId="542D9E14" w:rsidR="004755CC" w:rsidRPr="004755CC" w:rsidRDefault="00F77A55" w:rsidP="004755CC">
      <w:pPr>
        <w:pStyle w:val="TOC2"/>
        <w:spacing w:line="360" w:lineRule="auto"/>
        <w:rPr>
          <w:rFonts w:eastAsiaTheme="minorEastAsia"/>
          <w:noProof/>
          <w:lang w:eastAsia="en-ID"/>
        </w:rPr>
      </w:pPr>
      <w:hyperlink w:anchor="_Toc156674430" w:history="1">
        <w:r w:rsidR="004755CC" w:rsidRPr="004755CC">
          <w:rPr>
            <w:rStyle w:val="Hyperlink"/>
            <w:noProof/>
            <w:lang w:val="id-ID"/>
          </w:rPr>
          <w:t>3.4</w:t>
        </w:r>
        <w:r w:rsidR="004755CC" w:rsidRPr="004755CC">
          <w:rPr>
            <w:rFonts w:eastAsiaTheme="minorEastAsia"/>
            <w:noProof/>
            <w:lang w:eastAsia="en-ID"/>
          </w:rPr>
          <w:tab/>
        </w:r>
        <w:r w:rsidR="004755CC" w:rsidRPr="004755CC">
          <w:rPr>
            <w:rStyle w:val="Hyperlink"/>
            <w:noProof/>
            <w:lang w:val="id-ID"/>
          </w:rPr>
          <w:t>Wujud Data</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30 \h </w:instrText>
        </w:r>
        <w:r w:rsidR="004755CC" w:rsidRPr="004755CC">
          <w:rPr>
            <w:noProof/>
            <w:webHidden/>
          </w:rPr>
        </w:r>
        <w:r w:rsidR="004755CC" w:rsidRPr="004755CC">
          <w:rPr>
            <w:noProof/>
            <w:webHidden/>
          </w:rPr>
          <w:fldChar w:fldCharType="separate"/>
        </w:r>
        <w:r w:rsidR="00B021B1">
          <w:rPr>
            <w:noProof/>
            <w:webHidden/>
          </w:rPr>
          <w:t>45</w:t>
        </w:r>
        <w:r w:rsidR="004755CC" w:rsidRPr="004755CC">
          <w:rPr>
            <w:noProof/>
            <w:webHidden/>
          </w:rPr>
          <w:fldChar w:fldCharType="end"/>
        </w:r>
      </w:hyperlink>
    </w:p>
    <w:p w14:paraId="4260EEBC" w14:textId="7096EAF4" w:rsidR="004755CC" w:rsidRPr="004755CC" w:rsidRDefault="00F77A55" w:rsidP="004755CC">
      <w:pPr>
        <w:pStyle w:val="TOC2"/>
        <w:spacing w:line="360" w:lineRule="auto"/>
        <w:rPr>
          <w:rFonts w:eastAsiaTheme="minorEastAsia"/>
          <w:noProof/>
          <w:lang w:eastAsia="en-ID"/>
        </w:rPr>
      </w:pPr>
      <w:hyperlink w:anchor="_Toc156674431" w:history="1">
        <w:r w:rsidR="004755CC" w:rsidRPr="004755CC">
          <w:rPr>
            <w:rStyle w:val="Hyperlink"/>
            <w:noProof/>
            <w:lang w:val="id-ID"/>
          </w:rPr>
          <w:t>3.5</w:t>
        </w:r>
        <w:r w:rsidR="004755CC" w:rsidRPr="004755CC">
          <w:rPr>
            <w:rFonts w:eastAsiaTheme="minorEastAsia"/>
            <w:noProof/>
            <w:lang w:eastAsia="en-ID"/>
          </w:rPr>
          <w:tab/>
        </w:r>
        <w:r w:rsidR="004755CC" w:rsidRPr="004755CC">
          <w:rPr>
            <w:rStyle w:val="Hyperlink"/>
            <w:noProof/>
            <w:lang w:val="id-ID"/>
          </w:rPr>
          <w:t>Teknik Pengumpulan Data</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31 \h </w:instrText>
        </w:r>
        <w:r w:rsidR="004755CC" w:rsidRPr="004755CC">
          <w:rPr>
            <w:noProof/>
            <w:webHidden/>
          </w:rPr>
        </w:r>
        <w:r w:rsidR="004755CC" w:rsidRPr="004755CC">
          <w:rPr>
            <w:noProof/>
            <w:webHidden/>
          </w:rPr>
          <w:fldChar w:fldCharType="separate"/>
        </w:r>
        <w:r w:rsidR="00B021B1">
          <w:rPr>
            <w:noProof/>
            <w:webHidden/>
          </w:rPr>
          <w:t>46</w:t>
        </w:r>
        <w:r w:rsidR="004755CC" w:rsidRPr="004755CC">
          <w:rPr>
            <w:noProof/>
            <w:webHidden/>
          </w:rPr>
          <w:fldChar w:fldCharType="end"/>
        </w:r>
      </w:hyperlink>
    </w:p>
    <w:p w14:paraId="1BB37997" w14:textId="3D080EA6" w:rsidR="004755CC" w:rsidRPr="004755CC" w:rsidRDefault="00F77A55" w:rsidP="009A485A">
      <w:pPr>
        <w:pStyle w:val="TOC3"/>
        <w:rPr>
          <w:rFonts w:eastAsiaTheme="minorEastAsia"/>
          <w:noProof/>
          <w:lang w:eastAsia="en-ID"/>
        </w:rPr>
      </w:pPr>
      <w:hyperlink w:anchor="_Toc156674432" w:history="1">
        <w:r w:rsidR="004755CC" w:rsidRPr="004755CC">
          <w:rPr>
            <w:rStyle w:val="Hyperlink"/>
            <w:noProof/>
            <w:lang w:val="id-ID"/>
          </w:rPr>
          <w:t>3.5.1</w:t>
        </w:r>
        <w:r w:rsidR="004755CC" w:rsidRPr="004755CC">
          <w:rPr>
            <w:rFonts w:eastAsiaTheme="minorEastAsia"/>
            <w:noProof/>
            <w:lang w:eastAsia="en-ID"/>
          </w:rPr>
          <w:tab/>
        </w:r>
        <w:r w:rsidR="004755CC" w:rsidRPr="004755CC">
          <w:rPr>
            <w:rStyle w:val="Hyperlink"/>
            <w:noProof/>
            <w:lang w:val="id-ID"/>
          </w:rPr>
          <w:t>Instrumen Pengumpulan Data</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32 \h </w:instrText>
        </w:r>
        <w:r w:rsidR="004755CC" w:rsidRPr="004755CC">
          <w:rPr>
            <w:noProof/>
            <w:webHidden/>
          </w:rPr>
        </w:r>
        <w:r w:rsidR="004755CC" w:rsidRPr="004755CC">
          <w:rPr>
            <w:noProof/>
            <w:webHidden/>
          </w:rPr>
          <w:fldChar w:fldCharType="separate"/>
        </w:r>
        <w:r w:rsidR="00B021B1">
          <w:rPr>
            <w:noProof/>
            <w:webHidden/>
          </w:rPr>
          <w:t>46</w:t>
        </w:r>
        <w:r w:rsidR="004755CC" w:rsidRPr="004755CC">
          <w:rPr>
            <w:noProof/>
            <w:webHidden/>
          </w:rPr>
          <w:fldChar w:fldCharType="end"/>
        </w:r>
      </w:hyperlink>
    </w:p>
    <w:p w14:paraId="4F4C60C8" w14:textId="61DDC3AC" w:rsidR="004755CC" w:rsidRPr="004755CC" w:rsidRDefault="00F77A55" w:rsidP="009A485A">
      <w:pPr>
        <w:pStyle w:val="TOC3"/>
        <w:rPr>
          <w:rFonts w:eastAsiaTheme="minorEastAsia"/>
          <w:noProof/>
          <w:lang w:eastAsia="en-ID"/>
        </w:rPr>
      </w:pPr>
      <w:hyperlink w:anchor="_Toc156674433" w:history="1">
        <w:r w:rsidR="004755CC" w:rsidRPr="004755CC">
          <w:rPr>
            <w:rStyle w:val="Hyperlink"/>
            <w:noProof/>
            <w:lang w:val="id-ID"/>
          </w:rPr>
          <w:t>3.5.2</w:t>
        </w:r>
        <w:r w:rsidR="004755CC" w:rsidRPr="004755CC">
          <w:rPr>
            <w:rFonts w:eastAsiaTheme="minorEastAsia"/>
            <w:noProof/>
            <w:lang w:eastAsia="en-ID"/>
          </w:rPr>
          <w:tab/>
        </w:r>
        <w:r w:rsidR="004755CC" w:rsidRPr="004755CC">
          <w:rPr>
            <w:rStyle w:val="Hyperlink"/>
            <w:noProof/>
            <w:lang w:val="id-ID"/>
          </w:rPr>
          <w:t>Dokumentasi</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33 \h </w:instrText>
        </w:r>
        <w:r w:rsidR="004755CC" w:rsidRPr="004755CC">
          <w:rPr>
            <w:noProof/>
            <w:webHidden/>
          </w:rPr>
        </w:r>
        <w:r w:rsidR="004755CC" w:rsidRPr="004755CC">
          <w:rPr>
            <w:noProof/>
            <w:webHidden/>
          </w:rPr>
          <w:fldChar w:fldCharType="separate"/>
        </w:r>
        <w:r w:rsidR="00B021B1">
          <w:rPr>
            <w:noProof/>
            <w:webHidden/>
          </w:rPr>
          <w:t>57</w:t>
        </w:r>
        <w:r w:rsidR="004755CC" w:rsidRPr="004755CC">
          <w:rPr>
            <w:noProof/>
            <w:webHidden/>
          </w:rPr>
          <w:fldChar w:fldCharType="end"/>
        </w:r>
      </w:hyperlink>
    </w:p>
    <w:p w14:paraId="4029CB12" w14:textId="41D0F2FF" w:rsidR="004755CC" w:rsidRPr="004755CC" w:rsidRDefault="00F77A55" w:rsidP="004755CC">
      <w:pPr>
        <w:pStyle w:val="TOC2"/>
        <w:spacing w:line="360" w:lineRule="auto"/>
        <w:rPr>
          <w:rFonts w:eastAsiaTheme="minorEastAsia"/>
          <w:noProof/>
          <w:lang w:eastAsia="en-ID"/>
        </w:rPr>
      </w:pPr>
      <w:hyperlink w:anchor="_Toc156674434" w:history="1">
        <w:r w:rsidR="004755CC" w:rsidRPr="004755CC">
          <w:rPr>
            <w:rStyle w:val="Hyperlink"/>
            <w:noProof/>
            <w:lang w:val="id-ID"/>
          </w:rPr>
          <w:t>3.6</w:t>
        </w:r>
        <w:r w:rsidR="004755CC" w:rsidRPr="004755CC">
          <w:rPr>
            <w:rFonts w:eastAsiaTheme="minorEastAsia"/>
            <w:noProof/>
            <w:lang w:eastAsia="en-ID"/>
          </w:rPr>
          <w:tab/>
        </w:r>
        <w:r w:rsidR="004755CC" w:rsidRPr="004755CC">
          <w:rPr>
            <w:rStyle w:val="Hyperlink"/>
            <w:noProof/>
            <w:lang w:val="id-ID"/>
          </w:rPr>
          <w:t>Teknik Analisis Data</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34 \h </w:instrText>
        </w:r>
        <w:r w:rsidR="004755CC" w:rsidRPr="004755CC">
          <w:rPr>
            <w:noProof/>
            <w:webHidden/>
          </w:rPr>
        </w:r>
        <w:r w:rsidR="004755CC" w:rsidRPr="004755CC">
          <w:rPr>
            <w:noProof/>
            <w:webHidden/>
          </w:rPr>
          <w:fldChar w:fldCharType="separate"/>
        </w:r>
        <w:r w:rsidR="00B021B1">
          <w:rPr>
            <w:noProof/>
            <w:webHidden/>
          </w:rPr>
          <w:t>57</w:t>
        </w:r>
        <w:r w:rsidR="004755CC" w:rsidRPr="004755CC">
          <w:rPr>
            <w:noProof/>
            <w:webHidden/>
          </w:rPr>
          <w:fldChar w:fldCharType="end"/>
        </w:r>
      </w:hyperlink>
    </w:p>
    <w:p w14:paraId="1E605964" w14:textId="0DC137A3" w:rsidR="004755CC" w:rsidRPr="004755CC" w:rsidRDefault="00F77A55" w:rsidP="009A485A">
      <w:pPr>
        <w:pStyle w:val="TOC3"/>
        <w:rPr>
          <w:rFonts w:eastAsiaTheme="minorEastAsia"/>
          <w:noProof/>
          <w:lang w:eastAsia="en-ID"/>
        </w:rPr>
      </w:pPr>
      <w:hyperlink w:anchor="_Toc156674435" w:history="1">
        <w:r w:rsidR="004755CC" w:rsidRPr="004755CC">
          <w:rPr>
            <w:rStyle w:val="Hyperlink"/>
            <w:noProof/>
            <w:lang w:val="id-ID"/>
          </w:rPr>
          <w:t>3.6.1</w:t>
        </w:r>
        <w:r w:rsidR="004755CC" w:rsidRPr="004755CC">
          <w:rPr>
            <w:rFonts w:eastAsiaTheme="minorEastAsia"/>
            <w:noProof/>
            <w:lang w:eastAsia="en-ID"/>
          </w:rPr>
          <w:tab/>
        </w:r>
        <w:r w:rsidR="004755CC" w:rsidRPr="004755CC">
          <w:rPr>
            <w:rStyle w:val="Hyperlink"/>
            <w:noProof/>
            <w:lang w:val="id-ID"/>
          </w:rPr>
          <w:t>Angket Analisis Hasil Validitas Produk</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35 \h </w:instrText>
        </w:r>
        <w:r w:rsidR="004755CC" w:rsidRPr="004755CC">
          <w:rPr>
            <w:noProof/>
            <w:webHidden/>
          </w:rPr>
        </w:r>
        <w:r w:rsidR="004755CC" w:rsidRPr="004755CC">
          <w:rPr>
            <w:noProof/>
            <w:webHidden/>
          </w:rPr>
          <w:fldChar w:fldCharType="separate"/>
        </w:r>
        <w:r w:rsidR="00B021B1">
          <w:rPr>
            <w:noProof/>
            <w:webHidden/>
          </w:rPr>
          <w:t>57</w:t>
        </w:r>
        <w:r w:rsidR="004755CC" w:rsidRPr="004755CC">
          <w:rPr>
            <w:noProof/>
            <w:webHidden/>
          </w:rPr>
          <w:fldChar w:fldCharType="end"/>
        </w:r>
      </w:hyperlink>
    </w:p>
    <w:p w14:paraId="715221B9" w14:textId="73B93DBB" w:rsidR="004755CC" w:rsidRPr="004755CC" w:rsidRDefault="00F77A55" w:rsidP="009A485A">
      <w:pPr>
        <w:pStyle w:val="TOC3"/>
        <w:rPr>
          <w:rFonts w:eastAsiaTheme="minorEastAsia"/>
          <w:noProof/>
          <w:lang w:eastAsia="en-ID"/>
        </w:rPr>
      </w:pPr>
      <w:hyperlink w:anchor="_Toc156674436" w:history="1">
        <w:r w:rsidR="004755CC" w:rsidRPr="004755CC">
          <w:rPr>
            <w:rStyle w:val="Hyperlink"/>
            <w:noProof/>
            <w:lang w:val="id-ID"/>
          </w:rPr>
          <w:t>3.6.2</w:t>
        </w:r>
        <w:r w:rsidR="004755CC" w:rsidRPr="004755CC">
          <w:rPr>
            <w:rFonts w:eastAsiaTheme="minorEastAsia"/>
            <w:noProof/>
            <w:lang w:eastAsia="en-ID"/>
          </w:rPr>
          <w:tab/>
        </w:r>
        <w:r w:rsidR="004755CC" w:rsidRPr="004755CC">
          <w:rPr>
            <w:rStyle w:val="Hyperlink"/>
            <w:noProof/>
            <w:lang w:val="id-ID"/>
          </w:rPr>
          <w:t>Teknik Analisis Hasil Angket Respon Peserta Didik</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36 \h </w:instrText>
        </w:r>
        <w:r w:rsidR="004755CC" w:rsidRPr="004755CC">
          <w:rPr>
            <w:noProof/>
            <w:webHidden/>
          </w:rPr>
        </w:r>
        <w:r w:rsidR="004755CC" w:rsidRPr="004755CC">
          <w:rPr>
            <w:noProof/>
            <w:webHidden/>
          </w:rPr>
          <w:fldChar w:fldCharType="separate"/>
        </w:r>
        <w:r w:rsidR="00B021B1">
          <w:rPr>
            <w:noProof/>
            <w:webHidden/>
          </w:rPr>
          <w:t>59</w:t>
        </w:r>
        <w:r w:rsidR="004755CC" w:rsidRPr="004755CC">
          <w:rPr>
            <w:noProof/>
            <w:webHidden/>
          </w:rPr>
          <w:fldChar w:fldCharType="end"/>
        </w:r>
      </w:hyperlink>
    </w:p>
    <w:p w14:paraId="3EA4126A" w14:textId="30BBEA72" w:rsidR="004755CC" w:rsidRPr="004755CC" w:rsidRDefault="00F77A55" w:rsidP="004755CC">
      <w:pPr>
        <w:pStyle w:val="TOC2"/>
        <w:spacing w:line="360" w:lineRule="auto"/>
        <w:rPr>
          <w:rFonts w:eastAsiaTheme="minorEastAsia"/>
          <w:noProof/>
          <w:lang w:eastAsia="en-ID"/>
        </w:rPr>
      </w:pPr>
      <w:hyperlink w:anchor="_Toc156674438" w:history="1">
        <w:r w:rsidR="004755CC" w:rsidRPr="004755CC">
          <w:rPr>
            <w:rStyle w:val="Hyperlink"/>
            <w:noProof/>
            <w:lang w:val="id-ID"/>
          </w:rPr>
          <w:t>3.7</w:t>
        </w:r>
        <w:r w:rsidR="004755CC" w:rsidRPr="004755CC">
          <w:rPr>
            <w:rFonts w:eastAsiaTheme="minorEastAsia"/>
            <w:noProof/>
            <w:lang w:eastAsia="en-ID"/>
          </w:rPr>
          <w:tab/>
        </w:r>
        <w:r w:rsidR="004755CC" w:rsidRPr="004755CC">
          <w:rPr>
            <w:rStyle w:val="Hyperlink"/>
            <w:noProof/>
            <w:lang w:val="id-ID"/>
          </w:rPr>
          <w:t>Teknik Penyajian Hasil Analisis</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38 \h </w:instrText>
        </w:r>
        <w:r w:rsidR="004755CC" w:rsidRPr="004755CC">
          <w:rPr>
            <w:noProof/>
            <w:webHidden/>
          </w:rPr>
        </w:r>
        <w:r w:rsidR="004755CC" w:rsidRPr="004755CC">
          <w:rPr>
            <w:noProof/>
            <w:webHidden/>
          </w:rPr>
          <w:fldChar w:fldCharType="separate"/>
        </w:r>
        <w:r w:rsidR="00B021B1">
          <w:rPr>
            <w:noProof/>
            <w:webHidden/>
          </w:rPr>
          <w:t>61</w:t>
        </w:r>
        <w:r w:rsidR="004755CC" w:rsidRPr="004755CC">
          <w:rPr>
            <w:noProof/>
            <w:webHidden/>
          </w:rPr>
          <w:fldChar w:fldCharType="end"/>
        </w:r>
      </w:hyperlink>
    </w:p>
    <w:p w14:paraId="376331F8" w14:textId="7B91FE39" w:rsidR="004755CC" w:rsidRPr="004755CC" w:rsidRDefault="00F77A55" w:rsidP="004755CC">
      <w:pPr>
        <w:pStyle w:val="TOC1"/>
        <w:spacing w:line="360" w:lineRule="auto"/>
        <w:rPr>
          <w:rFonts w:eastAsiaTheme="minorEastAsia"/>
          <w:b w:val="0"/>
          <w:noProof/>
          <w:lang w:eastAsia="en-ID"/>
        </w:rPr>
      </w:pPr>
      <w:hyperlink w:anchor="_Toc156674439" w:history="1">
        <w:r w:rsidR="004755CC" w:rsidRPr="004755CC">
          <w:rPr>
            <w:rStyle w:val="Hyperlink"/>
            <w:noProof/>
            <w:lang w:val="id-ID"/>
          </w:rPr>
          <w:t>BAB IV HASIL PENELITIAN DAN PEMBAHASAN</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39 \h </w:instrText>
        </w:r>
        <w:r w:rsidR="004755CC" w:rsidRPr="004755CC">
          <w:rPr>
            <w:noProof/>
            <w:webHidden/>
          </w:rPr>
        </w:r>
        <w:r w:rsidR="004755CC" w:rsidRPr="004755CC">
          <w:rPr>
            <w:noProof/>
            <w:webHidden/>
          </w:rPr>
          <w:fldChar w:fldCharType="separate"/>
        </w:r>
        <w:r w:rsidR="00B021B1">
          <w:rPr>
            <w:noProof/>
            <w:webHidden/>
          </w:rPr>
          <w:t>62</w:t>
        </w:r>
        <w:r w:rsidR="004755CC" w:rsidRPr="004755CC">
          <w:rPr>
            <w:noProof/>
            <w:webHidden/>
          </w:rPr>
          <w:fldChar w:fldCharType="end"/>
        </w:r>
      </w:hyperlink>
    </w:p>
    <w:p w14:paraId="7380B92D" w14:textId="725806FA" w:rsidR="004755CC" w:rsidRPr="004755CC" w:rsidRDefault="00F77A55" w:rsidP="004755CC">
      <w:pPr>
        <w:pStyle w:val="TOC2"/>
        <w:spacing w:line="360" w:lineRule="auto"/>
        <w:rPr>
          <w:rFonts w:eastAsiaTheme="minorEastAsia"/>
          <w:noProof/>
          <w:lang w:eastAsia="en-ID"/>
        </w:rPr>
      </w:pPr>
      <w:hyperlink w:anchor="_Toc156674440" w:history="1">
        <w:r w:rsidR="004755CC" w:rsidRPr="004755CC">
          <w:rPr>
            <w:rStyle w:val="Hyperlink"/>
            <w:noProof/>
            <w:lang w:val="id-ID"/>
          </w:rPr>
          <w:t>4.1</w:t>
        </w:r>
        <w:r w:rsidR="004755CC" w:rsidRPr="004755CC">
          <w:rPr>
            <w:rFonts w:eastAsiaTheme="minorEastAsia"/>
            <w:noProof/>
            <w:lang w:eastAsia="en-ID"/>
          </w:rPr>
          <w:tab/>
        </w:r>
        <w:r w:rsidR="004755CC" w:rsidRPr="004755CC">
          <w:rPr>
            <w:rStyle w:val="Hyperlink"/>
            <w:noProof/>
            <w:lang w:val="id-ID"/>
          </w:rPr>
          <w:t>Hasil Penelitian</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40 \h </w:instrText>
        </w:r>
        <w:r w:rsidR="004755CC" w:rsidRPr="004755CC">
          <w:rPr>
            <w:noProof/>
            <w:webHidden/>
          </w:rPr>
        </w:r>
        <w:r w:rsidR="004755CC" w:rsidRPr="004755CC">
          <w:rPr>
            <w:noProof/>
            <w:webHidden/>
          </w:rPr>
          <w:fldChar w:fldCharType="separate"/>
        </w:r>
        <w:r w:rsidR="00B021B1">
          <w:rPr>
            <w:noProof/>
            <w:webHidden/>
          </w:rPr>
          <w:t>62</w:t>
        </w:r>
        <w:r w:rsidR="004755CC" w:rsidRPr="004755CC">
          <w:rPr>
            <w:noProof/>
            <w:webHidden/>
          </w:rPr>
          <w:fldChar w:fldCharType="end"/>
        </w:r>
      </w:hyperlink>
    </w:p>
    <w:p w14:paraId="2C4CFB7E" w14:textId="33FCF284" w:rsidR="004755CC" w:rsidRPr="004755CC" w:rsidRDefault="00F77A55" w:rsidP="009A485A">
      <w:pPr>
        <w:pStyle w:val="TOC3"/>
        <w:rPr>
          <w:rFonts w:eastAsiaTheme="minorEastAsia"/>
          <w:noProof/>
          <w:lang w:eastAsia="en-ID"/>
        </w:rPr>
      </w:pPr>
      <w:hyperlink w:anchor="_Toc156674441" w:history="1">
        <w:r w:rsidR="004755CC" w:rsidRPr="004755CC">
          <w:rPr>
            <w:rStyle w:val="Hyperlink"/>
            <w:noProof/>
            <w:lang w:val="id-ID"/>
          </w:rPr>
          <w:t>4.1.1</w:t>
        </w:r>
        <w:r w:rsidR="004755CC" w:rsidRPr="004755CC">
          <w:rPr>
            <w:rFonts w:eastAsiaTheme="minorEastAsia"/>
            <w:noProof/>
            <w:lang w:eastAsia="en-ID"/>
          </w:rPr>
          <w:tab/>
        </w:r>
        <w:r w:rsidR="004755CC" w:rsidRPr="004755CC">
          <w:rPr>
            <w:rStyle w:val="Hyperlink"/>
            <w:bCs/>
            <w:noProof/>
            <w:lang w:val="en-US"/>
          </w:rPr>
          <w:t xml:space="preserve">Hasil </w:t>
        </w:r>
        <w:r w:rsidR="004755CC" w:rsidRPr="004755CC">
          <w:rPr>
            <w:rStyle w:val="Hyperlink"/>
            <w:bCs/>
            <w:noProof/>
            <w:lang w:val="id-ID"/>
          </w:rPr>
          <w:t xml:space="preserve">Pengembangan Modul Ajar IPA Terpadu berbasis </w:t>
        </w:r>
        <w:r w:rsidR="004755CC" w:rsidRPr="004755CC">
          <w:rPr>
            <w:rStyle w:val="Hyperlink"/>
            <w:bCs/>
            <w:i/>
            <w:iCs/>
            <w:noProof/>
            <w:lang w:val="id-ID"/>
          </w:rPr>
          <w:t>Scientific Issu</w:t>
        </w:r>
        <w:r w:rsidR="009A485A">
          <w:rPr>
            <w:rStyle w:val="Hyperlink"/>
            <w:bCs/>
            <w:i/>
            <w:iCs/>
            <w:noProof/>
            <w:lang w:val="en-US"/>
          </w:rPr>
          <w:t>es</w:t>
        </w:r>
        <w:r w:rsidR="004755CC" w:rsidRPr="004755CC">
          <w:rPr>
            <w:rStyle w:val="Hyperlink"/>
            <w:bCs/>
            <w:noProof/>
            <w:lang w:val="id-ID"/>
          </w:rPr>
          <w:t xml:space="preserve"> Materi Suhu untuk Menguatkan Karakter Abad-21 Peserta Didik SMP</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41 \h </w:instrText>
        </w:r>
        <w:r w:rsidR="004755CC" w:rsidRPr="004755CC">
          <w:rPr>
            <w:noProof/>
            <w:webHidden/>
          </w:rPr>
        </w:r>
        <w:r w:rsidR="004755CC" w:rsidRPr="004755CC">
          <w:rPr>
            <w:noProof/>
            <w:webHidden/>
          </w:rPr>
          <w:fldChar w:fldCharType="separate"/>
        </w:r>
        <w:r w:rsidR="00B021B1">
          <w:rPr>
            <w:noProof/>
            <w:webHidden/>
          </w:rPr>
          <w:t>62</w:t>
        </w:r>
        <w:r w:rsidR="004755CC" w:rsidRPr="004755CC">
          <w:rPr>
            <w:noProof/>
            <w:webHidden/>
          </w:rPr>
          <w:fldChar w:fldCharType="end"/>
        </w:r>
      </w:hyperlink>
    </w:p>
    <w:p w14:paraId="2058EC43" w14:textId="6B3B6769" w:rsidR="004755CC" w:rsidRPr="004755CC" w:rsidRDefault="00F77A55" w:rsidP="009A485A">
      <w:pPr>
        <w:pStyle w:val="TOC3"/>
        <w:rPr>
          <w:rFonts w:eastAsiaTheme="minorEastAsia"/>
          <w:noProof/>
          <w:lang w:eastAsia="en-ID"/>
        </w:rPr>
      </w:pPr>
      <w:hyperlink w:anchor="_Toc156674442" w:history="1">
        <w:r w:rsidR="004755CC" w:rsidRPr="004755CC">
          <w:rPr>
            <w:rStyle w:val="Hyperlink"/>
            <w:noProof/>
            <w:lang w:val="id-ID"/>
          </w:rPr>
          <w:t>4.1.2</w:t>
        </w:r>
        <w:r w:rsidR="004755CC" w:rsidRPr="004755CC">
          <w:rPr>
            <w:rFonts w:eastAsiaTheme="minorEastAsia"/>
            <w:noProof/>
            <w:lang w:eastAsia="en-ID"/>
          </w:rPr>
          <w:tab/>
        </w:r>
        <w:r w:rsidR="004755CC" w:rsidRPr="004755CC">
          <w:rPr>
            <w:rStyle w:val="Hyperlink"/>
            <w:bCs/>
            <w:noProof/>
            <w:lang w:val="en-US"/>
          </w:rPr>
          <w:t xml:space="preserve">Hasil </w:t>
        </w:r>
        <w:r w:rsidR="004755CC" w:rsidRPr="004755CC">
          <w:rPr>
            <w:rStyle w:val="Hyperlink"/>
            <w:bCs/>
            <w:noProof/>
            <w:lang w:val="id-ID"/>
          </w:rPr>
          <w:t xml:space="preserve">Kelayakan Modul Ajar IPA Terpadu berbasis </w:t>
        </w:r>
        <w:r w:rsidR="004755CC" w:rsidRPr="004755CC">
          <w:rPr>
            <w:rStyle w:val="Hyperlink"/>
            <w:bCs/>
            <w:i/>
            <w:iCs/>
            <w:noProof/>
            <w:lang w:val="id-ID"/>
          </w:rPr>
          <w:t>Scientific Issu</w:t>
        </w:r>
        <w:r w:rsidR="009A485A">
          <w:rPr>
            <w:rStyle w:val="Hyperlink"/>
            <w:bCs/>
            <w:i/>
            <w:iCs/>
            <w:noProof/>
            <w:lang w:val="en-US"/>
          </w:rPr>
          <w:t>es</w:t>
        </w:r>
        <w:r w:rsidR="004755CC" w:rsidRPr="004755CC">
          <w:rPr>
            <w:rStyle w:val="Hyperlink"/>
            <w:bCs/>
            <w:noProof/>
            <w:lang w:val="id-ID"/>
          </w:rPr>
          <w:t xml:space="preserve"> Materi Suhu untuk Menguatkan Karakter Abad-21 Peserta Didik SMP</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42 \h </w:instrText>
        </w:r>
        <w:r w:rsidR="004755CC" w:rsidRPr="004755CC">
          <w:rPr>
            <w:noProof/>
            <w:webHidden/>
          </w:rPr>
        </w:r>
        <w:r w:rsidR="004755CC" w:rsidRPr="004755CC">
          <w:rPr>
            <w:noProof/>
            <w:webHidden/>
          </w:rPr>
          <w:fldChar w:fldCharType="separate"/>
        </w:r>
        <w:r w:rsidR="00B021B1">
          <w:rPr>
            <w:noProof/>
            <w:webHidden/>
          </w:rPr>
          <w:t>76</w:t>
        </w:r>
        <w:r w:rsidR="004755CC" w:rsidRPr="004755CC">
          <w:rPr>
            <w:noProof/>
            <w:webHidden/>
          </w:rPr>
          <w:fldChar w:fldCharType="end"/>
        </w:r>
      </w:hyperlink>
    </w:p>
    <w:p w14:paraId="770AC4BC" w14:textId="1910ED55" w:rsidR="004755CC" w:rsidRPr="004755CC" w:rsidRDefault="00F77A55" w:rsidP="004755CC">
      <w:pPr>
        <w:pStyle w:val="TOC2"/>
        <w:spacing w:line="360" w:lineRule="auto"/>
        <w:rPr>
          <w:rFonts w:eastAsiaTheme="minorEastAsia"/>
          <w:noProof/>
          <w:lang w:eastAsia="en-ID"/>
        </w:rPr>
      </w:pPr>
      <w:hyperlink w:anchor="_Toc156674444" w:history="1">
        <w:r w:rsidR="004755CC" w:rsidRPr="004755CC">
          <w:rPr>
            <w:rStyle w:val="Hyperlink"/>
            <w:noProof/>
            <w:lang w:val="id-ID"/>
          </w:rPr>
          <w:t>4.2</w:t>
        </w:r>
        <w:r w:rsidR="004755CC" w:rsidRPr="004755CC">
          <w:rPr>
            <w:rFonts w:eastAsiaTheme="minorEastAsia"/>
            <w:noProof/>
            <w:lang w:eastAsia="en-ID"/>
          </w:rPr>
          <w:tab/>
        </w:r>
        <w:r w:rsidR="004755CC" w:rsidRPr="004755CC">
          <w:rPr>
            <w:rStyle w:val="Hyperlink"/>
            <w:noProof/>
            <w:lang w:val="id-ID"/>
          </w:rPr>
          <w:t>Pembahasan Penelitian</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44 \h </w:instrText>
        </w:r>
        <w:r w:rsidR="004755CC" w:rsidRPr="004755CC">
          <w:rPr>
            <w:noProof/>
            <w:webHidden/>
          </w:rPr>
        </w:r>
        <w:r w:rsidR="004755CC" w:rsidRPr="004755CC">
          <w:rPr>
            <w:noProof/>
            <w:webHidden/>
          </w:rPr>
          <w:fldChar w:fldCharType="separate"/>
        </w:r>
        <w:r w:rsidR="00B021B1">
          <w:rPr>
            <w:noProof/>
            <w:webHidden/>
          </w:rPr>
          <w:t>86</w:t>
        </w:r>
        <w:r w:rsidR="004755CC" w:rsidRPr="004755CC">
          <w:rPr>
            <w:noProof/>
            <w:webHidden/>
          </w:rPr>
          <w:fldChar w:fldCharType="end"/>
        </w:r>
      </w:hyperlink>
    </w:p>
    <w:p w14:paraId="732A5D20" w14:textId="3CBC3CE4" w:rsidR="004755CC" w:rsidRPr="004755CC" w:rsidRDefault="00F77A55" w:rsidP="009A485A">
      <w:pPr>
        <w:pStyle w:val="TOC3"/>
        <w:rPr>
          <w:rFonts w:eastAsiaTheme="minorEastAsia"/>
          <w:noProof/>
          <w:lang w:eastAsia="en-ID"/>
        </w:rPr>
      </w:pPr>
      <w:hyperlink w:anchor="_Toc156674445" w:history="1">
        <w:r w:rsidR="004755CC" w:rsidRPr="004755CC">
          <w:rPr>
            <w:rStyle w:val="Hyperlink"/>
            <w:noProof/>
            <w:lang w:val="id-ID"/>
          </w:rPr>
          <w:t>4.2.1</w:t>
        </w:r>
        <w:r w:rsidR="004755CC" w:rsidRPr="004755CC">
          <w:rPr>
            <w:rFonts w:eastAsiaTheme="minorEastAsia"/>
            <w:noProof/>
            <w:lang w:eastAsia="en-ID"/>
          </w:rPr>
          <w:tab/>
        </w:r>
        <w:r w:rsidR="004755CC" w:rsidRPr="004755CC">
          <w:rPr>
            <w:rStyle w:val="Hyperlink"/>
            <w:bCs/>
            <w:noProof/>
            <w:lang w:val="id-ID"/>
          </w:rPr>
          <w:t xml:space="preserve">Pengembangan Modul Ajar IPA Terpadu berbasis </w:t>
        </w:r>
        <w:r w:rsidR="004755CC" w:rsidRPr="004755CC">
          <w:rPr>
            <w:rStyle w:val="Hyperlink"/>
            <w:bCs/>
            <w:i/>
            <w:iCs/>
            <w:noProof/>
            <w:lang w:val="id-ID"/>
          </w:rPr>
          <w:t>Scientific Issu</w:t>
        </w:r>
        <w:r w:rsidR="009A485A">
          <w:rPr>
            <w:rStyle w:val="Hyperlink"/>
            <w:bCs/>
            <w:i/>
            <w:iCs/>
            <w:noProof/>
            <w:lang w:val="en-US"/>
          </w:rPr>
          <w:t>es</w:t>
        </w:r>
        <w:r w:rsidR="004755CC" w:rsidRPr="004755CC">
          <w:rPr>
            <w:rStyle w:val="Hyperlink"/>
            <w:bCs/>
            <w:noProof/>
            <w:lang w:val="id-ID"/>
          </w:rPr>
          <w:t xml:space="preserve"> Materi Suhu untuk Menguatkan Karakter Abad-21 Peserta Didik SMP</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45 \h </w:instrText>
        </w:r>
        <w:r w:rsidR="004755CC" w:rsidRPr="004755CC">
          <w:rPr>
            <w:noProof/>
            <w:webHidden/>
          </w:rPr>
        </w:r>
        <w:r w:rsidR="004755CC" w:rsidRPr="004755CC">
          <w:rPr>
            <w:noProof/>
            <w:webHidden/>
          </w:rPr>
          <w:fldChar w:fldCharType="separate"/>
        </w:r>
        <w:r w:rsidR="00B021B1">
          <w:rPr>
            <w:noProof/>
            <w:webHidden/>
          </w:rPr>
          <w:t>86</w:t>
        </w:r>
        <w:r w:rsidR="004755CC" w:rsidRPr="004755CC">
          <w:rPr>
            <w:noProof/>
            <w:webHidden/>
          </w:rPr>
          <w:fldChar w:fldCharType="end"/>
        </w:r>
      </w:hyperlink>
    </w:p>
    <w:p w14:paraId="3B438624" w14:textId="621ADF98" w:rsidR="004755CC" w:rsidRPr="004755CC" w:rsidRDefault="00F77A55" w:rsidP="009A485A">
      <w:pPr>
        <w:pStyle w:val="TOC3"/>
        <w:rPr>
          <w:rFonts w:eastAsiaTheme="minorEastAsia"/>
          <w:noProof/>
          <w:lang w:eastAsia="en-ID"/>
        </w:rPr>
      </w:pPr>
      <w:hyperlink w:anchor="_Toc156674446" w:history="1">
        <w:r w:rsidR="004755CC" w:rsidRPr="004755CC">
          <w:rPr>
            <w:rStyle w:val="Hyperlink"/>
            <w:noProof/>
            <w:lang w:val="id-ID"/>
          </w:rPr>
          <w:t>4.2.2</w:t>
        </w:r>
        <w:r w:rsidR="004755CC" w:rsidRPr="004755CC">
          <w:rPr>
            <w:rFonts w:eastAsiaTheme="minorEastAsia"/>
            <w:noProof/>
            <w:lang w:eastAsia="en-ID"/>
          </w:rPr>
          <w:tab/>
        </w:r>
        <w:r w:rsidR="004755CC" w:rsidRPr="004755CC">
          <w:rPr>
            <w:rStyle w:val="Hyperlink"/>
            <w:bCs/>
            <w:noProof/>
            <w:lang w:val="id-ID"/>
          </w:rPr>
          <w:t xml:space="preserve">Kelayakan Modul Ajar IPA Terpadu berbasis </w:t>
        </w:r>
        <w:r w:rsidR="004755CC" w:rsidRPr="004755CC">
          <w:rPr>
            <w:rStyle w:val="Hyperlink"/>
            <w:bCs/>
            <w:i/>
            <w:iCs/>
            <w:noProof/>
            <w:lang w:val="id-ID"/>
          </w:rPr>
          <w:t>Scientific Issu</w:t>
        </w:r>
        <w:r w:rsidR="009A485A">
          <w:rPr>
            <w:rStyle w:val="Hyperlink"/>
            <w:bCs/>
            <w:i/>
            <w:iCs/>
            <w:noProof/>
            <w:lang w:val="en-US"/>
          </w:rPr>
          <w:t xml:space="preserve">es </w:t>
        </w:r>
        <w:r w:rsidR="004755CC" w:rsidRPr="004755CC">
          <w:rPr>
            <w:rStyle w:val="Hyperlink"/>
            <w:bCs/>
            <w:noProof/>
            <w:lang w:val="id-ID"/>
          </w:rPr>
          <w:t>Materi Suhu untuk Menguatkan Karakter Abad-21 Peserta Didik SMP</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46 \h </w:instrText>
        </w:r>
        <w:r w:rsidR="004755CC" w:rsidRPr="004755CC">
          <w:rPr>
            <w:noProof/>
            <w:webHidden/>
          </w:rPr>
        </w:r>
        <w:r w:rsidR="004755CC" w:rsidRPr="004755CC">
          <w:rPr>
            <w:noProof/>
            <w:webHidden/>
          </w:rPr>
          <w:fldChar w:fldCharType="separate"/>
        </w:r>
        <w:r w:rsidR="00B021B1">
          <w:rPr>
            <w:noProof/>
            <w:webHidden/>
          </w:rPr>
          <w:t>121</w:t>
        </w:r>
        <w:r w:rsidR="004755CC" w:rsidRPr="004755CC">
          <w:rPr>
            <w:noProof/>
            <w:webHidden/>
          </w:rPr>
          <w:fldChar w:fldCharType="end"/>
        </w:r>
      </w:hyperlink>
    </w:p>
    <w:p w14:paraId="030AB8A2" w14:textId="00913A64" w:rsidR="004755CC" w:rsidRPr="004755CC" w:rsidRDefault="00F77A55" w:rsidP="004755CC">
      <w:pPr>
        <w:pStyle w:val="TOC1"/>
        <w:spacing w:line="360" w:lineRule="auto"/>
        <w:rPr>
          <w:rFonts w:eastAsiaTheme="minorEastAsia"/>
          <w:b w:val="0"/>
          <w:noProof/>
          <w:lang w:eastAsia="en-ID"/>
        </w:rPr>
      </w:pPr>
      <w:hyperlink w:anchor="_Toc156674448" w:history="1">
        <w:r w:rsidR="004755CC" w:rsidRPr="004755CC">
          <w:rPr>
            <w:rStyle w:val="Hyperlink"/>
            <w:noProof/>
            <w:lang w:val="id-ID"/>
          </w:rPr>
          <w:t xml:space="preserve">BAB V </w:t>
        </w:r>
        <w:r w:rsidR="004755CC" w:rsidRPr="004755CC">
          <w:rPr>
            <w:rStyle w:val="Hyperlink"/>
            <w:noProof/>
            <w:lang w:val="en-US"/>
          </w:rPr>
          <w:t>PENUTUP</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48 \h </w:instrText>
        </w:r>
        <w:r w:rsidR="004755CC" w:rsidRPr="004755CC">
          <w:rPr>
            <w:noProof/>
            <w:webHidden/>
          </w:rPr>
        </w:r>
        <w:r w:rsidR="004755CC" w:rsidRPr="004755CC">
          <w:rPr>
            <w:noProof/>
            <w:webHidden/>
          </w:rPr>
          <w:fldChar w:fldCharType="separate"/>
        </w:r>
        <w:r w:rsidR="00B021B1">
          <w:rPr>
            <w:noProof/>
            <w:webHidden/>
          </w:rPr>
          <w:t>130</w:t>
        </w:r>
        <w:r w:rsidR="004755CC" w:rsidRPr="004755CC">
          <w:rPr>
            <w:noProof/>
            <w:webHidden/>
          </w:rPr>
          <w:fldChar w:fldCharType="end"/>
        </w:r>
      </w:hyperlink>
    </w:p>
    <w:p w14:paraId="4D59C5E4" w14:textId="007728BA" w:rsidR="004755CC" w:rsidRPr="004755CC" w:rsidRDefault="00F77A55" w:rsidP="004755CC">
      <w:pPr>
        <w:pStyle w:val="TOC2"/>
        <w:spacing w:line="360" w:lineRule="auto"/>
        <w:rPr>
          <w:rFonts w:eastAsiaTheme="minorEastAsia"/>
          <w:noProof/>
          <w:lang w:eastAsia="en-ID"/>
        </w:rPr>
      </w:pPr>
      <w:hyperlink w:anchor="_Toc156674449" w:history="1">
        <w:r w:rsidR="004755CC" w:rsidRPr="004755CC">
          <w:rPr>
            <w:rStyle w:val="Hyperlink"/>
            <w:noProof/>
            <w:lang w:val="id-ID"/>
          </w:rPr>
          <w:t>5.1</w:t>
        </w:r>
        <w:r w:rsidR="004755CC" w:rsidRPr="004755CC">
          <w:rPr>
            <w:rFonts w:eastAsiaTheme="minorEastAsia"/>
            <w:noProof/>
            <w:lang w:eastAsia="en-ID"/>
          </w:rPr>
          <w:tab/>
        </w:r>
        <w:r w:rsidR="004755CC" w:rsidRPr="004755CC">
          <w:rPr>
            <w:rStyle w:val="Hyperlink"/>
            <w:noProof/>
            <w:lang w:val="en-US"/>
          </w:rPr>
          <w:t>S</w:t>
        </w:r>
        <w:r w:rsidR="004755CC" w:rsidRPr="004755CC">
          <w:rPr>
            <w:rStyle w:val="Hyperlink"/>
            <w:noProof/>
            <w:lang w:val="id-ID"/>
          </w:rPr>
          <w:t>impulan</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49 \h </w:instrText>
        </w:r>
        <w:r w:rsidR="004755CC" w:rsidRPr="004755CC">
          <w:rPr>
            <w:noProof/>
            <w:webHidden/>
          </w:rPr>
        </w:r>
        <w:r w:rsidR="004755CC" w:rsidRPr="004755CC">
          <w:rPr>
            <w:noProof/>
            <w:webHidden/>
          </w:rPr>
          <w:fldChar w:fldCharType="separate"/>
        </w:r>
        <w:r w:rsidR="00B021B1">
          <w:rPr>
            <w:noProof/>
            <w:webHidden/>
          </w:rPr>
          <w:t>130</w:t>
        </w:r>
        <w:r w:rsidR="004755CC" w:rsidRPr="004755CC">
          <w:rPr>
            <w:noProof/>
            <w:webHidden/>
          </w:rPr>
          <w:fldChar w:fldCharType="end"/>
        </w:r>
      </w:hyperlink>
    </w:p>
    <w:p w14:paraId="080987A9" w14:textId="2E805857" w:rsidR="004755CC" w:rsidRPr="004755CC" w:rsidRDefault="00F77A55" w:rsidP="004755CC">
      <w:pPr>
        <w:pStyle w:val="TOC2"/>
        <w:spacing w:line="360" w:lineRule="auto"/>
        <w:rPr>
          <w:rFonts w:eastAsiaTheme="minorEastAsia"/>
          <w:noProof/>
          <w:lang w:eastAsia="en-ID"/>
        </w:rPr>
      </w:pPr>
      <w:hyperlink w:anchor="_Toc156674450" w:history="1">
        <w:r w:rsidR="004755CC" w:rsidRPr="004755CC">
          <w:rPr>
            <w:rStyle w:val="Hyperlink"/>
            <w:noProof/>
            <w:lang w:val="id-ID"/>
          </w:rPr>
          <w:t>5.2</w:t>
        </w:r>
        <w:r w:rsidR="004755CC" w:rsidRPr="004755CC">
          <w:rPr>
            <w:rFonts w:eastAsiaTheme="minorEastAsia"/>
            <w:noProof/>
            <w:lang w:eastAsia="en-ID"/>
          </w:rPr>
          <w:tab/>
        </w:r>
        <w:r w:rsidR="004755CC" w:rsidRPr="004755CC">
          <w:rPr>
            <w:rStyle w:val="Hyperlink"/>
            <w:noProof/>
            <w:lang w:val="id-ID"/>
          </w:rPr>
          <w:t>Saran</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50 \h </w:instrText>
        </w:r>
        <w:r w:rsidR="004755CC" w:rsidRPr="004755CC">
          <w:rPr>
            <w:noProof/>
            <w:webHidden/>
          </w:rPr>
        </w:r>
        <w:r w:rsidR="004755CC" w:rsidRPr="004755CC">
          <w:rPr>
            <w:noProof/>
            <w:webHidden/>
          </w:rPr>
          <w:fldChar w:fldCharType="separate"/>
        </w:r>
        <w:r w:rsidR="00B021B1">
          <w:rPr>
            <w:noProof/>
            <w:webHidden/>
          </w:rPr>
          <w:t>131</w:t>
        </w:r>
        <w:r w:rsidR="004755CC" w:rsidRPr="004755CC">
          <w:rPr>
            <w:noProof/>
            <w:webHidden/>
          </w:rPr>
          <w:fldChar w:fldCharType="end"/>
        </w:r>
      </w:hyperlink>
    </w:p>
    <w:p w14:paraId="70A621FA" w14:textId="3789EF5D" w:rsidR="004755CC" w:rsidRPr="004755CC" w:rsidRDefault="00F77A55" w:rsidP="004755CC">
      <w:pPr>
        <w:pStyle w:val="TOC1"/>
        <w:spacing w:line="360" w:lineRule="auto"/>
        <w:rPr>
          <w:rFonts w:eastAsiaTheme="minorEastAsia"/>
          <w:b w:val="0"/>
          <w:noProof/>
          <w:lang w:eastAsia="en-ID"/>
        </w:rPr>
      </w:pPr>
      <w:hyperlink w:anchor="_Toc156674451" w:history="1">
        <w:r w:rsidR="004755CC" w:rsidRPr="004755CC">
          <w:rPr>
            <w:rStyle w:val="Hyperlink"/>
            <w:noProof/>
            <w:lang w:val="id-ID"/>
          </w:rPr>
          <w:t>DAFTAR PUSTAKA</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51 \h </w:instrText>
        </w:r>
        <w:r w:rsidR="004755CC" w:rsidRPr="004755CC">
          <w:rPr>
            <w:noProof/>
            <w:webHidden/>
          </w:rPr>
        </w:r>
        <w:r w:rsidR="004755CC" w:rsidRPr="004755CC">
          <w:rPr>
            <w:noProof/>
            <w:webHidden/>
          </w:rPr>
          <w:fldChar w:fldCharType="separate"/>
        </w:r>
        <w:r w:rsidR="00B021B1">
          <w:rPr>
            <w:noProof/>
            <w:webHidden/>
          </w:rPr>
          <w:t>132</w:t>
        </w:r>
        <w:r w:rsidR="004755CC" w:rsidRPr="004755CC">
          <w:rPr>
            <w:noProof/>
            <w:webHidden/>
          </w:rPr>
          <w:fldChar w:fldCharType="end"/>
        </w:r>
      </w:hyperlink>
    </w:p>
    <w:p w14:paraId="30726DE1" w14:textId="2C05DF5F" w:rsidR="004755CC" w:rsidRPr="004755CC" w:rsidRDefault="00F77A55" w:rsidP="004755CC">
      <w:pPr>
        <w:pStyle w:val="TOC1"/>
        <w:spacing w:line="360" w:lineRule="auto"/>
        <w:rPr>
          <w:rFonts w:eastAsiaTheme="minorEastAsia"/>
          <w:b w:val="0"/>
          <w:noProof/>
          <w:lang w:eastAsia="en-ID"/>
        </w:rPr>
      </w:pPr>
      <w:hyperlink w:anchor="_Toc156674452" w:history="1">
        <w:r w:rsidR="004755CC" w:rsidRPr="004755CC">
          <w:rPr>
            <w:rStyle w:val="Hyperlink"/>
            <w:noProof/>
            <w:lang w:val="en-US"/>
          </w:rPr>
          <w:t>LAMPIRAN</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52 \h </w:instrText>
        </w:r>
        <w:r w:rsidR="004755CC" w:rsidRPr="004755CC">
          <w:rPr>
            <w:noProof/>
            <w:webHidden/>
          </w:rPr>
        </w:r>
        <w:r w:rsidR="004755CC" w:rsidRPr="004755CC">
          <w:rPr>
            <w:noProof/>
            <w:webHidden/>
          </w:rPr>
          <w:fldChar w:fldCharType="separate"/>
        </w:r>
        <w:r w:rsidR="00B021B1">
          <w:rPr>
            <w:noProof/>
            <w:webHidden/>
          </w:rPr>
          <w:t>141</w:t>
        </w:r>
        <w:r w:rsidR="004755CC" w:rsidRPr="004755CC">
          <w:rPr>
            <w:noProof/>
            <w:webHidden/>
          </w:rPr>
          <w:fldChar w:fldCharType="end"/>
        </w:r>
      </w:hyperlink>
    </w:p>
    <w:p w14:paraId="30EE2688" w14:textId="3FA56CAE" w:rsidR="004755CC" w:rsidRPr="004755CC" w:rsidRDefault="00F77A55" w:rsidP="004755CC">
      <w:pPr>
        <w:pStyle w:val="TOC1"/>
        <w:spacing w:line="360" w:lineRule="auto"/>
        <w:rPr>
          <w:rFonts w:eastAsiaTheme="minorEastAsia"/>
          <w:b w:val="0"/>
          <w:noProof/>
          <w:lang w:eastAsia="en-ID"/>
        </w:rPr>
      </w:pPr>
      <w:hyperlink w:anchor="_Toc156674453" w:history="1">
        <w:r w:rsidR="004755CC" w:rsidRPr="004755CC">
          <w:rPr>
            <w:rStyle w:val="Hyperlink"/>
            <w:noProof/>
            <w:lang w:val="id-ID"/>
          </w:rPr>
          <w:t>BIODATA PENULIS</w:t>
        </w:r>
        <w:r w:rsidR="004755CC" w:rsidRPr="004755CC">
          <w:rPr>
            <w:noProof/>
            <w:webHidden/>
          </w:rPr>
          <w:tab/>
        </w:r>
        <w:r w:rsidR="004755CC" w:rsidRPr="004755CC">
          <w:rPr>
            <w:noProof/>
            <w:webHidden/>
          </w:rPr>
          <w:fldChar w:fldCharType="begin"/>
        </w:r>
        <w:r w:rsidR="004755CC" w:rsidRPr="004755CC">
          <w:rPr>
            <w:noProof/>
            <w:webHidden/>
          </w:rPr>
          <w:instrText xml:space="preserve"> PAGEREF _Toc156674453 \h </w:instrText>
        </w:r>
        <w:r w:rsidR="004755CC" w:rsidRPr="004755CC">
          <w:rPr>
            <w:noProof/>
            <w:webHidden/>
          </w:rPr>
        </w:r>
        <w:r w:rsidR="004755CC" w:rsidRPr="004755CC">
          <w:rPr>
            <w:noProof/>
            <w:webHidden/>
          </w:rPr>
          <w:fldChar w:fldCharType="separate"/>
        </w:r>
        <w:r w:rsidR="00B021B1">
          <w:rPr>
            <w:noProof/>
            <w:webHidden/>
          </w:rPr>
          <w:t>278</w:t>
        </w:r>
        <w:r w:rsidR="004755CC" w:rsidRPr="004755CC">
          <w:rPr>
            <w:noProof/>
            <w:webHidden/>
          </w:rPr>
          <w:fldChar w:fldCharType="end"/>
        </w:r>
      </w:hyperlink>
    </w:p>
    <w:p w14:paraId="110B54BB" w14:textId="3B49086C" w:rsidR="00A95907" w:rsidRPr="00EA4042" w:rsidRDefault="00A95907" w:rsidP="004755CC">
      <w:pPr>
        <w:spacing w:line="360" w:lineRule="auto"/>
        <w:ind w:left="0"/>
        <w:jc w:val="both"/>
        <w:rPr>
          <w:lang w:val="id-ID"/>
        </w:rPr>
      </w:pPr>
      <w:r w:rsidRPr="004755CC">
        <w:rPr>
          <w:lang w:val="id-ID"/>
        </w:rPr>
        <w:fldChar w:fldCharType="end"/>
      </w:r>
    </w:p>
    <w:p w14:paraId="4E04740D" w14:textId="77777777" w:rsidR="00A95907" w:rsidRPr="00EA4042" w:rsidRDefault="00A95907" w:rsidP="00A95907">
      <w:pPr>
        <w:pStyle w:val="Heading1"/>
        <w:rPr>
          <w:lang w:val="id-ID"/>
        </w:rPr>
      </w:pPr>
      <w:r w:rsidRPr="00EA4042">
        <w:rPr>
          <w:lang w:val="id-ID"/>
        </w:rPr>
        <w:br w:type="page"/>
      </w:r>
    </w:p>
    <w:p w14:paraId="7E0DE48D" w14:textId="77777777" w:rsidR="004755CC" w:rsidRDefault="00A95907" w:rsidP="004755CC">
      <w:pPr>
        <w:pStyle w:val="Heading1"/>
        <w:spacing w:after="240" w:line="360" w:lineRule="auto"/>
        <w:rPr>
          <w:lang w:val="id-ID"/>
        </w:rPr>
      </w:pPr>
      <w:bookmarkStart w:id="12" w:name="_Toc156674400"/>
      <w:r w:rsidRPr="00EA4042">
        <w:rPr>
          <w:lang w:val="id-ID"/>
        </w:rPr>
        <w:lastRenderedPageBreak/>
        <w:t>DAFTAR TABEL</w:t>
      </w:r>
      <w:bookmarkEnd w:id="12"/>
    </w:p>
    <w:p w14:paraId="352E9225" w14:textId="041E2587" w:rsidR="004755CC" w:rsidRDefault="004755CC" w:rsidP="004755CC">
      <w:pPr>
        <w:pStyle w:val="TableofFigures"/>
        <w:tabs>
          <w:tab w:val="right" w:leader="dot" w:pos="7927"/>
        </w:tabs>
        <w:spacing w:line="360" w:lineRule="auto"/>
        <w:rPr>
          <w:rFonts w:asciiTheme="minorHAnsi" w:eastAsiaTheme="minorEastAsia" w:hAnsiTheme="minorHAnsi" w:cstheme="minorBidi"/>
          <w:noProof/>
          <w:sz w:val="22"/>
          <w:szCs w:val="22"/>
          <w:lang w:eastAsia="en-ID"/>
        </w:rPr>
      </w:pPr>
      <w:r>
        <w:rPr>
          <w:lang w:val="id-ID"/>
        </w:rPr>
        <w:fldChar w:fldCharType="begin"/>
      </w:r>
      <w:r>
        <w:rPr>
          <w:lang w:val="id-ID"/>
        </w:rPr>
        <w:instrText xml:space="preserve"> TOC \h \z \c "Tabel 2." </w:instrText>
      </w:r>
      <w:r>
        <w:rPr>
          <w:lang w:val="id-ID"/>
        </w:rPr>
        <w:fldChar w:fldCharType="separate"/>
      </w:r>
      <w:hyperlink w:anchor="_Toc156674341" w:history="1">
        <w:r w:rsidRPr="00E42E9C">
          <w:rPr>
            <w:rStyle w:val="Hyperlink"/>
            <w:noProof/>
            <w:spacing w:val="-2"/>
            <w:lang w:val="id-ID"/>
          </w:rPr>
          <w:t xml:space="preserve">Tabel 2.1 </w:t>
        </w:r>
        <w:r w:rsidRPr="00E42E9C">
          <w:rPr>
            <w:rStyle w:val="Hyperlink"/>
            <w:bCs/>
            <w:noProof/>
            <w:spacing w:val="-2"/>
            <w:lang w:val="id-ID"/>
          </w:rPr>
          <w:t xml:space="preserve">Penjelasan Komponen Modul dan Aspek </w:t>
        </w:r>
        <w:r w:rsidRPr="00E42E9C">
          <w:rPr>
            <w:rStyle w:val="Hyperlink"/>
            <w:bCs/>
            <w:i/>
            <w:noProof/>
            <w:spacing w:val="-2"/>
            <w:lang w:val="id-ID"/>
          </w:rPr>
          <w:t>Scientific Issues</w:t>
        </w:r>
        <w:r>
          <w:rPr>
            <w:noProof/>
            <w:webHidden/>
          </w:rPr>
          <w:tab/>
        </w:r>
        <w:r>
          <w:rPr>
            <w:noProof/>
            <w:webHidden/>
          </w:rPr>
          <w:fldChar w:fldCharType="begin"/>
        </w:r>
        <w:r>
          <w:rPr>
            <w:noProof/>
            <w:webHidden/>
          </w:rPr>
          <w:instrText xml:space="preserve"> PAGEREF _Toc156674341 \h </w:instrText>
        </w:r>
        <w:r>
          <w:rPr>
            <w:noProof/>
            <w:webHidden/>
          </w:rPr>
        </w:r>
        <w:r>
          <w:rPr>
            <w:noProof/>
            <w:webHidden/>
          </w:rPr>
          <w:fldChar w:fldCharType="separate"/>
        </w:r>
        <w:r w:rsidR="00B021B1">
          <w:rPr>
            <w:noProof/>
            <w:webHidden/>
          </w:rPr>
          <w:t>27</w:t>
        </w:r>
        <w:r>
          <w:rPr>
            <w:noProof/>
            <w:webHidden/>
          </w:rPr>
          <w:fldChar w:fldCharType="end"/>
        </w:r>
      </w:hyperlink>
    </w:p>
    <w:p w14:paraId="56A973A0" w14:textId="6FD4D517" w:rsidR="004755CC" w:rsidRDefault="00F77A55" w:rsidP="004755CC">
      <w:pPr>
        <w:pStyle w:val="TableofFigures"/>
        <w:tabs>
          <w:tab w:val="right" w:leader="dot" w:pos="7927"/>
        </w:tabs>
        <w:spacing w:line="360" w:lineRule="auto"/>
        <w:rPr>
          <w:rFonts w:asciiTheme="minorHAnsi" w:eastAsiaTheme="minorEastAsia" w:hAnsiTheme="minorHAnsi" w:cstheme="minorBidi"/>
          <w:noProof/>
          <w:sz w:val="22"/>
          <w:szCs w:val="22"/>
          <w:lang w:eastAsia="en-ID"/>
        </w:rPr>
      </w:pPr>
      <w:hyperlink w:anchor="_Toc156674342" w:history="1">
        <w:r w:rsidR="004755CC" w:rsidRPr="00E42E9C">
          <w:rPr>
            <w:rStyle w:val="Hyperlink"/>
            <w:noProof/>
            <w:lang w:val="id-ID"/>
          </w:rPr>
          <w:t xml:space="preserve">Tabel 2.2 </w:t>
        </w:r>
        <w:r w:rsidR="004755CC" w:rsidRPr="00E42E9C">
          <w:rPr>
            <w:rStyle w:val="Hyperlink"/>
            <w:bCs/>
            <w:noProof/>
            <w:lang w:val="id-ID"/>
          </w:rPr>
          <w:t xml:space="preserve">Aspek dan </w:t>
        </w:r>
        <w:r w:rsidR="004755CC" w:rsidRPr="00E42E9C">
          <w:rPr>
            <w:rStyle w:val="Hyperlink"/>
            <w:bCs/>
            <w:noProof/>
            <w:lang w:val="en-US"/>
          </w:rPr>
          <w:t>S</w:t>
        </w:r>
        <w:r w:rsidR="004755CC" w:rsidRPr="00E42E9C">
          <w:rPr>
            <w:rStyle w:val="Hyperlink"/>
            <w:bCs/>
            <w:noProof/>
            <w:lang w:val="id-ID"/>
          </w:rPr>
          <w:t xml:space="preserve">ub </w:t>
        </w:r>
        <w:r w:rsidR="004755CC" w:rsidRPr="00E42E9C">
          <w:rPr>
            <w:rStyle w:val="Hyperlink"/>
            <w:bCs/>
            <w:noProof/>
            <w:lang w:val="en-US"/>
          </w:rPr>
          <w:t>B</w:t>
        </w:r>
        <w:r w:rsidR="004755CC" w:rsidRPr="00E42E9C">
          <w:rPr>
            <w:rStyle w:val="Hyperlink"/>
            <w:bCs/>
            <w:noProof/>
            <w:lang w:val="id-ID"/>
          </w:rPr>
          <w:t xml:space="preserve">ab </w:t>
        </w:r>
        <w:r w:rsidR="004755CC" w:rsidRPr="00E42E9C">
          <w:rPr>
            <w:rStyle w:val="Hyperlink"/>
            <w:bCs/>
            <w:noProof/>
            <w:lang w:val="en-US"/>
          </w:rPr>
          <w:t>A</w:t>
        </w:r>
        <w:r w:rsidR="004755CC" w:rsidRPr="00E42E9C">
          <w:rPr>
            <w:rStyle w:val="Hyperlink"/>
            <w:bCs/>
            <w:noProof/>
            <w:lang w:val="id-ID"/>
          </w:rPr>
          <w:t xml:space="preserve">spek </w:t>
        </w:r>
        <w:r w:rsidR="004755CC" w:rsidRPr="00E42E9C">
          <w:rPr>
            <w:rStyle w:val="Hyperlink"/>
            <w:bCs/>
            <w:noProof/>
            <w:lang w:val="en-US"/>
          </w:rPr>
          <w:t>K</w:t>
        </w:r>
        <w:r w:rsidR="004755CC" w:rsidRPr="00E42E9C">
          <w:rPr>
            <w:rStyle w:val="Hyperlink"/>
            <w:bCs/>
            <w:noProof/>
            <w:lang w:val="id-ID"/>
          </w:rPr>
          <w:t>e</w:t>
        </w:r>
        <w:r w:rsidR="004755CC" w:rsidRPr="00E42E9C">
          <w:rPr>
            <w:rStyle w:val="Hyperlink"/>
            <w:bCs/>
            <w:noProof/>
            <w:lang w:val="en-US"/>
          </w:rPr>
          <w:t>terampilan</w:t>
        </w:r>
        <w:r w:rsidR="004755CC" w:rsidRPr="00E42E9C">
          <w:rPr>
            <w:rStyle w:val="Hyperlink"/>
            <w:bCs/>
            <w:noProof/>
            <w:lang w:val="id-ID"/>
          </w:rPr>
          <w:t xml:space="preserve"> </w:t>
        </w:r>
        <w:r w:rsidR="004755CC" w:rsidRPr="00E42E9C">
          <w:rPr>
            <w:rStyle w:val="Hyperlink"/>
            <w:bCs/>
            <w:noProof/>
            <w:lang w:val="en-US"/>
          </w:rPr>
          <w:t>B</w:t>
        </w:r>
        <w:r w:rsidR="004755CC" w:rsidRPr="00E42E9C">
          <w:rPr>
            <w:rStyle w:val="Hyperlink"/>
            <w:bCs/>
            <w:noProof/>
            <w:lang w:val="id-ID"/>
          </w:rPr>
          <w:t>er</w:t>
        </w:r>
        <w:r w:rsidR="00261365">
          <w:rPr>
            <w:rStyle w:val="Hyperlink"/>
            <w:bCs/>
            <w:noProof/>
            <w:lang w:val="en-US"/>
          </w:rPr>
          <w:t>p</w:t>
        </w:r>
        <w:r w:rsidR="004755CC" w:rsidRPr="00E42E9C">
          <w:rPr>
            <w:rStyle w:val="Hyperlink"/>
            <w:bCs/>
            <w:noProof/>
            <w:lang w:val="id-ID"/>
          </w:rPr>
          <w:t xml:space="preserve">ikir </w:t>
        </w:r>
        <w:r w:rsidR="004755CC" w:rsidRPr="00E42E9C">
          <w:rPr>
            <w:rStyle w:val="Hyperlink"/>
            <w:bCs/>
            <w:noProof/>
            <w:lang w:val="en-US"/>
          </w:rPr>
          <w:t>K</w:t>
        </w:r>
        <w:r w:rsidR="004755CC" w:rsidRPr="00E42E9C">
          <w:rPr>
            <w:rStyle w:val="Hyperlink"/>
            <w:bCs/>
            <w:noProof/>
            <w:lang w:val="id-ID"/>
          </w:rPr>
          <w:t>ritis</w:t>
        </w:r>
        <w:r w:rsidR="004755CC">
          <w:rPr>
            <w:noProof/>
            <w:webHidden/>
          </w:rPr>
          <w:tab/>
        </w:r>
        <w:r w:rsidR="004755CC">
          <w:rPr>
            <w:noProof/>
            <w:webHidden/>
          </w:rPr>
          <w:fldChar w:fldCharType="begin"/>
        </w:r>
        <w:r w:rsidR="004755CC">
          <w:rPr>
            <w:noProof/>
            <w:webHidden/>
          </w:rPr>
          <w:instrText xml:space="preserve"> PAGEREF _Toc156674342 \h </w:instrText>
        </w:r>
        <w:r w:rsidR="004755CC">
          <w:rPr>
            <w:noProof/>
            <w:webHidden/>
          </w:rPr>
        </w:r>
        <w:r w:rsidR="004755CC">
          <w:rPr>
            <w:noProof/>
            <w:webHidden/>
          </w:rPr>
          <w:fldChar w:fldCharType="separate"/>
        </w:r>
        <w:r w:rsidR="00B021B1">
          <w:rPr>
            <w:noProof/>
            <w:webHidden/>
          </w:rPr>
          <w:t>33</w:t>
        </w:r>
        <w:r w:rsidR="004755CC">
          <w:rPr>
            <w:noProof/>
            <w:webHidden/>
          </w:rPr>
          <w:fldChar w:fldCharType="end"/>
        </w:r>
      </w:hyperlink>
    </w:p>
    <w:p w14:paraId="1CA92A6C" w14:textId="3B8C24E3" w:rsidR="00BD1002" w:rsidRPr="00C55EE9" w:rsidRDefault="00F77A55" w:rsidP="004755CC">
      <w:pPr>
        <w:pStyle w:val="TableofFigures"/>
        <w:tabs>
          <w:tab w:val="right" w:leader="dot" w:pos="7927"/>
        </w:tabs>
        <w:spacing w:line="360" w:lineRule="auto"/>
        <w:rPr>
          <w:noProof/>
          <w:highlight w:val="lightGray"/>
          <w:lang w:val="id-ID"/>
        </w:rPr>
      </w:pPr>
      <w:hyperlink w:anchor="_Toc156674343" w:history="1">
        <w:r w:rsidR="004755CC" w:rsidRPr="00E42E9C">
          <w:rPr>
            <w:rStyle w:val="Hyperlink"/>
            <w:noProof/>
            <w:lang w:val="id-ID"/>
          </w:rPr>
          <w:t xml:space="preserve">Tabel 2.3 </w:t>
        </w:r>
        <w:r w:rsidR="004755CC" w:rsidRPr="00E42E9C">
          <w:rPr>
            <w:rStyle w:val="Hyperlink"/>
            <w:bCs/>
            <w:noProof/>
            <w:lang w:val="id-ID"/>
          </w:rPr>
          <w:t>Tujuan pembelajaran materi suhu</w:t>
        </w:r>
        <w:r w:rsidR="004755CC">
          <w:rPr>
            <w:noProof/>
            <w:webHidden/>
          </w:rPr>
          <w:tab/>
        </w:r>
        <w:r w:rsidR="004755CC">
          <w:rPr>
            <w:noProof/>
            <w:webHidden/>
          </w:rPr>
          <w:fldChar w:fldCharType="begin"/>
        </w:r>
        <w:r w:rsidR="004755CC">
          <w:rPr>
            <w:noProof/>
            <w:webHidden/>
          </w:rPr>
          <w:instrText xml:space="preserve"> PAGEREF _Toc156674343 \h </w:instrText>
        </w:r>
        <w:r w:rsidR="004755CC">
          <w:rPr>
            <w:noProof/>
            <w:webHidden/>
          </w:rPr>
        </w:r>
        <w:r w:rsidR="004755CC">
          <w:rPr>
            <w:noProof/>
            <w:webHidden/>
          </w:rPr>
          <w:fldChar w:fldCharType="separate"/>
        </w:r>
        <w:r w:rsidR="00B021B1">
          <w:rPr>
            <w:noProof/>
            <w:webHidden/>
          </w:rPr>
          <w:t>34</w:t>
        </w:r>
        <w:r w:rsidR="004755CC">
          <w:rPr>
            <w:noProof/>
            <w:webHidden/>
          </w:rPr>
          <w:fldChar w:fldCharType="end"/>
        </w:r>
      </w:hyperlink>
      <w:r w:rsidR="004755CC">
        <w:rPr>
          <w:lang w:val="id-ID"/>
        </w:rPr>
        <w:fldChar w:fldCharType="end"/>
      </w:r>
      <w:r w:rsidR="00A95907" w:rsidRPr="00C55EE9">
        <w:rPr>
          <w:highlight w:val="lightGray"/>
          <w:lang w:val="id-ID"/>
        </w:rPr>
        <w:fldChar w:fldCharType="begin"/>
      </w:r>
      <w:r w:rsidR="00A95907" w:rsidRPr="00C55EE9">
        <w:rPr>
          <w:highlight w:val="lightGray"/>
          <w:lang w:val="id-ID"/>
        </w:rPr>
        <w:instrText xml:space="preserve"> TOC \h \z \c "Tabel 3." </w:instrText>
      </w:r>
      <w:r w:rsidR="00A95907" w:rsidRPr="00C55EE9">
        <w:rPr>
          <w:highlight w:val="lightGray"/>
          <w:lang w:val="id-ID"/>
        </w:rPr>
        <w:fldChar w:fldCharType="separate"/>
      </w:r>
    </w:p>
    <w:p w14:paraId="7C72E457" w14:textId="01C3E220" w:rsidR="00BD1002" w:rsidRPr="00C55EE9" w:rsidRDefault="00F77A55" w:rsidP="004755CC">
      <w:pPr>
        <w:pStyle w:val="TableofFigures"/>
        <w:tabs>
          <w:tab w:val="right" w:leader="dot" w:pos="7927"/>
        </w:tabs>
        <w:spacing w:line="360" w:lineRule="auto"/>
        <w:rPr>
          <w:rFonts w:asciiTheme="minorHAnsi" w:eastAsiaTheme="minorEastAsia" w:hAnsiTheme="minorHAnsi" w:cstheme="minorBidi"/>
          <w:noProof/>
          <w:sz w:val="22"/>
          <w:szCs w:val="22"/>
          <w:highlight w:val="lightGray"/>
          <w:lang w:eastAsia="en-ID"/>
        </w:rPr>
      </w:pPr>
      <w:hyperlink w:anchor="_Toc156639604" w:history="1">
        <w:r w:rsidR="00BD1002" w:rsidRPr="00C55EE9">
          <w:rPr>
            <w:rStyle w:val="Hyperlink"/>
            <w:noProof/>
            <w:highlight w:val="lightGray"/>
            <w:lang w:val="id-ID"/>
          </w:rPr>
          <w:t xml:space="preserve">Tabel 3.1 </w:t>
        </w:r>
        <w:r w:rsidR="00BD1002" w:rsidRPr="00C55EE9">
          <w:rPr>
            <w:rStyle w:val="Hyperlink"/>
            <w:bCs/>
            <w:noProof/>
            <w:highlight w:val="lightGray"/>
            <w:lang w:val="id-ID"/>
          </w:rPr>
          <w:t>Kisi-Kisi Instrumen Kebutuhan Peserta Didik</w:t>
        </w:r>
        <w:r w:rsidR="00BD1002" w:rsidRPr="00C55EE9">
          <w:rPr>
            <w:noProof/>
            <w:webHidden/>
            <w:highlight w:val="lightGray"/>
          </w:rPr>
          <w:tab/>
        </w:r>
        <w:r w:rsidR="00BD1002" w:rsidRPr="00C55EE9">
          <w:rPr>
            <w:noProof/>
            <w:webHidden/>
            <w:highlight w:val="lightGray"/>
          </w:rPr>
          <w:fldChar w:fldCharType="begin"/>
        </w:r>
        <w:r w:rsidR="00BD1002" w:rsidRPr="00C55EE9">
          <w:rPr>
            <w:noProof/>
            <w:webHidden/>
            <w:highlight w:val="lightGray"/>
          </w:rPr>
          <w:instrText xml:space="preserve"> PAGEREF _Toc156639604 \h </w:instrText>
        </w:r>
        <w:r w:rsidR="00BD1002" w:rsidRPr="00C55EE9">
          <w:rPr>
            <w:noProof/>
            <w:webHidden/>
            <w:highlight w:val="lightGray"/>
          </w:rPr>
        </w:r>
        <w:r w:rsidR="00BD1002" w:rsidRPr="00C55EE9">
          <w:rPr>
            <w:noProof/>
            <w:webHidden/>
            <w:highlight w:val="lightGray"/>
          </w:rPr>
          <w:fldChar w:fldCharType="separate"/>
        </w:r>
        <w:r w:rsidR="00B021B1" w:rsidRPr="00C55EE9">
          <w:rPr>
            <w:noProof/>
            <w:webHidden/>
            <w:highlight w:val="lightGray"/>
          </w:rPr>
          <w:t>47</w:t>
        </w:r>
        <w:r w:rsidR="00BD1002" w:rsidRPr="00C55EE9">
          <w:rPr>
            <w:noProof/>
            <w:webHidden/>
            <w:highlight w:val="lightGray"/>
          </w:rPr>
          <w:fldChar w:fldCharType="end"/>
        </w:r>
      </w:hyperlink>
    </w:p>
    <w:p w14:paraId="5EAEE66C" w14:textId="29FA5474" w:rsidR="00BD1002" w:rsidRPr="00C55EE9" w:rsidRDefault="00F77A55" w:rsidP="004755CC">
      <w:pPr>
        <w:pStyle w:val="TableofFigures"/>
        <w:tabs>
          <w:tab w:val="right" w:leader="dot" w:pos="7927"/>
        </w:tabs>
        <w:spacing w:line="360" w:lineRule="auto"/>
        <w:rPr>
          <w:rFonts w:asciiTheme="minorHAnsi" w:eastAsiaTheme="minorEastAsia" w:hAnsiTheme="minorHAnsi" w:cstheme="minorBidi"/>
          <w:noProof/>
          <w:sz w:val="22"/>
          <w:szCs w:val="22"/>
          <w:highlight w:val="lightGray"/>
          <w:lang w:eastAsia="en-ID"/>
        </w:rPr>
      </w:pPr>
      <w:hyperlink w:anchor="_Toc156639605" w:history="1">
        <w:r w:rsidR="00BD1002" w:rsidRPr="00C55EE9">
          <w:rPr>
            <w:rStyle w:val="Hyperlink"/>
            <w:noProof/>
            <w:highlight w:val="lightGray"/>
            <w:lang w:val="id-ID"/>
          </w:rPr>
          <w:t xml:space="preserve">Tabel 3.2 </w:t>
        </w:r>
        <w:r w:rsidR="00BD1002" w:rsidRPr="00C55EE9">
          <w:rPr>
            <w:rStyle w:val="Hyperlink"/>
            <w:bCs/>
            <w:noProof/>
            <w:highlight w:val="lightGray"/>
            <w:lang w:val="id-ID"/>
          </w:rPr>
          <w:t>Kisi-Kisi Instrumen Refleksi Guru</w:t>
        </w:r>
        <w:r w:rsidR="00BD1002" w:rsidRPr="00C55EE9">
          <w:rPr>
            <w:noProof/>
            <w:webHidden/>
            <w:highlight w:val="lightGray"/>
          </w:rPr>
          <w:tab/>
        </w:r>
        <w:r w:rsidR="00BD1002" w:rsidRPr="00C55EE9">
          <w:rPr>
            <w:noProof/>
            <w:webHidden/>
            <w:highlight w:val="lightGray"/>
          </w:rPr>
          <w:fldChar w:fldCharType="begin"/>
        </w:r>
        <w:r w:rsidR="00BD1002" w:rsidRPr="00C55EE9">
          <w:rPr>
            <w:noProof/>
            <w:webHidden/>
            <w:highlight w:val="lightGray"/>
          </w:rPr>
          <w:instrText xml:space="preserve"> PAGEREF _Toc156639605 \h </w:instrText>
        </w:r>
        <w:r w:rsidR="00BD1002" w:rsidRPr="00C55EE9">
          <w:rPr>
            <w:noProof/>
            <w:webHidden/>
            <w:highlight w:val="lightGray"/>
          </w:rPr>
        </w:r>
        <w:r w:rsidR="00BD1002" w:rsidRPr="00C55EE9">
          <w:rPr>
            <w:noProof/>
            <w:webHidden/>
            <w:highlight w:val="lightGray"/>
          </w:rPr>
          <w:fldChar w:fldCharType="separate"/>
        </w:r>
        <w:r w:rsidR="00B021B1" w:rsidRPr="00C55EE9">
          <w:rPr>
            <w:noProof/>
            <w:webHidden/>
            <w:highlight w:val="lightGray"/>
          </w:rPr>
          <w:t>48</w:t>
        </w:r>
        <w:r w:rsidR="00BD1002" w:rsidRPr="00C55EE9">
          <w:rPr>
            <w:noProof/>
            <w:webHidden/>
            <w:highlight w:val="lightGray"/>
          </w:rPr>
          <w:fldChar w:fldCharType="end"/>
        </w:r>
      </w:hyperlink>
    </w:p>
    <w:p w14:paraId="76CAB125" w14:textId="63185682" w:rsidR="00BD1002" w:rsidRPr="00C55EE9" w:rsidRDefault="00F77A55" w:rsidP="004755CC">
      <w:pPr>
        <w:pStyle w:val="TableofFigures"/>
        <w:tabs>
          <w:tab w:val="right" w:leader="dot" w:pos="7927"/>
        </w:tabs>
        <w:spacing w:line="360" w:lineRule="auto"/>
        <w:rPr>
          <w:rFonts w:asciiTheme="minorHAnsi" w:eastAsiaTheme="minorEastAsia" w:hAnsiTheme="minorHAnsi" w:cstheme="minorBidi"/>
          <w:noProof/>
          <w:sz w:val="22"/>
          <w:szCs w:val="22"/>
          <w:highlight w:val="lightGray"/>
          <w:lang w:eastAsia="en-ID"/>
        </w:rPr>
      </w:pPr>
      <w:hyperlink w:anchor="_Toc156639606" w:history="1">
        <w:r w:rsidR="00BD1002" w:rsidRPr="00C55EE9">
          <w:rPr>
            <w:rStyle w:val="Hyperlink"/>
            <w:noProof/>
            <w:highlight w:val="lightGray"/>
            <w:lang w:val="id-ID"/>
          </w:rPr>
          <w:t xml:space="preserve">Tabel 3.3 </w:t>
        </w:r>
        <w:r w:rsidR="00BD1002" w:rsidRPr="00C55EE9">
          <w:rPr>
            <w:rStyle w:val="Hyperlink"/>
            <w:bCs/>
            <w:noProof/>
            <w:highlight w:val="lightGray"/>
            <w:lang w:val="id-ID"/>
          </w:rPr>
          <w:t>Kisi-Kisi Instrumen Ahli Media</w:t>
        </w:r>
        <w:r w:rsidR="00BD1002" w:rsidRPr="00C55EE9">
          <w:rPr>
            <w:noProof/>
            <w:webHidden/>
            <w:highlight w:val="lightGray"/>
          </w:rPr>
          <w:tab/>
        </w:r>
        <w:r w:rsidR="00BD1002" w:rsidRPr="00C55EE9">
          <w:rPr>
            <w:noProof/>
            <w:webHidden/>
            <w:highlight w:val="lightGray"/>
          </w:rPr>
          <w:fldChar w:fldCharType="begin"/>
        </w:r>
        <w:r w:rsidR="00BD1002" w:rsidRPr="00C55EE9">
          <w:rPr>
            <w:noProof/>
            <w:webHidden/>
            <w:highlight w:val="lightGray"/>
          </w:rPr>
          <w:instrText xml:space="preserve"> PAGEREF _Toc156639606 \h </w:instrText>
        </w:r>
        <w:r w:rsidR="00BD1002" w:rsidRPr="00C55EE9">
          <w:rPr>
            <w:noProof/>
            <w:webHidden/>
            <w:highlight w:val="lightGray"/>
          </w:rPr>
        </w:r>
        <w:r w:rsidR="00BD1002" w:rsidRPr="00C55EE9">
          <w:rPr>
            <w:noProof/>
            <w:webHidden/>
            <w:highlight w:val="lightGray"/>
          </w:rPr>
          <w:fldChar w:fldCharType="separate"/>
        </w:r>
        <w:r w:rsidR="00B021B1" w:rsidRPr="00C55EE9">
          <w:rPr>
            <w:noProof/>
            <w:webHidden/>
            <w:highlight w:val="lightGray"/>
          </w:rPr>
          <w:t>50</w:t>
        </w:r>
        <w:r w:rsidR="00BD1002" w:rsidRPr="00C55EE9">
          <w:rPr>
            <w:noProof/>
            <w:webHidden/>
            <w:highlight w:val="lightGray"/>
          </w:rPr>
          <w:fldChar w:fldCharType="end"/>
        </w:r>
      </w:hyperlink>
    </w:p>
    <w:p w14:paraId="58FAD891" w14:textId="36F0CC34" w:rsidR="00BD1002" w:rsidRPr="00C55EE9" w:rsidRDefault="00F77A55" w:rsidP="004755CC">
      <w:pPr>
        <w:pStyle w:val="TableofFigures"/>
        <w:tabs>
          <w:tab w:val="right" w:leader="dot" w:pos="7927"/>
        </w:tabs>
        <w:spacing w:line="360" w:lineRule="auto"/>
        <w:rPr>
          <w:rFonts w:asciiTheme="minorHAnsi" w:eastAsiaTheme="minorEastAsia" w:hAnsiTheme="minorHAnsi" w:cstheme="minorBidi"/>
          <w:noProof/>
          <w:sz w:val="22"/>
          <w:szCs w:val="22"/>
          <w:highlight w:val="lightGray"/>
          <w:lang w:eastAsia="en-ID"/>
        </w:rPr>
      </w:pPr>
      <w:hyperlink w:anchor="_Toc156639607" w:history="1">
        <w:r w:rsidR="00BD1002" w:rsidRPr="00C55EE9">
          <w:rPr>
            <w:rStyle w:val="Hyperlink"/>
            <w:noProof/>
            <w:highlight w:val="lightGray"/>
            <w:lang w:val="id-ID"/>
          </w:rPr>
          <w:t xml:space="preserve">Tabel 3.4 </w:t>
        </w:r>
        <w:r w:rsidR="00BD1002" w:rsidRPr="00C55EE9">
          <w:rPr>
            <w:rStyle w:val="Hyperlink"/>
            <w:bCs/>
            <w:noProof/>
            <w:highlight w:val="lightGray"/>
            <w:lang w:val="id-ID"/>
          </w:rPr>
          <w:t>Kisi-Kisi Instrumen Ahli Materi</w:t>
        </w:r>
        <w:r w:rsidR="00BD1002" w:rsidRPr="00C55EE9">
          <w:rPr>
            <w:noProof/>
            <w:webHidden/>
            <w:highlight w:val="lightGray"/>
          </w:rPr>
          <w:tab/>
        </w:r>
        <w:r w:rsidR="00BD1002" w:rsidRPr="00C55EE9">
          <w:rPr>
            <w:noProof/>
            <w:webHidden/>
            <w:highlight w:val="lightGray"/>
          </w:rPr>
          <w:fldChar w:fldCharType="begin"/>
        </w:r>
        <w:r w:rsidR="00BD1002" w:rsidRPr="00C55EE9">
          <w:rPr>
            <w:noProof/>
            <w:webHidden/>
            <w:highlight w:val="lightGray"/>
          </w:rPr>
          <w:instrText xml:space="preserve"> PAGEREF _Toc156639607 \h </w:instrText>
        </w:r>
        <w:r w:rsidR="00BD1002" w:rsidRPr="00C55EE9">
          <w:rPr>
            <w:noProof/>
            <w:webHidden/>
            <w:highlight w:val="lightGray"/>
          </w:rPr>
        </w:r>
        <w:r w:rsidR="00BD1002" w:rsidRPr="00C55EE9">
          <w:rPr>
            <w:noProof/>
            <w:webHidden/>
            <w:highlight w:val="lightGray"/>
          </w:rPr>
          <w:fldChar w:fldCharType="separate"/>
        </w:r>
        <w:r w:rsidR="00B021B1" w:rsidRPr="00C55EE9">
          <w:rPr>
            <w:noProof/>
            <w:webHidden/>
            <w:highlight w:val="lightGray"/>
          </w:rPr>
          <w:t>50</w:t>
        </w:r>
        <w:r w:rsidR="00BD1002" w:rsidRPr="00C55EE9">
          <w:rPr>
            <w:noProof/>
            <w:webHidden/>
            <w:highlight w:val="lightGray"/>
          </w:rPr>
          <w:fldChar w:fldCharType="end"/>
        </w:r>
      </w:hyperlink>
    </w:p>
    <w:p w14:paraId="2A5323E5" w14:textId="5BDA1EEA" w:rsidR="00BD1002" w:rsidRPr="00C55EE9" w:rsidRDefault="00F77A55" w:rsidP="004755CC">
      <w:pPr>
        <w:pStyle w:val="TableofFigures"/>
        <w:tabs>
          <w:tab w:val="right" w:leader="dot" w:pos="7927"/>
        </w:tabs>
        <w:spacing w:line="360" w:lineRule="auto"/>
        <w:rPr>
          <w:rFonts w:asciiTheme="minorHAnsi" w:eastAsiaTheme="minorEastAsia" w:hAnsiTheme="minorHAnsi" w:cstheme="minorBidi"/>
          <w:noProof/>
          <w:sz w:val="22"/>
          <w:szCs w:val="22"/>
          <w:highlight w:val="lightGray"/>
          <w:lang w:eastAsia="en-ID"/>
        </w:rPr>
      </w:pPr>
      <w:hyperlink w:anchor="_Toc156639608" w:history="1">
        <w:r w:rsidR="00BD1002" w:rsidRPr="00C55EE9">
          <w:rPr>
            <w:rStyle w:val="Hyperlink"/>
            <w:noProof/>
            <w:highlight w:val="lightGray"/>
            <w:lang w:val="id-ID"/>
          </w:rPr>
          <w:t xml:space="preserve">Tabel 3.5 </w:t>
        </w:r>
        <w:r w:rsidR="00BD1002" w:rsidRPr="00C55EE9">
          <w:rPr>
            <w:rStyle w:val="Hyperlink"/>
            <w:bCs/>
            <w:noProof/>
            <w:highlight w:val="lightGray"/>
            <w:lang w:val="id-ID"/>
          </w:rPr>
          <w:t xml:space="preserve">Kisi-Kisi </w:t>
        </w:r>
        <w:r w:rsidR="00730421" w:rsidRPr="00C55EE9">
          <w:rPr>
            <w:rStyle w:val="Hyperlink"/>
            <w:bCs/>
            <w:noProof/>
            <w:highlight w:val="lightGray"/>
            <w:lang w:val="id-ID"/>
          </w:rPr>
          <w:t>Keterampilan Berpikir Kritis</w:t>
        </w:r>
        <w:r w:rsidR="00BD1002" w:rsidRPr="00C55EE9">
          <w:rPr>
            <w:noProof/>
            <w:webHidden/>
            <w:highlight w:val="lightGray"/>
          </w:rPr>
          <w:tab/>
        </w:r>
        <w:r w:rsidR="00BD1002" w:rsidRPr="00C55EE9">
          <w:rPr>
            <w:noProof/>
            <w:webHidden/>
            <w:highlight w:val="lightGray"/>
          </w:rPr>
          <w:fldChar w:fldCharType="begin"/>
        </w:r>
        <w:r w:rsidR="00BD1002" w:rsidRPr="00C55EE9">
          <w:rPr>
            <w:noProof/>
            <w:webHidden/>
            <w:highlight w:val="lightGray"/>
          </w:rPr>
          <w:instrText xml:space="preserve"> PAGEREF _Toc156639608 \h </w:instrText>
        </w:r>
        <w:r w:rsidR="00BD1002" w:rsidRPr="00C55EE9">
          <w:rPr>
            <w:noProof/>
            <w:webHidden/>
            <w:highlight w:val="lightGray"/>
          </w:rPr>
        </w:r>
        <w:r w:rsidR="00BD1002" w:rsidRPr="00C55EE9">
          <w:rPr>
            <w:noProof/>
            <w:webHidden/>
            <w:highlight w:val="lightGray"/>
          </w:rPr>
          <w:fldChar w:fldCharType="separate"/>
        </w:r>
        <w:r w:rsidR="00B021B1" w:rsidRPr="00C55EE9">
          <w:rPr>
            <w:noProof/>
            <w:webHidden/>
            <w:highlight w:val="lightGray"/>
          </w:rPr>
          <w:t>5</w:t>
        </w:r>
        <w:r w:rsidR="00BD1002" w:rsidRPr="00C55EE9">
          <w:rPr>
            <w:noProof/>
            <w:webHidden/>
            <w:highlight w:val="lightGray"/>
          </w:rPr>
          <w:fldChar w:fldCharType="end"/>
        </w:r>
      </w:hyperlink>
      <w:r w:rsidR="00730421" w:rsidRPr="00C55EE9">
        <w:rPr>
          <w:noProof/>
          <w:highlight w:val="lightGray"/>
        </w:rPr>
        <w:t>1</w:t>
      </w:r>
    </w:p>
    <w:p w14:paraId="5294CD46" w14:textId="25679094" w:rsidR="00BD1002" w:rsidRPr="00C55EE9" w:rsidRDefault="00F77A55" w:rsidP="004755CC">
      <w:pPr>
        <w:pStyle w:val="TableofFigures"/>
        <w:tabs>
          <w:tab w:val="right" w:leader="dot" w:pos="7927"/>
        </w:tabs>
        <w:spacing w:line="360" w:lineRule="auto"/>
        <w:rPr>
          <w:rFonts w:asciiTheme="minorHAnsi" w:eastAsiaTheme="minorEastAsia" w:hAnsiTheme="minorHAnsi" w:cstheme="minorBidi"/>
          <w:noProof/>
          <w:sz w:val="22"/>
          <w:szCs w:val="22"/>
          <w:highlight w:val="lightGray"/>
          <w:lang w:eastAsia="en-ID"/>
        </w:rPr>
      </w:pPr>
      <w:hyperlink w:anchor="_Toc156639609" w:history="1">
        <w:r w:rsidR="00BD1002" w:rsidRPr="00C55EE9">
          <w:rPr>
            <w:rStyle w:val="Hyperlink"/>
            <w:noProof/>
            <w:highlight w:val="lightGray"/>
            <w:lang w:val="id-ID"/>
          </w:rPr>
          <w:t xml:space="preserve">Tabel 3.6 </w:t>
        </w:r>
        <w:r w:rsidR="00BD1002" w:rsidRPr="00C55EE9">
          <w:rPr>
            <w:rStyle w:val="Hyperlink"/>
            <w:bCs/>
            <w:noProof/>
            <w:highlight w:val="lightGray"/>
            <w:lang w:val="id-ID"/>
          </w:rPr>
          <w:t>Kisi-Kisi</w:t>
        </w:r>
        <w:r w:rsidR="00730421" w:rsidRPr="00C55EE9">
          <w:rPr>
            <w:rStyle w:val="Hyperlink"/>
            <w:bCs/>
            <w:noProof/>
            <w:highlight w:val="lightGray"/>
            <w:lang w:val="en-US"/>
          </w:rPr>
          <w:t xml:space="preserve"> Angket Respon Peserta Didik</w:t>
        </w:r>
        <w:r w:rsidR="00BD1002" w:rsidRPr="00C55EE9">
          <w:rPr>
            <w:noProof/>
            <w:webHidden/>
            <w:highlight w:val="lightGray"/>
          </w:rPr>
          <w:tab/>
        </w:r>
        <w:r w:rsidR="00BD1002" w:rsidRPr="00C55EE9">
          <w:rPr>
            <w:noProof/>
            <w:webHidden/>
            <w:highlight w:val="lightGray"/>
          </w:rPr>
          <w:fldChar w:fldCharType="begin"/>
        </w:r>
        <w:r w:rsidR="00BD1002" w:rsidRPr="00C55EE9">
          <w:rPr>
            <w:noProof/>
            <w:webHidden/>
            <w:highlight w:val="lightGray"/>
          </w:rPr>
          <w:instrText xml:space="preserve"> PAGEREF _Toc156639609 \h </w:instrText>
        </w:r>
        <w:r w:rsidR="00BD1002" w:rsidRPr="00C55EE9">
          <w:rPr>
            <w:noProof/>
            <w:webHidden/>
            <w:highlight w:val="lightGray"/>
          </w:rPr>
        </w:r>
        <w:r w:rsidR="00BD1002" w:rsidRPr="00C55EE9">
          <w:rPr>
            <w:noProof/>
            <w:webHidden/>
            <w:highlight w:val="lightGray"/>
          </w:rPr>
          <w:fldChar w:fldCharType="separate"/>
        </w:r>
        <w:r w:rsidR="00B021B1" w:rsidRPr="00C55EE9">
          <w:rPr>
            <w:noProof/>
            <w:webHidden/>
            <w:highlight w:val="lightGray"/>
          </w:rPr>
          <w:t>5</w:t>
        </w:r>
        <w:r w:rsidR="00BD1002" w:rsidRPr="00C55EE9">
          <w:rPr>
            <w:noProof/>
            <w:webHidden/>
            <w:highlight w:val="lightGray"/>
          </w:rPr>
          <w:fldChar w:fldCharType="end"/>
        </w:r>
      </w:hyperlink>
      <w:r w:rsidR="00730421" w:rsidRPr="00C55EE9">
        <w:rPr>
          <w:noProof/>
          <w:highlight w:val="lightGray"/>
        </w:rPr>
        <w:t>4</w:t>
      </w:r>
    </w:p>
    <w:p w14:paraId="4BC90604" w14:textId="4A69B083" w:rsidR="00BD1002" w:rsidRPr="00C55EE9" w:rsidRDefault="00F77A55" w:rsidP="004755CC">
      <w:pPr>
        <w:pStyle w:val="TableofFigures"/>
        <w:tabs>
          <w:tab w:val="right" w:leader="dot" w:pos="7927"/>
        </w:tabs>
        <w:spacing w:line="360" w:lineRule="auto"/>
        <w:rPr>
          <w:rFonts w:asciiTheme="minorHAnsi" w:eastAsiaTheme="minorEastAsia" w:hAnsiTheme="minorHAnsi" w:cstheme="minorBidi"/>
          <w:noProof/>
          <w:sz w:val="22"/>
          <w:szCs w:val="22"/>
          <w:highlight w:val="lightGray"/>
          <w:lang w:eastAsia="en-ID"/>
        </w:rPr>
      </w:pPr>
      <w:hyperlink w:anchor="_Toc156639613" w:history="1">
        <w:r w:rsidR="00BD1002" w:rsidRPr="00C55EE9">
          <w:rPr>
            <w:rStyle w:val="Hyperlink"/>
            <w:noProof/>
            <w:highlight w:val="lightGray"/>
          </w:rPr>
          <w:t xml:space="preserve">Tabel 3. </w:t>
        </w:r>
        <w:r w:rsidR="009F355D" w:rsidRPr="00C55EE9">
          <w:rPr>
            <w:rStyle w:val="Hyperlink"/>
            <w:noProof/>
            <w:highlight w:val="lightGray"/>
          </w:rPr>
          <w:t>7</w:t>
        </w:r>
        <w:r w:rsidR="00BD1002" w:rsidRPr="00C55EE9">
          <w:rPr>
            <w:rStyle w:val="Hyperlink"/>
            <w:noProof/>
            <w:highlight w:val="lightGray"/>
          </w:rPr>
          <w:t xml:space="preserve"> </w:t>
        </w:r>
        <w:r w:rsidR="00BD1002" w:rsidRPr="00C55EE9">
          <w:rPr>
            <w:rStyle w:val="Hyperlink"/>
            <w:bCs/>
            <w:noProof/>
            <w:highlight w:val="lightGray"/>
            <w:lang w:val="id-ID"/>
          </w:rPr>
          <w:t>Skor Penilaian Validasi Ahli Materi dan Ahli Media</w:t>
        </w:r>
        <w:r w:rsidR="00BD1002" w:rsidRPr="00C55EE9">
          <w:rPr>
            <w:noProof/>
            <w:webHidden/>
            <w:highlight w:val="lightGray"/>
          </w:rPr>
          <w:tab/>
        </w:r>
        <w:r w:rsidR="00BD1002" w:rsidRPr="00C55EE9">
          <w:rPr>
            <w:noProof/>
            <w:webHidden/>
            <w:highlight w:val="lightGray"/>
          </w:rPr>
          <w:fldChar w:fldCharType="begin"/>
        </w:r>
        <w:r w:rsidR="00BD1002" w:rsidRPr="00C55EE9">
          <w:rPr>
            <w:noProof/>
            <w:webHidden/>
            <w:highlight w:val="lightGray"/>
          </w:rPr>
          <w:instrText xml:space="preserve"> PAGEREF _Toc156639613 \h </w:instrText>
        </w:r>
        <w:r w:rsidR="00BD1002" w:rsidRPr="00C55EE9">
          <w:rPr>
            <w:noProof/>
            <w:webHidden/>
            <w:highlight w:val="lightGray"/>
          </w:rPr>
        </w:r>
        <w:r w:rsidR="00BD1002" w:rsidRPr="00C55EE9">
          <w:rPr>
            <w:noProof/>
            <w:webHidden/>
            <w:highlight w:val="lightGray"/>
          </w:rPr>
          <w:fldChar w:fldCharType="separate"/>
        </w:r>
        <w:r w:rsidR="00B021B1" w:rsidRPr="00C55EE9">
          <w:rPr>
            <w:noProof/>
            <w:webHidden/>
            <w:highlight w:val="lightGray"/>
          </w:rPr>
          <w:t>58</w:t>
        </w:r>
        <w:r w:rsidR="00BD1002" w:rsidRPr="00C55EE9">
          <w:rPr>
            <w:noProof/>
            <w:webHidden/>
            <w:highlight w:val="lightGray"/>
          </w:rPr>
          <w:fldChar w:fldCharType="end"/>
        </w:r>
      </w:hyperlink>
    </w:p>
    <w:p w14:paraId="79F8B153" w14:textId="018A456B" w:rsidR="00BD1002" w:rsidRPr="00C55EE9" w:rsidRDefault="00F77A55" w:rsidP="004755CC">
      <w:pPr>
        <w:pStyle w:val="TableofFigures"/>
        <w:tabs>
          <w:tab w:val="right" w:leader="dot" w:pos="7927"/>
        </w:tabs>
        <w:spacing w:line="360" w:lineRule="auto"/>
        <w:rPr>
          <w:rFonts w:asciiTheme="minorHAnsi" w:eastAsiaTheme="minorEastAsia" w:hAnsiTheme="minorHAnsi" w:cstheme="minorBidi"/>
          <w:noProof/>
          <w:sz w:val="22"/>
          <w:szCs w:val="22"/>
          <w:highlight w:val="lightGray"/>
          <w:lang w:eastAsia="en-ID"/>
        </w:rPr>
      </w:pPr>
      <w:hyperlink w:anchor="_Toc156639614" w:history="1">
        <w:r w:rsidR="00BD1002" w:rsidRPr="00C55EE9">
          <w:rPr>
            <w:rStyle w:val="Hyperlink"/>
            <w:noProof/>
            <w:highlight w:val="lightGray"/>
          </w:rPr>
          <w:t>Tabel 3.</w:t>
        </w:r>
        <w:r w:rsidR="00C55EE9" w:rsidRPr="00C55EE9">
          <w:rPr>
            <w:rStyle w:val="Hyperlink"/>
            <w:noProof/>
            <w:highlight w:val="lightGray"/>
          </w:rPr>
          <w:t>8</w:t>
        </w:r>
        <w:r w:rsidR="00BD1002" w:rsidRPr="00C55EE9">
          <w:rPr>
            <w:rStyle w:val="Hyperlink"/>
            <w:noProof/>
            <w:highlight w:val="lightGray"/>
          </w:rPr>
          <w:t xml:space="preserve"> </w:t>
        </w:r>
        <w:r w:rsidR="00BD1002" w:rsidRPr="00C55EE9">
          <w:rPr>
            <w:rStyle w:val="Hyperlink"/>
            <w:bCs/>
            <w:noProof/>
            <w:highlight w:val="lightGray"/>
            <w:lang w:val="id-ID"/>
          </w:rPr>
          <w:t>Kriteria Kelayakan</w:t>
        </w:r>
        <w:r w:rsidR="00BD1002" w:rsidRPr="00C55EE9">
          <w:rPr>
            <w:noProof/>
            <w:webHidden/>
            <w:highlight w:val="lightGray"/>
          </w:rPr>
          <w:tab/>
        </w:r>
        <w:r w:rsidR="00BD1002" w:rsidRPr="00C55EE9">
          <w:rPr>
            <w:noProof/>
            <w:webHidden/>
            <w:highlight w:val="lightGray"/>
          </w:rPr>
          <w:fldChar w:fldCharType="begin"/>
        </w:r>
        <w:r w:rsidR="00BD1002" w:rsidRPr="00C55EE9">
          <w:rPr>
            <w:noProof/>
            <w:webHidden/>
            <w:highlight w:val="lightGray"/>
          </w:rPr>
          <w:instrText xml:space="preserve"> PAGEREF _Toc156639614 \h </w:instrText>
        </w:r>
        <w:r w:rsidR="00BD1002" w:rsidRPr="00C55EE9">
          <w:rPr>
            <w:noProof/>
            <w:webHidden/>
            <w:highlight w:val="lightGray"/>
          </w:rPr>
        </w:r>
        <w:r w:rsidR="00BD1002" w:rsidRPr="00C55EE9">
          <w:rPr>
            <w:noProof/>
            <w:webHidden/>
            <w:highlight w:val="lightGray"/>
          </w:rPr>
          <w:fldChar w:fldCharType="separate"/>
        </w:r>
        <w:r w:rsidR="00B021B1" w:rsidRPr="00C55EE9">
          <w:rPr>
            <w:noProof/>
            <w:webHidden/>
            <w:highlight w:val="lightGray"/>
          </w:rPr>
          <w:t>59</w:t>
        </w:r>
        <w:r w:rsidR="00BD1002" w:rsidRPr="00C55EE9">
          <w:rPr>
            <w:noProof/>
            <w:webHidden/>
            <w:highlight w:val="lightGray"/>
          </w:rPr>
          <w:fldChar w:fldCharType="end"/>
        </w:r>
      </w:hyperlink>
    </w:p>
    <w:p w14:paraId="54B7B03E" w14:textId="7DF0C122" w:rsidR="00BD1002" w:rsidRPr="00C55EE9" w:rsidRDefault="00F77A55" w:rsidP="004755CC">
      <w:pPr>
        <w:pStyle w:val="TableofFigures"/>
        <w:tabs>
          <w:tab w:val="right" w:leader="dot" w:pos="7927"/>
        </w:tabs>
        <w:spacing w:line="360" w:lineRule="auto"/>
        <w:rPr>
          <w:rFonts w:asciiTheme="minorHAnsi" w:eastAsiaTheme="minorEastAsia" w:hAnsiTheme="minorHAnsi" w:cstheme="minorBidi"/>
          <w:noProof/>
          <w:sz w:val="22"/>
          <w:szCs w:val="22"/>
          <w:highlight w:val="lightGray"/>
          <w:lang w:eastAsia="en-ID"/>
        </w:rPr>
      </w:pPr>
      <w:hyperlink w:anchor="_Toc156639615" w:history="1">
        <w:r w:rsidR="00BD1002" w:rsidRPr="00C55EE9">
          <w:rPr>
            <w:rStyle w:val="Hyperlink"/>
            <w:noProof/>
            <w:highlight w:val="lightGray"/>
          </w:rPr>
          <w:t>Tabel 3.</w:t>
        </w:r>
        <w:r w:rsidR="00C55EE9" w:rsidRPr="00C55EE9">
          <w:rPr>
            <w:rStyle w:val="Hyperlink"/>
            <w:noProof/>
            <w:highlight w:val="lightGray"/>
          </w:rPr>
          <w:t>9</w:t>
        </w:r>
        <w:r w:rsidR="00BD1002" w:rsidRPr="00C55EE9">
          <w:rPr>
            <w:rStyle w:val="Hyperlink"/>
            <w:noProof/>
            <w:highlight w:val="lightGray"/>
          </w:rPr>
          <w:t xml:space="preserve"> </w:t>
        </w:r>
        <w:r w:rsidR="00BD1002" w:rsidRPr="00C55EE9">
          <w:rPr>
            <w:rStyle w:val="Hyperlink"/>
            <w:bCs/>
            <w:noProof/>
            <w:highlight w:val="lightGray"/>
            <w:lang w:val="id-ID"/>
          </w:rPr>
          <w:t>Penskoran Angket</w:t>
        </w:r>
        <w:r w:rsidR="00BD1002" w:rsidRPr="00C55EE9">
          <w:rPr>
            <w:noProof/>
            <w:webHidden/>
            <w:highlight w:val="lightGray"/>
          </w:rPr>
          <w:tab/>
        </w:r>
        <w:r w:rsidR="00BD1002" w:rsidRPr="00C55EE9">
          <w:rPr>
            <w:noProof/>
            <w:webHidden/>
            <w:highlight w:val="lightGray"/>
          </w:rPr>
          <w:fldChar w:fldCharType="begin"/>
        </w:r>
        <w:r w:rsidR="00BD1002" w:rsidRPr="00C55EE9">
          <w:rPr>
            <w:noProof/>
            <w:webHidden/>
            <w:highlight w:val="lightGray"/>
          </w:rPr>
          <w:instrText xml:space="preserve"> PAGEREF _Toc156639615 \h </w:instrText>
        </w:r>
        <w:r w:rsidR="00BD1002" w:rsidRPr="00C55EE9">
          <w:rPr>
            <w:noProof/>
            <w:webHidden/>
            <w:highlight w:val="lightGray"/>
          </w:rPr>
        </w:r>
        <w:r w:rsidR="00BD1002" w:rsidRPr="00C55EE9">
          <w:rPr>
            <w:noProof/>
            <w:webHidden/>
            <w:highlight w:val="lightGray"/>
          </w:rPr>
          <w:fldChar w:fldCharType="separate"/>
        </w:r>
        <w:r w:rsidR="00B021B1" w:rsidRPr="00C55EE9">
          <w:rPr>
            <w:noProof/>
            <w:webHidden/>
            <w:highlight w:val="lightGray"/>
          </w:rPr>
          <w:t>60</w:t>
        </w:r>
        <w:r w:rsidR="00BD1002" w:rsidRPr="00C55EE9">
          <w:rPr>
            <w:noProof/>
            <w:webHidden/>
            <w:highlight w:val="lightGray"/>
          </w:rPr>
          <w:fldChar w:fldCharType="end"/>
        </w:r>
      </w:hyperlink>
    </w:p>
    <w:p w14:paraId="16163EF1" w14:textId="5878DA24" w:rsidR="003C2FF7" w:rsidRPr="00C55EE9" w:rsidRDefault="00F77A55" w:rsidP="004755CC">
      <w:pPr>
        <w:pStyle w:val="TableofFigures"/>
        <w:tabs>
          <w:tab w:val="right" w:leader="dot" w:pos="7927"/>
        </w:tabs>
        <w:spacing w:line="360" w:lineRule="auto"/>
        <w:rPr>
          <w:noProof/>
          <w:highlight w:val="lightGray"/>
        </w:rPr>
      </w:pPr>
      <w:hyperlink w:anchor="_Toc156639616" w:history="1">
        <w:r w:rsidR="00BD1002" w:rsidRPr="00C55EE9">
          <w:rPr>
            <w:rStyle w:val="Hyperlink"/>
            <w:noProof/>
            <w:highlight w:val="lightGray"/>
            <w:lang w:val="id-ID"/>
          </w:rPr>
          <w:t>Tabel 3.</w:t>
        </w:r>
        <w:r w:rsidR="00C55EE9" w:rsidRPr="00C55EE9">
          <w:rPr>
            <w:rStyle w:val="Hyperlink"/>
            <w:noProof/>
            <w:highlight w:val="lightGray"/>
            <w:lang w:val="en-US"/>
          </w:rPr>
          <w:t>10</w:t>
        </w:r>
        <w:r w:rsidR="00BD1002" w:rsidRPr="00C55EE9">
          <w:rPr>
            <w:rStyle w:val="Hyperlink"/>
            <w:noProof/>
            <w:highlight w:val="lightGray"/>
            <w:lang w:val="id-ID"/>
          </w:rPr>
          <w:t xml:space="preserve"> </w:t>
        </w:r>
        <w:r w:rsidR="00BD1002" w:rsidRPr="00C55EE9">
          <w:rPr>
            <w:rStyle w:val="Hyperlink"/>
            <w:bCs/>
            <w:noProof/>
            <w:highlight w:val="lightGray"/>
            <w:lang w:val="id-ID"/>
          </w:rPr>
          <w:t>Kriteria Respon Peserta Didik</w:t>
        </w:r>
        <w:r w:rsidR="00BD1002" w:rsidRPr="00C55EE9">
          <w:rPr>
            <w:noProof/>
            <w:webHidden/>
            <w:highlight w:val="lightGray"/>
          </w:rPr>
          <w:tab/>
        </w:r>
        <w:r w:rsidR="00BD1002" w:rsidRPr="00C55EE9">
          <w:rPr>
            <w:noProof/>
            <w:webHidden/>
            <w:highlight w:val="lightGray"/>
          </w:rPr>
          <w:fldChar w:fldCharType="begin"/>
        </w:r>
        <w:r w:rsidR="00BD1002" w:rsidRPr="00C55EE9">
          <w:rPr>
            <w:noProof/>
            <w:webHidden/>
            <w:highlight w:val="lightGray"/>
          </w:rPr>
          <w:instrText xml:space="preserve"> PAGEREF _Toc156639616 \h </w:instrText>
        </w:r>
        <w:r w:rsidR="00BD1002" w:rsidRPr="00C55EE9">
          <w:rPr>
            <w:noProof/>
            <w:webHidden/>
            <w:highlight w:val="lightGray"/>
          </w:rPr>
        </w:r>
        <w:r w:rsidR="00BD1002" w:rsidRPr="00C55EE9">
          <w:rPr>
            <w:noProof/>
            <w:webHidden/>
            <w:highlight w:val="lightGray"/>
          </w:rPr>
          <w:fldChar w:fldCharType="separate"/>
        </w:r>
        <w:r w:rsidR="00B021B1" w:rsidRPr="00C55EE9">
          <w:rPr>
            <w:noProof/>
            <w:webHidden/>
            <w:highlight w:val="lightGray"/>
          </w:rPr>
          <w:t>61</w:t>
        </w:r>
        <w:r w:rsidR="00BD1002" w:rsidRPr="00C55EE9">
          <w:rPr>
            <w:noProof/>
            <w:webHidden/>
            <w:highlight w:val="lightGray"/>
          </w:rPr>
          <w:fldChar w:fldCharType="end"/>
        </w:r>
      </w:hyperlink>
      <w:r w:rsidR="00A95907" w:rsidRPr="00C55EE9">
        <w:rPr>
          <w:highlight w:val="lightGray"/>
          <w:lang w:val="id-ID"/>
        </w:rPr>
        <w:fldChar w:fldCharType="end"/>
      </w:r>
      <w:r w:rsidR="00FC2B85" w:rsidRPr="00C55EE9">
        <w:rPr>
          <w:highlight w:val="lightGray"/>
        </w:rPr>
        <w:fldChar w:fldCharType="begin"/>
      </w:r>
      <w:r w:rsidR="00FC2B85" w:rsidRPr="00C55EE9">
        <w:rPr>
          <w:highlight w:val="lightGray"/>
        </w:rPr>
        <w:instrText xml:space="preserve"> TOC \h \z \c "Tabel 4." </w:instrText>
      </w:r>
      <w:r w:rsidR="00FC2B85" w:rsidRPr="00C55EE9">
        <w:rPr>
          <w:highlight w:val="lightGray"/>
        </w:rPr>
        <w:fldChar w:fldCharType="separate"/>
      </w:r>
    </w:p>
    <w:p w14:paraId="3EDEA6CB" w14:textId="0AAD1FD6" w:rsidR="003C2FF7" w:rsidRPr="00C55EE9" w:rsidRDefault="00F77A55" w:rsidP="003C2FF7">
      <w:pPr>
        <w:pStyle w:val="TableofFigures"/>
        <w:tabs>
          <w:tab w:val="right" w:leader="dot" w:pos="7927"/>
        </w:tabs>
        <w:jc w:val="both"/>
        <w:rPr>
          <w:rFonts w:asciiTheme="minorHAnsi" w:eastAsiaTheme="minorEastAsia" w:hAnsiTheme="minorHAnsi" w:cstheme="minorBidi"/>
          <w:noProof/>
          <w:sz w:val="22"/>
          <w:szCs w:val="22"/>
          <w:highlight w:val="lightGray"/>
          <w:lang w:eastAsia="en-ID"/>
        </w:rPr>
      </w:pPr>
      <w:hyperlink w:anchor="_Toc159088496" w:history="1">
        <w:r w:rsidR="003C2FF7" w:rsidRPr="00C55EE9">
          <w:rPr>
            <w:rStyle w:val="Hyperlink"/>
            <w:noProof/>
            <w:highlight w:val="lightGray"/>
          </w:rPr>
          <w:t xml:space="preserve">Tabel 4.1 </w:t>
        </w:r>
        <w:r w:rsidR="003C2FF7" w:rsidRPr="00C55EE9">
          <w:rPr>
            <w:rStyle w:val="Hyperlink"/>
            <w:bCs/>
            <w:noProof/>
            <w:highlight w:val="lightGray"/>
            <w:lang w:val="id-ID"/>
          </w:rPr>
          <w:t>Hasil Penilaian Ahli Materi terhadap Modul Ajar</w:t>
        </w:r>
        <w:r w:rsidR="003C2FF7" w:rsidRPr="00C55EE9">
          <w:rPr>
            <w:noProof/>
            <w:webHidden/>
            <w:highlight w:val="lightGray"/>
          </w:rPr>
          <w:tab/>
        </w:r>
        <w:r w:rsidR="003C2FF7" w:rsidRPr="00C55EE9">
          <w:rPr>
            <w:noProof/>
            <w:webHidden/>
            <w:highlight w:val="lightGray"/>
          </w:rPr>
          <w:fldChar w:fldCharType="begin"/>
        </w:r>
        <w:r w:rsidR="003C2FF7" w:rsidRPr="00C55EE9">
          <w:rPr>
            <w:noProof/>
            <w:webHidden/>
            <w:highlight w:val="lightGray"/>
          </w:rPr>
          <w:instrText xml:space="preserve"> PAGEREF _Toc159088496 \h </w:instrText>
        </w:r>
        <w:r w:rsidR="003C2FF7" w:rsidRPr="00C55EE9">
          <w:rPr>
            <w:noProof/>
            <w:webHidden/>
            <w:highlight w:val="lightGray"/>
          </w:rPr>
        </w:r>
        <w:r w:rsidR="003C2FF7" w:rsidRPr="00C55EE9">
          <w:rPr>
            <w:noProof/>
            <w:webHidden/>
            <w:highlight w:val="lightGray"/>
          </w:rPr>
          <w:fldChar w:fldCharType="separate"/>
        </w:r>
        <w:r w:rsidR="003C2FF7" w:rsidRPr="00C55EE9">
          <w:rPr>
            <w:noProof/>
            <w:webHidden/>
            <w:highlight w:val="lightGray"/>
          </w:rPr>
          <w:t>77</w:t>
        </w:r>
        <w:r w:rsidR="003C2FF7" w:rsidRPr="00C55EE9">
          <w:rPr>
            <w:noProof/>
            <w:webHidden/>
            <w:highlight w:val="lightGray"/>
          </w:rPr>
          <w:fldChar w:fldCharType="end"/>
        </w:r>
      </w:hyperlink>
    </w:p>
    <w:p w14:paraId="7EB19DEC" w14:textId="0A72B4BE" w:rsidR="003C2FF7" w:rsidRPr="00C55EE9" w:rsidRDefault="00F77A55">
      <w:pPr>
        <w:pStyle w:val="TableofFigures"/>
        <w:tabs>
          <w:tab w:val="right" w:leader="dot" w:pos="7927"/>
        </w:tabs>
        <w:rPr>
          <w:rFonts w:asciiTheme="minorHAnsi" w:eastAsiaTheme="minorEastAsia" w:hAnsiTheme="minorHAnsi" w:cstheme="minorBidi"/>
          <w:noProof/>
          <w:sz w:val="22"/>
          <w:szCs w:val="22"/>
          <w:highlight w:val="lightGray"/>
          <w:lang w:eastAsia="en-ID"/>
        </w:rPr>
      </w:pPr>
      <w:hyperlink w:anchor="_Toc159088497" w:history="1">
        <w:r w:rsidR="003C2FF7" w:rsidRPr="00C55EE9">
          <w:rPr>
            <w:rStyle w:val="Hyperlink"/>
            <w:noProof/>
            <w:highlight w:val="lightGray"/>
          </w:rPr>
          <w:t xml:space="preserve">Tabel 4.2 </w:t>
        </w:r>
        <w:r w:rsidR="003C2FF7" w:rsidRPr="00C55EE9">
          <w:rPr>
            <w:rStyle w:val="Hyperlink"/>
            <w:bCs/>
            <w:noProof/>
            <w:highlight w:val="lightGray"/>
            <w:lang w:val="id-ID"/>
          </w:rPr>
          <w:t>Hasil Penilaian Ahli Media terhadap Modul Ajar</w:t>
        </w:r>
        <w:r w:rsidR="003C2FF7" w:rsidRPr="00C55EE9">
          <w:rPr>
            <w:noProof/>
            <w:webHidden/>
            <w:highlight w:val="lightGray"/>
          </w:rPr>
          <w:tab/>
        </w:r>
        <w:r w:rsidR="003C2FF7" w:rsidRPr="00C55EE9">
          <w:rPr>
            <w:noProof/>
            <w:webHidden/>
            <w:highlight w:val="lightGray"/>
          </w:rPr>
          <w:fldChar w:fldCharType="begin"/>
        </w:r>
        <w:r w:rsidR="003C2FF7" w:rsidRPr="00C55EE9">
          <w:rPr>
            <w:noProof/>
            <w:webHidden/>
            <w:highlight w:val="lightGray"/>
          </w:rPr>
          <w:instrText xml:space="preserve"> PAGEREF _Toc159088497 \h </w:instrText>
        </w:r>
        <w:r w:rsidR="003C2FF7" w:rsidRPr="00C55EE9">
          <w:rPr>
            <w:noProof/>
            <w:webHidden/>
            <w:highlight w:val="lightGray"/>
          </w:rPr>
        </w:r>
        <w:r w:rsidR="003C2FF7" w:rsidRPr="00C55EE9">
          <w:rPr>
            <w:noProof/>
            <w:webHidden/>
            <w:highlight w:val="lightGray"/>
          </w:rPr>
          <w:fldChar w:fldCharType="separate"/>
        </w:r>
        <w:r w:rsidR="003C2FF7" w:rsidRPr="00C55EE9">
          <w:rPr>
            <w:noProof/>
            <w:webHidden/>
            <w:highlight w:val="lightGray"/>
          </w:rPr>
          <w:t>78</w:t>
        </w:r>
        <w:r w:rsidR="003C2FF7" w:rsidRPr="00C55EE9">
          <w:rPr>
            <w:noProof/>
            <w:webHidden/>
            <w:highlight w:val="lightGray"/>
          </w:rPr>
          <w:fldChar w:fldCharType="end"/>
        </w:r>
      </w:hyperlink>
    </w:p>
    <w:p w14:paraId="7F046150" w14:textId="51E03BB6" w:rsidR="003C2FF7" w:rsidRPr="00C55EE9" w:rsidRDefault="00F77A55">
      <w:pPr>
        <w:pStyle w:val="TableofFigures"/>
        <w:tabs>
          <w:tab w:val="right" w:leader="dot" w:pos="7927"/>
        </w:tabs>
        <w:rPr>
          <w:rFonts w:asciiTheme="minorHAnsi" w:eastAsiaTheme="minorEastAsia" w:hAnsiTheme="minorHAnsi" w:cstheme="minorBidi"/>
          <w:noProof/>
          <w:sz w:val="22"/>
          <w:szCs w:val="22"/>
          <w:highlight w:val="lightGray"/>
          <w:lang w:eastAsia="en-ID"/>
        </w:rPr>
      </w:pPr>
      <w:hyperlink w:anchor="_Toc159088498" w:history="1">
        <w:r w:rsidR="003C2FF7" w:rsidRPr="00C55EE9">
          <w:rPr>
            <w:rStyle w:val="Hyperlink"/>
            <w:noProof/>
            <w:highlight w:val="lightGray"/>
          </w:rPr>
          <w:t xml:space="preserve">Tabel 4.3 </w:t>
        </w:r>
        <w:r w:rsidR="003C2FF7" w:rsidRPr="00C55EE9">
          <w:rPr>
            <w:rStyle w:val="Hyperlink"/>
            <w:bCs/>
            <w:noProof/>
            <w:highlight w:val="lightGray"/>
            <w:lang w:val="id-ID"/>
          </w:rPr>
          <w:t>Komentar, Masukan, maupun Saran dari Ahli Materi dan Ahli Media</w:t>
        </w:r>
        <w:r w:rsidR="003C2FF7" w:rsidRPr="00C55EE9">
          <w:rPr>
            <w:noProof/>
            <w:webHidden/>
            <w:highlight w:val="lightGray"/>
          </w:rPr>
          <w:tab/>
        </w:r>
        <w:r w:rsidR="003C2FF7" w:rsidRPr="00C55EE9">
          <w:rPr>
            <w:noProof/>
            <w:webHidden/>
            <w:highlight w:val="lightGray"/>
          </w:rPr>
          <w:fldChar w:fldCharType="begin"/>
        </w:r>
        <w:r w:rsidR="003C2FF7" w:rsidRPr="00C55EE9">
          <w:rPr>
            <w:noProof/>
            <w:webHidden/>
            <w:highlight w:val="lightGray"/>
          </w:rPr>
          <w:instrText xml:space="preserve"> PAGEREF _Toc159088498 \h </w:instrText>
        </w:r>
        <w:r w:rsidR="003C2FF7" w:rsidRPr="00C55EE9">
          <w:rPr>
            <w:noProof/>
            <w:webHidden/>
            <w:highlight w:val="lightGray"/>
          </w:rPr>
        </w:r>
        <w:r w:rsidR="003C2FF7" w:rsidRPr="00C55EE9">
          <w:rPr>
            <w:noProof/>
            <w:webHidden/>
            <w:highlight w:val="lightGray"/>
          </w:rPr>
          <w:fldChar w:fldCharType="separate"/>
        </w:r>
        <w:r w:rsidR="003C2FF7" w:rsidRPr="00C55EE9">
          <w:rPr>
            <w:noProof/>
            <w:webHidden/>
            <w:highlight w:val="lightGray"/>
          </w:rPr>
          <w:t>79</w:t>
        </w:r>
        <w:r w:rsidR="003C2FF7" w:rsidRPr="00C55EE9">
          <w:rPr>
            <w:noProof/>
            <w:webHidden/>
            <w:highlight w:val="lightGray"/>
          </w:rPr>
          <w:fldChar w:fldCharType="end"/>
        </w:r>
      </w:hyperlink>
    </w:p>
    <w:p w14:paraId="6616408F" w14:textId="183721C9" w:rsidR="003C2FF7" w:rsidRPr="00C55EE9" w:rsidRDefault="00F77A55" w:rsidP="006B592E">
      <w:pPr>
        <w:pStyle w:val="TableofFigures"/>
        <w:tabs>
          <w:tab w:val="right" w:leader="dot" w:pos="7927"/>
        </w:tabs>
        <w:jc w:val="both"/>
        <w:rPr>
          <w:rFonts w:asciiTheme="minorHAnsi" w:eastAsiaTheme="minorEastAsia" w:hAnsiTheme="minorHAnsi" w:cstheme="minorBidi"/>
          <w:noProof/>
          <w:sz w:val="22"/>
          <w:szCs w:val="22"/>
          <w:highlight w:val="lightGray"/>
          <w:lang w:eastAsia="en-ID"/>
        </w:rPr>
      </w:pPr>
      <w:hyperlink w:anchor="_Toc159088499" w:history="1">
        <w:r w:rsidR="003C2FF7" w:rsidRPr="00C55EE9">
          <w:rPr>
            <w:rStyle w:val="Hyperlink"/>
            <w:noProof/>
            <w:highlight w:val="lightGray"/>
          </w:rPr>
          <w:t xml:space="preserve">Tabel 4.4 </w:t>
        </w:r>
        <w:r w:rsidR="003C2FF7" w:rsidRPr="00C55EE9">
          <w:rPr>
            <w:rStyle w:val="Hyperlink"/>
            <w:bCs/>
            <w:noProof/>
            <w:highlight w:val="lightGray"/>
            <w:lang w:val="id-ID"/>
          </w:rPr>
          <w:t xml:space="preserve">Hasil Penilaian Ahli Materi terhadap Soal </w:t>
        </w:r>
        <w:r w:rsidR="003C2FF7" w:rsidRPr="00C55EE9">
          <w:rPr>
            <w:rStyle w:val="Hyperlink"/>
            <w:bCs/>
            <w:i/>
            <w:noProof/>
            <w:highlight w:val="lightGray"/>
            <w:lang w:val="id-ID"/>
          </w:rPr>
          <w:t xml:space="preserve">pre-test </w:t>
        </w:r>
        <w:r w:rsidR="003C2FF7" w:rsidRPr="00C55EE9">
          <w:rPr>
            <w:rStyle w:val="Hyperlink"/>
            <w:bCs/>
            <w:noProof/>
            <w:highlight w:val="lightGray"/>
            <w:lang w:val="id-ID"/>
          </w:rPr>
          <w:t xml:space="preserve">dan </w:t>
        </w:r>
        <w:r w:rsidR="003C2FF7" w:rsidRPr="00C55EE9">
          <w:rPr>
            <w:rStyle w:val="Hyperlink"/>
            <w:bCs/>
            <w:i/>
            <w:noProof/>
            <w:highlight w:val="lightGray"/>
            <w:lang w:val="id-ID"/>
          </w:rPr>
          <w:t xml:space="preserve">post-test </w:t>
        </w:r>
        <w:r w:rsidR="003C2FF7" w:rsidRPr="00C55EE9">
          <w:rPr>
            <w:rStyle w:val="Hyperlink"/>
            <w:bCs/>
            <w:noProof/>
            <w:highlight w:val="lightGray"/>
            <w:lang w:val="id-ID"/>
          </w:rPr>
          <w:t>Keterampilan Ber</w:t>
        </w:r>
        <w:r w:rsidR="003C2FF7" w:rsidRPr="00C55EE9">
          <w:rPr>
            <w:rStyle w:val="Hyperlink"/>
            <w:bCs/>
            <w:noProof/>
            <w:highlight w:val="lightGray"/>
            <w:lang w:val="en-US"/>
          </w:rPr>
          <w:t>p</w:t>
        </w:r>
        <w:r w:rsidR="003C2FF7" w:rsidRPr="00C55EE9">
          <w:rPr>
            <w:rStyle w:val="Hyperlink"/>
            <w:bCs/>
            <w:noProof/>
            <w:highlight w:val="lightGray"/>
            <w:lang w:val="id-ID"/>
          </w:rPr>
          <w:t>ikir Kritis</w:t>
        </w:r>
        <w:r w:rsidR="003C2FF7" w:rsidRPr="00C55EE9">
          <w:rPr>
            <w:noProof/>
            <w:webHidden/>
            <w:highlight w:val="lightGray"/>
          </w:rPr>
          <w:tab/>
        </w:r>
        <w:r w:rsidR="003C2FF7" w:rsidRPr="00C55EE9">
          <w:rPr>
            <w:noProof/>
            <w:webHidden/>
            <w:highlight w:val="lightGray"/>
          </w:rPr>
          <w:fldChar w:fldCharType="begin"/>
        </w:r>
        <w:r w:rsidR="003C2FF7" w:rsidRPr="00C55EE9">
          <w:rPr>
            <w:noProof/>
            <w:webHidden/>
            <w:highlight w:val="lightGray"/>
          </w:rPr>
          <w:instrText xml:space="preserve"> PAGEREF _Toc159088499 \h </w:instrText>
        </w:r>
        <w:r w:rsidR="003C2FF7" w:rsidRPr="00C55EE9">
          <w:rPr>
            <w:noProof/>
            <w:webHidden/>
            <w:highlight w:val="lightGray"/>
          </w:rPr>
        </w:r>
        <w:r w:rsidR="003C2FF7" w:rsidRPr="00C55EE9">
          <w:rPr>
            <w:noProof/>
            <w:webHidden/>
            <w:highlight w:val="lightGray"/>
          </w:rPr>
          <w:fldChar w:fldCharType="separate"/>
        </w:r>
        <w:r w:rsidR="003C2FF7" w:rsidRPr="00C55EE9">
          <w:rPr>
            <w:noProof/>
            <w:webHidden/>
            <w:highlight w:val="lightGray"/>
          </w:rPr>
          <w:t>81</w:t>
        </w:r>
        <w:r w:rsidR="003C2FF7" w:rsidRPr="00C55EE9">
          <w:rPr>
            <w:noProof/>
            <w:webHidden/>
            <w:highlight w:val="lightGray"/>
          </w:rPr>
          <w:fldChar w:fldCharType="end"/>
        </w:r>
      </w:hyperlink>
    </w:p>
    <w:p w14:paraId="7EB78995" w14:textId="38C53147" w:rsidR="003C2FF7" w:rsidRPr="00C55EE9" w:rsidRDefault="00F77A55" w:rsidP="006B592E">
      <w:pPr>
        <w:pStyle w:val="TableofFigures"/>
        <w:tabs>
          <w:tab w:val="right" w:leader="dot" w:pos="7927"/>
        </w:tabs>
        <w:jc w:val="both"/>
        <w:rPr>
          <w:rFonts w:asciiTheme="minorHAnsi" w:eastAsiaTheme="minorEastAsia" w:hAnsiTheme="minorHAnsi" w:cstheme="minorBidi"/>
          <w:noProof/>
          <w:sz w:val="22"/>
          <w:szCs w:val="22"/>
          <w:highlight w:val="lightGray"/>
          <w:lang w:eastAsia="en-ID"/>
        </w:rPr>
      </w:pPr>
      <w:hyperlink w:anchor="_Toc159088500" w:history="1">
        <w:r w:rsidR="003C2FF7" w:rsidRPr="00C55EE9">
          <w:rPr>
            <w:rStyle w:val="Hyperlink"/>
            <w:noProof/>
            <w:highlight w:val="lightGray"/>
          </w:rPr>
          <w:t xml:space="preserve">Tabel 4.5 </w:t>
        </w:r>
        <w:r w:rsidR="003C2FF7" w:rsidRPr="00C55EE9">
          <w:rPr>
            <w:rStyle w:val="Hyperlink"/>
            <w:bCs/>
            <w:noProof/>
            <w:highlight w:val="lightGray"/>
            <w:lang w:val="id-ID"/>
          </w:rPr>
          <w:t xml:space="preserve">Hasil Penilaian Ahli Media terhadap Soal </w:t>
        </w:r>
        <w:r w:rsidR="003C2FF7" w:rsidRPr="00C55EE9">
          <w:rPr>
            <w:rStyle w:val="Hyperlink"/>
            <w:bCs/>
            <w:i/>
            <w:noProof/>
            <w:highlight w:val="lightGray"/>
            <w:lang w:val="id-ID"/>
          </w:rPr>
          <w:t xml:space="preserve">pre-test </w:t>
        </w:r>
        <w:r w:rsidR="003C2FF7" w:rsidRPr="00C55EE9">
          <w:rPr>
            <w:rStyle w:val="Hyperlink"/>
            <w:bCs/>
            <w:noProof/>
            <w:highlight w:val="lightGray"/>
            <w:lang w:val="id-ID"/>
          </w:rPr>
          <w:t xml:space="preserve">dan </w:t>
        </w:r>
        <w:r w:rsidR="003C2FF7" w:rsidRPr="00C55EE9">
          <w:rPr>
            <w:rStyle w:val="Hyperlink"/>
            <w:bCs/>
            <w:i/>
            <w:noProof/>
            <w:highlight w:val="lightGray"/>
            <w:lang w:val="id-ID"/>
          </w:rPr>
          <w:t xml:space="preserve">post-test </w:t>
        </w:r>
        <w:r w:rsidR="003C2FF7" w:rsidRPr="00C55EE9">
          <w:rPr>
            <w:rStyle w:val="Hyperlink"/>
            <w:bCs/>
            <w:noProof/>
            <w:highlight w:val="lightGray"/>
            <w:lang w:val="id-ID"/>
          </w:rPr>
          <w:t>Keterampilan Ber</w:t>
        </w:r>
        <w:r w:rsidR="003C2FF7" w:rsidRPr="00C55EE9">
          <w:rPr>
            <w:rStyle w:val="Hyperlink"/>
            <w:bCs/>
            <w:noProof/>
            <w:highlight w:val="lightGray"/>
            <w:lang w:val="en-US"/>
          </w:rPr>
          <w:t>p</w:t>
        </w:r>
        <w:r w:rsidR="003C2FF7" w:rsidRPr="00C55EE9">
          <w:rPr>
            <w:rStyle w:val="Hyperlink"/>
            <w:bCs/>
            <w:noProof/>
            <w:highlight w:val="lightGray"/>
            <w:lang w:val="id-ID"/>
          </w:rPr>
          <w:t>ikir Kritis</w:t>
        </w:r>
        <w:r w:rsidR="003C2FF7" w:rsidRPr="00C55EE9">
          <w:rPr>
            <w:noProof/>
            <w:webHidden/>
            <w:highlight w:val="lightGray"/>
          </w:rPr>
          <w:tab/>
        </w:r>
        <w:r w:rsidR="003C2FF7" w:rsidRPr="00C55EE9">
          <w:rPr>
            <w:noProof/>
            <w:webHidden/>
            <w:highlight w:val="lightGray"/>
          </w:rPr>
          <w:fldChar w:fldCharType="begin"/>
        </w:r>
        <w:r w:rsidR="003C2FF7" w:rsidRPr="00C55EE9">
          <w:rPr>
            <w:noProof/>
            <w:webHidden/>
            <w:highlight w:val="lightGray"/>
          </w:rPr>
          <w:instrText xml:space="preserve"> PAGEREF _Toc159088500 \h </w:instrText>
        </w:r>
        <w:r w:rsidR="003C2FF7" w:rsidRPr="00C55EE9">
          <w:rPr>
            <w:noProof/>
            <w:webHidden/>
            <w:highlight w:val="lightGray"/>
          </w:rPr>
        </w:r>
        <w:r w:rsidR="003C2FF7" w:rsidRPr="00C55EE9">
          <w:rPr>
            <w:noProof/>
            <w:webHidden/>
            <w:highlight w:val="lightGray"/>
          </w:rPr>
          <w:fldChar w:fldCharType="separate"/>
        </w:r>
        <w:r w:rsidR="003C2FF7" w:rsidRPr="00C55EE9">
          <w:rPr>
            <w:noProof/>
            <w:webHidden/>
            <w:highlight w:val="lightGray"/>
          </w:rPr>
          <w:t>81</w:t>
        </w:r>
        <w:r w:rsidR="003C2FF7" w:rsidRPr="00C55EE9">
          <w:rPr>
            <w:noProof/>
            <w:webHidden/>
            <w:highlight w:val="lightGray"/>
          </w:rPr>
          <w:fldChar w:fldCharType="end"/>
        </w:r>
      </w:hyperlink>
    </w:p>
    <w:p w14:paraId="62261EF3" w14:textId="79E57474" w:rsidR="003C2FF7" w:rsidRPr="00C55EE9" w:rsidRDefault="00F77A55" w:rsidP="006B592E">
      <w:pPr>
        <w:pStyle w:val="TableofFigures"/>
        <w:tabs>
          <w:tab w:val="right" w:leader="dot" w:pos="7927"/>
        </w:tabs>
        <w:jc w:val="both"/>
        <w:rPr>
          <w:rFonts w:asciiTheme="minorHAnsi" w:eastAsiaTheme="minorEastAsia" w:hAnsiTheme="minorHAnsi" w:cstheme="minorBidi"/>
          <w:noProof/>
          <w:sz w:val="22"/>
          <w:szCs w:val="22"/>
          <w:highlight w:val="lightGray"/>
          <w:lang w:eastAsia="en-ID"/>
        </w:rPr>
      </w:pPr>
      <w:hyperlink w:anchor="_Toc159088501" w:history="1">
        <w:r w:rsidR="003C2FF7" w:rsidRPr="00C55EE9">
          <w:rPr>
            <w:rStyle w:val="Hyperlink"/>
            <w:noProof/>
            <w:highlight w:val="lightGray"/>
          </w:rPr>
          <w:t xml:space="preserve">Tabel 4.6 </w:t>
        </w:r>
        <w:r w:rsidR="003C2FF7" w:rsidRPr="00C55EE9">
          <w:rPr>
            <w:rStyle w:val="Hyperlink"/>
            <w:bCs/>
            <w:noProof/>
            <w:highlight w:val="lightGray"/>
            <w:lang w:val="id-ID"/>
          </w:rPr>
          <w:t>Hasil Respon Peserta Didik</w:t>
        </w:r>
        <w:r w:rsidR="003C2FF7" w:rsidRPr="00C55EE9">
          <w:rPr>
            <w:noProof/>
            <w:webHidden/>
            <w:highlight w:val="lightGray"/>
          </w:rPr>
          <w:tab/>
        </w:r>
        <w:r w:rsidR="003C2FF7" w:rsidRPr="00C55EE9">
          <w:rPr>
            <w:noProof/>
            <w:webHidden/>
            <w:highlight w:val="lightGray"/>
          </w:rPr>
          <w:fldChar w:fldCharType="begin"/>
        </w:r>
        <w:r w:rsidR="003C2FF7" w:rsidRPr="00C55EE9">
          <w:rPr>
            <w:noProof/>
            <w:webHidden/>
            <w:highlight w:val="lightGray"/>
          </w:rPr>
          <w:instrText xml:space="preserve"> PAGEREF _Toc159088501 \h </w:instrText>
        </w:r>
        <w:r w:rsidR="003C2FF7" w:rsidRPr="00C55EE9">
          <w:rPr>
            <w:noProof/>
            <w:webHidden/>
            <w:highlight w:val="lightGray"/>
          </w:rPr>
        </w:r>
        <w:r w:rsidR="003C2FF7" w:rsidRPr="00C55EE9">
          <w:rPr>
            <w:noProof/>
            <w:webHidden/>
            <w:highlight w:val="lightGray"/>
          </w:rPr>
          <w:fldChar w:fldCharType="separate"/>
        </w:r>
        <w:r w:rsidR="003C2FF7" w:rsidRPr="00C55EE9">
          <w:rPr>
            <w:noProof/>
            <w:webHidden/>
            <w:highlight w:val="lightGray"/>
          </w:rPr>
          <w:t>82</w:t>
        </w:r>
        <w:r w:rsidR="003C2FF7" w:rsidRPr="00C55EE9">
          <w:rPr>
            <w:noProof/>
            <w:webHidden/>
            <w:highlight w:val="lightGray"/>
          </w:rPr>
          <w:fldChar w:fldCharType="end"/>
        </w:r>
      </w:hyperlink>
    </w:p>
    <w:p w14:paraId="6B7E3A00" w14:textId="55382CB2" w:rsidR="003C2FF7" w:rsidRPr="00C55EE9" w:rsidRDefault="00F77A55" w:rsidP="006B592E">
      <w:pPr>
        <w:pStyle w:val="TableofFigures"/>
        <w:tabs>
          <w:tab w:val="right" w:leader="dot" w:pos="7927"/>
        </w:tabs>
        <w:jc w:val="both"/>
        <w:rPr>
          <w:rFonts w:asciiTheme="minorHAnsi" w:eastAsiaTheme="minorEastAsia" w:hAnsiTheme="minorHAnsi" w:cstheme="minorBidi"/>
          <w:noProof/>
          <w:sz w:val="22"/>
          <w:szCs w:val="22"/>
          <w:highlight w:val="lightGray"/>
          <w:lang w:eastAsia="en-ID"/>
        </w:rPr>
      </w:pPr>
      <w:hyperlink w:anchor="_Toc159088502" w:history="1">
        <w:r w:rsidR="003C2FF7" w:rsidRPr="00C55EE9">
          <w:rPr>
            <w:rStyle w:val="Hyperlink"/>
            <w:noProof/>
            <w:highlight w:val="lightGray"/>
          </w:rPr>
          <w:t xml:space="preserve">Tabel 4.7 </w:t>
        </w:r>
        <w:r w:rsidR="003C2FF7" w:rsidRPr="00C55EE9">
          <w:rPr>
            <w:rStyle w:val="Hyperlink"/>
            <w:bCs/>
            <w:noProof/>
            <w:highlight w:val="lightGray"/>
            <w:lang w:val="id-ID"/>
          </w:rPr>
          <w:t>Hasil Revisi Produk sesuai Masukan, Saran, maupun Komentar dari Ahli Materi</w:t>
        </w:r>
        <w:r w:rsidR="003C2FF7" w:rsidRPr="00C55EE9">
          <w:rPr>
            <w:noProof/>
            <w:webHidden/>
            <w:highlight w:val="lightGray"/>
          </w:rPr>
          <w:tab/>
        </w:r>
        <w:r w:rsidR="003C2FF7" w:rsidRPr="00C55EE9">
          <w:rPr>
            <w:noProof/>
            <w:webHidden/>
            <w:highlight w:val="lightGray"/>
          </w:rPr>
          <w:fldChar w:fldCharType="begin"/>
        </w:r>
        <w:r w:rsidR="003C2FF7" w:rsidRPr="00C55EE9">
          <w:rPr>
            <w:noProof/>
            <w:webHidden/>
            <w:highlight w:val="lightGray"/>
          </w:rPr>
          <w:instrText xml:space="preserve"> PAGEREF _Toc159088502 \h </w:instrText>
        </w:r>
        <w:r w:rsidR="003C2FF7" w:rsidRPr="00C55EE9">
          <w:rPr>
            <w:noProof/>
            <w:webHidden/>
            <w:highlight w:val="lightGray"/>
          </w:rPr>
        </w:r>
        <w:r w:rsidR="003C2FF7" w:rsidRPr="00C55EE9">
          <w:rPr>
            <w:noProof/>
            <w:webHidden/>
            <w:highlight w:val="lightGray"/>
          </w:rPr>
          <w:fldChar w:fldCharType="separate"/>
        </w:r>
        <w:r w:rsidR="003C2FF7" w:rsidRPr="00C55EE9">
          <w:rPr>
            <w:noProof/>
            <w:webHidden/>
            <w:highlight w:val="lightGray"/>
          </w:rPr>
          <w:t>96</w:t>
        </w:r>
        <w:r w:rsidR="003C2FF7" w:rsidRPr="00C55EE9">
          <w:rPr>
            <w:noProof/>
            <w:webHidden/>
            <w:highlight w:val="lightGray"/>
          </w:rPr>
          <w:fldChar w:fldCharType="end"/>
        </w:r>
      </w:hyperlink>
    </w:p>
    <w:p w14:paraId="6483F727" w14:textId="46785BDF" w:rsidR="003C2FF7" w:rsidRPr="00C55EE9" w:rsidRDefault="00F77A55" w:rsidP="006B592E">
      <w:pPr>
        <w:pStyle w:val="TableofFigures"/>
        <w:tabs>
          <w:tab w:val="right" w:leader="dot" w:pos="7927"/>
        </w:tabs>
        <w:jc w:val="both"/>
        <w:rPr>
          <w:rFonts w:asciiTheme="minorHAnsi" w:eastAsiaTheme="minorEastAsia" w:hAnsiTheme="minorHAnsi" w:cstheme="minorBidi"/>
          <w:noProof/>
          <w:sz w:val="22"/>
          <w:szCs w:val="22"/>
          <w:highlight w:val="lightGray"/>
          <w:lang w:eastAsia="en-ID"/>
        </w:rPr>
      </w:pPr>
      <w:hyperlink w:anchor="_Toc159088503" w:history="1">
        <w:r w:rsidR="003C2FF7" w:rsidRPr="00C55EE9">
          <w:rPr>
            <w:rStyle w:val="Hyperlink"/>
            <w:noProof/>
            <w:highlight w:val="lightGray"/>
          </w:rPr>
          <w:t xml:space="preserve">Tabel 4.8 </w:t>
        </w:r>
        <w:r w:rsidR="003C2FF7" w:rsidRPr="00C55EE9">
          <w:rPr>
            <w:rStyle w:val="Hyperlink"/>
            <w:bCs/>
            <w:noProof/>
            <w:highlight w:val="lightGray"/>
            <w:lang w:val="id-ID"/>
          </w:rPr>
          <w:t>Hasil Revisi Produk sesuai Masukan, Saran, maupun Komentar dari Ahli Media</w:t>
        </w:r>
        <w:r w:rsidR="003C2FF7" w:rsidRPr="00C55EE9">
          <w:rPr>
            <w:noProof/>
            <w:webHidden/>
            <w:highlight w:val="lightGray"/>
          </w:rPr>
          <w:tab/>
        </w:r>
        <w:r w:rsidR="003C2FF7" w:rsidRPr="00C55EE9">
          <w:rPr>
            <w:noProof/>
            <w:webHidden/>
            <w:highlight w:val="lightGray"/>
          </w:rPr>
          <w:fldChar w:fldCharType="begin"/>
        </w:r>
        <w:r w:rsidR="003C2FF7" w:rsidRPr="00C55EE9">
          <w:rPr>
            <w:noProof/>
            <w:webHidden/>
            <w:highlight w:val="lightGray"/>
          </w:rPr>
          <w:instrText xml:space="preserve"> PAGEREF _Toc159088503 \h </w:instrText>
        </w:r>
        <w:r w:rsidR="003C2FF7" w:rsidRPr="00C55EE9">
          <w:rPr>
            <w:noProof/>
            <w:webHidden/>
            <w:highlight w:val="lightGray"/>
          </w:rPr>
        </w:r>
        <w:r w:rsidR="003C2FF7" w:rsidRPr="00C55EE9">
          <w:rPr>
            <w:noProof/>
            <w:webHidden/>
            <w:highlight w:val="lightGray"/>
          </w:rPr>
          <w:fldChar w:fldCharType="separate"/>
        </w:r>
        <w:r w:rsidR="003C2FF7" w:rsidRPr="00C55EE9">
          <w:rPr>
            <w:noProof/>
            <w:webHidden/>
            <w:highlight w:val="lightGray"/>
          </w:rPr>
          <w:t>101</w:t>
        </w:r>
        <w:r w:rsidR="003C2FF7" w:rsidRPr="00C55EE9">
          <w:rPr>
            <w:noProof/>
            <w:webHidden/>
            <w:highlight w:val="lightGray"/>
          </w:rPr>
          <w:fldChar w:fldCharType="end"/>
        </w:r>
      </w:hyperlink>
    </w:p>
    <w:p w14:paraId="25A20731" w14:textId="6E794F28" w:rsidR="004755CC" w:rsidRDefault="00FC2B85" w:rsidP="009F355D">
      <w:pPr>
        <w:pStyle w:val="TableofFigures"/>
        <w:tabs>
          <w:tab w:val="right" w:leader="dot" w:pos="7927"/>
        </w:tabs>
        <w:spacing w:line="360" w:lineRule="auto"/>
        <w:jc w:val="both"/>
      </w:pPr>
      <w:r w:rsidRPr="00C55EE9">
        <w:rPr>
          <w:highlight w:val="lightGray"/>
        </w:rPr>
        <w:fldChar w:fldCharType="end"/>
      </w:r>
    </w:p>
    <w:p w14:paraId="1696CB3E" w14:textId="4617C48D" w:rsidR="009A485A" w:rsidRPr="009A485A" w:rsidRDefault="009B07C1" w:rsidP="003C2FF7">
      <w:pPr>
        <w:ind w:left="0"/>
        <w:jc w:val="both"/>
      </w:pPr>
      <w:r>
        <w:t xml:space="preserve"> </w:t>
      </w:r>
    </w:p>
    <w:p w14:paraId="50584879" w14:textId="77777777" w:rsidR="004755CC" w:rsidRDefault="004755CC" w:rsidP="00A95907">
      <w:pPr>
        <w:pStyle w:val="P1"/>
        <w:ind w:firstLine="0"/>
      </w:pPr>
    </w:p>
    <w:p w14:paraId="0855443A" w14:textId="77777777" w:rsidR="004755CC" w:rsidRDefault="004755CC" w:rsidP="00A95907">
      <w:pPr>
        <w:pStyle w:val="P1"/>
        <w:ind w:firstLine="0"/>
      </w:pPr>
    </w:p>
    <w:p w14:paraId="57EB6FC8" w14:textId="77777777" w:rsidR="004755CC" w:rsidRDefault="004755CC" w:rsidP="00A95907">
      <w:pPr>
        <w:pStyle w:val="P1"/>
        <w:ind w:firstLine="0"/>
      </w:pPr>
    </w:p>
    <w:p w14:paraId="28ADB7C6" w14:textId="77777777" w:rsidR="003C2FF7" w:rsidRDefault="003C2FF7" w:rsidP="00A95907">
      <w:pPr>
        <w:pStyle w:val="P1"/>
        <w:ind w:firstLine="0"/>
      </w:pPr>
    </w:p>
    <w:p w14:paraId="6367E7DE" w14:textId="3ABF4109" w:rsidR="00A95907" w:rsidRPr="00EA4042" w:rsidRDefault="00A95907" w:rsidP="00C01A90">
      <w:pPr>
        <w:pStyle w:val="Heading1"/>
        <w:spacing w:after="240" w:line="360" w:lineRule="auto"/>
        <w:rPr>
          <w:lang w:val="id-ID"/>
        </w:rPr>
      </w:pPr>
      <w:bookmarkStart w:id="13" w:name="_Toc156674401"/>
      <w:r w:rsidRPr="00EA4042">
        <w:rPr>
          <w:lang w:val="id-ID"/>
        </w:rPr>
        <w:lastRenderedPageBreak/>
        <w:t>DAFTAR GAMBAR</w:t>
      </w:r>
      <w:bookmarkEnd w:id="13"/>
    </w:p>
    <w:p w14:paraId="6C324AA2" w14:textId="3E1BF5F9" w:rsidR="00BD1002" w:rsidRDefault="00877133" w:rsidP="004755CC">
      <w:pPr>
        <w:pStyle w:val="TableofFigures"/>
        <w:tabs>
          <w:tab w:val="right" w:leader="dot" w:pos="7927"/>
        </w:tabs>
        <w:spacing w:line="360" w:lineRule="auto"/>
        <w:rPr>
          <w:noProof/>
        </w:rPr>
      </w:pPr>
      <w:r w:rsidRPr="00EA4042">
        <w:rPr>
          <w:lang w:val="id-ID"/>
        </w:rPr>
        <w:fldChar w:fldCharType="begin"/>
      </w:r>
      <w:r w:rsidRPr="00EA4042">
        <w:rPr>
          <w:lang w:val="id-ID"/>
        </w:rPr>
        <w:instrText xml:space="preserve"> TOC \h \z \c "Gambar 2." </w:instrText>
      </w:r>
      <w:r w:rsidRPr="00EA4042">
        <w:rPr>
          <w:lang w:val="id-ID"/>
        </w:rPr>
        <w:fldChar w:fldCharType="separate"/>
      </w:r>
      <w:hyperlink w:anchor="_Toc156639645" w:history="1">
        <w:r w:rsidR="00BD1002" w:rsidRPr="003D6BE0">
          <w:rPr>
            <w:rStyle w:val="Hyperlink"/>
            <w:noProof/>
            <w:lang w:val="id-ID"/>
          </w:rPr>
          <w:t>Gambar 2.1 Kerangka Pikir</w:t>
        </w:r>
        <w:r w:rsidR="00BD1002">
          <w:rPr>
            <w:noProof/>
            <w:webHidden/>
          </w:rPr>
          <w:tab/>
        </w:r>
        <w:r w:rsidR="00BD1002">
          <w:rPr>
            <w:noProof/>
            <w:webHidden/>
          </w:rPr>
          <w:fldChar w:fldCharType="begin"/>
        </w:r>
        <w:r w:rsidR="00BD1002">
          <w:rPr>
            <w:noProof/>
            <w:webHidden/>
          </w:rPr>
          <w:instrText xml:space="preserve"> PAGEREF _Toc156639645 \h </w:instrText>
        </w:r>
        <w:r w:rsidR="00BD1002">
          <w:rPr>
            <w:noProof/>
            <w:webHidden/>
          </w:rPr>
        </w:r>
        <w:r w:rsidR="00BD1002">
          <w:rPr>
            <w:noProof/>
            <w:webHidden/>
          </w:rPr>
          <w:fldChar w:fldCharType="separate"/>
        </w:r>
        <w:r w:rsidR="00B021B1">
          <w:rPr>
            <w:noProof/>
            <w:webHidden/>
          </w:rPr>
          <w:t>38</w:t>
        </w:r>
        <w:r w:rsidR="00BD1002">
          <w:rPr>
            <w:noProof/>
            <w:webHidden/>
          </w:rPr>
          <w:fldChar w:fldCharType="end"/>
        </w:r>
      </w:hyperlink>
      <w:r w:rsidRPr="00EA4042">
        <w:rPr>
          <w:lang w:val="id-ID"/>
        </w:rPr>
        <w:fldChar w:fldCharType="end"/>
      </w:r>
      <w:r w:rsidR="00A95907" w:rsidRPr="00EA4042">
        <w:rPr>
          <w:lang w:val="id-ID"/>
        </w:rPr>
        <w:fldChar w:fldCharType="begin"/>
      </w:r>
      <w:r w:rsidR="00A95907" w:rsidRPr="00EA4042">
        <w:rPr>
          <w:lang w:val="id-ID"/>
        </w:rPr>
        <w:instrText xml:space="preserve"> TOC \h \z \c "Gambar 3." </w:instrText>
      </w:r>
      <w:r w:rsidR="00A95907" w:rsidRPr="00EA4042">
        <w:rPr>
          <w:lang w:val="id-ID"/>
        </w:rPr>
        <w:fldChar w:fldCharType="separate"/>
      </w:r>
    </w:p>
    <w:p w14:paraId="47A12E18" w14:textId="21F18DD1" w:rsidR="00BD1002" w:rsidRDefault="00F77A55" w:rsidP="004755CC">
      <w:pPr>
        <w:pStyle w:val="TableofFigures"/>
        <w:tabs>
          <w:tab w:val="right" w:leader="dot" w:pos="7927"/>
        </w:tabs>
        <w:spacing w:line="360" w:lineRule="auto"/>
        <w:rPr>
          <w:rFonts w:asciiTheme="minorHAnsi" w:eastAsiaTheme="minorEastAsia" w:hAnsiTheme="minorHAnsi" w:cstheme="minorBidi"/>
          <w:noProof/>
          <w:sz w:val="22"/>
          <w:szCs w:val="22"/>
          <w:lang w:eastAsia="en-ID"/>
        </w:rPr>
      </w:pPr>
      <w:hyperlink w:anchor="_Toc156639649" w:history="1">
        <w:r w:rsidR="00BD1002" w:rsidRPr="002C467A">
          <w:rPr>
            <w:rStyle w:val="Hyperlink"/>
            <w:noProof/>
            <w:lang w:val="id-ID"/>
          </w:rPr>
          <w:t>Gambar 3.1 Prosedur Penelitian Menurut Borg &amp; Gall</w:t>
        </w:r>
        <w:r w:rsidR="00BD1002">
          <w:rPr>
            <w:noProof/>
            <w:webHidden/>
          </w:rPr>
          <w:tab/>
        </w:r>
        <w:r w:rsidR="00BD1002">
          <w:rPr>
            <w:noProof/>
            <w:webHidden/>
          </w:rPr>
          <w:fldChar w:fldCharType="begin"/>
        </w:r>
        <w:r w:rsidR="00BD1002">
          <w:rPr>
            <w:noProof/>
            <w:webHidden/>
          </w:rPr>
          <w:instrText xml:space="preserve"> PAGEREF _Toc156639649 \h </w:instrText>
        </w:r>
        <w:r w:rsidR="00BD1002">
          <w:rPr>
            <w:noProof/>
            <w:webHidden/>
          </w:rPr>
        </w:r>
        <w:r w:rsidR="00BD1002">
          <w:rPr>
            <w:noProof/>
            <w:webHidden/>
          </w:rPr>
          <w:fldChar w:fldCharType="separate"/>
        </w:r>
        <w:r w:rsidR="00B021B1">
          <w:rPr>
            <w:noProof/>
            <w:webHidden/>
          </w:rPr>
          <w:t>40</w:t>
        </w:r>
        <w:r w:rsidR="00BD1002">
          <w:rPr>
            <w:noProof/>
            <w:webHidden/>
          </w:rPr>
          <w:fldChar w:fldCharType="end"/>
        </w:r>
      </w:hyperlink>
    </w:p>
    <w:p w14:paraId="7DDF695E" w14:textId="35251E39" w:rsidR="00BD1002" w:rsidRDefault="00F77A55" w:rsidP="004755CC">
      <w:pPr>
        <w:pStyle w:val="TableofFigures"/>
        <w:tabs>
          <w:tab w:val="right" w:leader="dot" w:pos="7927"/>
        </w:tabs>
        <w:spacing w:line="360" w:lineRule="auto"/>
        <w:rPr>
          <w:noProof/>
        </w:rPr>
      </w:pPr>
      <w:hyperlink w:anchor="_Toc156639650" w:history="1">
        <w:r w:rsidR="00BD1002" w:rsidRPr="002C467A">
          <w:rPr>
            <w:rStyle w:val="Hyperlink"/>
            <w:noProof/>
            <w:lang w:val="id-ID"/>
          </w:rPr>
          <w:t xml:space="preserve">Gambar 3.2 </w:t>
        </w:r>
        <w:r w:rsidR="00BD1002" w:rsidRPr="002C467A">
          <w:rPr>
            <w:rStyle w:val="Hyperlink"/>
            <w:bCs/>
            <w:noProof/>
            <w:lang w:val="id-ID"/>
          </w:rPr>
          <w:t>Prosedur Penelitian yang Diadaptasi dari Borg &amp; Gall</w:t>
        </w:r>
        <w:r w:rsidR="00BD1002">
          <w:rPr>
            <w:noProof/>
            <w:webHidden/>
          </w:rPr>
          <w:tab/>
        </w:r>
        <w:r w:rsidR="00BD1002">
          <w:rPr>
            <w:noProof/>
            <w:webHidden/>
          </w:rPr>
          <w:fldChar w:fldCharType="begin"/>
        </w:r>
        <w:r w:rsidR="00BD1002">
          <w:rPr>
            <w:noProof/>
            <w:webHidden/>
          </w:rPr>
          <w:instrText xml:space="preserve"> PAGEREF _Toc156639650 \h </w:instrText>
        </w:r>
        <w:r w:rsidR="00BD1002">
          <w:rPr>
            <w:noProof/>
            <w:webHidden/>
          </w:rPr>
        </w:r>
        <w:r w:rsidR="00BD1002">
          <w:rPr>
            <w:noProof/>
            <w:webHidden/>
          </w:rPr>
          <w:fldChar w:fldCharType="separate"/>
        </w:r>
        <w:r w:rsidR="00B021B1">
          <w:rPr>
            <w:noProof/>
            <w:webHidden/>
          </w:rPr>
          <w:t>41</w:t>
        </w:r>
        <w:r w:rsidR="00BD1002">
          <w:rPr>
            <w:noProof/>
            <w:webHidden/>
          </w:rPr>
          <w:fldChar w:fldCharType="end"/>
        </w:r>
      </w:hyperlink>
      <w:r w:rsidR="00A95907" w:rsidRPr="00EA4042">
        <w:rPr>
          <w:lang w:val="id-ID"/>
        </w:rPr>
        <w:fldChar w:fldCharType="end"/>
      </w:r>
      <w:r w:rsidR="00FC2B85">
        <w:fldChar w:fldCharType="begin"/>
      </w:r>
      <w:r w:rsidR="00FC2B85">
        <w:instrText xml:space="preserve"> TOC \h \z \c "Gambar 4." </w:instrText>
      </w:r>
      <w:r w:rsidR="00FC2B85">
        <w:fldChar w:fldCharType="separate"/>
      </w:r>
    </w:p>
    <w:p w14:paraId="7EDA38CD" w14:textId="2248EBB0" w:rsidR="00BD1002" w:rsidRDefault="00F77A55" w:rsidP="004755CC">
      <w:pPr>
        <w:pStyle w:val="TableofFigures"/>
        <w:tabs>
          <w:tab w:val="right" w:leader="dot" w:pos="7927"/>
        </w:tabs>
        <w:spacing w:line="360" w:lineRule="auto"/>
        <w:rPr>
          <w:rFonts w:asciiTheme="minorHAnsi" w:eastAsiaTheme="minorEastAsia" w:hAnsiTheme="minorHAnsi" w:cstheme="minorBidi"/>
          <w:noProof/>
          <w:sz w:val="22"/>
          <w:szCs w:val="22"/>
          <w:lang w:eastAsia="en-ID"/>
        </w:rPr>
      </w:pPr>
      <w:hyperlink w:anchor="_Toc156639652" w:history="1">
        <w:r w:rsidR="00BD1002" w:rsidRPr="003C14C4">
          <w:rPr>
            <w:rStyle w:val="Hyperlink"/>
            <w:noProof/>
          </w:rPr>
          <w:t xml:space="preserve">Gambar 4.1 </w:t>
        </w:r>
        <w:r w:rsidR="00BD1002" w:rsidRPr="003C14C4">
          <w:rPr>
            <w:rStyle w:val="Hyperlink"/>
            <w:bCs/>
            <w:noProof/>
            <w:lang w:val="id-ID"/>
          </w:rPr>
          <w:t xml:space="preserve">Presentase </w:t>
        </w:r>
        <w:r w:rsidR="00BD1002" w:rsidRPr="003C14C4">
          <w:rPr>
            <w:rStyle w:val="Hyperlink"/>
            <w:bCs/>
            <w:noProof/>
            <w:lang w:val="en-US"/>
          </w:rPr>
          <w:t>angket kebutuhan</w:t>
        </w:r>
        <w:r w:rsidR="00BD1002" w:rsidRPr="003C14C4">
          <w:rPr>
            <w:rStyle w:val="Hyperlink"/>
            <w:bCs/>
            <w:noProof/>
            <w:lang w:val="id-ID"/>
          </w:rPr>
          <w:t xml:space="preserve"> peserta didik pertanyaan ke-1</w:t>
        </w:r>
        <w:r w:rsidR="00BD1002">
          <w:rPr>
            <w:noProof/>
            <w:webHidden/>
          </w:rPr>
          <w:tab/>
        </w:r>
        <w:r w:rsidR="00BD1002">
          <w:rPr>
            <w:noProof/>
            <w:webHidden/>
          </w:rPr>
          <w:fldChar w:fldCharType="begin"/>
        </w:r>
        <w:r w:rsidR="00BD1002">
          <w:rPr>
            <w:noProof/>
            <w:webHidden/>
          </w:rPr>
          <w:instrText xml:space="preserve"> PAGEREF _Toc156639652 \h </w:instrText>
        </w:r>
        <w:r w:rsidR="00BD1002">
          <w:rPr>
            <w:noProof/>
            <w:webHidden/>
          </w:rPr>
        </w:r>
        <w:r w:rsidR="00BD1002">
          <w:rPr>
            <w:noProof/>
            <w:webHidden/>
          </w:rPr>
          <w:fldChar w:fldCharType="separate"/>
        </w:r>
        <w:r w:rsidR="00B021B1">
          <w:rPr>
            <w:noProof/>
            <w:webHidden/>
          </w:rPr>
          <w:t>64</w:t>
        </w:r>
        <w:r w:rsidR="00BD1002">
          <w:rPr>
            <w:noProof/>
            <w:webHidden/>
          </w:rPr>
          <w:fldChar w:fldCharType="end"/>
        </w:r>
      </w:hyperlink>
    </w:p>
    <w:p w14:paraId="14C201D8" w14:textId="5E77F4CB" w:rsidR="00BD1002" w:rsidRDefault="00F77A55" w:rsidP="004755CC">
      <w:pPr>
        <w:pStyle w:val="TableofFigures"/>
        <w:tabs>
          <w:tab w:val="right" w:leader="dot" w:pos="7927"/>
        </w:tabs>
        <w:spacing w:line="360" w:lineRule="auto"/>
        <w:rPr>
          <w:rFonts w:asciiTheme="minorHAnsi" w:eastAsiaTheme="minorEastAsia" w:hAnsiTheme="minorHAnsi" w:cstheme="minorBidi"/>
          <w:noProof/>
          <w:sz w:val="22"/>
          <w:szCs w:val="22"/>
          <w:lang w:eastAsia="en-ID"/>
        </w:rPr>
      </w:pPr>
      <w:hyperlink w:anchor="_Toc156639653" w:history="1">
        <w:r w:rsidR="00BD1002" w:rsidRPr="003C14C4">
          <w:rPr>
            <w:rStyle w:val="Hyperlink"/>
            <w:noProof/>
          </w:rPr>
          <w:t xml:space="preserve">Gambar 4.2 </w:t>
        </w:r>
        <w:r w:rsidR="00BD1002" w:rsidRPr="003C14C4">
          <w:rPr>
            <w:rStyle w:val="Hyperlink"/>
            <w:bCs/>
            <w:noProof/>
            <w:lang w:val="id-ID"/>
          </w:rPr>
          <w:t xml:space="preserve">Presentase </w:t>
        </w:r>
        <w:r w:rsidR="00BD1002" w:rsidRPr="003C14C4">
          <w:rPr>
            <w:rStyle w:val="Hyperlink"/>
            <w:bCs/>
            <w:noProof/>
            <w:lang w:val="en-US"/>
          </w:rPr>
          <w:t>angket kebutuhan</w:t>
        </w:r>
        <w:r w:rsidR="00BD1002" w:rsidRPr="003C14C4">
          <w:rPr>
            <w:rStyle w:val="Hyperlink"/>
            <w:bCs/>
            <w:noProof/>
            <w:lang w:val="id-ID"/>
          </w:rPr>
          <w:t xml:space="preserve"> peserta didik pertanyaan ke-2</w:t>
        </w:r>
        <w:r w:rsidR="00BD1002">
          <w:rPr>
            <w:noProof/>
            <w:webHidden/>
          </w:rPr>
          <w:tab/>
        </w:r>
        <w:r w:rsidR="00BD1002">
          <w:rPr>
            <w:noProof/>
            <w:webHidden/>
          </w:rPr>
          <w:fldChar w:fldCharType="begin"/>
        </w:r>
        <w:r w:rsidR="00BD1002">
          <w:rPr>
            <w:noProof/>
            <w:webHidden/>
          </w:rPr>
          <w:instrText xml:space="preserve"> PAGEREF _Toc156639653 \h </w:instrText>
        </w:r>
        <w:r w:rsidR="00BD1002">
          <w:rPr>
            <w:noProof/>
            <w:webHidden/>
          </w:rPr>
        </w:r>
        <w:r w:rsidR="00BD1002">
          <w:rPr>
            <w:noProof/>
            <w:webHidden/>
          </w:rPr>
          <w:fldChar w:fldCharType="separate"/>
        </w:r>
        <w:r w:rsidR="00B021B1">
          <w:rPr>
            <w:noProof/>
            <w:webHidden/>
          </w:rPr>
          <w:t>64</w:t>
        </w:r>
        <w:r w:rsidR="00BD1002">
          <w:rPr>
            <w:noProof/>
            <w:webHidden/>
          </w:rPr>
          <w:fldChar w:fldCharType="end"/>
        </w:r>
      </w:hyperlink>
    </w:p>
    <w:p w14:paraId="71CD6833" w14:textId="30F2888F" w:rsidR="00BD1002" w:rsidRDefault="00F77A55" w:rsidP="004755CC">
      <w:pPr>
        <w:pStyle w:val="TableofFigures"/>
        <w:tabs>
          <w:tab w:val="right" w:leader="dot" w:pos="7927"/>
        </w:tabs>
        <w:spacing w:line="360" w:lineRule="auto"/>
        <w:rPr>
          <w:rFonts w:asciiTheme="minorHAnsi" w:eastAsiaTheme="minorEastAsia" w:hAnsiTheme="minorHAnsi" w:cstheme="minorBidi"/>
          <w:noProof/>
          <w:sz w:val="22"/>
          <w:szCs w:val="22"/>
          <w:lang w:eastAsia="en-ID"/>
        </w:rPr>
      </w:pPr>
      <w:hyperlink w:anchor="_Toc156639654" w:history="1">
        <w:r w:rsidR="00BD1002" w:rsidRPr="003C14C4">
          <w:rPr>
            <w:rStyle w:val="Hyperlink"/>
            <w:noProof/>
          </w:rPr>
          <w:t xml:space="preserve">Gambar 4.3 </w:t>
        </w:r>
        <w:r w:rsidR="00BD1002" w:rsidRPr="003C14C4">
          <w:rPr>
            <w:rStyle w:val="Hyperlink"/>
            <w:bCs/>
            <w:noProof/>
            <w:lang w:val="id-ID"/>
          </w:rPr>
          <w:t xml:space="preserve">Presentase </w:t>
        </w:r>
        <w:r w:rsidR="00BD1002" w:rsidRPr="003C14C4">
          <w:rPr>
            <w:rStyle w:val="Hyperlink"/>
            <w:bCs/>
            <w:noProof/>
            <w:lang w:val="en-US"/>
          </w:rPr>
          <w:t>angket kebutuhan</w:t>
        </w:r>
        <w:r w:rsidR="00BD1002" w:rsidRPr="003C14C4">
          <w:rPr>
            <w:rStyle w:val="Hyperlink"/>
            <w:bCs/>
            <w:noProof/>
            <w:lang w:val="id-ID"/>
          </w:rPr>
          <w:t xml:space="preserve"> peserta didik pertanyaan ke-3</w:t>
        </w:r>
        <w:r w:rsidR="00BD1002">
          <w:rPr>
            <w:noProof/>
            <w:webHidden/>
          </w:rPr>
          <w:tab/>
        </w:r>
        <w:r w:rsidR="00BD1002">
          <w:rPr>
            <w:noProof/>
            <w:webHidden/>
          </w:rPr>
          <w:fldChar w:fldCharType="begin"/>
        </w:r>
        <w:r w:rsidR="00BD1002">
          <w:rPr>
            <w:noProof/>
            <w:webHidden/>
          </w:rPr>
          <w:instrText xml:space="preserve"> PAGEREF _Toc156639654 \h </w:instrText>
        </w:r>
        <w:r w:rsidR="00BD1002">
          <w:rPr>
            <w:noProof/>
            <w:webHidden/>
          </w:rPr>
        </w:r>
        <w:r w:rsidR="00BD1002">
          <w:rPr>
            <w:noProof/>
            <w:webHidden/>
          </w:rPr>
          <w:fldChar w:fldCharType="separate"/>
        </w:r>
        <w:r w:rsidR="00B021B1">
          <w:rPr>
            <w:noProof/>
            <w:webHidden/>
          </w:rPr>
          <w:t>65</w:t>
        </w:r>
        <w:r w:rsidR="00BD1002">
          <w:rPr>
            <w:noProof/>
            <w:webHidden/>
          </w:rPr>
          <w:fldChar w:fldCharType="end"/>
        </w:r>
      </w:hyperlink>
    </w:p>
    <w:p w14:paraId="70235739" w14:textId="7DB95B32" w:rsidR="00BD1002" w:rsidRDefault="00F77A55" w:rsidP="004755CC">
      <w:pPr>
        <w:pStyle w:val="TableofFigures"/>
        <w:tabs>
          <w:tab w:val="right" w:leader="dot" w:pos="7927"/>
        </w:tabs>
        <w:spacing w:line="360" w:lineRule="auto"/>
        <w:rPr>
          <w:rFonts w:asciiTheme="minorHAnsi" w:eastAsiaTheme="minorEastAsia" w:hAnsiTheme="minorHAnsi" w:cstheme="minorBidi"/>
          <w:noProof/>
          <w:sz w:val="22"/>
          <w:szCs w:val="22"/>
          <w:lang w:eastAsia="en-ID"/>
        </w:rPr>
      </w:pPr>
      <w:hyperlink w:anchor="_Toc156639655" w:history="1">
        <w:r w:rsidR="00BD1002" w:rsidRPr="003C14C4">
          <w:rPr>
            <w:rStyle w:val="Hyperlink"/>
            <w:noProof/>
          </w:rPr>
          <w:t xml:space="preserve">Gambar 4.4 </w:t>
        </w:r>
        <w:r w:rsidR="00BD1002" w:rsidRPr="003C14C4">
          <w:rPr>
            <w:rStyle w:val="Hyperlink"/>
            <w:bCs/>
            <w:noProof/>
            <w:lang w:val="id-ID"/>
          </w:rPr>
          <w:t xml:space="preserve">Presentase </w:t>
        </w:r>
        <w:r w:rsidR="00BD1002" w:rsidRPr="003C14C4">
          <w:rPr>
            <w:rStyle w:val="Hyperlink"/>
            <w:bCs/>
            <w:noProof/>
            <w:lang w:val="en-US"/>
          </w:rPr>
          <w:t>angket kebutuhan</w:t>
        </w:r>
        <w:r w:rsidR="00BD1002" w:rsidRPr="003C14C4">
          <w:rPr>
            <w:rStyle w:val="Hyperlink"/>
            <w:bCs/>
            <w:noProof/>
            <w:lang w:val="id-ID"/>
          </w:rPr>
          <w:t xml:space="preserve"> peserta didik pertanyaan ke-4</w:t>
        </w:r>
        <w:r w:rsidR="00BD1002">
          <w:rPr>
            <w:noProof/>
            <w:webHidden/>
          </w:rPr>
          <w:tab/>
        </w:r>
        <w:r w:rsidR="00BD1002">
          <w:rPr>
            <w:noProof/>
            <w:webHidden/>
          </w:rPr>
          <w:fldChar w:fldCharType="begin"/>
        </w:r>
        <w:r w:rsidR="00BD1002">
          <w:rPr>
            <w:noProof/>
            <w:webHidden/>
          </w:rPr>
          <w:instrText xml:space="preserve"> PAGEREF _Toc156639655 \h </w:instrText>
        </w:r>
        <w:r w:rsidR="00BD1002">
          <w:rPr>
            <w:noProof/>
            <w:webHidden/>
          </w:rPr>
        </w:r>
        <w:r w:rsidR="00BD1002">
          <w:rPr>
            <w:noProof/>
            <w:webHidden/>
          </w:rPr>
          <w:fldChar w:fldCharType="separate"/>
        </w:r>
        <w:r w:rsidR="00B021B1">
          <w:rPr>
            <w:noProof/>
            <w:webHidden/>
          </w:rPr>
          <w:t>65</w:t>
        </w:r>
        <w:r w:rsidR="00BD1002">
          <w:rPr>
            <w:noProof/>
            <w:webHidden/>
          </w:rPr>
          <w:fldChar w:fldCharType="end"/>
        </w:r>
      </w:hyperlink>
    </w:p>
    <w:p w14:paraId="16D618BA" w14:textId="6EDE6D91" w:rsidR="00BD1002" w:rsidRDefault="00F77A55" w:rsidP="004755CC">
      <w:pPr>
        <w:pStyle w:val="TableofFigures"/>
        <w:tabs>
          <w:tab w:val="right" w:leader="dot" w:pos="7927"/>
        </w:tabs>
        <w:spacing w:line="360" w:lineRule="auto"/>
        <w:rPr>
          <w:rFonts w:asciiTheme="minorHAnsi" w:eastAsiaTheme="minorEastAsia" w:hAnsiTheme="minorHAnsi" w:cstheme="minorBidi"/>
          <w:noProof/>
          <w:sz w:val="22"/>
          <w:szCs w:val="22"/>
          <w:lang w:eastAsia="en-ID"/>
        </w:rPr>
      </w:pPr>
      <w:hyperlink w:anchor="_Toc156639656" w:history="1">
        <w:r w:rsidR="00BD1002" w:rsidRPr="003C14C4">
          <w:rPr>
            <w:rStyle w:val="Hyperlink"/>
            <w:noProof/>
          </w:rPr>
          <w:t xml:space="preserve">Gambar 4.5 </w:t>
        </w:r>
        <w:r w:rsidR="00BD1002" w:rsidRPr="003C14C4">
          <w:rPr>
            <w:rStyle w:val="Hyperlink"/>
            <w:bCs/>
            <w:noProof/>
            <w:lang w:val="id-ID"/>
          </w:rPr>
          <w:t xml:space="preserve">Presentase </w:t>
        </w:r>
        <w:r w:rsidR="00BD1002" w:rsidRPr="003C14C4">
          <w:rPr>
            <w:rStyle w:val="Hyperlink"/>
            <w:bCs/>
            <w:noProof/>
            <w:lang w:val="en-US"/>
          </w:rPr>
          <w:t>angket kebutuhan</w:t>
        </w:r>
        <w:r w:rsidR="00BD1002" w:rsidRPr="003C14C4">
          <w:rPr>
            <w:rStyle w:val="Hyperlink"/>
            <w:bCs/>
            <w:noProof/>
            <w:lang w:val="id-ID"/>
          </w:rPr>
          <w:t xml:space="preserve"> peserta didik pertanyaan ke-5</w:t>
        </w:r>
        <w:r w:rsidR="00BD1002">
          <w:rPr>
            <w:noProof/>
            <w:webHidden/>
          </w:rPr>
          <w:tab/>
        </w:r>
        <w:r w:rsidR="00BD1002">
          <w:rPr>
            <w:noProof/>
            <w:webHidden/>
          </w:rPr>
          <w:fldChar w:fldCharType="begin"/>
        </w:r>
        <w:r w:rsidR="00BD1002">
          <w:rPr>
            <w:noProof/>
            <w:webHidden/>
          </w:rPr>
          <w:instrText xml:space="preserve"> PAGEREF _Toc156639656 \h </w:instrText>
        </w:r>
        <w:r w:rsidR="00BD1002">
          <w:rPr>
            <w:noProof/>
            <w:webHidden/>
          </w:rPr>
        </w:r>
        <w:r w:rsidR="00BD1002">
          <w:rPr>
            <w:noProof/>
            <w:webHidden/>
          </w:rPr>
          <w:fldChar w:fldCharType="separate"/>
        </w:r>
        <w:r w:rsidR="00B021B1">
          <w:rPr>
            <w:noProof/>
            <w:webHidden/>
          </w:rPr>
          <w:t>66</w:t>
        </w:r>
        <w:r w:rsidR="00BD1002">
          <w:rPr>
            <w:noProof/>
            <w:webHidden/>
          </w:rPr>
          <w:fldChar w:fldCharType="end"/>
        </w:r>
      </w:hyperlink>
    </w:p>
    <w:p w14:paraId="2E7F4427" w14:textId="32C72475" w:rsidR="00BD1002" w:rsidRDefault="00F77A55" w:rsidP="004755CC">
      <w:pPr>
        <w:pStyle w:val="TableofFigures"/>
        <w:tabs>
          <w:tab w:val="right" w:leader="dot" w:pos="7927"/>
        </w:tabs>
        <w:spacing w:line="360" w:lineRule="auto"/>
        <w:rPr>
          <w:rFonts w:asciiTheme="minorHAnsi" w:eastAsiaTheme="minorEastAsia" w:hAnsiTheme="minorHAnsi" w:cstheme="minorBidi"/>
          <w:noProof/>
          <w:sz w:val="22"/>
          <w:szCs w:val="22"/>
          <w:lang w:eastAsia="en-ID"/>
        </w:rPr>
      </w:pPr>
      <w:hyperlink w:anchor="_Toc156639657" w:history="1">
        <w:r w:rsidR="00BD1002" w:rsidRPr="003C14C4">
          <w:rPr>
            <w:rStyle w:val="Hyperlink"/>
            <w:noProof/>
          </w:rPr>
          <w:t xml:space="preserve">Gambar 4.6 </w:t>
        </w:r>
        <w:r w:rsidR="00BD1002" w:rsidRPr="003C14C4">
          <w:rPr>
            <w:rStyle w:val="Hyperlink"/>
            <w:bCs/>
            <w:noProof/>
            <w:lang w:val="id-ID"/>
          </w:rPr>
          <w:t xml:space="preserve">Presentase </w:t>
        </w:r>
        <w:r w:rsidR="00BD1002" w:rsidRPr="003C14C4">
          <w:rPr>
            <w:rStyle w:val="Hyperlink"/>
            <w:bCs/>
            <w:noProof/>
            <w:lang w:val="en-US"/>
          </w:rPr>
          <w:t>angket kebutuhan</w:t>
        </w:r>
        <w:r w:rsidR="00BD1002" w:rsidRPr="003C14C4">
          <w:rPr>
            <w:rStyle w:val="Hyperlink"/>
            <w:bCs/>
            <w:noProof/>
            <w:lang w:val="id-ID"/>
          </w:rPr>
          <w:t xml:space="preserve"> peserta didik pertanyaan ke-6</w:t>
        </w:r>
        <w:r w:rsidR="00BD1002">
          <w:rPr>
            <w:noProof/>
            <w:webHidden/>
          </w:rPr>
          <w:tab/>
        </w:r>
        <w:r w:rsidR="00BD1002">
          <w:rPr>
            <w:noProof/>
            <w:webHidden/>
          </w:rPr>
          <w:fldChar w:fldCharType="begin"/>
        </w:r>
        <w:r w:rsidR="00BD1002">
          <w:rPr>
            <w:noProof/>
            <w:webHidden/>
          </w:rPr>
          <w:instrText xml:space="preserve"> PAGEREF _Toc156639657 \h </w:instrText>
        </w:r>
        <w:r w:rsidR="00BD1002">
          <w:rPr>
            <w:noProof/>
            <w:webHidden/>
          </w:rPr>
        </w:r>
        <w:r w:rsidR="00BD1002">
          <w:rPr>
            <w:noProof/>
            <w:webHidden/>
          </w:rPr>
          <w:fldChar w:fldCharType="separate"/>
        </w:r>
        <w:r w:rsidR="00B021B1">
          <w:rPr>
            <w:noProof/>
            <w:webHidden/>
          </w:rPr>
          <w:t>66</w:t>
        </w:r>
        <w:r w:rsidR="00BD1002">
          <w:rPr>
            <w:noProof/>
            <w:webHidden/>
          </w:rPr>
          <w:fldChar w:fldCharType="end"/>
        </w:r>
      </w:hyperlink>
    </w:p>
    <w:p w14:paraId="636668ED" w14:textId="358B1791" w:rsidR="00BD1002" w:rsidRDefault="00F77A55" w:rsidP="004755CC">
      <w:pPr>
        <w:pStyle w:val="TableofFigures"/>
        <w:tabs>
          <w:tab w:val="right" w:leader="dot" w:pos="7927"/>
        </w:tabs>
        <w:spacing w:line="360" w:lineRule="auto"/>
        <w:rPr>
          <w:rFonts w:asciiTheme="minorHAnsi" w:eastAsiaTheme="minorEastAsia" w:hAnsiTheme="minorHAnsi" w:cstheme="minorBidi"/>
          <w:noProof/>
          <w:sz w:val="22"/>
          <w:szCs w:val="22"/>
          <w:lang w:eastAsia="en-ID"/>
        </w:rPr>
      </w:pPr>
      <w:hyperlink w:anchor="_Toc156639658" w:history="1">
        <w:r w:rsidR="00BD1002" w:rsidRPr="003C14C4">
          <w:rPr>
            <w:rStyle w:val="Hyperlink"/>
            <w:noProof/>
          </w:rPr>
          <w:t xml:space="preserve">Gambar 4.7 </w:t>
        </w:r>
        <w:r w:rsidR="00BD1002" w:rsidRPr="003C14C4">
          <w:rPr>
            <w:rStyle w:val="Hyperlink"/>
            <w:bCs/>
            <w:noProof/>
            <w:lang w:val="id-ID"/>
          </w:rPr>
          <w:t xml:space="preserve">Presentase </w:t>
        </w:r>
        <w:r w:rsidR="00BD1002" w:rsidRPr="003C14C4">
          <w:rPr>
            <w:rStyle w:val="Hyperlink"/>
            <w:bCs/>
            <w:noProof/>
            <w:lang w:val="en-US"/>
          </w:rPr>
          <w:t>angket kebutuhan</w:t>
        </w:r>
        <w:r w:rsidR="00BD1002" w:rsidRPr="003C14C4">
          <w:rPr>
            <w:rStyle w:val="Hyperlink"/>
            <w:bCs/>
            <w:noProof/>
            <w:lang w:val="id-ID"/>
          </w:rPr>
          <w:t xml:space="preserve"> peserta didik pertanyaan ke-7</w:t>
        </w:r>
        <w:r w:rsidR="00BD1002">
          <w:rPr>
            <w:noProof/>
            <w:webHidden/>
          </w:rPr>
          <w:tab/>
        </w:r>
        <w:r w:rsidR="00BD1002">
          <w:rPr>
            <w:noProof/>
            <w:webHidden/>
          </w:rPr>
          <w:fldChar w:fldCharType="begin"/>
        </w:r>
        <w:r w:rsidR="00BD1002">
          <w:rPr>
            <w:noProof/>
            <w:webHidden/>
          </w:rPr>
          <w:instrText xml:space="preserve"> PAGEREF _Toc156639658 \h </w:instrText>
        </w:r>
        <w:r w:rsidR="00BD1002">
          <w:rPr>
            <w:noProof/>
            <w:webHidden/>
          </w:rPr>
        </w:r>
        <w:r w:rsidR="00BD1002">
          <w:rPr>
            <w:noProof/>
            <w:webHidden/>
          </w:rPr>
          <w:fldChar w:fldCharType="separate"/>
        </w:r>
        <w:r w:rsidR="00B021B1">
          <w:rPr>
            <w:noProof/>
            <w:webHidden/>
          </w:rPr>
          <w:t>67</w:t>
        </w:r>
        <w:r w:rsidR="00BD1002">
          <w:rPr>
            <w:noProof/>
            <w:webHidden/>
          </w:rPr>
          <w:fldChar w:fldCharType="end"/>
        </w:r>
      </w:hyperlink>
    </w:p>
    <w:p w14:paraId="6AD4475A" w14:textId="7B0C55CE" w:rsidR="00BD1002" w:rsidRDefault="00F77A55" w:rsidP="004755CC">
      <w:pPr>
        <w:pStyle w:val="TableofFigures"/>
        <w:tabs>
          <w:tab w:val="right" w:leader="dot" w:pos="7927"/>
        </w:tabs>
        <w:spacing w:line="360" w:lineRule="auto"/>
        <w:rPr>
          <w:rFonts w:asciiTheme="minorHAnsi" w:eastAsiaTheme="minorEastAsia" w:hAnsiTheme="minorHAnsi" w:cstheme="minorBidi"/>
          <w:noProof/>
          <w:sz w:val="22"/>
          <w:szCs w:val="22"/>
          <w:lang w:eastAsia="en-ID"/>
        </w:rPr>
      </w:pPr>
      <w:hyperlink w:anchor="_Toc156639659" w:history="1">
        <w:r w:rsidR="00BD1002" w:rsidRPr="003C14C4">
          <w:rPr>
            <w:rStyle w:val="Hyperlink"/>
            <w:noProof/>
          </w:rPr>
          <w:t xml:space="preserve">Gambar 4.8 </w:t>
        </w:r>
        <w:r w:rsidR="00BD1002" w:rsidRPr="003C14C4">
          <w:rPr>
            <w:rStyle w:val="Hyperlink"/>
            <w:bCs/>
            <w:noProof/>
            <w:lang w:val="id-ID"/>
          </w:rPr>
          <w:t xml:space="preserve">Presentase </w:t>
        </w:r>
        <w:r w:rsidR="00BD1002" w:rsidRPr="003C14C4">
          <w:rPr>
            <w:rStyle w:val="Hyperlink"/>
            <w:bCs/>
            <w:noProof/>
            <w:lang w:val="en-US"/>
          </w:rPr>
          <w:t>angket kebutuhan</w:t>
        </w:r>
        <w:r w:rsidR="00BD1002" w:rsidRPr="003C14C4">
          <w:rPr>
            <w:rStyle w:val="Hyperlink"/>
            <w:bCs/>
            <w:noProof/>
            <w:lang w:val="id-ID"/>
          </w:rPr>
          <w:t xml:space="preserve"> peserta didik pertanyaan ke-8</w:t>
        </w:r>
        <w:r w:rsidR="00BD1002">
          <w:rPr>
            <w:noProof/>
            <w:webHidden/>
          </w:rPr>
          <w:tab/>
        </w:r>
        <w:r w:rsidR="00BD1002">
          <w:rPr>
            <w:noProof/>
            <w:webHidden/>
          </w:rPr>
          <w:fldChar w:fldCharType="begin"/>
        </w:r>
        <w:r w:rsidR="00BD1002">
          <w:rPr>
            <w:noProof/>
            <w:webHidden/>
          </w:rPr>
          <w:instrText xml:space="preserve"> PAGEREF _Toc156639659 \h </w:instrText>
        </w:r>
        <w:r w:rsidR="00BD1002">
          <w:rPr>
            <w:noProof/>
            <w:webHidden/>
          </w:rPr>
        </w:r>
        <w:r w:rsidR="00BD1002">
          <w:rPr>
            <w:noProof/>
            <w:webHidden/>
          </w:rPr>
          <w:fldChar w:fldCharType="separate"/>
        </w:r>
        <w:r w:rsidR="00B021B1">
          <w:rPr>
            <w:noProof/>
            <w:webHidden/>
          </w:rPr>
          <w:t>67</w:t>
        </w:r>
        <w:r w:rsidR="00BD1002">
          <w:rPr>
            <w:noProof/>
            <w:webHidden/>
          </w:rPr>
          <w:fldChar w:fldCharType="end"/>
        </w:r>
      </w:hyperlink>
    </w:p>
    <w:p w14:paraId="6CC2402D" w14:textId="1D51CAEF" w:rsidR="00BD1002" w:rsidRDefault="00F77A55" w:rsidP="004755CC">
      <w:pPr>
        <w:pStyle w:val="TableofFigures"/>
        <w:tabs>
          <w:tab w:val="right" w:leader="dot" w:pos="7927"/>
        </w:tabs>
        <w:spacing w:line="360" w:lineRule="auto"/>
        <w:rPr>
          <w:rFonts w:asciiTheme="minorHAnsi" w:eastAsiaTheme="minorEastAsia" w:hAnsiTheme="minorHAnsi" w:cstheme="minorBidi"/>
          <w:noProof/>
          <w:sz w:val="22"/>
          <w:szCs w:val="22"/>
          <w:lang w:eastAsia="en-ID"/>
        </w:rPr>
      </w:pPr>
      <w:hyperlink w:anchor="_Toc156639660" w:history="1">
        <w:r w:rsidR="00BD1002" w:rsidRPr="003C14C4">
          <w:rPr>
            <w:rStyle w:val="Hyperlink"/>
            <w:noProof/>
          </w:rPr>
          <w:t>Gambar 4.9</w:t>
        </w:r>
        <w:r w:rsidR="00BD1002" w:rsidRPr="003C14C4">
          <w:rPr>
            <w:rStyle w:val="Hyperlink"/>
            <w:bCs/>
            <w:noProof/>
            <w:lang w:val="id-ID"/>
          </w:rPr>
          <w:t xml:space="preserve"> Presentase </w:t>
        </w:r>
        <w:r w:rsidR="00BD1002" w:rsidRPr="003C14C4">
          <w:rPr>
            <w:rStyle w:val="Hyperlink"/>
            <w:bCs/>
            <w:noProof/>
            <w:lang w:val="en-US"/>
          </w:rPr>
          <w:t>angket kebutuhan</w:t>
        </w:r>
        <w:r w:rsidR="00BD1002" w:rsidRPr="003C14C4">
          <w:rPr>
            <w:rStyle w:val="Hyperlink"/>
            <w:bCs/>
            <w:noProof/>
            <w:lang w:val="id-ID"/>
          </w:rPr>
          <w:t xml:space="preserve"> peserta didik pertanyaan ke-9</w:t>
        </w:r>
        <w:r w:rsidR="00BD1002">
          <w:rPr>
            <w:noProof/>
            <w:webHidden/>
          </w:rPr>
          <w:tab/>
        </w:r>
        <w:r w:rsidR="00BD1002">
          <w:rPr>
            <w:noProof/>
            <w:webHidden/>
          </w:rPr>
          <w:fldChar w:fldCharType="begin"/>
        </w:r>
        <w:r w:rsidR="00BD1002">
          <w:rPr>
            <w:noProof/>
            <w:webHidden/>
          </w:rPr>
          <w:instrText xml:space="preserve"> PAGEREF _Toc156639660 \h </w:instrText>
        </w:r>
        <w:r w:rsidR="00BD1002">
          <w:rPr>
            <w:noProof/>
            <w:webHidden/>
          </w:rPr>
        </w:r>
        <w:r w:rsidR="00BD1002">
          <w:rPr>
            <w:noProof/>
            <w:webHidden/>
          </w:rPr>
          <w:fldChar w:fldCharType="separate"/>
        </w:r>
        <w:r w:rsidR="00B021B1">
          <w:rPr>
            <w:noProof/>
            <w:webHidden/>
          </w:rPr>
          <w:t>68</w:t>
        </w:r>
        <w:r w:rsidR="00BD1002">
          <w:rPr>
            <w:noProof/>
            <w:webHidden/>
          </w:rPr>
          <w:fldChar w:fldCharType="end"/>
        </w:r>
      </w:hyperlink>
    </w:p>
    <w:p w14:paraId="7325018B" w14:textId="4F9DE7A2" w:rsidR="00BD1002" w:rsidRDefault="00F77A55" w:rsidP="004755CC">
      <w:pPr>
        <w:pStyle w:val="TableofFigures"/>
        <w:tabs>
          <w:tab w:val="right" w:leader="dot" w:pos="7927"/>
        </w:tabs>
        <w:spacing w:line="360" w:lineRule="auto"/>
        <w:rPr>
          <w:rFonts w:asciiTheme="minorHAnsi" w:eastAsiaTheme="minorEastAsia" w:hAnsiTheme="minorHAnsi" w:cstheme="minorBidi"/>
          <w:noProof/>
          <w:sz w:val="22"/>
          <w:szCs w:val="22"/>
          <w:lang w:eastAsia="en-ID"/>
        </w:rPr>
      </w:pPr>
      <w:hyperlink w:anchor="_Toc156639661" w:history="1">
        <w:r w:rsidR="00BD1002" w:rsidRPr="003C14C4">
          <w:rPr>
            <w:rStyle w:val="Hyperlink"/>
            <w:noProof/>
          </w:rPr>
          <w:t xml:space="preserve">Gambar 4.10 </w:t>
        </w:r>
        <w:r w:rsidR="00BD1002" w:rsidRPr="003C14C4">
          <w:rPr>
            <w:rStyle w:val="Hyperlink"/>
            <w:bCs/>
            <w:noProof/>
            <w:lang w:val="id-ID"/>
          </w:rPr>
          <w:t xml:space="preserve">Presentase </w:t>
        </w:r>
        <w:r w:rsidR="00BD1002" w:rsidRPr="003C14C4">
          <w:rPr>
            <w:rStyle w:val="Hyperlink"/>
            <w:bCs/>
            <w:noProof/>
            <w:lang w:val="en-US"/>
          </w:rPr>
          <w:t>angket kebutuhan</w:t>
        </w:r>
        <w:r w:rsidR="00BD1002" w:rsidRPr="003C14C4">
          <w:rPr>
            <w:rStyle w:val="Hyperlink"/>
            <w:bCs/>
            <w:noProof/>
            <w:lang w:val="id-ID"/>
          </w:rPr>
          <w:t xml:space="preserve"> peserta didik pertanyaan ke-10</w:t>
        </w:r>
        <w:r w:rsidR="00BD1002">
          <w:rPr>
            <w:noProof/>
            <w:webHidden/>
          </w:rPr>
          <w:tab/>
        </w:r>
        <w:r w:rsidR="00BD1002">
          <w:rPr>
            <w:noProof/>
            <w:webHidden/>
          </w:rPr>
          <w:fldChar w:fldCharType="begin"/>
        </w:r>
        <w:r w:rsidR="00BD1002">
          <w:rPr>
            <w:noProof/>
            <w:webHidden/>
          </w:rPr>
          <w:instrText xml:space="preserve"> PAGEREF _Toc156639661 \h </w:instrText>
        </w:r>
        <w:r w:rsidR="00BD1002">
          <w:rPr>
            <w:noProof/>
            <w:webHidden/>
          </w:rPr>
        </w:r>
        <w:r w:rsidR="00BD1002">
          <w:rPr>
            <w:noProof/>
            <w:webHidden/>
          </w:rPr>
          <w:fldChar w:fldCharType="separate"/>
        </w:r>
        <w:r w:rsidR="00B021B1">
          <w:rPr>
            <w:noProof/>
            <w:webHidden/>
          </w:rPr>
          <w:t>68</w:t>
        </w:r>
        <w:r w:rsidR="00BD1002">
          <w:rPr>
            <w:noProof/>
            <w:webHidden/>
          </w:rPr>
          <w:fldChar w:fldCharType="end"/>
        </w:r>
      </w:hyperlink>
    </w:p>
    <w:p w14:paraId="6DB933CB" w14:textId="6865486E" w:rsidR="00BD1002" w:rsidRDefault="00F77A55" w:rsidP="004755CC">
      <w:pPr>
        <w:pStyle w:val="TableofFigures"/>
        <w:tabs>
          <w:tab w:val="right" w:leader="dot" w:pos="7927"/>
        </w:tabs>
        <w:spacing w:line="360" w:lineRule="auto"/>
        <w:rPr>
          <w:rFonts w:asciiTheme="minorHAnsi" w:eastAsiaTheme="minorEastAsia" w:hAnsiTheme="minorHAnsi" w:cstheme="minorBidi"/>
          <w:noProof/>
          <w:sz w:val="22"/>
          <w:szCs w:val="22"/>
          <w:lang w:eastAsia="en-ID"/>
        </w:rPr>
      </w:pPr>
      <w:hyperlink w:anchor="_Toc156639662" w:history="1">
        <w:r w:rsidR="00BD1002" w:rsidRPr="003C14C4">
          <w:rPr>
            <w:rStyle w:val="Hyperlink"/>
            <w:noProof/>
          </w:rPr>
          <w:t xml:space="preserve">Gambar 4.11 </w:t>
        </w:r>
        <w:r w:rsidR="00BD1002" w:rsidRPr="003C14C4">
          <w:rPr>
            <w:rStyle w:val="Hyperlink"/>
            <w:bCs/>
            <w:noProof/>
            <w:lang w:val="id-ID"/>
          </w:rPr>
          <w:t>Desain awal modul</w:t>
        </w:r>
        <w:r w:rsidR="00BD1002">
          <w:rPr>
            <w:noProof/>
            <w:webHidden/>
          </w:rPr>
          <w:tab/>
        </w:r>
        <w:r w:rsidR="00BD1002">
          <w:rPr>
            <w:noProof/>
            <w:webHidden/>
          </w:rPr>
          <w:fldChar w:fldCharType="begin"/>
        </w:r>
        <w:r w:rsidR="00BD1002">
          <w:rPr>
            <w:noProof/>
            <w:webHidden/>
          </w:rPr>
          <w:instrText xml:space="preserve"> PAGEREF _Toc156639662 \h </w:instrText>
        </w:r>
        <w:r w:rsidR="00BD1002">
          <w:rPr>
            <w:noProof/>
            <w:webHidden/>
          </w:rPr>
        </w:r>
        <w:r w:rsidR="00BD1002">
          <w:rPr>
            <w:noProof/>
            <w:webHidden/>
          </w:rPr>
          <w:fldChar w:fldCharType="separate"/>
        </w:r>
        <w:r w:rsidR="00B021B1">
          <w:rPr>
            <w:noProof/>
            <w:webHidden/>
          </w:rPr>
          <w:t>73</w:t>
        </w:r>
        <w:r w:rsidR="00BD1002">
          <w:rPr>
            <w:noProof/>
            <w:webHidden/>
          </w:rPr>
          <w:fldChar w:fldCharType="end"/>
        </w:r>
      </w:hyperlink>
    </w:p>
    <w:p w14:paraId="0ECEEE0A" w14:textId="0DD687FB" w:rsidR="00A95907" w:rsidRPr="00EA4042" w:rsidRDefault="00FC2B85" w:rsidP="004755CC">
      <w:pPr>
        <w:pStyle w:val="P1"/>
        <w:spacing w:line="360" w:lineRule="auto"/>
        <w:ind w:firstLine="0"/>
      </w:pPr>
      <w:r>
        <w:fldChar w:fldCharType="end"/>
      </w:r>
    </w:p>
    <w:p w14:paraId="0D1FA71B" w14:textId="77777777" w:rsidR="00EA4042" w:rsidRDefault="00EA4042" w:rsidP="00EA4042">
      <w:pPr>
        <w:pStyle w:val="Heading1"/>
        <w:rPr>
          <w:lang w:val="en-US"/>
        </w:rPr>
      </w:pPr>
      <w:r>
        <w:rPr>
          <w:lang w:val="en-US"/>
        </w:rPr>
        <w:br w:type="page"/>
      </w:r>
    </w:p>
    <w:p w14:paraId="1FAFE321" w14:textId="23EB18B5" w:rsidR="0037535D" w:rsidRDefault="00EA4042" w:rsidP="00C01A90">
      <w:pPr>
        <w:pStyle w:val="Heading1"/>
        <w:spacing w:after="240" w:line="360" w:lineRule="auto"/>
        <w:rPr>
          <w:lang w:val="en-US"/>
        </w:rPr>
      </w:pPr>
      <w:bookmarkStart w:id="14" w:name="_Toc156674402"/>
      <w:r>
        <w:rPr>
          <w:lang w:val="en-US"/>
        </w:rPr>
        <w:lastRenderedPageBreak/>
        <w:t>DAFTAR LAMPIRAN</w:t>
      </w:r>
      <w:bookmarkEnd w:id="14"/>
    </w:p>
    <w:p w14:paraId="250C9036" w14:textId="47F3528E" w:rsidR="003D12BE" w:rsidRPr="003D12BE" w:rsidRDefault="00877133" w:rsidP="004755CC">
      <w:pPr>
        <w:pStyle w:val="TableofFigures"/>
        <w:tabs>
          <w:tab w:val="right" w:leader="dot" w:pos="7927"/>
        </w:tabs>
        <w:spacing w:line="360" w:lineRule="auto"/>
      </w:pPr>
      <w:fldSimple w:instr=" TOC \h \z \c &quot;Lampiran&quot; ">
        <w:hyperlink w:anchor="_Toc155149671" w:history="1">
          <w:r w:rsidR="003D12BE" w:rsidRPr="00DB1F4C">
            <w:rPr>
              <w:rStyle w:val="Hyperlink"/>
              <w:noProof/>
            </w:rPr>
            <w:t xml:space="preserve">Lampiran 1. </w:t>
          </w:r>
          <w:r w:rsidR="003D12BE" w:rsidRPr="00DB1F4C">
            <w:rPr>
              <w:rStyle w:val="Hyperlink"/>
              <w:bCs/>
              <w:noProof/>
              <w:lang w:val="id-ID"/>
            </w:rPr>
            <w:t>Daftar nama peserta didik</w:t>
          </w:r>
          <w:r w:rsidR="003D12BE">
            <w:rPr>
              <w:noProof/>
              <w:webHidden/>
            </w:rPr>
            <w:tab/>
          </w:r>
          <w:r w:rsidR="003D12BE">
            <w:rPr>
              <w:noProof/>
              <w:webHidden/>
            </w:rPr>
            <w:fldChar w:fldCharType="begin"/>
          </w:r>
          <w:r w:rsidR="003D12BE">
            <w:rPr>
              <w:noProof/>
              <w:webHidden/>
            </w:rPr>
            <w:instrText xml:space="preserve"> PAGEREF _Toc155149671 \h </w:instrText>
          </w:r>
          <w:r w:rsidR="003D12BE">
            <w:rPr>
              <w:noProof/>
              <w:webHidden/>
            </w:rPr>
          </w:r>
          <w:r w:rsidR="003D12BE">
            <w:rPr>
              <w:noProof/>
              <w:webHidden/>
            </w:rPr>
            <w:fldChar w:fldCharType="separate"/>
          </w:r>
          <w:r w:rsidR="00B021B1">
            <w:rPr>
              <w:noProof/>
              <w:webHidden/>
            </w:rPr>
            <w:t>142</w:t>
          </w:r>
          <w:r w:rsidR="003D12BE">
            <w:rPr>
              <w:noProof/>
              <w:webHidden/>
            </w:rPr>
            <w:fldChar w:fldCharType="end"/>
          </w:r>
        </w:hyperlink>
      </w:fldSimple>
    </w:p>
    <w:p w14:paraId="789927D2" w14:textId="5685CBB3" w:rsidR="00B62886" w:rsidRDefault="003D12BE" w:rsidP="00B62886">
      <w:pPr>
        <w:pStyle w:val="TableofFigures"/>
        <w:numPr>
          <w:ilvl w:val="0"/>
          <w:numId w:val="40"/>
        </w:numPr>
        <w:tabs>
          <w:tab w:val="right" w:leader="dot" w:pos="7927"/>
        </w:tabs>
        <w:spacing w:line="360" w:lineRule="auto"/>
        <w:ind w:left="993" w:hanging="567"/>
        <w:rPr>
          <w:noProof/>
        </w:rPr>
      </w:pPr>
      <w:r>
        <w:fldChar w:fldCharType="begin"/>
      </w:r>
      <w:r>
        <w:instrText xml:space="preserve"> TOC \h \z \a "Lampiran 1." </w:instrText>
      </w:r>
      <w:r>
        <w:fldChar w:fldCharType="separate"/>
      </w:r>
      <w:hyperlink w:anchor="_Toc155149249" w:history="1">
        <w:r w:rsidRPr="0063130A">
          <w:rPr>
            <w:rStyle w:val="Hyperlink"/>
            <w:bCs/>
            <w:noProof/>
            <w:lang w:val="id-ID"/>
          </w:rPr>
          <w:t>Daftar nama peserta didik kelas VII (Analisis kebutuhan)</w:t>
        </w:r>
        <w:r>
          <w:rPr>
            <w:noProof/>
            <w:webHidden/>
          </w:rPr>
          <w:tab/>
        </w:r>
        <w:r>
          <w:rPr>
            <w:noProof/>
            <w:webHidden/>
          </w:rPr>
          <w:fldChar w:fldCharType="begin"/>
        </w:r>
        <w:r>
          <w:rPr>
            <w:noProof/>
            <w:webHidden/>
          </w:rPr>
          <w:instrText xml:space="preserve"> PAGEREF _Toc155149249 \h </w:instrText>
        </w:r>
        <w:r>
          <w:rPr>
            <w:noProof/>
            <w:webHidden/>
          </w:rPr>
        </w:r>
        <w:r>
          <w:rPr>
            <w:noProof/>
            <w:webHidden/>
          </w:rPr>
          <w:fldChar w:fldCharType="separate"/>
        </w:r>
        <w:r w:rsidR="00B021B1">
          <w:rPr>
            <w:noProof/>
            <w:webHidden/>
          </w:rPr>
          <w:t>142</w:t>
        </w:r>
        <w:r>
          <w:rPr>
            <w:noProof/>
            <w:webHidden/>
          </w:rPr>
          <w:fldChar w:fldCharType="end"/>
        </w:r>
      </w:hyperlink>
    </w:p>
    <w:p w14:paraId="60CD785E" w14:textId="07765115" w:rsidR="00B62886" w:rsidRPr="00B62886" w:rsidRDefault="00B62886" w:rsidP="00B62886">
      <w:pPr>
        <w:pStyle w:val="TableofFigures"/>
        <w:numPr>
          <w:ilvl w:val="0"/>
          <w:numId w:val="40"/>
        </w:numPr>
        <w:tabs>
          <w:tab w:val="right" w:leader="dot" w:pos="7927"/>
        </w:tabs>
        <w:spacing w:line="360" w:lineRule="auto"/>
        <w:ind w:left="993" w:hanging="567"/>
        <w:rPr>
          <w:noProof/>
        </w:rPr>
      </w:pPr>
      <w:r w:rsidRPr="00B62886">
        <w:rPr>
          <w:bCs/>
          <w:lang w:val="id-ID"/>
        </w:rPr>
        <w:t>Daftar nama peserta didik kelas VII (</w:t>
      </w:r>
      <w:r w:rsidRPr="00B62886">
        <w:rPr>
          <w:bCs/>
          <w:lang w:val="en-US"/>
        </w:rPr>
        <w:t>Uji Coba Skala Kecil</w:t>
      </w:r>
      <w:r w:rsidRPr="00B62886">
        <w:rPr>
          <w:bCs/>
          <w:lang w:val="id-ID"/>
        </w:rPr>
        <w:t>)</w:t>
      </w:r>
      <w:r>
        <w:rPr>
          <w:bCs/>
          <w:lang w:val="id-ID"/>
        </w:rPr>
        <w:tab/>
      </w:r>
      <w:r>
        <w:rPr>
          <w:bCs/>
          <w:lang w:val="en-US"/>
        </w:rPr>
        <w:t>14</w:t>
      </w:r>
      <w:r w:rsidR="00AD35EF">
        <w:rPr>
          <w:bCs/>
          <w:lang w:val="en-US"/>
        </w:rPr>
        <w:t>2</w:t>
      </w:r>
    </w:p>
    <w:p w14:paraId="3F0959F0" w14:textId="6E0633A0" w:rsidR="003D12BE" w:rsidRDefault="003D12BE" w:rsidP="004755CC">
      <w:pPr>
        <w:pStyle w:val="TableofFigures"/>
        <w:tabs>
          <w:tab w:val="right" w:leader="dot" w:pos="7927"/>
        </w:tabs>
        <w:spacing w:line="360" w:lineRule="auto"/>
        <w:rPr>
          <w:noProof/>
        </w:rPr>
      </w:pPr>
      <w:r>
        <w:fldChar w:fldCharType="end"/>
      </w:r>
      <w:hyperlink w:anchor="_Toc155149672" w:history="1">
        <w:r w:rsidRPr="003D12BE">
          <w:t xml:space="preserve">Lampiran 2. </w:t>
        </w:r>
        <w:proofErr w:type="spellStart"/>
        <w:r w:rsidRPr="003D12BE">
          <w:t>Instrumen</w:t>
        </w:r>
        <w:proofErr w:type="spellEnd"/>
        <w:r w:rsidRPr="003D12BE">
          <w:t xml:space="preserve"> </w:t>
        </w:r>
        <w:proofErr w:type="spellStart"/>
        <w:r w:rsidRPr="003D12BE">
          <w:t>observasi</w:t>
        </w:r>
        <w:proofErr w:type="spellEnd"/>
        <w:r w:rsidRPr="003D12BE">
          <w:t xml:space="preserve"> </w:t>
        </w:r>
        <w:proofErr w:type="spellStart"/>
        <w:r w:rsidRPr="003D12BE">
          <w:t>awal</w:t>
        </w:r>
        <w:proofErr w:type="spellEnd"/>
        <w:r>
          <w:rPr>
            <w:webHidden/>
          </w:rPr>
          <w:tab/>
        </w:r>
        <w:r>
          <w:rPr>
            <w:webHidden/>
          </w:rPr>
          <w:fldChar w:fldCharType="begin"/>
        </w:r>
        <w:r>
          <w:rPr>
            <w:webHidden/>
          </w:rPr>
          <w:instrText xml:space="preserve"> PAGEREF _Toc155149672 \h </w:instrText>
        </w:r>
        <w:r>
          <w:rPr>
            <w:webHidden/>
          </w:rPr>
        </w:r>
        <w:r>
          <w:rPr>
            <w:webHidden/>
          </w:rPr>
          <w:fldChar w:fldCharType="separate"/>
        </w:r>
        <w:r w:rsidR="00B021B1">
          <w:rPr>
            <w:noProof/>
            <w:webHidden/>
          </w:rPr>
          <w:t>14</w:t>
        </w:r>
        <w:r>
          <w:rPr>
            <w:webHidden/>
          </w:rPr>
          <w:fldChar w:fldCharType="end"/>
        </w:r>
      </w:hyperlink>
      <w:r w:rsidR="00AD35EF">
        <w:t>3</w:t>
      </w:r>
      <w:r>
        <w:fldChar w:fldCharType="begin"/>
      </w:r>
      <w:r>
        <w:instrText xml:space="preserve"> TOC \h \z \a "Lampiran 2." </w:instrText>
      </w:r>
      <w:r>
        <w:fldChar w:fldCharType="separate"/>
      </w:r>
    </w:p>
    <w:p w14:paraId="64CC2187" w14:textId="6432FAD8" w:rsidR="003D12BE" w:rsidRDefault="00F77A55" w:rsidP="004755CC">
      <w:pPr>
        <w:pStyle w:val="TableofFigures"/>
        <w:numPr>
          <w:ilvl w:val="0"/>
          <w:numId w:val="41"/>
        </w:numPr>
        <w:tabs>
          <w:tab w:val="right" w:leader="dot" w:pos="7927"/>
        </w:tabs>
        <w:spacing w:line="360" w:lineRule="auto"/>
        <w:ind w:left="993" w:hanging="567"/>
        <w:rPr>
          <w:rFonts w:asciiTheme="minorHAnsi" w:eastAsiaTheme="minorEastAsia" w:hAnsiTheme="minorHAnsi" w:cstheme="minorBidi"/>
          <w:noProof/>
          <w:sz w:val="22"/>
          <w:szCs w:val="22"/>
          <w:lang w:eastAsia="en-ID"/>
        </w:rPr>
      </w:pPr>
      <w:hyperlink w:anchor="_Toc155149297" w:history="1">
        <w:r w:rsidR="003D12BE" w:rsidRPr="009C5AC4">
          <w:rPr>
            <w:rStyle w:val="Hyperlink"/>
            <w:bCs/>
            <w:noProof/>
            <w:lang w:val="id-ID"/>
          </w:rPr>
          <w:t>Angket kebutuhan peserta didik</w:t>
        </w:r>
        <w:r w:rsidR="003D12BE">
          <w:rPr>
            <w:noProof/>
            <w:webHidden/>
          </w:rPr>
          <w:tab/>
        </w:r>
        <w:r w:rsidR="003D12BE">
          <w:rPr>
            <w:noProof/>
            <w:webHidden/>
          </w:rPr>
          <w:fldChar w:fldCharType="begin"/>
        </w:r>
        <w:r w:rsidR="003D12BE">
          <w:rPr>
            <w:noProof/>
            <w:webHidden/>
          </w:rPr>
          <w:instrText xml:space="preserve"> PAGEREF _Toc155149297 \h </w:instrText>
        </w:r>
        <w:r w:rsidR="003D12BE">
          <w:rPr>
            <w:noProof/>
            <w:webHidden/>
          </w:rPr>
        </w:r>
        <w:r w:rsidR="003D12BE">
          <w:rPr>
            <w:noProof/>
            <w:webHidden/>
          </w:rPr>
          <w:fldChar w:fldCharType="separate"/>
        </w:r>
        <w:r w:rsidR="00B021B1">
          <w:rPr>
            <w:noProof/>
            <w:webHidden/>
          </w:rPr>
          <w:t>143</w:t>
        </w:r>
        <w:r w:rsidR="003D12BE">
          <w:rPr>
            <w:noProof/>
            <w:webHidden/>
          </w:rPr>
          <w:fldChar w:fldCharType="end"/>
        </w:r>
      </w:hyperlink>
    </w:p>
    <w:p w14:paraId="062F33FA" w14:textId="0631C195" w:rsidR="003D12BE" w:rsidRDefault="00F77A55" w:rsidP="004755CC">
      <w:pPr>
        <w:pStyle w:val="TableofFigures"/>
        <w:numPr>
          <w:ilvl w:val="0"/>
          <w:numId w:val="41"/>
        </w:numPr>
        <w:tabs>
          <w:tab w:val="right" w:leader="dot" w:pos="7927"/>
        </w:tabs>
        <w:spacing w:line="360" w:lineRule="auto"/>
        <w:ind w:left="993" w:hanging="567"/>
        <w:rPr>
          <w:rFonts w:asciiTheme="minorHAnsi" w:eastAsiaTheme="minorEastAsia" w:hAnsiTheme="minorHAnsi" w:cstheme="minorBidi"/>
          <w:noProof/>
          <w:sz w:val="22"/>
          <w:szCs w:val="22"/>
          <w:lang w:eastAsia="en-ID"/>
        </w:rPr>
      </w:pPr>
      <w:hyperlink w:anchor="_Toc155149298" w:history="1">
        <w:r w:rsidR="003D12BE" w:rsidRPr="009C5AC4">
          <w:rPr>
            <w:rStyle w:val="Hyperlink"/>
            <w:bCs/>
            <w:noProof/>
            <w:lang w:val="id-ID"/>
          </w:rPr>
          <w:t>Lembar refleksi guru</w:t>
        </w:r>
        <w:r w:rsidR="003D12BE">
          <w:rPr>
            <w:noProof/>
            <w:webHidden/>
          </w:rPr>
          <w:tab/>
        </w:r>
        <w:r w:rsidR="003D12BE">
          <w:rPr>
            <w:noProof/>
            <w:webHidden/>
          </w:rPr>
          <w:fldChar w:fldCharType="begin"/>
        </w:r>
        <w:r w:rsidR="003D12BE">
          <w:rPr>
            <w:noProof/>
            <w:webHidden/>
          </w:rPr>
          <w:instrText xml:space="preserve"> PAGEREF _Toc155149298 \h </w:instrText>
        </w:r>
        <w:r w:rsidR="003D12BE">
          <w:rPr>
            <w:noProof/>
            <w:webHidden/>
          </w:rPr>
        </w:r>
        <w:r w:rsidR="003D12BE">
          <w:rPr>
            <w:noProof/>
            <w:webHidden/>
          </w:rPr>
          <w:fldChar w:fldCharType="separate"/>
        </w:r>
        <w:r w:rsidR="00B021B1">
          <w:rPr>
            <w:noProof/>
            <w:webHidden/>
          </w:rPr>
          <w:t>146</w:t>
        </w:r>
        <w:r w:rsidR="003D12BE">
          <w:rPr>
            <w:noProof/>
            <w:webHidden/>
          </w:rPr>
          <w:fldChar w:fldCharType="end"/>
        </w:r>
      </w:hyperlink>
    </w:p>
    <w:p w14:paraId="5BE9C1EE" w14:textId="3FA374EE" w:rsidR="003D12BE" w:rsidRDefault="00F77A55" w:rsidP="004755CC">
      <w:pPr>
        <w:pStyle w:val="TableofFigures"/>
        <w:numPr>
          <w:ilvl w:val="0"/>
          <w:numId w:val="41"/>
        </w:numPr>
        <w:tabs>
          <w:tab w:val="right" w:leader="dot" w:pos="7927"/>
        </w:tabs>
        <w:spacing w:line="360" w:lineRule="auto"/>
        <w:ind w:left="993" w:hanging="567"/>
        <w:rPr>
          <w:rFonts w:asciiTheme="minorHAnsi" w:eastAsiaTheme="minorEastAsia" w:hAnsiTheme="minorHAnsi" w:cstheme="minorBidi"/>
          <w:noProof/>
          <w:sz w:val="22"/>
          <w:szCs w:val="22"/>
          <w:lang w:eastAsia="en-ID"/>
        </w:rPr>
      </w:pPr>
      <w:hyperlink w:anchor="_Toc155149299" w:history="1">
        <w:r w:rsidR="003D12BE" w:rsidRPr="009C5AC4">
          <w:rPr>
            <w:rStyle w:val="Hyperlink"/>
            <w:bCs/>
            <w:noProof/>
            <w:lang w:val="id-ID"/>
          </w:rPr>
          <w:t>Hasil observasi</w:t>
        </w:r>
        <w:r w:rsidR="003D12BE">
          <w:rPr>
            <w:noProof/>
            <w:webHidden/>
          </w:rPr>
          <w:tab/>
        </w:r>
        <w:r w:rsidR="003D12BE">
          <w:rPr>
            <w:noProof/>
            <w:webHidden/>
          </w:rPr>
          <w:fldChar w:fldCharType="begin"/>
        </w:r>
        <w:r w:rsidR="003D12BE">
          <w:rPr>
            <w:noProof/>
            <w:webHidden/>
          </w:rPr>
          <w:instrText xml:space="preserve"> PAGEREF _Toc155149299 \h </w:instrText>
        </w:r>
        <w:r w:rsidR="003D12BE">
          <w:rPr>
            <w:noProof/>
            <w:webHidden/>
          </w:rPr>
        </w:r>
        <w:r w:rsidR="003D12BE">
          <w:rPr>
            <w:noProof/>
            <w:webHidden/>
          </w:rPr>
          <w:fldChar w:fldCharType="separate"/>
        </w:r>
        <w:r w:rsidR="00B021B1">
          <w:rPr>
            <w:noProof/>
            <w:webHidden/>
          </w:rPr>
          <w:t>148</w:t>
        </w:r>
        <w:r w:rsidR="003D12BE">
          <w:rPr>
            <w:noProof/>
            <w:webHidden/>
          </w:rPr>
          <w:fldChar w:fldCharType="end"/>
        </w:r>
      </w:hyperlink>
    </w:p>
    <w:p w14:paraId="31C1A592" w14:textId="618949C7" w:rsidR="003D12BE" w:rsidRDefault="00F77A55" w:rsidP="004755CC">
      <w:pPr>
        <w:pStyle w:val="TableofFigures"/>
        <w:numPr>
          <w:ilvl w:val="0"/>
          <w:numId w:val="41"/>
        </w:numPr>
        <w:tabs>
          <w:tab w:val="right" w:leader="dot" w:pos="7927"/>
        </w:tabs>
        <w:spacing w:line="360" w:lineRule="auto"/>
        <w:ind w:left="993" w:hanging="567"/>
        <w:rPr>
          <w:rFonts w:asciiTheme="minorHAnsi" w:eastAsiaTheme="minorEastAsia" w:hAnsiTheme="minorHAnsi" w:cstheme="minorBidi"/>
          <w:noProof/>
          <w:sz w:val="22"/>
          <w:szCs w:val="22"/>
          <w:lang w:eastAsia="en-ID"/>
        </w:rPr>
      </w:pPr>
      <w:hyperlink w:anchor="_Toc155149300" w:history="1">
        <w:r w:rsidR="003D12BE" w:rsidRPr="009C5AC4">
          <w:rPr>
            <w:rStyle w:val="Hyperlink"/>
            <w:bCs/>
            <w:noProof/>
            <w:lang w:val="id-ID"/>
          </w:rPr>
          <w:t>Hasil analisis angket kebutuhan peserta didik</w:t>
        </w:r>
        <w:r w:rsidR="003D12BE">
          <w:rPr>
            <w:noProof/>
            <w:webHidden/>
          </w:rPr>
          <w:tab/>
        </w:r>
        <w:r w:rsidR="003D12BE">
          <w:rPr>
            <w:noProof/>
            <w:webHidden/>
          </w:rPr>
          <w:fldChar w:fldCharType="begin"/>
        </w:r>
        <w:r w:rsidR="003D12BE">
          <w:rPr>
            <w:noProof/>
            <w:webHidden/>
          </w:rPr>
          <w:instrText xml:space="preserve"> PAGEREF _Toc155149300 \h </w:instrText>
        </w:r>
        <w:r w:rsidR="003D12BE">
          <w:rPr>
            <w:noProof/>
            <w:webHidden/>
          </w:rPr>
        </w:r>
        <w:r w:rsidR="003D12BE">
          <w:rPr>
            <w:noProof/>
            <w:webHidden/>
          </w:rPr>
          <w:fldChar w:fldCharType="separate"/>
        </w:r>
        <w:r w:rsidR="00B021B1">
          <w:rPr>
            <w:noProof/>
            <w:webHidden/>
          </w:rPr>
          <w:t>149</w:t>
        </w:r>
        <w:r w:rsidR="003D12BE">
          <w:rPr>
            <w:noProof/>
            <w:webHidden/>
          </w:rPr>
          <w:fldChar w:fldCharType="end"/>
        </w:r>
      </w:hyperlink>
    </w:p>
    <w:p w14:paraId="6CF9B145" w14:textId="38B51566" w:rsidR="003D12BE" w:rsidRDefault="00F77A55" w:rsidP="004755CC">
      <w:pPr>
        <w:pStyle w:val="TableofFigures"/>
        <w:numPr>
          <w:ilvl w:val="0"/>
          <w:numId w:val="41"/>
        </w:numPr>
        <w:tabs>
          <w:tab w:val="right" w:leader="dot" w:pos="7927"/>
        </w:tabs>
        <w:spacing w:line="360" w:lineRule="auto"/>
        <w:ind w:left="993" w:hanging="567"/>
        <w:rPr>
          <w:rFonts w:asciiTheme="minorHAnsi" w:eastAsiaTheme="minorEastAsia" w:hAnsiTheme="minorHAnsi" w:cstheme="minorBidi"/>
          <w:noProof/>
          <w:sz w:val="22"/>
          <w:szCs w:val="22"/>
          <w:lang w:eastAsia="en-ID"/>
        </w:rPr>
      </w:pPr>
      <w:hyperlink w:anchor="_Toc155149301" w:history="1">
        <w:r w:rsidR="003D12BE" w:rsidRPr="009C5AC4">
          <w:rPr>
            <w:rStyle w:val="Hyperlink"/>
            <w:bCs/>
            <w:noProof/>
            <w:lang w:val="id-ID"/>
          </w:rPr>
          <w:t>Hasil angket kebutuhan peserta didik</w:t>
        </w:r>
        <w:r w:rsidR="003D12BE">
          <w:rPr>
            <w:noProof/>
            <w:webHidden/>
          </w:rPr>
          <w:tab/>
        </w:r>
        <w:r w:rsidR="003D12BE">
          <w:rPr>
            <w:noProof/>
            <w:webHidden/>
          </w:rPr>
          <w:fldChar w:fldCharType="begin"/>
        </w:r>
        <w:r w:rsidR="003D12BE">
          <w:rPr>
            <w:noProof/>
            <w:webHidden/>
          </w:rPr>
          <w:instrText xml:space="preserve"> PAGEREF _Toc155149301 \h </w:instrText>
        </w:r>
        <w:r w:rsidR="003D12BE">
          <w:rPr>
            <w:noProof/>
            <w:webHidden/>
          </w:rPr>
        </w:r>
        <w:r w:rsidR="003D12BE">
          <w:rPr>
            <w:noProof/>
            <w:webHidden/>
          </w:rPr>
          <w:fldChar w:fldCharType="separate"/>
        </w:r>
        <w:r w:rsidR="00B021B1">
          <w:rPr>
            <w:noProof/>
            <w:webHidden/>
          </w:rPr>
          <w:t>150</w:t>
        </w:r>
        <w:r w:rsidR="003D12BE">
          <w:rPr>
            <w:noProof/>
            <w:webHidden/>
          </w:rPr>
          <w:fldChar w:fldCharType="end"/>
        </w:r>
      </w:hyperlink>
    </w:p>
    <w:p w14:paraId="42129F19" w14:textId="037DF5BB" w:rsidR="003D12BE" w:rsidRDefault="00F77A55" w:rsidP="004755CC">
      <w:pPr>
        <w:pStyle w:val="TableofFigures"/>
        <w:numPr>
          <w:ilvl w:val="0"/>
          <w:numId w:val="41"/>
        </w:numPr>
        <w:tabs>
          <w:tab w:val="right" w:leader="dot" w:pos="7927"/>
        </w:tabs>
        <w:spacing w:line="360" w:lineRule="auto"/>
        <w:ind w:left="993" w:hanging="567"/>
        <w:rPr>
          <w:rFonts w:asciiTheme="minorHAnsi" w:eastAsiaTheme="minorEastAsia" w:hAnsiTheme="minorHAnsi" w:cstheme="minorBidi"/>
          <w:noProof/>
          <w:sz w:val="22"/>
          <w:szCs w:val="22"/>
          <w:lang w:eastAsia="en-ID"/>
        </w:rPr>
      </w:pPr>
      <w:hyperlink w:anchor="_Toc155149302" w:history="1">
        <w:r w:rsidR="003D12BE" w:rsidRPr="009C5AC4">
          <w:rPr>
            <w:rStyle w:val="Hyperlink"/>
            <w:bCs/>
            <w:noProof/>
            <w:lang w:val="id-ID"/>
          </w:rPr>
          <w:t>Hasil analisis refleksi guru</w:t>
        </w:r>
        <w:r w:rsidR="003D12BE">
          <w:rPr>
            <w:noProof/>
            <w:webHidden/>
          </w:rPr>
          <w:tab/>
        </w:r>
        <w:r w:rsidR="003D12BE">
          <w:rPr>
            <w:noProof/>
            <w:webHidden/>
          </w:rPr>
          <w:fldChar w:fldCharType="begin"/>
        </w:r>
        <w:r w:rsidR="003D12BE">
          <w:rPr>
            <w:noProof/>
            <w:webHidden/>
          </w:rPr>
          <w:instrText xml:space="preserve"> PAGEREF _Toc155149302 \h </w:instrText>
        </w:r>
        <w:r w:rsidR="003D12BE">
          <w:rPr>
            <w:noProof/>
            <w:webHidden/>
          </w:rPr>
        </w:r>
        <w:r w:rsidR="003D12BE">
          <w:rPr>
            <w:noProof/>
            <w:webHidden/>
          </w:rPr>
          <w:fldChar w:fldCharType="separate"/>
        </w:r>
        <w:r w:rsidR="00B021B1">
          <w:rPr>
            <w:noProof/>
            <w:webHidden/>
          </w:rPr>
          <w:t>153</w:t>
        </w:r>
        <w:r w:rsidR="003D12BE">
          <w:rPr>
            <w:noProof/>
            <w:webHidden/>
          </w:rPr>
          <w:fldChar w:fldCharType="end"/>
        </w:r>
      </w:hyperlink>
    </w:p>
    <w:p w14:paraId="66186DF4" w14:textId="7694EC9E" w:rsidR="003D12BE" w:rsidRDefault="003D12BE" w:rsidP="004755CC">
      <w:pPr>
        <w:pStyle w:val="TableofFigures"/>
        <w:tabs>
          <w:tab w:val="right" w:leader="dot" w:pos="7927"/>
        </w:tabs>
        <w:spacing w:line="360" w:lineRule="auto"/>
      </w:pPr>
      <w:r>
        <w:fldChar w:fldCharType="end"/>
      </w:r>
      <w:r w:rsidRPr="003D12BE">
        <w:rPr>
          <w:spacing w:val="-4"/>
        </w:rPr>
        <w:t xml:space="preserve">Lampiran 3. </w:t>
      </w:r>
      <w:proofErr w:type="spellStart"/>
      <w:r w:rsidRPr="003D12BE">
        <w:rPr>
          <w:spacing w:val="-4"/>
        </w:rPr>
        <w:t>Modul</w:t>
      </w:r>
      <w:proofErr w:type="spellEnd"/>
      <w:r w:rsidRPr="003D12BE">
        <w:rPr>
          <w:spacing w:val="-4"/>
        </w:rPr>
        <w:t xml:space="preserve"> Ajar IPA </w:t>
      </w:r>
      <w:proofErr w:type="spellStart"/>
      <w:r w:rsidRPr="003D12BE">
        <w:rPr>
          <w:spacing w:val="-4"/>
        </w:rPr>
        <w:t>Terpadu</w:t>
      </w:r>
      <w:proofErr w:type="spellEnd"/>
      <w:r w:rsidRPr="003D12BE">
        <w:rPr>
          <w:spacing w:val="-4"/>
        </w:rPr>
        <w:t xml:space="preserve"> </w:t>
      </w:r>
      <w:proofErr w:type="spellStart"/>
      <w:r w:rsidRPr="003D12BE">
        <w:rPr>
          <w:spacing w:val="-4"/>
        </w:rPr>
        <w:t>berbasis</w:t>
      </w:r>
      <w:proofErr w:type="spellEnd"/>
      <w:r w:rsidRPr="003D12BE">
        <w:rPr>
          <w:spacing w:val="-4"/>
        </w:rPr>
        <w:t xml:space="preserve"> </w:t>
      </w:r>
      <w:r w:rsidRPr="00636787">
        <w:rPr>
          <w:i/>
          <w:iCs/>
          <w:spacing w:val="-4"/>
        </w:rPr>
        <w:t>Scientific issues</w:t>
      </w:r>
      <w:r w:rsidRPr="003D12BE">
        <w:rPr>
          <w:spacing w:val="-4"/>
        </w:rPr>
        <w:t xml:space="preserve"> </w:t>
      </w:r>
      <w:proofErr w:type="spellStart"/>
      <w:r w:rsidRPr="003D12BE">
        <w:rPr>
          <w:spacing w:val="-4"/>
        </w:rPr>
        <w:t>Materi</w:t>
      </w:r>
      <w:proofErr w:type="spellEnd"/>
      <w:r w:rsidRPr="003D12BE">
        <w:rPr>
          <w:spacing w:val="-4"/>
        </w:rPr>
        <w:t xml:space="preserve"> </w:t>
      </w:r>
      <w:proofErr w:type="spellStart"/>
      <w:r w:rsidRPr="003D12BE">
        <w:rPr>
          <w:spacing w:val="-4"/>
        </w:rPr>
        <w:t>Suhu</w:t>
      </w:r>
      <w:proofErr w:type="spellEnd"/>
      <w:r>
        <w:tab/>
        <w:t>1</w:t>
      </w:r>
      <w:r w:rsidR="00AD35EF">
        <w:t>55</w:t>
      </w:r>
    </w:p>
    <w:p w14:paraId="22B76BA5" w14:textId="11A95557" w:rsidR="003D12BE" w:rsidRDefault="003D12BE" w:rsidP="004755CC">
      <w:pPr>
        <w:pStyle w:val="TableofFigures"/>
        <w:tabs>
          <w:tab w:val="right" w:leader="dot" w:pos="7927"/>
        </w:tabs>
        <w:spacing w:line="360" w:lineRule="auto"/>
        <w:rPr>
          <w:noProof/>
        </w:rPr>
      </w:pPr>
      <w:r>
        <w:t xml:space="preserve">Lampiran 4. </w:t>
      </w:r>
      <w:proofErr w:type="spellStart"/>
      <w:r>
        <w:t>Instrumen</w:t>
      </w:r>
      <w:proofErr w:type="spellEnd"/>
      <w:r>
        <w:t xml:space="preserve"> </w:t>
      </w:r>
      <w:proofErr w:type="spellStart"/>
      <w:r>
        <w:t>vaiditas</w:t>
      </w:r>
      <w:proofErr w:type="spellEnd"/>
      <w:r>
        <w:t xml:space="preserve"> </w:t>
      </w:r>
      <w:proofErr w:type="spellStart"/>
      <w:r>
        <w:t>modul</w:t>
      </w:r>
      <w:proofErr w:type="spellEnd"/>
      <w:r>
        <w:tab/>
        <w:t>2</w:t>
      </w:r>
      <w:r w:rsidR="006B592E">
        <w:t>11</w:t>
      </w:r>
      <w:r>
        <w:fldChar w:fldCharType="begin"/>
      </w:r>
      <w:r>
        <w:instrText xml:space="preserve"> TOC \h \z \a "Lampiran 4." </w:instrText>
      </w:r>
      <w:r>
        <w:fldChar w:fldCharType="separate"/>
      </w:r>
    </w:p>
    <w:p w14:paraId="71A968BD" w14:textId="088EFD91" w:rsidR="003D12BE" w:rsidRDefault="00F77A55" w:rsidP="004755CC">
      <w:pPr>
        <w:pStyle w:val="TableofFigures"/>
        <w:numPr>
          <w:ilvl w:val="0"/>
          <w:numId w:val="42"/>
        </w:numPr>
        <w:tabs>
          <w:tab w:val="right" w:leader="dot" w:pos="7927"/>
        </w:tabs>
        <w:spacing w:line="360" w:lineRule="auto"/>
        <w:ind w:left="993" w:hanging="567"/>
        <w:rPr>
          <w:rFonts w:asciiTheme="minorHAnsi" w:eastAsiaTheme="minorEastAsia" w:hAnsiTheme="minorHAnsi" w:cstheme="minorBidi"/>
          <w:noProof/>
          <w:sz w:val="22"/>
          <w:szCs w:val="22"/>
          <w:lang w:eastAsia="en-ID"/>
        </w:rPr>
      </w:pPr>
      <w:hyperlink w:anchor="_Toc155149540" w:history="1">
        <w:r w:rsidR="003D12BE" w:rsidRPr="00E07EBA">
          <w:rPr>
            <w:rStyle w:val="Hyperlink"/>
            <w:bCs/>
            <w:noProof/>
            <w:lang w:val="id-ID"/>
          </w:rPr>
          <w:t>Kisi-kisi instrumen ahli media dan ahli materi</w:t>
        </w:r>
        <w:r w:rsidR="003D12BE">
          <w:rPr>
            <w:noProof/>
            <w:webHidden/>
          </w:rPr>
          <w:tab/>
        </w:r>
        <w:r w:rsidR="003D12BE">
          <w:rPr>
            <w:noProof/>
            <w:webHidden/>
          </w:rPr>
          <w:fldChar w:fldCharType="begin"/>
        </w:r>
        <w:r w:rsidR="003D12BE">
          <w:rPr>
            <w:noProof/>
            <w:webHidden/>
          </w:rPr>
          <w:instrText xml:space="preserve"> PAGEREF _Toc155149540 \h </w:instrText>
        </w:r>
        <w:r w:rsidR="003D12BE">
          <w:rPr>
            <w:noProof/>
            <w:webHidden/>
          </w:rPr>
        </w:r>
        <w:r w:rsidR="003D12BE">
          <w:rPr>
            <w:noProof/>
            <w:webHidden/>
          </w:rPr>
          <w:fldChar w:fldCharType="separate"/>
        </w:r>
        <w:r w:rsidR="00B021B1">
          <w:rPr>
            <w:noProof/>
            <w:webHidden/>
          </w:rPr>
          <w:t>211</w:t>
        </w:r>
        <w:r w:rsidR="003D12BE">
          <w:rPr>
            <w:noProof/>
            <w:webHidden/>
          </w:rPr>
          <w:fldChar w:fldCharType="end"/>
        </w:r>
      </w:hyperlink>
    </w:p>
    <w:p w14:paraId="0B2405A9" w14:textId="1D35D904" w:rsidR="003D12BE" w:rsidRDefault="00F77A55" w:rsidP="004755CC">
      <w:pPr>
        <w:pStyle w:val="TableofFigures"/>
        <w:numPr>
          <w:ilvl w:val="0"/>
          <w:numId w:val="42"/>
        </w:numPr>
        <w:tabs>
          <w:tab w:val="right" w:leader="dot" w:pos="7927"/>
        </w:tabs>
        <w:spacing w:line="360" w:lineRule="auto"/>
        <w:ind w:left="993" w:hanging="567"/>
        <w:rPr>
          <w:rFonts w:asciiTheme="minorHAnsi" w:eastAsiaTheme="minorEastAsia" w:hAnsiTheme="minorHAnsi" w:cstheme="minorBidi"/>
          <w:noProof/>
          <w:sz w:val="22"/>
          <w:szCs w:val="22"/>
          <w:lang w:eastAsia="en-ID"/>
        </w:rPr>
      </w:pPr>
      <w:hyperlink w:anchor="_Toc155149541" w:history="1">
        <w:r w:rsidR="003D12BE" w:rsidRPr="00E07EBA">
          <w:rPr>
            <w:rStyle w:val="Hyperlink"/>
            <w:bCs/>
            <w:noProof/>
            <w:lang w:val="id-ID"/>
          </w:rPr>
          <w:t>Instrumen penilaian ahli materi</w:t>
        </w:r>
        <w:r w:rsidR="003D12BE">
          <w:rPr>
            <w:noProof/>
            <w:webHidden/>
          </w:rPr>
          <w:tab/>
        </w:r>
        <w:r w:rsidR="003D12BE">
          <w:rPr>
            <w:noProof/>
            <w:webHidden/>
          </w:rPr>
          <w:fldChar w:fldCharType="begin"/>
        </w:r>
        <w:r w:rsidR="003D12BE">
          <w:rPr>
            <w:noProof/>
            <w:webHidden/>
          </w:rPr>
          <w:instrText xml:space="preserve"> PAGEREF _Toc155149541 \h </w:instrText>
        </w:r>
        <w:r w:rsidR="003D12BE">
          <w:rPr>
            <w:noProof/>
            <w:webHidden/>
          </w:rPr>
        </w:r>
        <w:r w:rsidR="003D12BE">
          <w:rPr>
            <w:noProof/>
            <w:webHidden/>
          </w:rPr>
          <w:fldChar w:fldCharType="separate"/>
        </w:r>
        <w:r w:rsidR="00B021B1">
          <w:rPr>
            <w:noProof/>
            <w:webHidden/>
          </w:rPr>
          <w:t>212</w:t>
        </w:r>
        <w:r w:rsidR="003D12BE">
          <w:rPr>
            <w:noProof/>
            <w:webHidden/>
          </w:rPr>
          <w:fldChar w:fldCharType="end"/>
        </w:r>
      </w:hyperlink>
    </w:p>
    <w:p w14:paraId="7FF9E68D" w14:textId="0419477A" w:rsidR="003D12BE" w:rsidRDefault="00F77A55" w:rsidP="004755CC">
      <w:pPr>
        <w:pStyle w:val="TableofFigures"/>
        <w:numPr>
          <w:ilvl w:val="0"/>
          <w:numId w:val="42"/>
        </w:numPr>
        <w:tabs>
          <w:tab w:val="right" w:leader="dot" w:pos="7927"/>
        </w:tabs>
        <w:spacing w:line="360" w:lineRule="auto"/>
        <w:ind w:left="993" w:hanging="567"/>
        <w:rPr>
          <w:rFonts w:asciiTheme="minorHAnsi" w:eastAsiaTheme="minorEastAsia" w:hAnsiTheme="minorHAnsi" w:cstheme="minorBidi"/>
          <w:noProof/>
          <w:sz w:val="22"/>
          <w:szCs w:val="22"/>
          <w:lang w:eastAsia="en-ID"/>
        </w:rPr>
      </w:pPr>
      <w:hyperlink w:anchor="_Toc155149542" w:history="1">
        <w:r w:rsidR="003D12BE" w:rsidRPr="00E07EBA">
          <w:rPr>
            <w:rStyle w:val="Hyperlink"/>
            <w:bCs/>
            <w:noProof/>
            <w:lang w:val="id-ID"/>
          </w:rPr>
          <w:t>Instrumen penilaian ahli media</w:t>
        </w:r>
        <w:r w:rsidR="003D12BE">
          <w:rPr>
            <w:noProof/>
            <w:webHidden/>
          </w:rPr>
          <w:tab/>
        </w:r>
        <w:r w:rsidR="003D12BE">
          <w:rPr>
            <w:noProof/>
            <w:webHidden/>
          </w:rPr>
          <w:fldChar w:fldCharType="begin"/>
        </w:r>
        <w:r w:rsidR="003D12BE">
          <w:rPr>
            <w:noProof/>
            <w:webHidden/>
          </w:rPr>
          <w:instrText xml:space="preserve"> PAGEREF _Toc155149542 \h </w:instrText>
        </w:r>
        <w:r w:rsidR="003D12BE">
          <w:rPr>
            <w:noProof/>
            <w:webHidden/>
          </w:rPr>
        </w:r>
        <w:r w:rsidR="003D12BE">
          <w:rPr>
            <w:noProof/>
            <w:webHidden/>
          </w:rPr>
          <w:fldChar w:fldCharType="separate"/>
        </w:r>
        <w:r w:rsidR="00B021B1">
          <w:rPr>
            <w:noProof/>
            <w:webHidden/>
          </w:rPr>
          <w:t>214</w:t>
        </w:r>
        <w:r w:rsidR="003D12BE">
          <w:rPr>
            <w:noProof/>
            <w:webHidden/>
          </w:rPr>
          <w:fldChar w:fldCharType="end"/>
        </w:r>
      </w:hyperlink>
    </w:p>
    <w:p w14:paraId="310EBE56" w14:textId="6771231C" w:rsidR="003D12BE" w:rsidRDefault="00F77A55" w:rsidP="004755CC">
      <w:pPr>
        <w:pStyle w:val="TableofFigures"/>
        <w:numPr>
          <w:ilvl w:val="0"/>
          <w:numId w:val="42"/>
        </w:numPr>
        <w:tabs>
          <w:tab w:val="right" w:leader="dot" w:pos="7927"/>
        </w:tabs>
        <w:spacing w:line="360" w:lineRule="auto"/>
        <w:ind w:left="993" w:hanging="567"/>
        <w:rPr>
          <w:rFonts w:asciiTheme="minorHAnsi" w:eastAsiaTheme="minorEastAsia" w:hAnsiTheme="minorHAnsi" w:cstheme="minorBidi"/>
          <w:noProof/>
          <w:sz w:val="22"/>
          <w:szCs w:val="22"/>
          <w:lang w:eastAsia="en-ID"/>
        </w:rPr>
      </w:pPr>
      <w:hyperlink w:anchor="_Toc155149543" w:history="1">
        <w:r w:rsidR="003D12BE" w:rsidRPr="00E07EBA">
          <w:rPr>
            <w:rStyle w:val="Hyperlink"/>
            <w:bCs/>
            <w:noProof/>
            <w:lang w:val="id-ID"/>
          </w:rPr>
          <w:t>Hasil analisis penilaian ahli materi</w:t>
        </w:r>
        <w:r w:rsidR="003D12BE">
          <w:rPr>
            <w:noProof/>
            <w:webHidden/>
          </w:rPr>
          <w:tab/>
        </w:r>
        <w:r w:rsidR="003D12BE">
          <w:rPr>
            <w:noProof/>
            <w:webHidden/>
          </w:rPr>
          <w:fldChar w:fldCharType="begin"/>
        </w:r>
        <w:r w:rsidR="003D12BE">
          <w:rPr>
            <w:noProof/>
            <w:webHidden/>
          </w:rPr>
          <w:instrText xml:space="preserve"> PAGEREF _Toc155149543 \h </w:instrText>
        </w:r>
        <w:r w:rsidR="003D12BE">
          <w:rPr>
            <w:noProof/>
            <w:webHidden/>
          </w:rPr>
        </w:r>
        <w:r w:rsidR="003D12BE">
          <w:rPr>
            <w:noProof/>
            <w:webHidden/>
          </w:rPr>
          <w:fldChar w:fldCharType="separate"/>
        </w:r>
        <w:r w:rsidR="00B021B1">
          <w:rPr>
            <w:noProof/>
            <w:webHidden/>
          </w:rPr>
          <w:t>217</w:t>
        </w:r>
        <w:r w:rsidR="003D12BE">
          <w:rPr>
            <w:noProof/>
            <w:webHidden/>
          </w:rPr>
          <w:fldChar w:fldCharType="end"/>
        </w:r>
      </w:hyperlink>
    </w:p>
    <w:p w14:paraId="4E2DFC93" w14:textId="3751E24F" w:rsidR="005C4442" w:rsidRDefault="00F77A55" w:rsidP="005C4442">
      <w:pPr>
        <w:pStyle w:val="TableofFigures"/>
        <w:numPr>
          <w:ilvl w:val="0"/>
          <w:numId w:val="42"/>
        </w:numPr>
        <w:tabs>
          <w:tab w:val="right" w:leader="dot" w:pos="7927"/>
        </w:tabs>
        <w:spacing w:line="360" w:lineRule="auto"/>
        <w:ind w:left="993" w:hanging="567"/>
        <w:rPr>
          <w:noProof/>
        </w:rPr>
      </w:pPr>
      <w:hyperlink w:anchor="_Toc155149544" w:history="1">
        <w:r w:rsidR="003D12BE" w:rsidRPr="00E07EBA">
          <w:rPr>
            <w:rStyle w:val="Hyperlink"/>
            <w:bCs/>
            <w:noProof/>
            <w:lang w:val="id-ID"/>
          </w:rPr>
          <w:t>Hasil analisis penilaian ahli media</w:t>
        </w:r>
        <w:r w:rsidR="003D12BE">
          <w:rPr>
            <w:noProof/>
            <w:webHidden/>
          </w:rPr>
          <w:tab/>
        </w:r>
        <w:r w:rsidR="003D12BE">
          <w:rPr>
            <w:noProof/>
            <w:webHidden/>
          </w:rPr>
          <w:fldChar w:fldCharType="begin"/>
        </w:r>
        <w:r w:rsidR="003D12BE">
          <w:rPr>
            <w:noProof/>
            <w:webHidden/>
          </w:rPr>
          <w:instrText xml:space="preserve"> PAGEREF _Toc155149544 \h </w:instrText>
        </w:r>
        <w:r w:rsidR="003D12BE">
          <w:rPr>
            <w:noProof/>
            <w:webHidden/>
          </w:rPr>
        </w:r>
        <w:r w:rsidR="003D12BE">
          <w:rPr>
            <w:noProof/>
            <w:webHidden/>
          </w:rPr>
          <w:fldChar w:fldCharType="separate"/>
        </w:r>
        <w:r w:rsidR="00B021B1">
          <w:rPr>
            <w:noProof/>
            <w:webHidden/>
          </w:rPr>
          <w:t>219</w:t>
        </w:r>
        <w:r w:rsidR="003D12BE">
          <w:rPr>
            <w:noProof/>
            <w:webHidden/>
          </w:rPr>
          <w:fldChar w:fldCharType="end"/>
        </w:r>
      </w:hyperlink>
    </w:p>
    <w:p w14:paraId="2DEA5442" w14:textId="5654F6BB" w:rsidR="005C4442" w:rsidRDefault="005C4442" w:rsidP="005C4442">
      <w:pPr>
        <w:pStyle w:val="TableofFigures"/>
        <w:numPr>
          <w:ilvl w:val="0"/>
          <w:numId w:val="42"/>
        </w:numPr>
        <w:tabs>
          <w:tab w:val="right" w:leader="dot" w:pos="7927"/>
        </w:tabs>
        <w:spacing w:line="360" w:lineRule="auto"/>
        <w:ind w:left="993" w:hanging="567"/>
        <w:rPr>
          <w:noProof/>
        </w:rPr>
      </w:pPr>
      <w:r w:rsidRPr="005C4442">
        <w:rPr>
          <w:noProof/>
        </w:rPr>
        <w:t>Kisi-kisi keterampilan berpikir kritis</w:t>
      </w:r>
      <w:r>
        <w:rPr>
          <w:noProof/>
        </w:rPr>
        <w:tab/>
        <w:t>222</w:t>
      </w:r>
    </w:p>
    <w:p w14:paraId="501C377B" w14:textId="34250508" w:rsidR="005C4442" w:rsidRDefault="005C4442" w:rsidP="005C4442">
      <w:pPr>
        <w:pStyle w:val="TableofFigures"/>
        <w:numPr>
          <w:ilvl w:val="0"/>
          <w:numId w:val="42"/>
        </w:numPr>
        <w:tabs>
          <w:tab w:val="right" w:leader="dot" w:pos="7927"/>
        </w:tabs>
        <w:spacing w:line="360" w:lineRule="auto"/>
        <w:ind w:left="993" w:hanging="567"/>
        <w:rPr>
          <w:noProof/>
        </w:rPr>
      </w:pPr>
      <w:r w:rsidRPr="005C4442">
        <w:rPr>
          <w:noProof/>
        </w:rPr>
        <w:t xml:space="preserve">Soal </w:t>
      </w:r>
      <w:r w:rsidRPr="005C4442">
        <w:rPr>
          <w:i/>
          <w:iCs/>
          <w:noProof/>
        </w:rPr>
        <w:t xml:space="preserve">pre-test </w:t>
      </w:r>
      <w:r w:rsidRPr="005C4442">
        <w:rPr>
          <w:noProof/>
        </w:rPr>
        <w:t>pertemuan ke-1</w:t>
      </w:r>
      <w:r>
        <w:rPr>
          <w:noProof/>
        </w:rPr>
        <w:tab/>
        <w:t>224</w:t>
      </w:r>
    </w:p>
    <w:p w14:paraId="53964ED9" w14:textId="4EFC6350" w:rsidR="005C4442" w:rsidRDefault="005C4442" w:rsidP="005C4442">
      <w:pPr>
        <w:pStyle w:val="TableofFigures"/>
        <w:numPr>
          <w:ilvl w:val="0"/>
          <w:numId w:val="42"/>
        </w:numPr>
        <w:tabs>
          <w:tab w:val="right" w:leader="dot" w:pos="7927"/>
        </w:tabs>
        <w:spacing w:line="360" w:lineRule="auto"/>
        <w:ind w:left="993" w:hanging="567"/>
        <w:rPr>
          <w:noProof/>
        </w:rPr>
      </w:pPr>
      <w:r>
        <w:t xml:space="preserve">Soal </w:t>
      </w:r>
      <w:r>
        <w:rPr>
          <w:i/>
          <w:iCs/>
        </w:rPr>
        <w:t xml:space="preserve">pre-test </w:t>
      </w:r>
      <w:r>
        <w:t>pertemuan ke-2</w:t>
      </w:r>
      <w:r>
        <w:rPr>
          <w:noProof/>
        </w:rPr>
        <w:tab/>
        <w:t>227</w:t>
      </w:r>
    </w:p>
    <w:p w14:paraId="579C481A" w14:textId="4EA479ED" w:rsidR="005C4442" w:rsidRDefault="005C4442" w:rsidP="005C4442">
      <w:pPr>
        <w:pStyle w:val="TableofFigures"/>
        <w:numPr>
          <w:ilvl w:val="0"/>
          <w:numId w:val="42"/>
        </w:numPr>
        <w:tabs>
          <w:tab w:val="right" w:leader="dot" w:pos="7927"/>
        </w:tabs>
        <w:spacing w:line="360" w:lineRule="auto"/>
        <w:ind w:left="993" w:hanging="567"/>
        <w:rPr>
          <w:noProof/>
        </w:rPr>
      </w:pPr>
      <w:r>
        <w:t xml:space="preserve">Soal </w:t>
      </w:r>
      <w:r>
        <w:rPr>
          <w:i/>
          <w:iCs/>
        </w:rPr>
        <w:t xml:space="preserve">post-test </w:t>
      </w:r>
      <w:r>
        <w:t>pertemuan ke-1</w:t>
      </w:r>
      <w:r>
        <w:rPr>
          <w:noProof/>
        </w:rPr>
        <w:tab/>
      </w:r>
      <w:r w:rsidR="00553947">
        <w:rPr>
          <w:noProof/>
        </w:rPr>
        <w:t>230</w:t>
      </w:r>
    </w:p>
    <w:p w14:paraId="19BBF46A" w14:textId="1417E730" w:rsidR="00553947" w:rsidRDefault="00553947" w:rsidP="00553947">
      <w:pPr>
        <w:pStyle w:val="TableofFigures"/>
        <w:numPr>
          <w:ilvl w:val="0"/>
          <w:numId w:val="42"/>
        </w:numPr>
        <w:tabs>
          <w:tab w:val="right" w:leader="dot" w:pos="7927"/>
        </w:tabs>
        <w:spacing w:line="360" w:lineRule="auto"/>
        <w:ind w:left="993" w:hanging="567"/>
        <w:rPr>
          <w:noProof/>
        </w:rPr>
      </w:pPr>
      <w:r>
        <w:t xml:space="preserve">Soal </w:t>
      </w:r>
      <w:r>
        <w:rPr>
          <w:i/>
          <w:iCs/>
        </w:rPr>
        <w:t xml:space="preserve">post-test </w:t>
      </w:r>
      <w:r>
        <w:t>pertemuan ke-2</w:t>
      </w:r>
      <w:r w:rsidR="005C4442">
        <w:rPr>
          <w:noProof/>
        </w:rPr>
        <w:tab/>
      </w:r>
      <w:r>
        <w:rPr>
          <w:noProof/>
        </w:rPr>
        <w:t>2</w:t>
      </w:r>
      <w:r w:rsidR="006B592E">
        <w:rPr>
          <w:noProof/>
        </w:rPr>
        <w:t>3</w:t>
      </w:r>
      <w:r>
        <w:rPr>
          <w:noProof/>
        </w:rPr>
        <w:t>3</w:t>
      </w:r>
    </w:p>
    <w:p w14:paraId="4C0B85DB" w14:textId="1B218492" w:rsidR="00553947" w:rsidRDefault="00553947" w:rsidP="00553947">
      <w:pPr>
        <w:pStyle w:val="TableofFigures"/>
        <w:numPr>
          <w:ilvl w:val="0"/>
          <w:numId w:val="42"/>
        </w:numPr>
        <w:tabs>
          <w:tab w:val="right" w:leader="dot" w:pos="7927"/>
        </w:tabs>
        <w:spacing w:line="360" w:lineRule="auto"/>
        <w:ind w:left="993" w:hanging="567"/>
        <w:rPr>
          <w:noProof/>
        </w:rPr>
      </w:pPr>
      <w:r w:rsidRPr="00553947">
        <w:rPr>
          <w:noProof/>
        </w:rPr>
        <w:t>Instrumen validasi tes keterampilan berpikir kritis</w:t>
      </w:r>
      <w:r>
        <w:rPr>
          <w:noProof/>
        </w:rPr>
        <w:tab/>
        <w:t>236</w:t>
      </w:r>
    </w:p>
    <w:p w14:paraId="69F5BDC6" w14:textId="04E5A1A7" w:rsidR="00553947" w:rsidRDefault="00553947" w:rsidP="00553947">
      <w:pPr>
        <w:pStyle w:val="TableofFigures"/>
        <w:numPr>
          <w:ilvl w:val="0"/>
          <w:numId w:val="42"/>
        </w:numPr>
        <w:tabs>
          <w:tab w:val="right" w:leader="dot" w:pos="7927"/>
        </w:tabs>
        <w:spacing w:line="360" w:lineRule="auto"/>
        <w:ind w:left="993" w:hanging="567"/>
      </w:pPr>
      <w:r>
        <w:t xml:space="preserve">Kunci jawaban </w:t>
      </w:r>
      <w:r>
        <w:rPr>
          <w:i/>
          <w:iCs/>
        </w:rPr>
        <w:t xml:space="preserve">pre-test </w:t>
      </w:r>
      <w:r>
        <w:t>pertemuan ke-1</w:t>
      </w:r>
      <w:r>
        <w:tab/>
        <w:t>238</w:t>
      </w:r>
    </w:p>
    <w:p w14:paraId="502C6892" w14:textId="261F3C8D" w:rsidR="00553947" w:rsidRDefault="00553947" w:rsidP="00553947">
      <w:pPr>
        <w:pStyle w:val="TableofFigures"/>
        <w:numPr>
          <w:ilvl w:val="0"/>
          <w:numId w:val="42"/>
        </w:numPr>
        <w:tabs>
          <w:tab w:val="right" w:leader="dot" w:pos="7927"/>
        </w:tabs>
        <w:spacing w:line="360" w:lineRule="auto"/>
        <w:ind w:left="993" w:hanging="567"/>
      </w:pPr>
      <w:r>
        <w:t xml:space="preserve">Kunci jawaban </w:t>
      </w:r>
      <w:r>
        <w:rPr>
          <w:i/>
          <w:iCs/>
        </w:rPr>
        <w:t xml:space="preserve">pre-test </w:t>
      </w:r>
      <w:r>
        <w:t>pertemuan ke-2</w:t>
      </w:r>
      <w:r>
        <w:tab/>
        <w:t>239</w:t>
      </w:r>
    </w:p>
    <w:p w14:paraId="13E9ED2E" w14:textId="6F25E658" w:rsidR="00553947" w:rsidRDefault="00553947" w:rsidP="00553947">
      <w:pPr>
        <w:pStyle w:val="TableofFigures"/>
        <w:numPr>
          <w:ilvl w:val="0"/>
          <w:numId w:val="42"/>
        </w:numPr>
        <w:tabs>
          <w:tab w:val="right" w:leader="dot" w:pos="7927"/>
        </w:tabs>
        <w:spacing w:line="360" w:lineRule="auto"/>
        <w:ind w:left="993" w:hanging="567"/>
      </w:pPr>
      <w:r>
        <w:t xml:space="preserve">Kunci jawaban </w:t>
      </w:r>
      <w:r>
        <w:rPr>
          <w:i/>
          <w:iCs/>
        </w:rPr>
        <w:t xml:space="preserve">post-test </w:t>
      </w:r>
      <w:r>
        <w:t>pertemuan ke-1</w:t>
      </w:r>
      <w:r>
        <w:tab/>
        <w:t>240</w:t>
      </w:r>
    </w:p>
    <w:p w14:paraId="38BD1072" w14:textId="58C26C35" w:rsidR="00553947" w:rsidRDefault="00553947" w:rsidP="00553947">
      <w:pPr>
        <w:pStyle w:val="TableofFigures"/>
        <w:numPr>
          <w:ilvl w:val="0"/>
          <w:numId w:val="42"/>
        </w:numPr>
        <w:tabs>
          <w:tab w:val="right" w:leader="dot" w:pos="7927"/>
        </w:tabs>
        <w:spacing w:line="360" w:lineRule="auto"/>
        <w:ind w:left="993" w:hanging="567"/>
      </w:pPr>
      <w:r>
        <w:t xml:space="preserve">Kunci jawaban </w:t>
      </w:r>
      <w:r>
        <w:rPr>
          <w:i/>
          <w:iCs/>
        </w:rPr>
        <w:t xml:space="preserve">post-test </w:t>
      </w:r>
      <w:r>
        <w:t>pertemuan ke-2</w:t>
      </w:r>
      <w:r>
        <w:tab/>
        <w:t>241</w:t>
      </w:r>
    </w:p>
    <w:p w14:paraId="6FFD7CD4" w14:textId="586DED74" w:rsidR="00553947" w:rsidRDefault="00553947" w:rsidP="00553947">
      <w:pPr>
        <w:pStyle w:val="TableofFigures"/>
        <w:numPr>
          <w:ilvl w:val="0"/>
          <w:numId w:val="42"/>
        </w:numPr>
        <w:tabs>
          <w:tab w:val="right" w:leader="dot" w:pos="7927"/>
        </w:tabs>
        <w:spacing w:line="360" w:lineRule="auto"/>
        <w:ind w:left="993" w:hanging="567"/>
      </w:pPr>
      <w:r>
        <w:t xml:space="preserve">Rubik penilaian atau penskoran soal </w:t>
      </w:r>
      <w:r>
        <w:rPr>
          <w:i/>
          <w:iCs/>
        </w:rPr>
        <w:t xml:space="preserve">pre-test </w:t>
      </w:r>
      <w:r>
        <w:t xml:space="preserve">dan </w:t>
      </w:r>
      <w:r>
        <w:rPr>
          <w:i/>
          <w:iCs/>
        </w:rPr>
        <w:t>post-test</w:t>
      </w:r>
      <w:r>
        <w:rPr>
          <w:i/>
          <w:iCs/>
        </w:rPr>
        <w:tab/>
      </w:r>
      <w:r>
        <w:t>242</w:t>
      </w:r>
    </w:p>
    <w:p w14:paraId="72FD58E5" w14:textId="2A03F09C" w:rsidR="00553947" w:rsidRDefault="00553947" w:rsidP="00553947">
      <w:pPr>
        <w:pStyle w:val="TableofFigures"/>
        <w:numPr>
          <w:ilvl w:val="0"/>
          <w:numId w:val="42"/>
        </w:numPr>
        <w:tabs>
          <w:tab w:val="right" w:leader="dot" w:pos="7927"/>
        </w:tabs>
        <w:spacing w:line="360" w:lineRule="auto"/>
        <w:ind w:left="993" w:hanging="567"/>
      </w:pPr>
      <w:r>
        <w:t xml:space="preserve">Hasil validasi soal </w:t>
      </w:r>
      <w:r>
        <w:rPr>
          <w:i/>
          <w:iCs/>
        </w:rPr>
        <w:t xml:space="preserve">pre-test </w:t>
      </w:r>
      <w:r>
        <w:t xml:space="preserve">dan </w:t>
      </w:r>
      <w:r>
        <w:rPr>
          <w:i/>
          <w:iCs/>
        </w:rPr>
        <w:t xml:space="preserve">post-test </w:t>
      </w:r>
      <w:r>
        <w:t>oleh ahli materi</w:t>
      </w:r>
      <w:r>
        <w:tab/>
        <w:t>243</w:t>
      </w:r>
    </w:p>
    <w:p w14:paraId="5F196C0E" w14:textId="7C1F8737" w:rsidR="00553947" w:rsidRDefault="00553947" w:rsidP="00553947">
      <w:pPr>
        <w:pStyle w:val="TableofFigures"/>
        <w:numPr>
          <w:ilvl w:val="0"/>
          <w:numId w:val="42"/>
        </w:numPr>
        <w:tabs>
          <w:tab w:val="right" w:leader="dot" w:pos="7927"/>
        </w:tabs>
        <w:spacing w:line="360" w:lineRule="auto"/>
        <w:ind w:left="993" w:hanging="567"/>
      </w:pPr>
      <w:r>
        <w:lastRenderedPageBreak/>
        <w:t xml:space="preserve">Hasil validasi soal </w:t>
      </w:r>
      <w:r>
        <w:rPr>
          <w:i/>
          <w:iCs/>
        </w:rPr>
        <w:t xml:space="preserve">pre-test </w:t>
      </w:r>
      <w:r>
        <w:t xml:space="preserve">dan </w:t>
      </w:r>
      <w:r>
        <w:rPr>
          <w:i/>
          <w:iCs/>
        </w:rPr>
        <w:t xml:space="preserve">post-test </w:t>
      </w:r>
      <w:r>
        <w:t>oleh ahli media</w:t>
      </w:r>
      <w:r>
        <w:tab/>
        <w:t>245</w:t>
      </w:r>
    </w:p>
    <w:p w14:paraId="6A6EF0FC" w14:textId="49956630" w:rsidR="00AD35EF" w:rsidRPr="00AD35EF" w:rsidRDefault="00553947" w:rsidP="00553947">
      <w:pPr>
        <w:pStyle w:val="TableofFigures"/>
        <w:numPr>
          <w:ilvl w:val="0"/>
          <w:numId w:val="42"/>
        </w:numPr>
        <w:tabs>
          <w:tab w:val="right" w:leader="dot" w:pos="7927"/>
        </w:tabs>
        <w:spacing w:line="360" w:lineRule="auto"/>
        <w:ind w:left="993" w:hanging="567"/>
        <w:rPr>
          <w:noProof/>
        </w:rPr>
      </w:pPr>
      <w:r>
        <w:t xml:space="preserve">Soal dan jawaban </w:t>
      </w:r>
      <w:r>
        <w:rPr>
          <w:i/>
          <w:iCs/>
        </w:rPr>
        <w:t xml:space="preserve">pre-test </w:t>
      </w:r>
      <w:r>
        <w:t xml:space="preserve">dan </w:t>
      </w:r>
      <w:r>
        <w:rPr>
          <w:i/>
          <w:iCs/>
        </w:rPr>
        <w:t xml:space="preserve">post-test </w:t>
      </w:r>
      <w:r>
        <w:t>peserta didik kelas VII</w:t>
      </w:r>
      <w:r>
        <w:tab/>
        <w:t>247</w:t>
      </w:r>
    </w:p>
    <w:p w14:paraId="2DC1479D" w14:textId="2711C984" w:rsidR="003D12BE" w:rsidRDefault="003D12BE" w:rsidP="004755CC">
      <w:pPr>
        <w:pStyle w:val="TableofFigures"/>
        <w:tabs>
          <w:tab w:val="right" w:leader="dot" w:pos="7927"/>
        </w:tabs>
        <w:spacing w:line="360" w:lineRule="auto"/>
        <w:rPr>
          <w:noProof/>
        </w:rPr>
      </w:pPr>
      <w:r>
        <w:fldChar w:fldCharType="end"/>
      </w:r>
      <w:r>
        <w:t xml:space="preserve">Lampiran 5. </w:t>
      </w:r>
      <w:proofErr w:type="spellStart"/>
      <w:r w:rsidR="004B1D65" w:rsidRPr="004B1D65">
        <w:t>Angket</w:t>
      </w:r>
      <w:proofErr w:type="spellEnd"/>
      <w:r w:rsidR="004B1D65" w:rsidRPr="004B1D65">
        <w:t xml:space="preserve"> </w:t>
      </w:r>
      <w:proofErr w:type="spellStart"/>
      <w:r w:rsidR="004B1D65" w:rsidRPr="004B1D65">
        <w:t>respon</w:t>
      </w:r>
      <w:proofErr w:type="spellEnd"/>
      <w:r w:rsidR="004B1D65" w:rsidRPr="004B1D65">
        <w:t xml:space="preserve"> </w:t>
      </w:r>
      <w:proofErr w:type="spellStart"/>
      <w:r w:rsidR="004B1D65" w:rsidRPr="004B1D65">
        <w:t>peserta</w:t>
      </w:r>
      <w:proofErr w:type="spellEnd"/>
      <w:r w:rsidR="004B1D65" w:rsidRPr="004B1D65">
        <w:t xml:space="preserve"> </w:t>
      </w:r>
      <w:proofErr w:type="spellStart"/>
      <w:r w:rsidR="004B1D65" w:rsidRPr="004B1D65">
        <w:t>didik</w:t>
      </w:r>
      <w:proofErr w:type="spellEnd"/>
      <w:r>
        <w:tab/>
        <w:t>2</w:t>
      </w:r>
      <w:r w:rsidR="004B1D65">
        <w:t>59</w:t>
      </w:r>
      <w:r>
        <w:fldChar w:fldCharType="begin"/>
      </w:r>
      <w:r>
        <w:instrText xml:space="preserve"> TOC \h \z \a "Lampiran 5." </w:instrText>
      </w:r>
      <w:r>
        <w:fldChar w:fldCharType="separate"/>
      </w:r>
    </w:p>
    <w:p w14:paraId="7BFCDE3C" w14:textId="47BF833C" w:rsidR="003D12BE" w:rsidRDefault="00F77A55" w:rsidP="004755CC">
      <w:pPr>
        <w:pStyle w:val="TableofFigures"/>
        <w:numPr>
          <w:ilvl w:val="0"/>
          <w:numId w:val="43"/>
        </w:numPr>
        <w:tabs>
          <w:tab w:val="right" w:leader="dot" w:pos="7927"/>
        </w:tabs>
        <w:spacing w:line="360" w:lineRule="auto"/>
        <w:ind w:left="992" w:hanging="567"/>
        <w:rPr>
          <w:rFonts w:asciiTheme="minorHAnsi" w:eastAsiaTheme="minorEastAsia" w:hAnsiTheme="minorHAnsi" w:cstheme="minorBidi"/>
          <w:noProof/>
          <w:sz w:val="22"/>
          <w:szCs w:val="22"/>
          <w:lang w:eastAsia="en-ID"/>
        </w:rPr>
      </w:pPr>
      <w:hyperlink w:anchor="_Toc155149555" w:history="1">
        <w:r w:rsidR="003D12BE" w:rsidRPr="004B1D65">
          <w:rPr>
            <w:rStyle w:val="Hyperlink"/>
            <w:bCs/>
            <w:noProof/>
            <w:lang w:val="id-ID"/>
          </w:rPr>
          <w:t>Kisi-</w:t>
        </w:r>
        <w:r w:rsidR="004B1D65" w:rsidRPr="004B1D65">
          <w:rPr>
            <w:rStyle w:val="Hyperlink"/>
            <w:bCs/>
            <w:noProof/>
            <w:lang w:val="id-ID"/>
          </w:rPr>
          <w:t>kisi instrumen angket respon peserta didik</w:t>
        </w:r>
        <w:r w:rsidR="003D12BE" w:rsidRPr="004B1D65">
          <w:rPr>
            <w:rStyle w:val="Hyperlink"/>
            <w:noProof/>
            <w:webHidden/>
          </w:rPr>
          <w:tab/>
        </w:r>
        <w:r w:rsidR="003D12BE" w:rsidRPr="004B1D65">
          <w:rPr>
            <w:rStyle w:val="Hyperlink"/>
            <w:noProof/>
            <w:webHidden/>
          </w:rPr>
          <w:fldChar w:fldCharType="begin"/>
        </w:r>
        <w:r w:rsidR="003D12BE" w:rsidRPr="004B1D65">
          <w:rPr>
            <w:rStyle w:val="Hyperlink"/>
            <w:noProof/>
            <w:webHidden/>
          </w:rPr>
          <w:instrText xml:space="preserve"> PAGEREF _Toc155149555 \h </w:instrText>
        </w:r>
        <w:r w:rsidR="003D12BE" w:rsidRPr="004B1D65">
          <w:rPr>
            <w:rStyle w:val="Hyperlink"/>
            <w:noProof/>
            <w:webHidden/>
          </w:rPr>
        </w:r>
        <w:r w:rsidR="003D12BE" w:rsidRPr="004B1D65">
          <w:rPr>
            <w:rStyle w:val="Hyperlink"/>
            <w:noProof/>
            <w:webHidden/>
          </w:rPr>
          <w:fldChar w:fldCharType="separate"/>
        </w:r>
        <w:r w:rsidR="00B021B1" w:rsidRPr="004B1D65">
          <w:rPr>
            <w:rStyle w:val="Hyperlink"/>
            <w:noProof/>
            <w:webHidden/>
          </w:rPr>
          <w:t>2</w:t>
        </w:r>
        <w:r w:rsidR="004B1D65">
          <w:rPr>
            <w:rStyle w:val="Hyperlink"/>
            <w:noProof/>
            <w:webHidden/>
          </w:rPr>
          <w:t>59</w:t>
        </w:r>
        <w:r w:rsidR="003D12BE" w:rsidRPr="004B1D65">
          <w:rPr>
            <w:rStyle w:val="Hyperlink"/>
            <w:noProof/>
            <w:webHidden/>
          </w:rPr>
          <w:fldChar w:fldCharType="end"/>
        </w:r>
      </w:hyperlink>
    </w:p>
    <w:p w14:paraId="2EE6A4D3" w14:textId="369299F6" w:rsidR="003D12BE" w:rsidRPr="004B1D65" w:rsidRDefault="00F77A55" w:rsidP="004755CC">
      <w:pPr>
        <w:pStyle w:val="TableofFigures"/>
        <w:numPr>
          <w:ilvl w:val="0"/>
          <w:numId w:val="43"/>
        </w:numPr>
        <w:tabs>
          <w:tab w:val="right" w:leader="dot" w:pos="7927"/>
        </w:tabs>
        <w:spacing w:line="360" w:lineRule="auto"/>
        <w:ind w:left="992" w:hanging="567"/>
        <w:rPr>
          <w:rFonts w:asciiTheme="minorHAnsi" w:eastAsiaTheme="minorEastAsia" w:hAnsiTheme="minorHAnsi" w:cstheme="minorBidi"/>
          <w:noProof/>
          <w:sz w:val="22"/>
          <w:szCs w:val="22"/>
          <w:lang w:eastAsia="en-ID"/>
        </w:rPr>
      </w:pPr>
      <w:hyperlink w:anchor="_Toc155149556" w:history="1">
        <w:r w:rsidR="004B1D65" w:rsidRPr="004B1D65">
          <w:t>Angket respon peserta didik</w:t>
        </w:r>
        <w:r w:rsidR="003D12BE" w:rsidRPr="004B1D65">
          <w:rPr>
            <w:noProof/>
            <w:webHidden/>
          </w:rPr>
          <w:tab/>
        </w:r>
        <w:r w:rsidR="003D12BE" w:rsidRPr="004B1D65">
          <w:rPr>
            <w:noProof/>
            <w:webHidden/>
          </w:rPr>
          <w:fldChar w:fldCharType="begin"/>
        </w:r>
        <w:r w:rsidR="003D12BE" w:rsidRPr="004B1D65">
          <w:rPr>
            <w:noProof/>
            <w:webHidden/>
          </w:rPr>
          <w:instrText xml:space="preserve"> PAGEREF _Toc155149556 \h </w:instrText>
        </w:r>
        <w:r w:rsidR="003D12BE" w:rsidRPr="004B1D65">
          <w:rPr>
            <w:noProof/>
            <w:webHidden/>
          </w:rPr>
        </w:r>
        <w:r w:rsidR="003D12BE" w:rsidRPr="004B1D65">
          <w:rPr>
            <w:noProof/>
            <w:webHidden/>
          </w:rPr>
          <w:fldChar w:fldCharType="separate"/>
        </w:r>
        <w:r w:rsidR="00B021B1" w:rsidRPr="004B1D65">
          <w:rPr>
            <w:noProof/>
            <w:webHidden/>
          </w:rPr>
          <w:t>2</w:t>
        </w:r>
        <w:r w:rsidR="003D12BE" w:rsidRPr="004B1D65">
          <w:rPr>
            <w:noProof/>
            <w:webHidden/>
          </w:rPr>
          <w:fldChar w:fldCharType="end"/>
        </w:r>
      </w:hyperlink>
      <w:r w:rsidR="004B1D65" w:rsidRPr="004B1D65">
        <w:rPr>
          <w:noProof/>
        </w:rPr>
        <w:t>60</w:t>
      </w:r>
    </w:p>
    <w:p w14:paraId="614E0466" w14:textId="68F0BCFD" w:rsidR="003D12BE" w:rsidRPr="004B1D65" w:rsidRDefault="00F77A55" w:rsidP="004755CC">
      <w:pPr>
        <w:pStyle w:val="TableofFigures"/>
        <w:numPr>
          <w:ilvl w:val="0"/>
          <w:numId w:val="43"/>
        </w:numPr>
        <w:tabs>
          <w:tab w:val="right" w:leader="dot" w:pos="7927"/>
        </w:tabs>
        <w:spacing w:line="360" w:lineRule="auto"/>
        <w:ind w:left="992" w:hanging="567"/>
        <w:rPr>
          <w:rFonts w:asciiTheme="minorHAnsi" w:eastAsiaTheme="minorEastAsia" w:hAnsiTheme="minorHAnsi" w:cstheme="minorBidi"/>
          <w:noProof/>
          <w:sz w:val="22"/>
          <w:szCs w:val="22"/>
          <w:lang w:eastAsia="en-ID"/>
        </w:rPr>
      </w:pPr>
      <w:hyperlink w:anchor="_Toc155149557" w:history="1">
        <w:r w:rsidR="004B1D65" w:rsidRPr="004B1D65">
          <w:t>Hasil jawaban angket respon peserta didik</w:t>
        </w:r>
        <w:r w:rsidR="003D12BE" w:rsidRPr="004B1D65">
          <w:rPr>
            <w:noProof/>
            <w:webHidden/>
          </w:rPr>
          <w:tab/>
        </w:r>
        <w:r w:rsidR="003D12BE" w:rsidRPr="004B1D65">
          <w:rPr>
            <w:noProof/>
            <w:webHidden/>
          </w:rPr>
          <w:fldChar w:fldCharType="begin"/>
        </w:r>
        <w:r w:rsidR="003D12BE" w:rsidRPr="004B1D65">
          <w:rPr>
            <w:noProof/>
            <w:webHidden/>
          </w:rPr>
          <w:instrText xml:space="preserve"> PAGEREF _Toc155149557 \h </w:instrText>
        </w:r>
        <w:r w:rsidR="003D12BE" w:rsidRPr="004B1D65">
          <w:rPr>
            <w:noProof/>
            <w:webHidden/>
          </w:rPr>
        </w:r>
        <w:r w:rsidR="003D12BE" w:rsidRPr="004B1D65">
          <w:rPr>
            <w:noProof/>
            <w:webHidden/>
          </w:rPr>
          <w:fldChar w:fldCharType="separate"/>
        </w:r>
        <w:r w:rsidR="00B021B1" w:rsidRPr="004B1D65">
          <w:rPr>
            <w:noProof/>
            <w:webHidden/>
          </w:rPr>
          <w:t>2</w:t>
        </w:r>
        <w:r w:rsidR="003D12BE" w:rsidRPr="004B1D65">
          <w:rPr>
            <w:noProof/>
            <w:webHidden/>
          </w:rPr>
          <w:fldChar w:fldCharType="end"/>
        </w:r>
      </w:hyperlink>
      <w:r w:rsidR="004B1D65" w:rsidRPr="004B1D65">
        <w:rPr>
          <w:noProof/>
        </w:rPr>
        <w:t>63</w:t>
      </w:r>
    </w:p>
    <w:p w14:paraId="6931044C" w14:textId="71F0E855" w:rsidR="003D12BE" w:rsidRPr="004B1D65" w:rsidRDefault="004B1D65" w:rsidP="004B1D65">
      <w:pPr>
        <w:pStyle w:val="TableofFigures"/>
        <w:numPr>
          <w:ilvl w:val="0"/>
          <w:numId w:val="43"/>
        </w:numPr>
        <w:tabs>
          <w:tab w:val="right" w:leader="dot" w:pos="7927"/>
        </w:tabs>
        <w:spacing w:line="360" w:lineRule="auto"/>
        <w:ind w:left="992" w:hanging="567"/>
        <w:rPr>
          <w:rFonts w:asciiTheme="minorHAnsi" w:eastAsiaTheme="minorEastAsia" w:hAnsiTheme="minorHAnsi" w:cstheme="minorBidi"/>
          <w:noProof/>
          <w:sz w:val="22"/>
          <w:szCs w:val="22"/>
          <w:lang w:eastAsia="en-ID"/>
        </w:rPr>
      </w:pPr>
      <w:r w:rsidRPr="004B1D65">
        <w:t>Total perolehan skor respon peserta didik</w:t>
      </w:r>
      <w:r w:rsidRPr="004B1D65">
        <w:tab/>
        <w:t>266</w:t>
      </w:r>
    </w:p>
    <w:p w14:paraId="0CEBA662" w14:textId="76FC2477" w:rsidR="008417BF" w:rsidRDefault="003D12BE" w:rsidP="004755CC">
      <w:pPr>
        <w:pStyle w:val="TableofFigures"/>
        <w:tabs>
          <w:tab w:val="right" w:leader="dot" w:pos="7927"/>
        </w:tabs>
        <w:spacing w:line="360" w:lineRule="auto"/>
        <w:rPr>
          <w:noProof/>
        </w:rPr>
      </w:pPr>
      <w:r>
        <w:fldChar w:fldCharType="end"/>
      </w:r>
      <w:r>
        <w:t xml:space="preserve">Lampiran 6. </w:t>
      </w:r>
      <w:proofErr w:type="spellStart"/>
      <w:r w:rsidR="0035374B">
        <w:t>Surat</w:t>
      </w:r>
      <w:proofErr w:type="spellEnd"/>
      <w:r w:rsidR="0035374B">
        <w:t xml:space="preserve"> </w:t>
      </w:r>
      <w:proofErr w:type="spellStart"/>
      <w:r w:rsidR="0035374B">
        <w:t>izin</w:t>
      </w:r>
      <w:proofErr w:type="spellEnd"/>
      <w:r>
        <w:tab/>
        <w:t>2</w:t>
      </w:r>
      <w:r w:rsidR="0035374B">
        <w:t>67</w:t>
      </w:r>
      <w:r>
        <w:fldChar w:fldCharType="begin"/>
      </w:r>
      <w:r>
        <w:instrText xml:space="preserve"> TOC \h \z \a "Lampiran 6." </w:instrText>
      </w:r>
      <w:r>
        <w:fldChar w:fldCharType="separate"/>
      </w:r>
    </w:p>
    <w:p w14:paraId="52C382A5" w14:textId="38CC2FDD" w:rsidR="004755CC" w:rsidRDefault="00F77A55" w:rsidP="004755CC">
      <w:pPr>
        <w:pStyle w:val="TableofFigures"/>
        <w:tabs>
          <w:tab w:val="right" w:leader="dot" w:pos="7927"/>
        </w:tabs>
        <w:spacing w:line="360" w:lineRule="auto"/>
        <w:ind w:left="993" w:hanging="567"/>
        <w:rPr>
          <w:rFonts w:asciiTheme="minorHAnsi" w:eastAsiaTheme="minorEastAsia" w:hAnsiTheme="minorHAnsi" w:cstheme="minorBidi"/>
          <w:noProof/>
          <w:sz w:val="22"/>
          <w:szCs w:val="22"/>
          <w:lang w:eastAsia="en-ID"/>
        </w:rPr>
      </w:pPr>
      <w:hyperlink w:anchor="_Toc156674056" w:history="1">
        <w:r w:rsidR="004755CC" w:rsidRPr="00BE34A0">
          <w:rPr>
            <w:rStyle w:val="Hyperlink"/>
            <w:noProof/>
          </w:rPr>
          <w:t>6.1</w:t>
        </w:r>
        <w:r w:rsidR="004755CC">
          <w:rPr>
            <w:rStyle w:val="Hyperlink"/>
            <w:noProof/>
          </w:rPr>
          <w:tab/>
        </w:r>
        <w:r w:rsidR="0035374B">
          <w:rPr>
            <w:rStyle w:val="Hyperlink"/>
            <w:bCs/>
            <w:noProof/>
            <w:lang w:val="en-US"/>
          </w:rPr>
          <w:t>Su</w:t>
        </w:r>
        <w:r w:rsidR="0035374B" w:rsidRPr="0035374B">
          <w:rPr>
            <w:rStyle w:val="Hyperlink"/>
            <w:bCs/>
            <w:noProof/>
            <w:lang w:val="en-US"/>
          </w:rPr>
          <w:t>rat izin observasi awal</w:t>
        </w:r>
        <w:r w:rsidR="004755CC">
          <w:rPr>
            <w:noProof/>
            <w:webHidden/>
          </w:rPr>
          <w:tab/>
        </w:r>
        <w:r w:rsidR="004755CC">
          <w:rPr>
            <w:noProof/>
            <w:webHidden/>
          </w:rPr>
          <w:fldChar w:fldCharType="begin"/>
        </w:r>
        <w:r w:rsidR="004755CC">
          <w:rPr>
            <w:noProof/>
            <w:webHidden/>
          </w:rPr>
          <w:instrText xml:space="preserve"> PAGEREF _Toc156674056 \h </w:instrText>
        </w:r>
        <w:r w:rsidR="004755CC">
          <w:rPr>
            <w:noProof/>
            <w:webHidden/>
          </w:rPr>
        </w:r>
        <w:r w:rsidR="004755CC">
          <w:rPr>
            <w:noProof/>
            <w:webHidden/>
          </w:rPr>
          <w:fldChar w:fldCharType="separate"/>
        </w:r>
        <w:r w:rsidR="00B021B1">
          <w:rPr>
            <w:noProof/>
            <w:webHidden/>
          </w:rPr>
          <w:t>2</w:t>
        </w:r>
        <w:r w:rsidR="004755CC">
          <w:rPr>
            <w:noProof/>
            <w:webHidden/>
          </w:rPr>
          <w:fldChar w:fldCharType="end"/>
        </w:r>
      </w:hyperlink>
      <w:r w:rsidR="0035374B">
        <w:rPr>
          <w:noProof/>
        </w:rPr>
        <w:t>67</w:t>
      </w:r>
    </w:p>
    <w:p w14:paraId="3177E888" w14:textId="3230E2CA" w:rsidR="004755CC" w:rsidRDefault="00F77A55" w:rsidP="004755CC">
      <w:pPr>
        <w:pStyle w:val="TableofFigures"/>
        <w:tabs>
          <w:tab w:val="right" w:leader="dot" w:pos="7927"/>
        </w:tabs>
        <w:spacing w:line="360" w:lineRule="auto"/>
        <w:ind w:left="993" w:hanging="567"/>
        <w:rPr>
          <w:rFonts w:asciiTheme="minorHAnsi" w:eastAsiaTheme="minorEastAsia" w:hAnsiTheme="minorHAnsi" w:cstheme="minorBidi"/>
          <w:noProof/>
          <w:sz w:val="22"/>
          <w:szCs w:val="22"/>
          <w:lang w:eastAsia="en-ID"/>
        </w:rPr>
      </w:pPr>
      <w:hyperlink w:anchor="_Toc156674057" w:history="1">
        <w:r w:rsidR="004755CC" w:rsidRPr="00BE34A0">
          <w:rPr>
            <w:rStyle w:val="Hyperlink"/>
            <w:noProof/>
          </w:rPr>
          <w:t>6.2</w:t>
        </w:r>
        <w:r w:rsidR="004755CC">
          <w:rPr>
            <w:rStyle w:val="Hyperlink"/>
            <w:noProof/>
          </w:rPr>
          <w:tab/>
        </w:r>
        <w:r w:rsidR="009B71C0">
          <w:rPr>
            <w:rStyle w:val="Hyperlink"/>
            <w:bCs/>
            <w:noProof/>
            <w:lang w:val="en-US"/>
          </w:rPr>
          <w:t xml:space="preserve">Surat </w:t>
        </w:r>
        <w:r w:rsidR="009B71C0" w:rsidRPr="009B71C0">
          <w:rPr>
            <w:rStyle w:val="Hyperlink"/>
            <w:bCs/>
            <w:noProof/>
            <w:lang w:val="id-ID"/>
          </w:rPr>
          <w:t>izin uji coba</w:t>
        </w:r>
        <w:r w:rsidR="004755CC">
          <w:rPr>
            <w:noProof/>
            <w:webHidden/>
          </w:rPr>
          <w:tab/>
        </w:r>
        <w:r w:rsidR="004755CC">
          <w:rPr>
            <w:noProof/>
            <w:webHidden/>
          </w:rPr>
          <w:fldChar w:fldCharType="begin"/>
        </w:r>
        <w:r w:rsidR="004755CC">
          <w:rPr>
            <w:noProof/>
            <w:webHidden/>
          </w:rPr>
          <w:instrText xml:space="preserve"> PAGEREF _Toc156674057 \h </w:instrText>
        </w:r>
        <w:r w:rsidR="004755CC">
          <w:rPr>
            <w:noProof/>
            <w:webHidden/>
          </w:rPr>
        </w:r>
        <w:r w:rsidR="004755CC">
          <w:rPr>
            <w:noProof/>
            <w:webHidden/>
          </w:rPr>
          <w:fldChar w:fldCharType="separate"/>
        </w:r>
        <w:r w:rsidR="00B021B1">
          <w:rPr>
            <w:noProof/>
            <w:webHidden/>
          </w:rPr>
          <w:t>26</w:t>
        </w:r>
        <w:r w:rsidR="004755CC">
          <w:rPr>
            <w:noProof/>
            <w:webHidden/>
          </w:rPr>
          <w:fldChar w:fldCharType="end"/>
        </w:r>
      </w:hyperlink>
      <w:r w:rsidR="009B71C0">
        <w:rPr>
          <w:noProof/>
        </w:rPr>
        <w:t>8</w:t>
      </w:r>
    </w:p>
    <w:p w14:paraId="60207528" w14:textId="12B42EED" w:rsidR="004755CC" w:rsidRDefault="00F77A55" w:rsidP="004755CC">
      <w:pPr>
        <w:pStyle w:val="TableofFigures"/>
        <w:tabs>
          <w:tab w:val="right" w:leader="dot" w:pos="7927"/>
        </w:tabs>
        <w:spacing w:line="360" w:lineRule="auto"/>
        <w:ind w:left="993" w:hanging="567"/>
        <w:rPr>
          <w:rFonts w:asciiTheme="minorHAnsi" w:eastAsiaTheme="minorEastAsia" w:hAnsiTheme="minorHAnsi" w:cstheme="minorBidi"/>
          <w:noProof/>
          <w:sz w:val="22"/>
          <w:szCs w:val="22"/>
          <w:lang w:eastAsia="en-ID"/>
        </w:rPr>
      </w:pPr>
      <w:hyperlink w:anchor="_Toc156674058" w:history="1">
        <w:r w:rsidR="004755CC" w:rsidRPr="00BE34A0">
          <w:rPr>
            <w:rStyle w:val="Hyperlink"/>
            <w:noProof/>
          </w:rPr>
          <w:t>6.3</w:t>
        </w:r>
        <w:r w:rsidR="004755CC">
          <w:rPr>
            <w:rStyle w:val="Hyperlink"/>
            <w:noProof/>
          </w:rPr>
          <w:tab/>
        </w:r>
        <w:r w:rsidR="009B71C0">
          <w:rPr>
            <w:rStyle w:val="Hyperlink"/>
            <w:noProof/>
          </w:rPr>
          <w:t xml:space="preserve">Surat </w:t>
        </w:r>
        <w:r w:rsidR="009B71C0" w:rsidRPr="009B71C0">
          <w:rPr>
            <w:rStyle w:val="Hyperlink"/>
            <w:noProof/>
          </w:rPr>
          <w:t>izin penelitian</w:t>
        </w:r>
        <w:r w:rsidR="004755CC">
          <w:rPr>
            <w:noProof/>
            <w:webHidden/>
          </w:rPr>
          <w:tab/>
        </w:r>
        <w:r w:rsidR="004755CC">
          <w:rPr>
            <w:noProof/>
            <w:webHidden/>
          </w:rPr>
          <w:fldChar w:fldCharType="begin"/>
        </w:r>
        <w:r w:rsidR="004755CC">
          <w:rPr>
            <w:noProof/>
            <w:webHidden/>
          </w:rPr>
          <w:instrText xml:space="preserve"> PAGEREF _Toc156674058 \h </w:instrText>
        </w:r>
        <w:r w:rsidR="004755CC">
          <w:rPr>
            <w:noProof/>
            <w:webHidden/>
          </w:rPr>
        </w:r>
        <w:r w:rsidR="004755CC">
          <w:rPr>
            <w:noProof/>
            <w:webHidden/>
          </w:rPr>
          <w:fldChar w:fldCharType="separate"/>
        </w:r>
        <w:r w:rsidR="00B021B1">
          <w:rPr>
            <w:noProof/>
            <w:webHidden/>
          </w:rPr>
          <w:t>26</w:t>
        </w:r>
        <w:r w:rsidR="004755CC">
          <w:rPr>
            <w:noProof/>
            <w:webHidden/>
          </w:rPr>
          <w:fldChar w:fldCharType="end"/>
        </w:r>
      </w:hyperlink>
      <w:r w:rsidR="009B71C0">
        <w:rPr>
          <w:noProof/>
        </w:rPr>
        <w:t>9</w:t>
      </w:r>
    </w:p>
    <w:p w14:paraId="13498F1E" w14:textId="32E97C86" w:rsidR="004755CC" w:rsidRDefault="00F77A55" w:rsidP="004755CC">
      <w:pPr>
        <w:pStyle w:val="TableofFigures"/>
        <w:tabs>
          <w:tab w:val="right" w:leader="dot" w:pos="7927"/>
        </w:tabs>
        <w:spacing w:line="360" w:lineRule="auto"/>
        <w:ind w:left="993" w:hanging="567"/>
      </w:pPr>
      <w:hyperlink w:anchor="_Toc156674059" w:history="1">
        <w:r w:rsidR="004755CC" w:rsidRPr="00BE34A0">
          <w:rPr>
            <w:rStyle w:val="Hyperlink"/>
            <w:noProof/>
          </w:rPr>
          <w:t>6.4</w:t>
        </w:r>
        <w:r w:rsidR="004755CC">
          <w:rPr>
            <w:rStyle w:val="Hyperlink"/>
            <w:noProof/>
          </w:rPr>
          <w:tab/>
        </w:r>
        <w:r w:rsidR="009B71C0">
          <w:rPr>
            <w:rStyle w:val="Hyperlink"/>
            <w:noProof/>
          </w:rPr>
          <w:t xml:space="preserve">Surat </w:t>
        </w:r>
        <w:r w:rsidR="009B71C0" w:rsidRPr="009B71C0">
          <w:rPr>
            <w:rStyle w:val="Hyperlink"/>
            <w:noProof/>
          </w:rPr>
          <w:t>selesai penelitian</w:t>
        </w:r>
        <w:r w:rsidR="004755CC">
          <w:rPr>
            <w:noProof/>
            <w:webHidden/>
          </w:rPr>
          <w:tab/>
        </w:r>
        <w:r w:rsidR="004755CC">
          <w:rPr>
            <w:noProof/>
            <w:webHidden/>
          </w:rPr>
          <w:fldChar w:fldCharType="begin"/>
        </w:r>
        <w:r w:rsidR="004755CC">
          <w:rPr>
            <w:noProof/>
            <w:webHidden/>
          </w:rPr>
          <w:instrText xml:space="preserve"> PAGEREF _Toc156674059 \h </w:instrText>
        </w:r>
        <w:r w:rsidR="004755CC">
          <w:rPr>
            <w:noProof/>
            <w:webHidden/>
          </w:rPr>
        </w:r>
        <w:r w:rsidR="004755CC">
          <w:rPr>
            <w:noProof/>
            <w:webHidden/>
          </w:rPr>
          <w:fldChar w:fldCharType="separate"/>
        </w:r>
        <w:r w:rsidR="00B021B1">
          <w:rPr>
            <w:noProof/>
            <w:webHidden/>
          </w:rPr>
          <w:t>2</w:t>
        </w:r>
        <w:r w:rsidR="004755CC">
          <w:rPr>
            <w:noProof/>
            <w:webHidden/>
          </w:rPr>
          <w:fldChar w:fldCharType="end"/>
        </w:r>
      </w:hyperlink>
      <w:r w:rsidR="003D12BE">
        <w:fldChar w:fldCharType="end"/>
      </w:r>
      <w:r w:rsidR="009B71C0">
        <w:t>70</w:t>
      </w:r>
    </w:p>
    <w:p w14:paraId="75376B61" w14:textId="12578F8B" w:rsidR="003D12BE" w:rsidRDefault="003D12BE" w:rsidP="004755CC">
      <w:pPr>
        <w:pStyle w:val="TableofFigures"/>
        <w:tabs>
          <w:tab w:val="right" w:leader="dot" w:pos="7927"/>
        </w:tabs>
        <w:spacing w:line="360" w:lineRule="auto"/>
        <w:rPr>
          <w:noProof/>
        </w:rPr>
      </w:pPr>
      <w:r>
        <w:t xml:space="preserve">Lampiran 7. </w:t>
      </w:r>
      <w:proofErr w:type="spellStart"/>
      <w:r w:rsidR="009B71C0">
        <w:t>Dokumentasi</w:t>
      </w:r>
      <w:proofErr w:type="spellEnd"/>
      <w:r w:rsidR="009B71C0">
        <w:t xml:space="preserve"> </w:t>
      </w:r>
      <w:proofErr w:type="spellStart"/>
      <w:r w:rsidR="009B71C0">
        <w:t>kegiatan</w:t>
      </w:r>
      <w:proofErr w:type="spellEnd"/>
      <w:r>
        <w:tab/>
        <w:t>2</w:t>
      </w:r>
      <w:r w:rsidR="009B71C0">
        <w:t>71</w:t>
      </w:r>
      <w:r>
        <w:fldChar w:fldCharType="begin"/>
      </w:r>
      <w:r>
        <w:instrText xml:space="preserve"> TOC \h \z \a "Lampiran 7." </w:instrText>
      </w:r>
      <w:r>
        <w:fldChar w:fldCharType="separate"/>
      </w:r>
    </w:p>
    <w:p w14:paraId="6A1F5E66" w14:textId="7F130DD0" w:rsidR="003D12BE" w:rsidRDefault="00F77A55" w:rsidP="004755CC">
      <w:pPr>
        <w:pStyle w:val="TableofFigures"/>
        <w:numPr>
          <w:ilvl w:val="0"/>
          <w:numId w:val="45"/>
        </w:numPr>
        <w:tabs>
          <w:tab w:val="right" w:leader="dot" w:pos="7927"/>
        </w:tabs>
        <w:spacing w:line="360" w:lineRule="auto"/>
        <w:ind w:left="993" w:hanging="567"/>
        <w:rPr>
          <w:rFonts w:asciiTheme="minorHAnsi" w:eastAsiaTheme="minorEastAsia" w:hAnsiTheme="minorHAnsi" w:cstheme="minorBidi"/>
          <w:noProof/>
          <w:sz w:val="22"/>
          <w:szCs w:val="22"/>
          <w:lang w:eastAsia="en-ID"/>
        </w:rPr>
      </w:pPr>
      <w:hyperlink w:anchor="_Toc155149619" w:history="1">
        <w:r w:rsidR="009B71C0">
          <w:rPr>
            <w:rStyle w:val="Hyperlink"/>
            <w:bCs/>
            <w:noProof/>
            <w:lang w:val="en-US"/>
          </w:rPr>
          <w:t>Doku</w:t>
        </w:r>
        <w:r w:rsidR="009B71C0" w:rsidRPr="009B71C0">
          <w:rPr>
            <w:rStyle w:val="Hyperlink"/>
            <w:bCs/>
            <w:noProof/>
            <w:lang w:val="id-ID"/>
          </w:rPr>
          <w:t>mentasi kegiatan analisis kebutuhan peserta didik</w:t>
        </w:r>
        <w:r w:rsidR="003D12BE">
          <w:rPr>
            <w:noProof/>
            <w:webHidden/>
          </w:rPr>
          <w:tab/>
        </w:r>
        <w:r w:rsidR="003D12BE">
          <w:rPr>
            <w:noProof/>
            <w:webHidden/>
          </w:rPr>
          <w:fldChar w:fldCharType="begin"/>
        </w:r>
        <w:r w:rsidR="003D12BE">
          <w:rPr>
            <w:noProof/>
            <w:webHidden/>
          </w:rPr>
          <w:instrText xml:space="preserve"> PAGEREF _Toc155149619 \h </w:instrText>
        </w:r>
        <w:r w:rsidR="003D12BE">
          <w:rPr>
            <w:noProof/>
            <w:webHidden/>
          </w:rPr>
        </w:r>
        <w:r w:rsidR="003D12BE">
          <w:rPr>
            <w:noProof/>
            <w:webHidden/>
          </w:rPr>
          <w:fldChar w:fldCharType="separate"/>
        </w:r>
        <w:r w:rsidR="00B021B1">
          <w:rPr>
            <w:noProof/>
            <w:webHidden/>
          </w:rPr>
          <w:t>27</w:t>
        </w:r>
        <w:r w:rsidR="003D12BE">
          <w:rPr>
            <w:noProof/>
            <w:webHidden/>
          </w:rPr>
          <w:fldChar w:fldCharType="end"/>
        </w:r>
      </w:hyperlink>
      <w:r w:rsidR="009B71C0">
        <w:rPr>
          <w:noProof/>
        </w:rPr>
        <w:t>1</w:t>
      </w:r>
    </w:p>
    <w:p w14:paraId="50755A20" w14:textId="3187BCAC" w:rsidR="003D12BE" w:rsidRDefault="00F77A55" w:rsidP="004755CC">
      <w:pPr>
        <w:pStyle w:val="TableofFigures"/>
        <w:numPr>
          <w:ilvl w:val="0"/>
          <w:numId w:val="45"/>
        </w:numPr>
        <w:tabs>
          <w:tab w:val="right" w:leader="dot" w:pos="7927"/>
        </w:tabs>
        <w:spacing w:line="360" w:lineRule="auto"/>
        <w:ind w:left="993" w:hanging="567"/>
        <w:rPr>
          <w:rFonts w:asciiTheme="minorHAnsi" w:eastAsiaTheme="minorEastAsia" w:hAnsiTheme="minorHAnsi" w:cstheme="minorBidi"/>
          <w:noProof/>
          <w:sz w:val="22"/>
          <w:szCs w:val="22"/>
          <w:lang w:eastAsia="en-ID"/>
        </w:rPr>
      </w:pPr>
      <w:hyperlink w:anchor="_Toc155149620" w:history="1">
        <w:r w:rsidR="009B71C0">
          <w:rPr>
            <w:rStyle w:val="Hyperlink"/>
            <w:bCs/>
            <w:noProof/>
            <w:lang w:val="en-US"/>
          </w:rPr>
          <w:t>Do</w:t>
        </w:r>
        <w:r w:rsidR="009B71C0" w:rsidRPr="009B71C0">
          <w:rPr>
            <w:rStyle w:val="Hyperlink"/>
            <w:bCs/>
            <w:noProof/>
            <w:lang w:val="id-ID"/>
          </w:rPr>
          <w:t>kumentasi kegiatan pembelajaran pertemuan ke-1</w:t>
        </w:r>
        <w:r w:rsidR="003D12BE">
          <w:rPr>
            <w:noProof/>
            <w:webHidden/>
          </w:rPr>
          <w:tab/>
        </w:r>
        <w:r w:rsidR="003D12BE">
          <w:rPr>
            <w:noProof/>
            <w:webHidden/>
          </w:rPr>
          <w:fldChar w:fldCharType="begin"/>
        </w:r>
        <w:r w:rsidR="003D12BE">
          <w:rPr>
            <w:noProof/>
            <w:webHidden/>
          </w:rPr>
          <w:instrText xml:space="preserve"> PAGEREF _Toc155149620 \h </w:instrText>
        </w:r>
        <w:r w:rsidR="003D12BE">
          <w:rPr>
            <w:noProof/>
            <w:webHidden/>
          </w:rPr>
        </w:r>
        <w:r w:rsidR="003D12BE">
          <w:rPr>
            <w:noProof/>
            <w:webHidden/>
          </w:rPr>
          <w:fldChar w:fldCharType="separate"/>
        </w:r>
        <w:r w:rsidR="00B021B1">
          <w:rPr>
            <w:noProof/>
            <w:webHidden/>
          </w:rPr>
          <w:t>2</w:t>
        </w:r>
        <w:r w:rsidR="003D12BE">
          <w:rPr>
            <w:noProof/>
            <w:webHidden/>
          </w:rPr>
          <w:fldChar w:fldCharType="end"/>
        </w:r>
      </w:hyperlink>
      <w:r w:rsidR="009B71C0">
        <w:rPr>
          <w:noProof/>
        </w:rPr>
        <w:t>72</w:t>
      </w:r>
    </w:p>
    <w:p w14:paraId="410F6D1E" w14:textId="33276A9C" w:rsidR="003D12BE" w:rsidRDefault="00F77A55" w:rsidP="004755CC">
      <w:pPr>
        <w:pStyle w:val="TableofFigures"/>
        <w:numPr>
          <w:ilvl w:val="0"/>
          <w:numId w:val="45"/>
        </w:numPr>
        <w:tabs>
          <w:tab w:val="right" w:leader="dot" w:pos="7927"/>
        </w:tabs>
        <w:spacing w:line="360" w:lineRule="auto"/>
        <w:ind w:left="993" w:hanging="567"/>
        <w:rPr>
          <w:rFonts w:asciiTheme="minorHAnsi" w:eastAsiaTheme="minorEastAsia" w:hAnsiTheme="minorHAnsi" w:cstheme="minorBidi"/>
          <w:noProof/>
          <w:sz w:val="22"/>
          <w:szCs w:val="22"/>
          <w:lang w:eastAsia="en-ID"/>
        </w:rPr>
      </w:pPr>
      <w:hyperlink w:anchor="_Toc155149621" w:history="1">
        <w:r w:rsidR="009B71C0">
          <w:rPr>
            <w:rStyle w:val="Hyperlink"/>
            <w:bCs/>
            <w:noProof/>
            <w:lang w:val="en-US"/>
          </w:rPr>
          <w:t>D</w:t>
        </w:r>
        <w:r w:rsidR="009B71C0" w:rsidRPr="009B71C0">
          <w:rPr>
            <w:rStyle w:val="Hyperlink"/>
            <w:bCs/>
            <w:noProof/>
            <w:lang w:val="id-ID"/>
          </w:rPr>
          <w:t>okumentasi kegiatan pembelajaran pertemuan ke-2</w:t>
        </w:r>
        <w:r w:rsidR="003D12BE">
          <w:rPr>
            <w:noProof/>
            <w:webHidden/>
          </w:rPr>
          <w:tab/>
        </w:r>
        <w:r w:rsidR="003D12BE">
          <w:rPr>
            <w:noProof/>
            <w:webHidden/>
          </w:rPr>
          <w:fldChar w:fldCharType="begin"/>
        </w:r>
        <w:r w:rsidR="003D12BE">
          <w:rPr>
            <w:noProof/>
            <w:webHidden/>
          </w:rPr>
          <w:instrText xml:space="preserve"> PAGEREF _Toc155149621 \h </w:instrText>
        </w:r>
        <w:r w:rsidR="003D12BE">
          <w:rPr>
            <w:noProof/>
            <w:webHidden/>
          </w:rPr>
        </w:r>
        <w:r w:rsidR="003D12BE">
          <w:rPr>
            <w:noProof/>
            <w:webHidden/>
          </w:rPr>
          <w:fldChar w:fldCharType="separate"/>
        </w:r>
        <w:r w:rsidR="00B021B1">
          <w:rPr>
            <w:noProof/>
            <w:webHidden/>
          </w:rPr>
          <w:t>2</w:t>
        </w:r>
        <w:r w:rsidR="003D12BE">
          <w:rPr>
            <w:noProof/>
            <w:webHidden/>
          </w:rPr>
          <w:fldChar w:fldCharType="end"/>
        </w:r>
      </w:hyperlink>
      <w:r w:rsidR="009B71C0">
        <w:rPr>
          <w:noProof/>
        </w:rPr>
        <w:t>74</w:t>
      </w:r>
    </w:p>
    <w:p w14:paraId="31C6AC7F" w14:textId="59C2431D" w:rsidR="00FC2B85" w:rsidRDefault="003D12BE" w:rsidP="004755CC">
      <w:pPr>
        <w:pStyle w:val="TableofFigures"/>
        <w:tabs>
          <w:tab w:val="right" w:leader="dot" w:pos="7927"/>
        </w:tabs>
        <w:spacing w:line="360" w:lineRule="auto"/>
      </w:pPr>
      <w:r>
        <w:fldChar w:fldCharType="end"/>
      </w:r>
      <w:r w:rsidR="009B71C0">
        <w:t xml:space="preserve"> </w:t>
      </w:r>
      <w:r w:rsidR="00FC2B85">
        <w:t xml:space="preserve">Lampiran </w:t>
      </w:r>
      <w:r w:rsidR="009B71C0">
        <w:t>8</w:t>
      </w:r>
      <w:r w:rsidR="00FC2B85">
        <w:t xml:space="preserve">. </w:t>
      </w:r>
      <w:proofErr w:type="spellStart"/>
      <w:r w:rsidR="00FC2B85">
        <w:t>Kartu</w:t>
      </w:r>
      <w:proofErr w:type="spellEnd"/>
      <w:r w:rsidR="00FC2B85">
        <w:t xml:space="preserve"> </w:t>
      </w:r>
      <w:proofErr w:type="spellStart"/>
      <w:r w:rsidR="00FC2B85">
        <w:t>Bimbingan</w:t>
      </w:r>
      <w:proofErr w:type="spellEnd"/>
      <w:r w:rsidR="00FC2B85">
        <w:tab/>
      </w:r>
      <w:r w:rsidR="009B71C0">
        <w:t>276</w:t>
      </w:r>
    </w:p>
    <w:p w14:paraId="3078BA65" w14:textId="09B39BDF" w:rsidR="0037535D" w:rsidRPr="00EA4042" w:rsidRDefault="00FC2B85" w:rsidP="004755CC">
      <w:pPr>
        <w:pStyle w:val="TableofFigures"/>
        <w:tabs>
          <w:tab w:val="right" w:leader="dot" w:pos="7927"/>
        </w:tabs>
        <w:spacing w:line="360" w:lineRule="auto"/>
        <w:rPr>
          <w:b/>
          <w:bCs/>
          <w:lang w:val="id-ID"/>
        </w:rPr>
      </w:pPr>
      <w:r>
        <w:t xml:space="preserve">Lampiran </w:t>
      </w:r>
      <w:r w:rsidR="009B71C0">
        <w:t>9</w:t>
      </w:r>
      <w:r>
        <w:t xml:space="preserve">. </w:t>
      </w:r>
      <w:proofErr w:type="spellStart"/>
      <w:r>
        <w:t>Berita</w:t>
      </w:r>
      <w:proofErr w:type="spellEnd"/>
      <w:r>
        <w:t xml:space="preserve"> </w:t>
      </w:r>
      <w:proofErr w:type="spellStart"/>
      <w:r>
        <w:t>Acara</w:t>
      </w:r>
      <w:proofErr w:type="spellEnd"/>
      <w:r>
        <w:t xml:space="preserve"> </w:t>
      </w:r>
      <w:proofErr w:type="spellStart"/>
      <w:r w:rsidR="003E3DC7">
        <w:t>Ujian</w:t>
      </w:r>
      <w:proofErr w:type="spellEnd"/>
      <w:r w:rsidR="003E3DC7">
        <w:t xml:space="preserve"> </w:t>
      </w:r>
      <w:proofErr w:type="spellStart"/>
      <w:r>
        <w:t>Skripsi</w:t>
      </w:r>
      <w:proofErr w:type="spellEnd"/>
      <w:r>
        <w:tab/>
      </w:r>
      <w:r w:rsidR="009B71C0">
        <w:t>277</w:t>
      </w:r>
    </w:p>
    <w:p w14:paraId="1A33A59A" w14:textId="77777777" w:rsidR="00C04172" w:rsidRDefault="00C04172" w:rsidP="004755CC">
      <w:pPr>
        <w:spacing w:line="360" w:lineRule="auto"/>
        <w:ind w:left="0"/>
        <w:jc w:val="both"/>
        <w:rPr>
          <w:b/>
          <w:bCs/>
          <w:lang w:val="id-ID"/>
        </w:rPr>
      </w:pPr>
    </w:p>
    <w:p w14:paraId="16908710" w14:textId="77777777" w:rsidR="008417BF" w:rsidRDefault="008417BF" w:rsidP="00A95907">
      <w:pPr>
        <w:spacing w:line="480" w:lineRule="auto"/>
        <w:ind w:left="0"/>
        <w:jc w:val="both"/>
        <w:rPr>
          <w:b/>
          <w:bCs/>
          <w:lang w:val="id-ID"/>
        </w:rPr>
      </w:pPr>
    </w:p>
    <w:p w14:paraId="77C8CCAF" w14:textId="7881BFDD" w:rsidR="004755CC" w:rsidRDefault="004755CC" w:rsidP="004755CC">
      <w:pPr>
        <w:pStyle w:val="TableofFigures"/>
        <w:tabs>
          <w:tab w:val="right" w:leader="dot" w:pos="7927"/>
        </w:tabs>
        <w:rPr>
          <w:rFonts w:asciiTheme="minorHAnsi" w:eastAsiaTheme="minorEastAsia" w:hAnsiTheme="minorHAnsi" w:cstheme="minorBidi"/>
          <w:noProof/>
          <w:sz w:val="22"/>
          <w:szCs w:val="22"/>
          <w:lang w:eastAsia="en-ID"/>
        </w:rPr>
      </w:pPr>
      <w:r>
        <w:rPr>
          <w:b/>
          <w:bCs/>
          <w:lang w:val="id-ID"/>
        </w:rPr>
        <w:fldChar w:fldCharType="begin"/>
      </w:r>
      <w:r>
        <w:rPr>
          <w:b/>
          <w:bCs/>
          <w:lang w:val="id-ID"/>
        </w:rPr>
        <w:instrText xml:space="preserve"> TOC \h \z \c "Lampiran 6." </w:instrText>
      </w:r>
      <w:r>
        <w:rPr>
          <w:b/>
          <w:bCs/>
          <w:lang w:val="id-ID"/>
        </w:rPr>
        <w:fldChar w:fldCharType="separate"/>
      </w:r>
    </w:p>
    <w:p w14:paraId="4553272F" w14:textId="6D614DAF" w:rsidR="008417BF" w:rsidRPr="00EA4042" w:rsidRDefault="004755CC" w:rsidP="00A95907">
      <w:pPr>
        <w:spacing w:line="480" w:lineRule="auto"/>
        <w:ind w:left="0"/>
        <w:jc w:val="both"/>
        <w:rPr>
          <w:b/>
          <w:bCs/>
          <w:lang w:val="id-ID"/>
        </w:rPr>
        <w:sectPr w:rsidR="008417BF" w:rsidRPr="00EA4042" w:rsidSect="00E155C0">
          <w:footerReference w:type="default" r:id="rId13"/>
          <w:pgSz w:w="11906" w:h="16838" w:code="9"/>
          <w:pgMar w:top="2268" w:right="1701" w:bottom="1701" w:left="2268" w:header="709" w:footer="709" w:gutter="0"/>
          <w:pgNumType w:fmt="lowerRoman" w:start="1"/>
          <w:cols w:space="708"/>
          <w:titlePg/>
          <w:docGrid w:linePitch="360"/>
        </w:sectPr>
      </w:pPr>
      <w:r>
        <w:rPr>
          <w:b/>
          <w:bCs/>
          <w:lang w:val="id-ID"/>
        </w:rPr>
        <w:fldChar w:fldCharType="end"/>
      </w:r>
    </w:p>
    <w:p w14:paraId="45C18CFC" w14:textId="395552CD" w:rsidR="00C772B9" w:rsidRPr="00EA4042" w:rsidRDefault="002E645D" w:rsidP="00C04172">
      <w:pPr>
        <w:pStyle w:val="Heading1"/>
        <w:spacing w:after="240"/>
        <w:rPr>
          <w:lang w:val="id-ID"/>
        </w:rPr>
      </w:pPr>
      <w:bookmarkStart w:id="15" w:name="_Toc156674403"/>
      <w:r w:rsidRPr="00EA4042">
        <w:rPr>
          <w:lang w:val="id-ID"/>
        </w:rPr>
        <w:lastRenderedPageBreak/>
        <w:t>BAB I</w:t>
      </w:r>
      <w:r w:rsidR="00C01A90">
        <w:rPr>
          <w:lang w:val="id-ID"/>
        </w:rPr>
        <w:br/>
      </w:r>
      <w:r w:rsidRPr="00EA4042">
        <w:rPr>
          <w:lang w:val="id-ID"/>
        </w:rPr>
        <w:t>PENDAHUL</w:t>
      </w:r>
      <w:r w:rsidR="001144C2">
        <w:rPr>
          <w:lang w:val="en-US"/>
        </w:rPr>
        <w:t>U</w:t>
      </w:r>
      <w:r w:rsidRPr="00EA4042">
        <w:rPr>
          <w:lang w:val="id-ID"/>
        </w:rPr>
        <w:t>AN</w:t>
      </w:r>
      <w:bookmarkEnd w:id="15"/>
    </w:p>
    <w:p w14:paraId="3C16C86F" w14:textId="0A7F8759" w:rsidR="00CF41EA" w:rsidRPr="00EA4042" w:rsidRDefault="002E645D" w:rsidP="00C01A90">
      <w:pPr>
        <w:pStyle w:val="Heading2"/>
        <w:numPr>
          <w:ilvl w:val="1"/>
          <w:numId w:val="25"/>
        </w:numPr>
        <w:ind w:left="426" w:hanging="426"/>
        <w:rPr>
          <w:lang w:val="id-ID"/>
        </w:rPr>
      </w:pPr>
      <w:bookmarkStart w:id="16" w:name="_Toc156674404"/>
      <w:r w:rsidRPr="00EA4042">
        <w:rPr>
          <w:lang w:val="id-ID"/>
        </w:rPr>
        <w:t>Latar Belakang Masalah</w:t>
      </w:r>
      <w:bookmarkEnd w:id="16"/>
      <w:r w:rsidR="00AD4722" w:rsidRPr="00EA4042">
        <w:rPr>
          <w:lang w:val="id-ID"/>
        </w:rPr>
        <w:t xml:space="preserve"> </w:t>
      </w:r>
    </w:p>
    <w:p w14:paraId="67BEF321" w14:textId="77777777" w:rsidR="00E25528" w:rsidRDefault="00A12E92" w:rsidP="00E25528">
      <w:pPr>
        <w:pStyle w:val="NoSpacing"/>
        <w:spacing w:line="480" w:lineRule="auto"/>
        <w:ind w:firstLine="709"/>
        <w:rPr>
          <w:lang w:val="id-ID"/>
        </w:rPr>
      </w:pPr>
      <w:r w:rsidRPr="00EA4042">
        <w:rPr>
          <w:b w:val="0"/>
          <w:bCs w:val="0"/>
          <w:lang w:val="id-ID"/>
        </w:rPr>
        <w:t xml:space="preserve">Ilmu Pengetahuan Alam </w:t>
      </w:r>
      <w:r w:rsidR="008C6821" w:rsidRPr="00EA4042">
        <w:rPr>
          <w:b w:val="0"/>
          <w:bCs w:val="0"/>
          <w:lang w:val="id-ID"/>
        </w:rPr>
        <w:t xml:space="preserve">(IPA) </w:t>
      </w:r>
      <w:r w:rsidR="001758F9" w:rsidRPr="00EA4042">
        <w:rPr>
          <w:b w:val="0"/>
          <w:bCs w:val="0"/>
          <w:lang w:val="id-ID"/>
        </w:rPr>
        <w:t xml:space="preserve">adalah </w:t>
      </w:r>
      <w:r w:rsidR="002C7111" w:rsidRPr="00EA4042">
        <w:rPr>
          <w:b w:val="0"/>
          <w:bCs w:val="0"/>
          <w:lang w:val="id-ID"/>
        </w:rPr>
        <w:t xml:space="preserve">suatu </w:t>
      </w:r>
      <w:r w:rsidRPr="00EA4042">
        <w:rPr>
          <w:b w:val="0"/>
          <w:bCs w:val="0"/>
          <w:lang w:val="id-ID"/>
        </w:rPr>
        <w:t xml:space="preserve">ilmu yang </w:t>
      </w:r>
      <w:r w:rsidR="002C7111" w:rsidRPr="00EA4042">
        <w:rPr>
          <w:b w:val="0"/>
          <w:bCs w:val="0"/>
          <w:lang w:val="id-ID"/>
        </w:rPr>
        <w:t>di</w:t>
      </w:r>
      <w:r w:rsidR="00CF276C" w:rsidRPr="00EA4042">
        <w:rPr>
          <w:b w:val="0"/>
          <w:bCs w:val="0"/>
          <w:lang w:val="id-ID"/>
        </w:rPr>
        <w:t xml:space="preserve"> </w:t>
      </w:r>
      <w:r w:rsidR="002C7111" w:rsidRPr="00EA4042">
        <w:rPr>
          <w:b w:val="0"/>
          <w:bCs w:val="0"/>
          <w:lang w:val="id-ID"/>
        </w:rPr>
        <w:t xml:space="preserve">dalamnya </w:t>
      </w:r>
      <w:r w:rsidRPr="00EA4042">
        <w:rPr>
          <w:b w:val="0"/>
          <w:bCs w:val="0"/>
          <w:lang w:val="id-ID"/>
        </w:rPr>
        <w:t xml:space="preserve">mempelajari </w:t>
      </w:r>
      <w:r w:rsidR="001758F9" w:rsidRPr="00EA4042">
        <w:rPr>
          <w:b w:val="0"/>
          <w:bCs w:val="0"/>
          <w:lang w:val="id-ID"/>
        </w:rPr>
        <w:t xml:space="preserve">tentang berbagai fenomena alam dan segala aspek yang ada di dalamnya </w:t>
      </w:r>
      <w:r w:rsidR="00BB7B05" w:rsidRPr="00EA4042">
        <w:rPr>
          <w:b w:val="0"/>
          <w:bCs w:val="0"/>
          <w:lang w:val="id-ID"/>
        </w:rPr>
        <w:fldChar w:fldCharType="begin" w:fldLock="1"/>
      </w:r>
      <w:r w:rsidR="007E5A21" w:rsidRPr="00EA4042">
        <w:rPr>
          <w:b w:val="0"/>
          <w:bCs w:val="0"/>
          <w:lang w:val="id-ID"/>
        </w:rPr>
        <w:instrText>ADDIN CSL_CITATION {"citationItems":[{"id":"ITEM-1","itemData":{"abstract":"Kondisi riil yang terjadi kebanyakan dilapangan karena kemampuan peserta didik yang rendah pada hasil belajar IPA, penggunaan pendekatan pembelajaran oleh guru yang menekankan konsep kreativitas sendiri dan mengkonstruksi pengetahuan ke dalam pikiran dengan menekankan proses daripada hasilnya. Hasil dari pngamatan berbagai teori pada tulisan ini, bahwa keterampilan proses Ilmu Pengetahuan Alam (IPA) MI/SD sangat berkaitan dengan sikap ilmiah karena di dalam pembelajarannya sikap ilmiah harus dimiliki oleh setiap peseta didik yang akan melakukan kerja ilmiah. Pendekatan Keterampilan Proses Ilmu Pengetahuan Alam (IPA) dapat diartikan sebagai wawasan atau panutan pengembangan keterampilan intelektual, sosial dan fisik yang bersumber dari kemampuan-kemampuan mendasar yang pada prinsipnya ada dalam diri peserta didik. Sedangkan terkait sikap ilmiah memiliki peran yang penting dalam pembelajaran IPA di MI/SD, karena anak didik membangun gagasan baru sewaktu mereka berinteraksi dengan suatu gejala alam disekitarnya. Sikap Ilmiah harus dikembangkan oleh anak didik ataupun tenaga pendidik dalam proses pembelajaran agar terbentuk karakter yang dapat meningkatkan pengetahuan dalam menghadapi masalah-masalah dimasyarakat nantinya.","author":[{"dropping-particle":"","family":"Arief","given":"Miftah.M","non-dropping-particle":"","parse-names":false,"suffix":""}],"container-title":"Jurnal Darussalam","id":"ITEM-1","issue":"2","issued":{"date-parts":[["2021"]]},"page":"1-18","title":"Keterampilan Proses Pembelajaran Ilmu Pengetahuan Alam (IPA) MI/SD dan Sikap Ilmiah","type":"article-journal","volume":"22"},"uris":["http://www.mendeley.com/documents/?uuid=d1b33467-f392-40f9-953a-f46e6157155f"]}],"mendeley":{"formattedCitation":"(Arief 2021)","manualFormatting":"(Arief, M. 2021)","plainTextFormattedCitation":"(Arief 2021)","previouslyFormattedCitation":"(Arief 2021)"},"properties":{"noteIndex":0},"schema":"https://github.com/citation-style-language/schema/raw/master/csl-citation.json"}</w:instrText>
      </w:r>
      <w:r w:rsidR="00BB7B05" w:rsidRPr="00EA4042">
        <w:rPr>
          <w:b w:val="0"/>
          <w:bCs w:val="0"/>
          <w:lang w:val="id-ID"/>
        </w:rPr>
        <w:fldChar w:fldCharType="separate"/>
      </w:r>
      <w:r w:rsidR="00BB7B05" w:rsidRPr="00EA4042">
        <w:rPr>
          <w:b w:val="0"/>
          <w:bCs w:val="0"/>
          <w:lang w:val="id-ID"/>
        </w:rPr>
        <w:t>(Arief, M. 2021)</w:t>
      </w:r>
      <w:r w:rsidR="00BB7B05" w:rsidRPr="00EA4042">
        <w:rPr>
          <w:b w:val="0"/>
          <w:bCs w:val="0"/>
          <w:lang w:val="id-ID"/>
        </w:rPr>
        <w:fldChar w:fldCharType="end"/>
      </w:r>
      <w:r w:rsidR="00BB7B05" w:rsidRPr="00EA4042">
        <w:rPr>
          <w:b w:val="0"/>
          <w:bCs w:val="0"/>
          <w:lang w:val="id-ID"/>
        </w:rPr>
        <w:t xml:space="preserve">. </w:t>
      </w:r>
      <w:r w:rsidR="005321E6" w:rsidRPr="00EA4042">
        <w:rPr>
          <w:b w:val="0"/>
          <w:bCs w:val="0"/>
          <w:lang w:val="id-ID"/>
        </w:rPr>
        <w:t>M</w:t>
      </w:r>
      <w:r w:rsidR="002C7111" w:rsidRPr="00EA4042">
        <w:rPr>
          <w:b w:val="0"/>
          <w:bCs w:val="0"/>
          <w:lang w:val="id-ID"/>
        </w:rPr>
        <w:t xml:space="preserve">ateri-materi </w:t>
      </w:r>
      <w:r w:rsidR="005321E6" w:rsidRPr="00EA4042">
        <w:rPr>
          <w:b w:val="0"/>
          <w:bCs w:val="0"/>
          <w:lang w:val="id-ID"/>
        </w:rPr>
        <w:t xml:space="preserve">yang dipelajari dalam </w:t>
      </w:r>
      <w:r w:rsidR="002C7111" w:rsidRPr="00EA4042">
        <w:rPr>
          <w:b w:val="0"/>
          <w:bCs w:val="0"/>
          <w:lang w:val="id-ID"/>
        </w:rPr>
        <w:t>IPA</w:t>
      </w:r>
      <w:r w:rsidR="004F7067" w:rsidRPr="00EA4042">
        <w:rPr>
          <w:b w:val="0"/>
          <w:bCs w:val="0"/>
          <w:lang w:val="id-ID"/>
        </w:rPr>
        <w:t xml:space="preserve"> </w:t>
      </w:r>
      <w:r w:rsidR="002C7111" w:rsidRPr="00EA4042">
        <w:rPr>
          <w:b w:val="0"/>
          <w:bCs w:val="0"/>
          <w:lang w:val="id-ID"/>
        </w:rPr>
        <w:t xml:space="preserve">biasanya </w:t>
      </w:r>
      <w:r w:rsidR="004F7067" w:rsidRPr="00EA4042">
        <w:rPr>
          <w:b w:val="0"/>
          <w:bCs w:val="0"/>
          <w:lang w:val="id-ID"/>
        </w:rPr>
        <w:t xml:space="preserve">bersifat fakta, konsep, </w:t>
      </w:r>
      <w:r w:rsidR="002C7111" w:rsidRPr="00EA4042">
        <w:rPr>
          <w:b w:val="0"/>
          <w:bCs w:val="0"/>
          <w:lang w:val="id-ID"/>
        </w:rPr>
        <w:t xml:space="preserve">maupun </w:t>
      </w:r>
      <w:r w:rsidR="004F7067" w:rsidRPr="00EA4042">
        <w:rPr>
          <w:b w:val="0"/>
          <w:bCs w:val="0"/>
          <w:lang w:val="id-ID"/>
        </w:rPr>
        <w:t>prinsip</w:t>
      </w:r>
      <w:r w:rsidR="002C7111" w:rsidRPr="00EA4042">
        <w:rPr>
          <w:b w:val="0"/>
          <w:bCs w:val="0"/>
          <w:lang w:val="id-ID"/>
        </w:rPr>
        <w:t xml:space="preserve">, </w:t>
      </w:r>
      <w:r w:rsidR="004F7067" w:rsidRPr="00EA4042">
        <w:rPr>
          <w:b w:val="0"/>
          <w:bCs w:val="0"/>
          <w:lang w:val="id-ID"/>
        </w:rPr>
        <w:t xml:space="preserve">karena </w:t>
      </w:r>
      <w:r w:rsidR="002C7111" w:rsidRPr="00EA4042">
        <w:rPr>
          <w:b w:val="0"/>
          <w:bCs w:val="0"/>
          <w:lang w:val="id-ID"/>
        </w:rPr>
        <w:t xml:space="preserve">IPA </w:t>
      </w:r>
      <w:r w:rsidR="00363B79" w:rsidRPr="00EA4042">
        <w:rPr>
          <w:b w:val="0"/>
          <w:bCs w:val="0"/>
          <w:lang w:val="id-ID"/>
        </w:rPr>
        <w:t>adalah</w:t>
      </w:r>
      <w:r w:rsidR="004F7067" w:rsidRPr="00EA4042">
        <w:rPr>
          <w:b w:val="0"/>
          <w:bCs w:val="0"/>
          <w:lang w:val="id-ID"/>
        </w:rPr>
        <w:t xml:space="preserve"> </w:t>
      </w:r>
      <w:r w:rsidR="002C7111" w:rsidRPr="00EA4042">
        <w:rPr>
          <w:b w:val="0"/>
          <w:bCs w:val="0"/>
          <w:lang w:val="id-ID"/>
        </w:rPr>
        <w:t xml:space="preserve">suatu </w:t>
      </w:r>
      <w:r w:rsidR="004F7067" w:rsidRPr="00EA4042">
        <w:rPr>
          <w:b w:val="0"/>
          <w:bCs w:val="0"/>
          <w:lang w:val="id-ID"/>
        </w:rPr>
        <w:t xml:space="preserve">ilmu pengetahuan yang </w:t>
      </w:r>
      <w:r w:rsidR="002C7111" w:rsidRPr="00EA4042">
        <w:rPr>
          <w:b w:val="0"/>
          <w:bCs w:val="0"/>
          <w:lang w:val="id-ID"/>
        </w:rPr>
        <w:t xml:space="preserve">membahas maupun </w:t>
      </w:r>
      <w:r w:rsidR="004F7067" w:rsidRPr="00EA4042">
        <w:rPr>
          <w:b w:val="0"/>
          <w:bCs w:val="0"/>
          <w:lang w:val="id-ID"/>
        </w:rPr>
        <w:t xml:space="preserve">mempelajari </w:t>
      </w:r>
      <w:r w:rsidR="00363B79" w:rsidRPr="00EA4042">
        <w:rPr>
          <w:b w:val="0"/>
          <w:bCs w:val="0"/>
          <w:lang w:val="id-ID"/>
        </w:rPr>
        <w:t xml:space="preserve">berbagai </w:t>
      </w:r>
      <w:r w:rsidR="002C7111" w:rsidRPr="00EA4042">
        <w:rPr>
          <w:b w:val="0"/>
          <w:bCs w:val="0"/>
          <w:lang w:val="id-ID"/>
        </w:rPr>
        <w:t>gejala maupun berbagai pe</w:t>
      </w:r>
      <w:r w:rsidR="004F7067" w:rsidRPr="00EA4042">
        <w:rPr>
          <w:b w:val="0"/>
          <w:bCs w:val="0"/>
          <w:lang w:val="id-ID"/>
        </w:rPr>
        <w:t xml:space="preserve">ristiwa yang di </w:t>
      </w:r>
      <w:r w:rsidR="002C7111" w:rsidRPr="00EA4042">
        <w:rPr>
          <w:b w:val="0"/>
          <w:bCs w:val="0"/>
          <w:lang w:val="id-ID"/>
        </w:rPr>
        <w:t>dunia</w:t>
      </w:r>
      <w:r w:rsidR="004F7067" w:rsidRPr="00EA4042">
        <w:rPr>
          <w:b w:val="0"/>
          <w:bCs w:val="0"/>
          <w:lang w:val="id-ID"/>
        </w:rPr>
        <w:t xml:space="preserve"> </w:t>
      </w:r>
      <w:r w:rsidR="007E5A21" w:rsidRPr="00EA4042">
        <w:rPr>
          <w:b w:val="0"/>
          <w:bCs w:val="0"/>
          <w:lang w:val="id-ID"/>
        </w:rPr>
        <w:fldChar w:fldCharType="begin" w:fldLock="1"/>
      </w:r>
      <w:r w:rsidR="007E5A21" w:rsidRPr="00EA4042">
        <w:rPr>
          <w:b w:val="0"/>
          <w:bCs w:val="0"/>
          <w:lang w:val="id-ID"/>
        </w:rPr>
        <w:instrText>ADDIN CSL_CITATION {"citationItems":[{"id":"ITEM-1","itemData":{"DOI":"10.23917/ppd.v1i2.9256","ISSN":"2406-8012","abstract":"This study was aim to analyse science as a process skill, products/content, and attitudes on students’ book at 4th grade Theme 3 Curriculum 2013. Tujuan penelitian ini yaitu untuk mengkaji penerapan hakikat IPA pada buku siswa kelas IV Tema 3 Kurikulum 2013. The design of this study was qualitative with the type of content study research. The data was collected through documentation. Data analysis techniques through reduction, presentation and drawing conclusions. The results showed that scence as a process skill, products/content and attutudes was available on that book, but the aspect of science process skill, science as product and science as hat attitudes was not complete. Science as a product/content found in this book merely on fact, concept, and principle. Science as attitudes found on this book are honest, opend minded, responsible, objective, cooperative, critical thinking, curiosity, careful, discipline, care for environment. Science as a process found of this book are still limited in: observing, classifying, concluding, and communicating.","author":[{"dropping-particle":"","family":"Sayekti","given":"Ika Candra","non-dropping-particle":"","parse-names":false,"suffix":""}],"container-title":"Profesi Pendidikan Dasar","id":"ITEM-1","issue":"2","issued":{"date-parts":[["2019"]]},"page":"129-144","title":"Analisis Hakikat Ipa Pada Buku Siswa Kelas Iv Sub Tema I Tema 3 Kurikulum 2013","type":"article-journal","volume":"1"},"uris":["http://www.mendeley.com/documents/?uuid=c0d653f2-b15f-4262-8de8-29c08123ce5e"]}],"mendeley":{"formattedCitation":"(Sayekti 2019)","manualFormatting":"(Sayekti, 2019)","plainTextFormattedCitation":"(Sayekti 2019)","previouslyFormattedCitation":"(Sayekti 2019)"},"properties":{"noteIndex":0},"schema":"https://github.com/citation-style-language/schema/raw/master/csl-citation.json"}</w:instrText>
      </w:r>
      <w:r w:rsidR="007E5A21" w:rsidRPr="00EA4042">
        <w:rPr>
          <w:b w:val="0"/>
          <w:bCs w:val="0"/>
          <w:lang w:val="id-ID"/>
        </w:rPr>
        <w:fldChar w:fldCharType="separate"/>
      </w:r>
      <w:r w:rsidR="007E5A21" w:rsidRPr="00EA4042">
        <w:rPr>
          <w:b w:val="0"/>
          <w:bCs w:val="0"/>
          <w:lang w:val="id-ID"/>
        </w:rPr>
        <w:t>(Sayekti, 2019)</w:t>
      </w:r>
      <w:r w:rsidR="007E5A21" w:rsidRPr="00EA4042">
        <w:rPr>
          <w:b w:val="0"/>
          <w:bCs w:val="0"/>
          <w:lang w:val="id-ID"/>
        </w:rPr>
        <w:fldChar w:fldCharType="end"/>
      </w:r>
      <w:r w:rsidR="004F7067" w:rsidRPr="00EA4042">
        <w:rPr>
          <w:b w:val="0"/>
          <w:bCs w:val="0"/>
          <w:lang w:val="id-ID"/>
        </w:rPr>
        <w:t xml:space="preserve">. </w:t>
      </w:r>
      <w:r w:rsidR="002C7111" w:rsidRPr="00EA4042">
        <w:rPr>
          <w:b w:val="0"/>
          <w:bCs w:val="0"/>
          <w:lang w:val="id-ID"/>
        </w:rPr>
        <w:t>IPA biasanya dikenal dalam</w:t>
      </w:r>
      <w:r w:rsidR="00BD73CF" w:rsidRPr="00EA4042">
        <w:rPr>
          <w:b w:val="0"/>
          <w:bCs w:val="0"/>
          <w:lang w:val="id-ID"/>
        </w:rPr>
        <w:t xml:space="preserve"> tiga cabang, </w:t>
      </w:r>
      <w:r w:rsidR="002C7111" w:rsidRPr="00EA4042">
        <w:rPr>
          <w:b w:val="0"/>
          <w:bCs w:val="0"/>
          <w:lang w:val="id-ID"/>
        </w:rPr>
        <w:t xml:space="preserve">diantaranya </w:t>
      </w:r>
      <w:r w:rsidR="00BD73CF" w:rsidRPr="00EA4042">
        <w:rPr>
          <w:b w:val="0"/>
          <w:bCs w:val="0"/>
          <w:lang w:val="id-ID"/>
        </w:rPr>
        <w:t xml:space="preserve">yaitu biologi </w:t>
      </w:r>
      <w:r w:rsidR="002C7111" w:rsidRPr="00EA4042">
        <w:rPr>
          <w:b w:val="0"/>
          <w:bCs w:val="0"/>
          <w:lang w:val="id-ID"/>
        </w:rPr>
        <w:t xml:space="preserve">yang merupakan </w:t>
      </w:r>
      <w:r w:rsidR="00BD73CF" w:rsidRPr="00EA4042">
        <w:rPr>
          <w:b w:val="0"/>
          <w:bCs w:val="0"/>
          <w:lang w:val="id-ID"/>
        </w:rPr>
        <w:t xml:space="preserve">ilmu yang </w:t>
      </w:r>
      <w:r w:rsidR="00363B79" w:rsidRPr="00EA4042">
        <w:rPr>
          <w:b w:val="0"/>
          <w:bCs w:val="0"/>
          <w:lang w:val="id-ID"/>
        </w:rPr>
        <w:t>membahas</w:t>
      </w:r>
      <w:r w:rsidR="00BD73CF" w:rsidRPr="00EA4042">
        <w:rPr>
          <w:b w:val="0"/>
          <w:bCs w:val="0"/>
          <w:lang w:val="id-ID"/>
        </w:rPr>
        <w:t xml:space="preserve"> </w:t>
      </w:r>
      <w:r w:rsidR="002C7111" w:rsidRPr="00EA4042">
        <w:rPr>
          <w:b w:val="0"/>
          <w:bCs w:val="0"/>
          <w:lang w:val="id-ID"/>
        </w:rPr>
        <w:t>mengenai berbagai a</w:t>
      </w:r>
      <w:r w:rsidR="00BD73CF" w:rsidRPr="00EA4042">
        <w:rPr>
          <w:b w:val="0"/>
          <w:bCs w:val="0"/>
          <w:lang w:val="id-ID"/>
        </w:rPr>
        <w:t xml:space="preserve">spek fisik </w:t>
      </w:r>
      <w:r w:rsidR="002C7111" w:rsidRPr="00EA4042">
        <w:rPr>
          <w:b w:val="0"/>
          <w:bCs w:val="0"/>
          <w:lang w:val="id-ID"/>
        </w:rPr>
        <w:t xml:space="preserve">dalam </w:t>
      </w:r>
      <w:r w:rsidR="00BD73CF" w:rsidRPr="00EA4042">
        <w:rPr>
          <w:b w:val="0"/>
          <w:bCs w:val="0"/>
          <w:lang w:val="id-ID"/>
        </w:rPr>
        <w:t>kehidupan; kimia</w:t>
      </w:r>
      <w:r w:rsidR="002C7111" w:rsidRPr="00EA4042">
        <w:rPr>
          <w:b w:val="0"/>
          <w:bCs w:val="0"/>
          <w:lang w:val="id-ID"/>
        </w:rPr>
        <w:t xml:space="preserve">, yang merupakan </w:t>
      </w:r>
      <w:r w:rsidR="00BD73CF" w:rsidRPr="00EA4042">
        <w:rPr>
          <w:b w:val="0"/>
          <w:bCs w:val="0"/>
          <w:lang w:val="id-ID"/>
        </w:rPr>
        <w:t xml:space="preserve">ilmu </w:t>
      </w:r>
      <w:r w:rsidR="002C7111" w:rsidRPr="00EA4042">
        <w:rPr>
          <w:b w:val="0"/>
          <w:bCs w:val="0"/>
          <w:lang w:val="id-ID"/>
        </w:rPr>
        <w:t xml:space="preserve">pengetahuan </w:t>
      </w:r>
      <w:r w:rsidR="00BD73CF" w:rsidRPr="00EA4042">
        <w:rPr>
          <w:b w:val="0"/>
          <w:bCs w:val="0"/>
          <w:lang w:val="id-ID"/>
        </w:rPr>
        <w:t xml:space="preserve">yang </w:t>
      </w:r>
      <w:r w:rsidR="002C7111" w:rsidRPr="00EA4042">
        <w:rPr>
          <w:b w:val="0"/>
          <w:bCs w:val="0"/>
          <w:lang w:val="id-ID"/>
        </w:rPr>
        <w:t xml:space="preserve">biasanya </w:t>
      </w:r>
      <w:r w:rsidR="00BD73CF" w:rsidRPr="00EA4042">
        <w:rPr>
          <w:b w:val="0"/>
          <w:bCs w:val="0"/>
          <w:lang w:val="id-ID"/>
        </w:rPr>
        <w:t xml:space="preserve">mempelajari </w:t>
      </w:r>
      <w:r w:rsidR="002C7111" w:rsidRPr="00EA4042">
        <w:rPr>
          <w:b w:val="0"/>
          <w:bCs w:val="0"/>
          <w:lang w:val="id-ID"/>
        </w:rPr>
        <w:t>tentang</w:t>
      </w:r>
      <w:r w:rsidR="00BD73CF" w:rsidRPr="00EA4042">
        <w:rPr>
          <w:b w:val="0"/>
          <w:bCs w:val="0"/>
          <w:lang w:val="id-ID"/>
        </w:rPr>
        <w:t xml:space="preserve"> </w:t>
      </w:r>
      <w:r w:rsidR="00A677AB" w:rsidRPr="00EA4042">
        <w:rPr>
          <w:b w:val="0"/>
          <w:bCs w:val="0"/>
          <w:lang w:val="id-ID"/>
        </w:rPr>
        <w:t xml:space="preserve">sifat, </w:t>
      </w:r>
      <w:r w:rsidR="00BD73CF" w:rsidRPr="00EA4042">
        <w:rPr>
          <w:b w:val="0"/>
          <w:bCs w:val="0"/>
          <w:lang w:val="id-ID"/>
        </w:rPr>
        <w:t xml:space="preserve">komposisi, </w:t>
      </w:r>
      <w:r w:rsidR="00A677AB" w:rsidRPr="00EA4042">
        <w:rPr>
          <w:b w:val="0"/>
          <w:bCs w:val="0"/>
          <w:lang w:val="id-ID"/>
        </w:rPr>
        <w:t xml:space="preserve">maupun </w:t>
      </w:r>
      <w:r w:rsidR="00BD73CF" w:rsidRPr="00EA4042">
        <w:rPr>
          <w:b w:val="0"/>
          <w:bCs w:val="0"/>
          <w:lang w:val="id-ID"/>
        </w:rPr>
        <w:t>struktur</w:t>
      </w:r>
      <w:r w:rsidR="00A677AB" w:rsidRPr="00EA4042">
        <w:rPr>
          <w:b w:val="0"/>
          <w:bCs w:val="0"/>
          <w:lang w:val="id-ID"/>
        </w:rPr>
        <w:t xml:space="preserve"> suatu </w:t>
      </w:r>
      <w:r w:rsidR="00BD73CF" w:rsidRPr="00EA4042">
        <w:rPr>
          <w:b w:val="0"/>
          <w:bCs w:val="0"/>
          <w:lang w:val="id-ID"/>
        </w:rPr>
        <w:t>zat atau materi</w:t>
      </w:r>
      <w:r w:rsidR="00A677AB" w:rsidRPr="00EA4042">
        <w:rPr>
          <w:b w:val="0"/>
          <w:bCs w:val="0"/>
          <w:lang w:val="id-ID"/>
        </w:rPr>
        <w:t xml:space="preserve">, kemudian </w:t>
      </w:r>
      <w:r w:rsidR="00363B79" w:rsidRPr="00EA4042">
        <w:rPr>
          <w:b w:val="0"/>
          <w:bCs w:val="0"/>
          <w:lang w:val="id-ID"/>
        </w:rPr>
        <w:t>juga</w:t>
      </w:r>
      <w:r w:rsidR="00BD73CF" w:rsidRPr="00EA4042">
        <w:rPr>
          <w:b w:val="0"/>
          <w:bCs w:val="0"/>
          <w:lang w:val="id-ID"/>
        </w:rPr>
        <w:t xml:space="preserve"> fisika</w:t>
      </w:r>
      <w:r w:rsidR="00A677AB" w:rsidRPr="00EA4042">
        <w:rPr>
          <w:b w:val="0"/>
          <w:bCs w:val="0"/>
          <w:lang w:val="id-ID"/>
        </w:rPr>
        <w:t xml:space="preserve">, yang merupakan ilmu yang mempelajari </w:t>
      </w:r>
      <w:r w:rsidR="00363B79" w:rsidRPr="00EA4042">
        <w:rPr>
          <w:b w:val="0"/>
          <w:bCs w:val="0"/>
          <w:lang w:val="id-ID"/>
        </w:rPr>
        <w:t xml:space="preserve">tentang </w:t>
      </w:r>
      <w:r w:rsidR="00BD73CF" w:rsidRPr="00EA4042">
        <w:rPr>
          <w:b w:val="0"/>
          <w:bCs w:val="0"/>
          <w:lang w:val="id-ID"/>
        </w:rPr>
        <w:t>alam</w:t>
      </w:r>
      <w:r w:rsidR="00A677AB" w:rsidRPr="00EA4042">
        <w:rPr>
          <w:b w:val="0"/>
          <w:bCs w:val="0"/>
          <w:lang w:val="id-ID"/>
        </w:rPr>
        <w:t xml:space="preserve"> </w:t>
      </w:r>
      <w:r w:rsidR="007E5A21" w:rsidRPr="00EA4042">
        <w:rPr>
          <w:b w:val="0"/>
          <w:bCs w:val="0"/>
          <w:lang w:val="id-ID"/>
        </w:rPr>
        <w:fldChar w:fldCharType="begin" w:fldLock="1"/>
      </w:r>
      <w:r w:rsidR="007E5A21" w:rsidRPr="00EA4042">
        <w:rPr>
          <w:b w:val="0"/>
          <w:bCs w:val="0"/>
          <w:lang w:val="id-ID"/>
        </w:rPr>
        <w:instrText>ADDIN CSL_CITATION {"citationItems":[{"id":"ITEM-1","itemData":{"ISSN":"2685-7723","author":[{"dropping-particle":"","family":"Rahma Gusti","given":"Ade","non-dropping-particle":"","parse-names":false,"suffix":""},{"dropping-particle":"","family":"Afriansari","given":"Yesy","non-dropping-particle":"","parse-names":false,"suffix":""},{"dropping-particle":"","family":"Verta Sari","given":"Della","non-dropping-particle":"","parse-names":false,"suffix":""},{"dropping-particle":"","family":"Walid","given":"Ahmad","non-dropping-particle":"","parse-names":false,"suffix":""}],"container-title":"DIFFRACTION: Journal for Physics Education and Applied Physics","id":"ITEM-1","issue":"2","issued":{"date-parts":[["2020"]]},"page":"65-73","title":"DIFFRACTION: Journal for Physics Education and Applied Physics Penilaian Afektif Pembelajaran Daring IPA Terpadu Dengan Menggunakan Media Whatsapp","type":"article-journal","volume":"2"},"uris":["http://www.mendeley.com/documents/?uuid=ac03828c-f689-4afc-8d2d-1ebecd513539"]}],"mendeley":{"formattedCitation":"(Rahma Gusti et al. 2020)","plainTextFormattedCitation":"(Rahma Gusti et al. 2020)","previouslyFormattedCitation":"(Rahma Gusti et al. 2020)"},"properties":{"noteIndex":0},"schema":"https://github.com/citation-style-language/schema/raw/master/csl-citation.json"}</w:instrText>
      </w:r>
      <w:r w:rsidR="007E5A21" w:rsidRPr="00EA4042">
        <w:rPr>
          <w:b w:val="0"/>
          <w:bCs w:val="0"/>
          <w:lang w:val="id-ID"/>
        </w:rPr>
        <w:fldChar w:fldCharType="separate"/>
      </w:r>
      <w:r w:rsidR="007E5A21" w:rsidRPr="00EA4042">
        <w:rPr>
          <w:b w:val="0"/>
          <w:bCs w:val="0"/>
          <w:lang w:val="id-ID"/>
        </w:rPr>
        <w:t>(Rahma Gusti et al. 2020)</w:t>
      </w:r>
      <w:r w:rsidR="007E5A21" w:rsidRPr="00EA4042">
        <w:rPr>
          <w:b w:val="0"/>
          <w:bCs w:val="0"/>
          <w:lang w:val="id-ID"/>
        </w:rPr>
        <w:fldChar w:fldCharType="end"/>
      </w:r>
      <w:r w:rsidR="00BD73CF" w:rsidRPr="00EA4042">
        <w:rPr>
          <w:b w:val="0"/>
          <w:bCs w:val="0"/>
          <w:lang w:val="id-ID"/>
        </w:rPr>
        <w:t xml:space="preserve">. </w:t>
      </w:r>
      <w:r w:rsidR="00A677AB" w:rsidRPr="00EA4042">
        <w:rPr>
          <w:b w:val="0"/>
          <w:bCs w:val="0"/>
          <w:lang w:val="id-ID"/>
        </w:rPr>
        <w:t xml:space="preserve">Materi-materi yang </w:t>
      </w:r>
      <w:r w:rsidR="005321E6" w:rsidRPr="00EA4042">
        <w:rPr>
          <w:b w:val="0"/>
          <w:bCs w:val="0"/>
          <w:lang w:val="id-ID"/>
        </w:rPr>
        <w:t>terdapat pada</w:t>
      </w:r>
      <w:r w:rsidR="00A677AB" w:rsidRPr="00EA4042">
        <w:rPr>
          <w:b w:val="0"/>
          <w:bCs w:val="0"/>
          <w:lang w:val="id-ID"/>
        </w:rPr>
        <w:t xml:space="preserve"> </w:t>
      </w:r>
      <w:r w:rsidR="008443A2" w:rsidRPr="00EA4042">
        <w:rPr>
          <w:b w:val="0"/>
          <w:bCs w:val="0"/>
          <w:lang w:val="id-ID"/>
        </w:rPr>
        <w:t>IPA</w:t>
      </w:r>
      <w:r w:rsidR="00A677AB" w:rsidRPr="00EA4042">
        <w:rPr>
          <w:b w:val="0"/>
          <w:bCs w:val="0"/>
          <w:lang w:val="id-ID"/>
        </w:rPr>
        <w:t xml:space="preserve"> biasanya</w:t>
      </w:r>
      <w:r w:rsidR="008443A2" w:rsidRPr="00EA4042">
        <w:rPr>
          <w:b w:val="0"/>
          <w:bCs w:val="0"/>
          <w:lang w:val="id-ID"/>
        </w:rPr>
        <w:t xml:space="preserve"> dibelajarkan </w:t>
      </w:r>
      <w:r w:rsidR="00A677AB" w:rsidRPr="00EA4042">
        <w:rPr>
          <w:b w:val="0"/>
          <w:bCs w:val="0"/>
          <w:lang w:val="id-ID"/>
        </w:rPr>
        <w:t>dengan cara</w:t>
      </w:r>
      <w:r w:rsidR="008443A2" w:rsidRPr="00EA4042">
        <w:rPr>
          <w:b w:val="0"/>
          <w:bCs w:val="0"/>
          <w:lang w:val="id-ID"/>
        </w:rPr>
        <w:t xml:space="preserve"> terpadu </w:t>
      </w:r>
      <w:r w:rsidR="00A677AB" w:rsidRPr="00EA4042">
        <w:rPr>
          <w:b w:val="0"/>
          <w:bCs w:val="0"/>
          <w:lang w:val="id-ID"/>
        </w:rPr>
        <w:t>atau yang biasa disebut sebagai</w:t>
      </w:r>
      <w:r w:rsidR="008443A2" w:rsidRPr="00EA4042">
        <w:rPr>
          <w:b w:val="0"/>
          <w:bCs w:val="0"/>
          <w:lang w:val="id-ID"/>
        </w:rPr>
        <w:t xml:space="preserve"> IPA Terpadu </w:t>
      </w:r>
      <w:r w:rsidR="007E5A21" w:rsidRPr="00EA4042">
        <w:rPr>
          <w:b w:val="0"/>
          <w:bCs w:val="0"/>
          <w:lang w:val="id-ID"/>
        </w:rPr>
        <w:fldChar w:fldCharType="begin" w:fldLock="1"/>
      </w:r>
      <w:r w:rsidR="007E5A21" w:rsidRPr="00EA4042">
        <w:rPr>
          <w:b w:val="0"/>
          <w:bCs w:val="0"/>
          <w:lang w:val="id-ID"/>
        </w:rPr>
        <w:instrText>ADDIN CSL_CITATION {"citationItems":[{"id":"ITEM-1","itemData":{"abstract":"Artikel ini disusun dengan tujuan guru IPA khususnya guru kimia mampu mengajarkan konsep ikatan \nkimia terintegrasi dengan berbagai bidang ilmu. Mata Pelajaran IPA (sains) adalah sebagai sarana untuk \nmemahami alam dan melatihkan pola pikir siswa dalam menyelesaikan berbagai persoalan yang berkaitan \ndengan objek IPA. Amanah kurikulum menghendaki IPA dibelajarkan secara terpadu (terintegrasi) sesuai \ndengan namanya yaitu IPA Terpadu (Sains Terintegrasi). Mata pelajaran kimia merupakan salah satu \nbagian dari sains itu sendiri yang memiliki peran sejajar dengan cabang-cabang sains lainnya, seperti \nfisika, biologi, geologi, dan astronomi. Ikatan kimia merupakan salah satu materi yang dikaji dalam mata \npelajaran kimia khususnya pada kelas X sesuai dengan K-13 yang berlaku. Sesuai tuntutan K-13 bahwa \npembelajaran IPA termasuk kimia harus diajarkarkan secara terintegrasi. Salah satu konsep kimia yaitu \nikatan kimia. Konsep ikatan kimia ini dapat dikaitkan dengan berbagai bidang ilmu seperti ilmu kimia, \nfisika, biologi, geologi, serta astronomi. Selain itu, konsep ikatan kimia juga dapat dikaitkan dengan \nbeberapa aspek kehidupan seperti bidang lingkungan, kesehatan dan keselamatan serta teknologi sehingga \npemahaman siswa akan lebih bermakna dan menyeluruh terhadap konsep ini","author":[{"dropping-particle":"","family":"Widiastuti","given":"Ni luh Gede Karang","non-dropping-particle":"","parse-names":false,"suffix":""}],"container-title":"Jurnal Kajian Pendidikan Widya Accarya FKIP Universitas Dwijendra","id":"ITEM-1","issue":"1","issued":{"date-parts":[["2019"]]},"page":"3","title":"Pendidikan Sains Terintegrasi Keterkaitan Konsep Ikatan Kimia Dengan Berbagai Bidang Ilmu","type":"article-journal","volume":"1"},"uris":["http://www.mendeley.com/documents/?uuid=0789363f-2b86-41e7-8038-1ce861e4ad66"]}],"mendeley":{"formattedCitation":"(Widiastuti 2019)","manualFormatting":"(Widiastuti, 2019)","plainTextFormattedCitation":"(Widiastuti 2019)","previouslyFormattedCitation":"(Widiastuti 2019)"},"properties":{"noteIndex":0},"schema":"https://github.com/citation-style-language/schema/raw/master/csl-citation.json"}</w:instrText>
      </w:r>
      <w:r w:rsidR="007E5A21" w:rsidRPr="00EA4042">
        <w:rPr>
          <w:b w:val="0"/>
          <w:bCs w:val="0"/>
          <w:lang w:val="id-ID"/>
        </w:rPr>
        <w:fldChar w:fldCharType="separate"/>
      </w:r>
      <w:r w:rsidR="007E5A21" w:rsidRPr="00EA4042">
        <w:rPr>
          <w:b w:val="0"/>
          <w:bCs w:val="0"/>
          <w:lang w:val="id-ID"/>
        </w:rPr>
        <w:t>(Widiastuti, 2019)</w:t>
      </w:r>
      <w:r w:rsidR="007E5A21" w:rsidRPr="00EA4042">
        <w:rPr>
          <w:b w:val="0"/>
          <w:bCs w:val="0"/>
          <w:lang w:val="id-ID"/>
        </w:rPr>
        <w:fldChar w:fldCharType="end"/>
      </w:r>
      <w:r w:rsidR="008443A2" w:rsidRPr="00EA4042">
        <w:rPr>
          <w:b w:val="0"/>
          <w:bCs w:val="0"/>
          <w:lang w:val="id-ID"/>
        </w:rPr>
        <w:t>.</w:t>
      </w:r>
      <w:r w:rsidR="00CF78C2" w:rsidRPr="00EA4042">
        <w:rPr>
          <w:b w:val="0"/>
          <w:bCs w:val="0"/>
          <w:lang w:val="id-ID"/>
        </w:rPr>
        <w:t xml:space="preserve"> </w:t>
      </w:r>
    </w:p>
    <w:p w14:paraId="1DE45DEE" w14:textId="77777777" w:rsidR="00E25528" w:rsidRDefault="009D257B" w:rsidP="00E25528">
      <w:pPr>
        <w:pStyle w:val="NoSpacing"/>
        <w:spacing w:line="480" w:lineRule="auto"/>
        <w:ind w:firstLine="709"/>
        <w:rPr>
          <w:lang w:val="id-ID"/>
        </w:rPr>
      </w:pPr>
      <w:r w:rsidRPr="00EA4042">
        <w:rPr>
          <w:b w:val="0"/>
          <w:bCs w:val="0"/>
          <w:lang w:val="id-ID"/>
        </w:rPr>
        <w:t>IPA terpadu adalah suatu bidang studi yang mampu menyajikan pengalaman belajar yang signifikan bagi peserta didik</w:t>
      </w:r>
      <w:r w:rsidR="001758F9" w:rsidRPr="00EA4042">
        <w:rPr>
          <w:b w:val="0"/>
          <w:bCs w:val="0"/>
          <w:lang w:val="id-ID"/>
        </w:rPr>
        <w:t xml:space="preserve"> di sekolah</w:t>
      </w:r>
      <w:r w:rsidRPr="00EA4042">
        <w:rPr>
          <w:b w:val="0"/>
          <w:bCs w:val="0"/>
          <w:lang w:val="id-ID"/>
        </w:rPr>
        <w:t xml:space="preserve">. Hal </w:t>
      </w:r>
      <w:r w:rsidR="001758F9" w:rsidRPr="00EA4042">
        <w:rPr>
          <w:b w:val="0"/>
          <w:bCs w:val="0"/>
          <w:lang w:val="id-ID"/>
        </w:rPr>
        <w:t>tersebut disebabkan</w:t>
      </w:r>
      <w:r w:rsidRPr="00EA4042">
        <w:rPr>
          <w:b w:val="0"/>
          <w:bCs w:val="0"/>
          <w:lang w:val="id-ID"/>
        </w:rPr>
        <w:t xml:space="preserve"> karena </w:t>
      </w:r>
      <w:r w:rsidR="001758F9" w:rsidRPr="00EA4042">
        <w:rPr>
          <w:b w:val="0"/>
          <w:bCs w:val="0"/>
          <w:lang w:val="id-ID"/>
        </w:rPr>
        <w:t xml:space="preserve">para </w:t>
      </w:r>
      <w:r w:rsidRPr="00EA4042">
        <w:rPr>
          <w:b w:val="0"/>
          <w:bCs w:val="0"/>
          <w:lang w:val="id-ID"/>
        </w:rPr>
        <w:t>peserta didik dapat mengeksplorasi berbagai konsep melalui pengalaman langsung, kemudian mengaitkannya dengan pemahaman mereka terhadap konsep-konsep</w:t>
      </w:r>
      <w:r w:rsidR="001758F9" w:rsidRPr="00EA4042">
        <w:rPr>
          <w:b w:val="0"/>
          <w:bCs w:val="0"/>
          <w:lang w:val="id-ID"/>
        </w:rPr>
        <w:t xml:space="preserve"> </w:t>
      </w:r>
      <w:r w:rsidRPr="00EA4042">
        <w:rPr>
          <w:b w:val="0"/>
          <w:bCs w:val="0"/>
          <w:lang w:val="id-ID"/>
        </w:rPr>
        <w:t xml:space="preserve">lain, </w:t>
      </w:r>
      <w:r w:rsidR="001758F9" w:rsidRPr="00EA4042">
        <w:rPr>
          <w:b w:val="0"/>
          <w:bCs w:val="0"/>
          <w:lang w:val="id-ID"/>
        </w:rPr>
        <w:t xml:space="preserve">yang disesuaikan dengan kebutuhan individu peserta didik secara khusus </w:t>
      </w:r>
      <w:r w:rsidR="007E5A21" w:rsidRPr="00EA4042">
        <w:rPr>
          <w:b w:val="0"/>
          <w:bCs w:val="0"/>
          <w:lang w:val="id-ID"/>
        </w:rPr>
        <w:fldChar w:fldCharType="begin" w:fldLock="1"/>
      </w:r>
      <w:r w:rsidR="007E5A21" w:rsidRPr="00EA4042">
        <w:rPr>
          <w:b w:val="0"/>
          <w:bCs w:val="0"/>
          <w:lang w:val="id-ID"/>
        </w:rPr>
        <w:instrText>ADDIN CSL_CITATION {"citationItems":[{"id":"ITEM-1","itemData":{"ISSN":"2623-0852","abstract":"Abstrak Pembelajaran IPA Terpadu merupakan implementasi dari kurikulum 2013. Dengan pengimplementasian pembelajaran IPA terpadu ini diharapkan materi-materi IPA yang terpisah yakni fisika, kimia dan biologi dapat diajarkan secara terpadu dan menyeluruh dalam satu bidang studi IPA Terpadu. Berdasarkan hasil observasi, pembelajaran IPA Terpadu belum sepenuhnya dapat diimplementasikan karena buku paket yang digunakan kurang menunjukan keterpaduan antara fisika, kimia dan biologi dalam satu konsep khususnya pada materi energi. Oleh karena itu dilakukan pengembangan produk bahan ajar IPA terpadu tipe connected pada materi energi. Tujuan penelitian ini adalah untuk mengetahui bagaimana cara mengembangkan bahan ajar ini dan mengetahui kelayakan bahan ajar ini. Model pengembangan yang dilakukan adalah modifikasi dari model pengembangan Dick and Carey dalam 4 tahapan yaitu pertama; melakukan analisis kebutuhan melalui observasi dan wawancara, kedua; mengembangkan instrumen penilaian berupa angket sebagai acuan kelayakan produk, ketiga; mendesain produk dengan menentukan materi pokok bahasan dan kompetensi dasar yang berkaitan serta melakukan pengembangan produk dengan menampilkan karakteristik connected, keempat; melakukan uji kelayakan oleh ahli materi dan ahli media. Jenis data yang digunakan berupa data kumulatif yaitu penilaian, tanggapan, dan saran yang diperolah dari ahli. Instrumen pengumpulan data yang digunakan berupa angket menggunakan kriteria penilaian skala likert dengan skor tertinggi 4 (empat) dan skor terendah 1 (satu). Berdasrkan penilaian ahli, bahan ajar ini menjalani tahap revisi. Hasil analisis uji kelayakan oleh ahli materi menunjukan persentase 91,27% dan ahli media 85,24% dengan rata-rata 88,25%, bahan ajar ini dinyatakan layak untuk digunakan sebagai Modul IPA Terpadu Berbasis Connected pada Materi Energi untuk SMP/MTs Kelas VII. Kata Kunci : Bahan Ajar, Pembelajaran Tipe Connected, Energi. Abstract Integrated Science Learning is an implementation of the 2013 curriculum. With the implementation of integrated science learning, it is hoped that separate science materials, namely physics, chemistry and biology, can be taught in an integrated and comprehensive manner in one Integrated Science field of study. Based on the results of observations, Integrated Science learning has not been fully implemented because the textbook used does not show the integration between physics, chemistry and biology in one concept, especially in energy material…","author":[{"dropping-particle":"","family":"Astiti","given":"Kadek Ayu","non-dropping-particle":"","parse-names":false,"suffix":""},{"dropping-particle":"","family":"Engge","given":"Betris Yasinta","non-dropping-particle":"","parse-names":false,"suffix":""},{"dropping-particle":"","family":"Bani","given":"Marsi D. S","non-dropping-particle":"","parse-names":false,"suffix":""}],"container-title":"Jurnal Pendidikan dan Pembelajaran Sains Indonesia (JPPSI)","id":"ITEM-1","issue":"2","issued":{"date-parts":[["2020"]]},"page":"102-111","title":"Pengembangan Bahan Ajar Ipa Terpadu Tipe Connected Pada Materi Energi","type":"article-journal","volume":"3"},"uris":["http://www.mendeley.com/documents/?uuid=b038b764-08a8-4665-b68d-7c0eccb4f420"]}],"mendeley":{"formattedCitation":"(Astiti, Engge, and Bani 2020)","plainTextFormattedCitation":"(Astiti, Engge, and Bani 2020)","previouslyFormattedCitation":"(Astiti, Engge, and Bani 2020)"},"properties":{"noteIndex":0},"schema":"https://github.com/citation-style-language/schema/raw/master/csl-citation.json"}</w:instrText>
      </w:r>
      <w:r w:rsidR="007E5A21" w:rsidRPr="00EA4042">
        <w:rPr>
          <w:b w:val="0"/>
          <w:bCs w:val="0"/>
          <w:lang w:val="id-ID"/>
        </w:rPr>
        <w:fldChar w:fldCharType="separate"/>
      </w:r>
      <w:r w:rsidR="007E5A21" w:rsidRPr="00EA4042">
        <w:rPr>
          <w:b w:val="0"/>
          <w:bCs w:val="0"/>
          <w:lang w:val="id-ID"/>
        </w:rPr>
        <w:t>(Astiti, Engge, and Bani 2020)</w:t>
      </w:r>
      <w:r w:rsidR="007E5A21" w:rsidRPr="00EA4042">
        <w:rPr>
          <w:b w:val="0"/>
          <w:bCs w:val="0"/>
          <w:lang w:val="id-ID"/>
        </w:rPr>
        <w:fldChar w:fldCharType="end"/>
      </w:r>
      <w:r w:rsidR="00702AC7" w:rsidRPr="00EA4042">
        <w:rPr>
          <w:b w:val="0"/>
          <w:bCs w:val="0"/>
          <w:lang w:val="id-ID"/>
        </w:rPr>
        <w:t xml:space="preserve">. </w:t>
      </w:r>
      <w:r w:rsidR="00CF78C2" w:rsidRPr="00EA4042">
        <w:rPr>
          <w:b w:val="0"/>
          <w:bCs w:val="0"/>
          <w:lang w:val="id-ID"/>
        </w:rPr>
        <w:t xml:space="preserve">IPA Terpadu </w:t>
      </w:r>
      <w:r w:rsidR="00916773" w:rsidRPr="00EA4042">
        <w:rPr>
          <w:b w:val="0"/>
          <w:bCs w:val="0"/>
          <w:lang w:val="id-ID"/>
        </w:rPr>
        <w:t xml:space="preserve">atau sains terintegrasi </w:t>
      </w:r>
      <w:r w:rsidR="00CF78C2" w:rsidRPr="00EA4042">
        <w:rPr>
          <w:b w:val="0"/>
          <w:bCs w:val="0"/>
          <w:lang w:val="id-ID"/>
        </w:rPr>
        <w:t xml:space="preserve">merupakan </w:t>
      </w:r>
      <w:r w:rsidR="00916773" w:rsidRPr="00EA4042">
        <w:rPr>
          <w:b w:val="0"/>
          <w:bCs w:val="0"/>
          <w:lang w:val="id-ID"/>
        </w:rPr>
        <w:t xml:space="preserve">suatu </w:t>
      </w:r>
      <w:r w:rsidR="00CF78C2" w:rsidRPr="00EA4042">
        <w:rPr>
          <w:b w:val="0"/>
          <w:bCs w:val="0"/>
          <w:lang w:val="id-ID"/>
        </w:rPr>
        <w:t>rumpun</w:t>
      </w:r>
      <w:r w:rsidR="00916773" w:rsidRPr="00EA4042">
        <w:rPr>
          <w:b w:val="0"/>
          <w:bCs w:val="0"/>
          <w:lang w:val="id-ID"/>
        </w:rPr>
        <w:t xml:space="preserve"> ilmu</w:t>
      </w:r>
      <w:r w:rsidR="00CF78C2" w:rsidRPr="00EA4042">
        <w:rPr>
          <w:b w:val="0"/>
          <w:bCs w:val="0"/>
          <w:lang w:val="id-ID"/>
        </w:rPr>
        <w:t xml:space="preserve">, </w:t>
      </w:r>
      <w:r w:rsidR="00916773" w:rsidRPr="00EA4042">
        <w:rPr>
          <w:b w:val="0"/>
          <w:bCs w:val="0"/>
          <w:lang w:val="id-ID"/>
        </w:rPr>
        <w:t>yang di</w:t>
      </w:r>
      <w:r w:rsidR="00CF276C" w:rsidRPr="00EA4042">
        <w:rPr>
          <w:b w:val="0"/>
          <w:bCs w:val="0"/>
          <w:lang w:val="id-ID"/>
        </w:rPr>
        <w:t xml:space="preserve"> </w:t>
      </w:r>
      <w:r w:rsidR="00916773" w:rsidRPr="00EA4042">
        <w:rPr>
          <w:b w:val="0"/>
          <w:bCs w:val="0"/>
          <w:lang w:val="id-ID"/>
        </w:rPr>
        <w:t xml:space="preserve">dalamnya </w:t>
      </w:r>
      <w:r w:rsidR="00CF78C2" w:rsidRPr="00EA4042">
        <w:rPr>
          <w:b w:val="0"/>
          <w:bCs w:val="0"/>
          <w:lang w:val="id-ID"/>
        </w:rPr>
        <w:t xml:space="preserve">memiliki </w:t>
      </w:r>
      <w:r w:rsidR="00916773" w:rsidRPr="00EA4042">
        <w:rPr>
          <w:b w:val="0"/>
          <w:bCs w:val="0"/>
          <w:lang w:val="id-ID"/>
        </w:rPr>
        <w:lastRenderedPageBreak/>
        <w:t>ciri</w:t>
      </w:r>
      <w:r w:rsidR="00CF78C2" w:rsidRPr="00EA4042">
        <w:rPr>
          <w:b w:val="0"/>
          <w:bCs w:val="0"/>
          <w:lang w:val="id-ID"/>
        </w:rPr>
        <w:t xml:space="preserve"> khusus</w:t>
      </w:r>
      <w:r w:rsidR="00C17D54" w:rsidRPr="00EA4042">
        <w:rPr>
          <w:b w:val="0"/>
          <w:bCs w:val="0"/>
          <w:lang w:val="id-ID"/>
        </w:rPr>
        <w:t xml:space="preserve"> dalam</w:t>
      </w:r>
      <w:r w:rsidR="00CF78C2" w:rsidRPr="00EA4042">
        <w:rPr>
          <w:b w:val="0"/>
          <w:bCs w:val="0"/>
          <w:lang w:val="id-ID"/>
        </w:rPr>
        <w:t xml:space="preserve"> mempelajari </w:t>
      </w:r>
      <w:r w:rsidR="001758F9" w:rsidRPr="00EA4042">
        <w:rPr>
          <w:b w:val="0"/>
          <w:bCs w:val="0"/>
          <w:lang w:val="id-ID"/>
        </w:rPr>
        <w:t>sekaligus</w:t>
      </w:r>
      <w:r w:rsidR="00916773" w:rsidRPr="00EA4042">
        <w:rPr>
          <w:b w:val="0"/>
          <w:bCs w:val="0"/>
          <w:lang w:val="id-ID"/>
        </w:rPr>
        <w:t xml:space="preserve"> membahas mengenai </w:t>
      </w:r>
      <w:r w:rsidR="001758F9" w:rsidRPr="00EA4042">
        <w:rPr>
          <w:b w:val="0"/>
          <w:bCs w:val="0"/>
          <w:lang w:val="id-ID"/>
        </w:rPr>
        <w:t xml:space="preserve">berbagai macam kejadian maupun </w:t>
      </w:r>
      <w:r w:rsidR="00916773" w:rsidRPr="00EA4042">
        <w:rPr>
          <w:b w:val="0"/>
          <w:bCs w:val="0"/>
          <w:lang w:val="id-ID"/>
        </w:rPr>
        <w:t>fenomena-</w:t>
      </w:r>
      <w:r w:rsidR="00CF78C2" w:rsidRPr="00EA4042">
        <w:rPr>
          <w:b w:val="0"/>
          <w:bCs w:val="0"/>
          <w:lang w:val="id-ID"/>
        </w:rPr>
        <w:t xml:space="preserve">fenomena </w:t>
      </w:r>
      <w:r w:rsidR="001758F9" w:rsidRPr="00EA4042">
        <w:rPr>
          <w:b w:val="0"/>
          <w:bCs w:val="0"/>
          <w:lang w:val="id-ID"/>
        </w:rPr>
        <w:t xml:space="preserve">yang terdapat di </w:t>
      </w:r>
      <w:r w:rsidR="00CF78C2" w:rsidRPr="00EA4042">
        <w:rPr>
          <w:b w:val="0"/>
          <w:bCs w:val="0"/>
          <w:lang w:val="id-ID"/>
        </w:rPr>
        <w:t>alam</w:t>
      </w:r>
      <w:r w:rsidR="00916773" w:rsidRPr="00EA4042">
        <w:rPr>
          <w:b w:val="0"/>
          <w:bCs w:val="0"/>
          <w:lang w:val="id-ID"/>
        </w:rPr>
        <w:t xml:space="preserve">, hal tersebut bisa </w:t>
      </w:r>
      <w:r w:rsidR="00CF78C2" w:rsidRPr="00EA4042">
        <w:rPr>
          <w:b w:val="0"/>
          <w:bCs w:val="0"/>
          <w:lang w:val="id-ID"/>
        </w:rPr>
        <w:t>berupa</w:t>
      </w:r>
      <w:r w:rsidR="00C17D54" w:rsidRPr="00EA4042">
        <w:rPr>
          <w:b w:val="0"/>
          <w:bCs w:val="0"/>
          <w:lang w:val="id-ID"/>
        </w:rPr>
        <w:t xml:space="preserve"> </w:t>
      </w:r>
      <w:r w:rsidR="00CF78C2" w:rsidRPr="00EA4042">
        <w:rPr>
          <w:b w:val="0"/>
          <w:bCs w:val="0"/>
          <w:lang w:val="id-ID"/>
        </w:rPr>
        <w:t xml:space="preserve">kejadian </w:t>
      </w:r>
      <w:r w:rsidR="00916773" w:rsidRPr="00EA4042">
        <w:rPr>
          <w:b w:val="0"/>
          <w:bCs w:val="0"/>
          <w:lang w:val="id-ID"/>
        </w:rPr>
        <w:t xml:space="preserve">atau </w:t>
      </w:r>
      <w:r w:rsidR="00CF78C2" w:rsidRPr="00EA4042">
        <w:rPr>
          <w:b w:val="0"/>
          <w:bCs w:val="0"/>
          <w:i/>
          <w:iCs/>
          <w:lang w:val="id-ID"/>
        </w:rPr>
        <w:t>event</w:t>
      </w:r>
      <w:r w:rsidR="00C17D54" w:rsidRPr="00EA4042">
        <w:rPr>
          <w:b w:val="0"/>
          <w:bCs w:val="0"/>
          <w:i/>
          <w:iCs/>
          <w:lang w:val="id-ID"/>
        </w:rPr>
        <w:t xml:space="preserve">, </w:t>
      </w:r>
      <w:r w:rsidR="00C17D54" w:rsidRPr="00EA4042">
        <w:rPr>
          <w:b w:val="0"/>
          <w:bCs w:val="0"/>
          <w:lang w:val="id-ID"/>
        </w:rPr>
        <w:t xml:space="preserve">kenyataan atau </w:t>
      </w:r>
      <w:r w:rsidR="00C17D54" w:rsidRPr="00EA4042">
        <w:rPr>
          <w:b w:val="0"/>
          <w:bCs w:val="0"/>
          <w:i/>
          <w:iCs/>
          <w:lang w:val="id-ID"/>
        </w:rPr>
        <w:t>reality,</w:t>
      </w:r>
      <w:r w:rsidR="00CF78C2" w:rsidRPr="00EA4042">
        <w:rPr>
          <w:b w:val="0"/>
          <w:bCs w:val="0"/>
          <w:lang w:val="id-ID"/>
        </w:rPr>
        <w:t xml:space="preserve"> </w:t>
      </w:r>
      <w:r w:rsidR="00916773" w:rsidRPr="00EA4042">
        <w:rPr>
          <w:b w:val="0"/>
          <w:bCs w:val="0"/>
          <w:lang w:val="id-ID"/>
        </w:rPr>
        <w:t xml:space="preserve">serta </w:t>
      </w:r>
      <w:r w:rsidR="00CF78C2" w:rsidRPr="00EA4042">
        <w:rPr>
          <w:b w:val="0"/>
          <w:bCs w:val="0"/>
          <w:lang w:val="id-ID"/>
        </w:rPr>
        <w:t xml:space="preserve">hubungan </w:t>
      </w:r>
      <w:r w:rsidR="00916773" w:rsidRPr="00EA4042">
        <w:rPr>
          <w:b w:val="0"/>
          <w:bCs w:val="0"/>
          <w:lang w:val="id-ID"/>
        </w:rPr>
        <w:t xml:space="preserve">mengenai </w:t>
      </w:r>
      <w:r w:rsidR="00CF78C2" w:rsidRPr="00EA4042">
        <w:rPr>
          <w:b w:val="0"/>
          <w:bCs w:val="0"/>
          <w:lang w:val="id-ID"/>
        </w:rPr>
        <w:t xml:space="preserve">sebab </w:t>
      </w:r>
      <w:r w:rsidR="00916773" w:rsidRPr="00EA4042">
        <w:rPr>
          <w:b w:val="0"/>
          <w:bCs w:val="0"/>
          <w:lang w:val="id-ID"/>
        </w:rPr>
        <w:t xml:space="preserve">maupun </w:t>
      </w:r>
      <w:r w:rsidR="00CF78C2" w:rsidRPr="00EA4042">
        <w:rPr>
          <w:b w:val="0"/>
          <w:bCs w:val="0"/>
          <w:lang w:val="id-ID"/>
        </w:rPr>
        <w:t xml:space="preserve">akibatnya </w:t>
      </w:r>
      <w:r w:rsidR="007E5A21" w:rsidRPr="00EA4042">
        <w:rPr>
          <w:b w:val="0"/>
          <w:bCs w:val="0"/>
          <w:lang w:val="id-ID"/>
        </w:rPr>
        <w:fldChar w:fldCharType="begin" w:fldLock="1"/>
      </w:r>
      <w:r w:rsidR="007E5A21" w:rsidRPr="00EA4042">
        <w:rPr>
          <w:b w:val="0"/>
          <w:bCs w:val="0"/>
          <w:lang w:val="id-ID"/>
        </w:rPr>
        <w:instrText>ADDIN CSL_CITATION {"citationItems":[{"id":"ITEM-1","itemData":{"DOI":"10.37676/jmi.v15i2.866","ISSN":"1858-2680","abstract":"Salah satu bentuk bahan ajar interaktif adalah modul interaktif. Modul interaktif merupakan jenis kesatuan kegiatan belajar yang terencana, dirancang untuk membantu para siswa secara individual dalam mencapai tujuan belajarnya. Penelitian ini bertujuan untuk mengembangkan modul interaktif pada mata pelajaran IPA Terpadu kelas VIII. Metode penelitian yang digunakan adalah penelitian pengembangan dengan tahapan perancangan, produksi, evaluasi, dan menganalisis data dengan persentase. Hasil penelitian ini menunjukkan bahwa media pembelajaran berupa modul interaktif yang dikembangkan pada mata pelajaran IPA Terpadu Kelas VIII sudah layak untuk digunakan dalam pembelajaran oleh guru dan siswa. Berdasarkan beberapa tahapan uji coba, modul interaktif dikategorikan valid dengan tingkat kelayakan sebesar 82% dengan kriteria baik. Penelitian ini diharapkan dapat menjadi media pembelajaran pada mata pelajaran IPA Terpadu Kelas VIII dan dapat bermanfaat bagi guru, siswa, dan peneliti lanjutan.\r Kata Kunci: Modul Interaktif, Media Pembelajaran, Pengembangan, IPA","author":[{"dropping-particle":"","family":"Kuswanto","given":"Joko","non-dropping-particle":"","parse-names":false,"suffix":""}],"container-title":"Jurnal Media Infotama","id":"ITEM-1","issue":"2","issued":{"date-parts":[["2019"]]},"page":"51-56","title":"Pengembangan Modul Interaktif Pada Mata Pelajaran IPA Terpadu Kelas VIII","type":"article-journal","volume":"15"},"uris":["http://www.mendeley.com/documents/?uuid=6feafdef-b435-4027-85bf-bdc9ac3cc596"]}],"mendeley":{"formattedCitation":"(Kuswanto 2019)","manualFormatting":"(Kuswanto, 2019)","plainTextFormattedCitation":"(Kuswanto 2019)","previouslyFormattedCitation":"(Kuswanto 2019)"},"properties":{"noteIndex":0},"schema":"https://github.com/citation-style-language/schema/raw/master/csl-citation.json"}</w:instrText>
      </w:r>
      <w:r w:rsidR="007E5A21" w:rsidRPr="00EA4042">
        <w:rPr>
          <w:b w:val="0"/>
          <w:bCs w:val="0"/>
          <w:lang w:val="id-ID"/>
        </w:rPr>
        <w:fldChar w:fldCharType="separate"/>
      </w:r>
      <w:r w:rsidR="007E5A21" w:rsidRPr="00EA4042">
        <w:rPr>
          <w:b w:val="0"/>
          <w:bCs w:val="0"/>
          <w:lang w:val="id-ID"/>
        </w:rPr>
        <w:t>(Kuswanto, 2019)</w:t>
      </w:r>
      <w:r w:rsidR="007E5A21" w:rsidRPr="00EA4042">
        <w:rPr>
          <w:b w:val="0"/>
          <w:bCs w:val="0"/>
          <w:lang w:val="id-ID"/>
        </w:rPr>
        <w:fldChar w:fldCharType="end"/>
      </w:r>
      <w:r w:rsidR="00CF78C2" w:rsidRPr="00EA4042">
        <w:rPr>
          <w:b w:val="0"/>
          <w:bCs w:val="0"/>
          <w:lang w:val="id-ID"/>
        </w:rPr>
        <w:t>.</w:t>
      </w:r>
      <w:r w:rsidR="00F76B4B" w:rsidRPr="00EA4042">
        <w:rPr>
          <w:b w:val="0"/>
          <w:bCs w:val="0"/>
          <w:lang w:val="id-ID"/>
        </w:rPr>
        <w:t xml:space="preserve"> </w:t>
      </w:r>
      <w:r w:rsidR="00A12E92" w:rsidRPr="00EA4042">
        <w:rPr>
          <w:b w:val="0"/>
          <w:bCs w:val="0"/>
          <w:lang w:val="id-ID"/>
        </w:rPr>
        <w:t xml:space="preserve">Fenomena alam </w:t>
      </w:r>
      <w:r w:rsidR="00916773" w:rsidRPr="00EA4042">
        <w:rPr>
          <w:b w:val="0"/>
          <w:bCs w:val="0"/>
          <w:lang w:val="id-ID"/>
        </w:rPr>
        <w:t>merupakan suatu</w:t>
      </w:r>
      <w:r w:rsidR="00A12E92" w:rsidRPr="00EA4042">
        <w:rPr>
          <w:b w:val="0"/>
          <w:bCs w:val="0"/>
          <w:lang w:val="id-ID"/>
        </w:rPr>
        <w:t xml:space="preserve"> peristiwa </w:t>
      </w:r>
      <w:r w:rsidR="00916773" w:rsidRPr="00EA4042">
        <w:rPr>
          <w:b w:val="0"/>
          <w:bCs w:val="0"/>
          <w:lang w:val="id-ID"/>
        </w:rPr>
        <w:t>maupun</w:t>
      </w:r>
      <w:r w:rsidR="00A12E92" w:rsidRPr="00EA4042">
        <w:rPr>
          <w:b w:val="0"/>
          <w:bCs w:val="0"/>
          <w:lang w:val="id-ID"/>
        </w:rPr>
        <w:t xml:space="preserve"> gejala</w:t>
      </w:r>
      <w:r w:rsidR="00916773" w:rsidRPr="00EA4042">
        <w:rPr>
          <w:b w:val="0"/>
          <w:bCs w:val="0"/>
          <w:lang w:val="id-ID"/>
        </w:rPr>
        <w:t>-gejala</w:t>
      </w:r>
      <w:r w:rsidR="00A12E92" w:rsidRPr="00EA4042">
        <w:rPr>
          <w:b w:val="0"/>
          <w:bCs w:val="0"/>
          <w:lang w:val="id-ID"/>
        </w:rPr>
        <w:t xml:space="preserve"> yang </w:t>
      </w:r>
      <w:r w:rsidR="00916773" w:rsidRPr="00EA4042">
        <w:rPr>
          <w:b w:val="0"/>
          <w:bCs w:val="0"/>
          <w:lang w:val="id-ID"/>
        </w:rPr>
        <w:t xml:space="preserve">biasanya </w:t>
      </w:r>
      <w:r w:rsidR="00A12E92" w:rsidRPr="00EA4042">
        <w:rPr>
          <w:b w:val="0"/>
          <w:bCs w:val="0"/>
          <w:lang w:val="id-ID"/>
        </w:rPr>
        <w:t>terjadi di alam</w:t>
      </w:r>
      <w:r w:rsidR="00916773" w:rsidRPr="00EA4042">
        <w:rPr>
          <w:b w:val="0"/>
          <w:bCs w:val="0"/>
          <w:lang w:val="id-ID"/>
        </w:rPr>
        <w:t xml:space="preserve">, serta </w:t>
      </w:r>
      <w:r w:rsidR="00A12E92" w:rsidRPr="00EA4042">
        <w:rPr>
          <w:b w:val="0"/>
          <w:bCs w:val="0"/>
          <w:lang w:val="id-ID"/>
        </w:rPr>
        <w:t xml:space="preserve">dapat diamati oleh manusia. </w:t>
      </w:r>
      <w:r w:rsidR="00916773" w:rsidRPr="00EA4042">
        <w:rPr>
          <w:b w:val="0"/>
          <w:bCs w:val="0"/>
          <w:lang w:val="id-ID"/>
        </w:rPr>
        <w:t>Dalam fisika, f</w:t>
      </w:r>
      <w:r w:rsidR="00A12E92" w:rsidRPr="00EA4042">
        <w:rPr>
          <w:b w:val="0"/>
          <w:bCs w:val="0"/>
          <w:lang w:val="id-ID"/>
        </w:rPr>
        <w:t xml:space="preserve">enomena alam </w:t>
      </w:r>
      <w:r w:rsidR="00916773" w:rsidRPr="00EA4042">
        <w:rPr>
          <w:b w:val="0"/>
          <w:bCs w:val="0"/>
          <w:lang w:val="id-ID"/>
        </w:rPr>
        <w:t xml:space="preserve">juga bisa </w:t>
      </w:r>
      <w:r w:rsidR="00BD73CF" w:rsidRPr="00EA4042">
        <w:rPr>
          <w:b w:val="0"/>
          <w:bCs w:val="0"/>
          <w:lang w:val="id-ID"/>
        </w:rPr>
        <w:t xml:space="preserve">diartikan sebagai suatu </w:t>
      </w:r>
      <w:r w:rsidR="00916773" w:rsidRPr="00EA4042">
        <w:rPr>
          <w:b w:val="0"/>
          <w:bCs w:val="0"/>
          <w:lang w:val="id-ID"/>
        </w:rPr>
        <w:t>kejadian</w:t>
      </w:r>
      <w:r w:rsidR="00BD73CF" w:rsidRPr="00EA4042">
        <w:rPr>
          <w:b w:val="0"/>
          <w:bCs w:val="0"/>
          <w:lang w:val="id-ID"/>
        </w:rPr>
        <w:t xml:space="preserve"> </w:t>
      </w:r>
      <w:r w:rsidR="00BD73CF" w:rsidRPr="00EA4042">
        <w:rPr>
          <w:b w:val="0"/>
          <w:bCs w:val="0"/>
          <w:i/>
          <w:iCs/>
          <w:lang w:val="id-ID"/>
        </w:rPr>
        <w:t>non-artifisial</w:t>
      </w:r>
      <w:r w:rsidR="00BD73CF" w:rsidRPr="00EA4042">
        <w:rPr>
          <w:b w:val="0"/>
          <w:bCs w:val="0"/>
          <w:lang w:val="id-ID"/>
        </w:rPr>
        <w:t xml:space="preserve"> </w:t>
      </w:r>
      <w:r w:rsidR="00916773" w:rsidRPr="00EA4042">
        <w:rPr>
          <w:b w:val="0"/>
          <w:bCs w:val="0"/>
          <w:lang w:val="id-ID"/>
        </w:rPr>
        <w:t xml:space="preserve">atau </w:t>
      </w:r>
      <w:r w:rsidR="00BD73CF" w:rsidRPr="00EA4042">
        <w:rPr>
          <w:b w:val="0"/>
          <w:bCs w:val="0"/>
          <w:lang w:val="id-ID"/>
        </w:rPr>
        <w:t>alamiah</w:t>
      </w:r>
      <w:r w:rsidR="00916773" w:rsidRPr="00EA4042">
        <w:rPr>
          <w:b w:val="0"/>
          <w:bCs w:val="0"/>
          <w:lang w:val="id-ID"/>
        </w:rPr>
        <w:t>, yang</w:t>
      </w:r>
      <w:r w:rsidR="00BD73CF" w:rsidRPr="00EA4042">
        <w:rPr>
          <w:b w:val="0"/>
          <w:bCs w:val="0"/>
          <w:lang w:val="id-ID"/>
        </w:rPr>
        <w:t xml:space="preserve"> tidak </w:t>
      </w:r>
      <w:r w:rsidR="00916773" w:rsidRPr="00EA4042">
        <w:rPr>
          <w:b w:val="0"/>
          <w:bCs w:val="0"/>
          <w:lang w:val="id-ID"/>
        </w:rPr>
        <w:t xml:space="preserve">diciptakan </w:t>
      </w:r>
      <w:r w:rsidR="00BD73CF" w:rsidRPr="00EA4042">
        <w:rPr>
          <w:b w:val="0"/>
          <w:bCs w:val="0"/>
          <w:lang w:val="id-ID"/>
        </w:rPr>
        <w:t xml:space="preserve">oleh manusia, </w:t>
      </w:r>
      <w:r w:rsidR="00916773" w:rsidRPr="00EA4042">
        <w:rPr>
          <w:b w:val="0"/>
          <w:bCs w:val="0"/>
          <w:lang w:val="id-ID"/>
        </w:rPr>
        <w:t xml:space="preserve">tetapi </w:t>
      </w:r>
      <w:r w:rsidR="00BD73CF" w:rsidRPr="00EA4042">
        <w:rPr>
          <w:b w:val="0"/>
          <w:bCs w:val="0"/>
          <w:lang w:val="id-ID"/>
        </w:rPr>
        <w:t xml:space="preserve">dapat mempengaruhi </w:t>
      </w:r>
      <w:r w:rsidR="00916773" w:rsidRPr="00EA4042">
        <w:rPr>
          <w:b w:val="0"/>
          <w:bCs w:val="0"/>
          <w:lang w:val="id-ID"/>
        </w:rPr>
        <w:t xml:space="preserve">kehidupan </w:t>
      </w:r>
      <w:r w:rsidR="00BD73CF" w:rsidRPr="00EA4042">
        <w:rPr>
          <w:b w:val="0"/>
          <w:bCs w:val="0"/>
          <w:lang w:val="id-ID"/>
        </w:rPr>
        <w:t xml:space="preserve">manusia </w:t>
      </w:r>
      <w:r w:rsidR="00916773" w:rsidRPr="00EA4042">
        <w:rPr>
          <w:b w:val="0"/>
          <w:bCs w:val="0"/>
          <w:lang w:val="id-ID"/>
        </w:rPr>
        <w:t xml:space="preserve">di bumi </w:t>
      </w:r>
      <w:r w:rsidR="007E5A21" w:rsidRPr="00EA4042">
        <w:rPr>
          <w:b w:val="0"/>
          <w:bCs w:val="0"/>
          <w:lang w:val="id-ID"/>
        </w:rPr>
        <w:fldChar w:fldCharType="begin" w:fldLock="1"/>
      </w:r>
      <w:r w:rsidR="00306C9D" w:rsidRPr="00EA4042">
        <w:rPr>
          <w:b w:val="0"/>
          <w:bCs w:val="0"/>
          <w:lang w:val="id-ID"/>
        </w:rPr>
        <w:instrText>ADDIN CSL_CITATION {"citationItems":[{"id":"ITEM-1","itemData":{"ISBN":"9783540773405","ISSN":"03862186","abstract":"Oil film thickness of the oils containing non-functionalized polyalkylmethacrylate (PAMA) was determined under pure rolling condition between 0.001 and 1 m/s and a temperature of 40 • C with a glass disc-on-steel roller tester. The measurements for PAMA solutions with short-chain alkyl group (C1mix) showed a pronounced enhancement of film thickness in the low speeds, while those for long chain (C16mix) fell on the theoretical line. Adsorption test indicated that the increase in film thickness for C1mix was due to the absorbed layer formed by polymer molecule. Then, traction behaviour was studied by varying the rolling speed under a slide/roll ratio of 50 per cent with a sapphire disc-on-steel roller tester. In traction–speed curves, the measurements of all the polymer solutions fell on the base oil line in the high speeds. In the region below 0.1 m/s, as the speed was decreased, the traction for high-molecular-weight (HMw) C1mix and C16mix solutions deviated downward from the base oil line. The traction–film parameter curves suggested that the traction for C1mix and HMw-C1mix solutions was influenced by the mutual interaction of polymer molecules in the partial EHL region including thin-film lubrication, where the concentration of the polymer is high compared to bulk solution.","author":[{"dropping-particle":"","family":"Ma","given":"Liran","non-dropping-particle":"","parse-names":false,"suffix":""},{"dropping-particle":"","family":"Luo","given":"Jianbin","non-dropping-particle":"","parse-names":false,"suffix":""},{"dropping-particle":"","family":"</w:instrText>
      </w:r>
      <w:r w:rsidR="00306C9D" w:rsidRPr="00EA4042">
        <w:rPr>
          <w:rFonts w:ascii="MS Gothic" w:eastAsia="MS Gothic" w:hAnsi="MS Gothic" w:cs="MS Gothic"/>
          <w:b w:val="0"/>
          <w:bCs w:val="0"/>
          <w:lang w:val="id-ID"/>
        </w:rPr>
        <w:instrText>桑原</w:instrText>
      </w:r>
      <w:r w:rsidR="00306C9D" w:rsidRPr="00EA4042">
        <w:rPr>
          <w:b w:val="0"/>
          <w:bCs w:val="0"/>
          <w:lang w:val="id-ID"/>
        </w:rPr>
        <w:instrText>","given":"</w:instrText>
      </w:r>
      <w:r w:rsidR="00306C9D" w:rsidRPr="00EA4042">
        <w:rPr>
          <w:rFonts w:ascii="MS Gothic" w:eastAsia="MS Gothic" w:hAnsi="MS Gothic" w:cs="MS Gothic"/>
          <w:b w:val="0"/>
          <w:bCs w:val="0"/>
          <w:lang w:val="id-ID"/>
        </w:rPr>
        <w:instrText>信弘</w:instrText>
      </w:r>
      <w:r w:rsidR="00306C9D" w:rsidRPr="00EA4042">
        <w:rPr>
          <w:b w:val="0"/>
          <w:bCs w:val="0"/>
          <w:lang w:val="id-ID"/>
        </w:rPr>
        <w:instrText>","non-dropping-particle":"","parse-names":false,"suffix":""},{"dropping-particle":"","family":"Hiramoto","given":"Takuya","non-dropping-particle":"","parse-names":false,"suffix":""},{"dropping-particle":"","family":"Onumata","given":"Yasushi","non-dropping-particle":"","parse-names":false,"suffix":""},{"dropping-particle":"","family":"Manabe","given":"Yoshitaka","non-dropping-particle":"","parse-names":false,"suffix":""},{"dropping-particle":"","family":"Takaba","given":"Hiromitsu","non-dropping-particle":"","parse-names":false,"suffix":""},{"dropping-particle":"","family":"Corporation","given":"Energy","non-dropping-particle":"","parse-names":false,"suffix":""},{"dropping-particle":"","family":"Energy","given":"Adsorption","non-dropping-particle":"","parse-names":false,"suffix":""},{"dropping-particle":"","family":"Flory","given":"P J","non-dropping-particle":"","parse-names":false,"suffix":""},{"dropping-particle":"","family":"Æ","given":"Ì","non-dropping-particle":"","parse-names":false,"suffix":""},{"dropping-particle":"","family":"Sato","given":"Takahiro","non-dropping-particle":"","parse-names":false,"suffix":""},{"dropping-particle":"","family":"Geometry","given":"Riemannian","non-dropping-particle":"","parse-names":false,"suffix":""},{"dropping-particle":"","family":"Analysis","given":"Geometric","non-dropping-particle":"","parse-names":false,"suffix":""},{"dropping-particle":"","family":"Muraki","given":"M.","non-dropping-particle":"","parse-names":false,"suffix":""},{"dropping-particle":"","family":"Nakamura","given":"K.","non-dropping-particle":"","parse-names":false,"suffix":""},{"dropping-particle":"","family":"Geometry","given":"Riemannian","non-dropping-particle":"","parse-names":false,"suffix":""},{"dropping-particle":"","family":"Analysis","given":"Geometric","non-dropping-particle":"","parse-names":false,"suffix":""}],"container-title":"Proceedings of the Institution of Mechanical Engineers, Part J: Journal of Engineering Tribology","id":"ITEM-1","issue":"11","issued":{"date-parts":[["2019"]]},"page":"122-130","title":"Socioscientific Issues as a Vehicle for Promoting Character and Values for Global Citizens","type":"article-journal","volume":"224"},"uris":["http://www.mendeley.com/documents/?uuid=f9742a70-a271-4eb7-a453-927b9fd50732"]}],"mendeley":{"formattedCitation":"(Ma et al. 2019)","plainTextFormattedCitation":"(Ma et al. 2019)","previouslyFormattedCitation":"(Ma et al. 2019)"},"properties":{"noteIndex":0},"schema":"https://github.com/citation-style-language/schema/raw/master/csl-citation.json"}</w:instrText>
      </w:r>
      <w:r w:rsidR="007E5A21" w:rsidRPr="00EA4042">
        <w:rPr>
          <w:b w:val="0"/>
          <w:bCs w:val="0"/>
          <w:lang w:val="id-ID"/>
        </w:rPr>
        <w:fldChar w:fldCharType="separate"/>
      </w:r>
      <w:r w:rsidR="007E5A21" w:rsidRPr="00EA4042">
        <w:rPr>
          <w:b w:val="0"/>
          <w:bCs w:val="0"/>
          <w:lang w:val="id-ID"/>
        </w:rPr>
        <w:t>(Ma et al. 2019)</w:t>
      </w:r>
      <w:r w:rsidR="007E5A21" w:rsidRPr="00EA4042">
        <w:rPr>
          <w:b w:val="0"/>
          <w:bCs w:val="0"/>
          <w:lang w:val="id-ID"/>
        </w:rPr>
        <w:fldChar w:fldCharType="end"/>
      </w:r>
      <w:r w:rsidR="00BD73CF" w:rsidRPr="00EA4042">
        <w:rPr>
          <w:b w:val="0"/>
          <w:bCs w:val="0"/>
          <w:lang w:val="id-ID"/>
        </w:rPr>
        <w:t>.</w:t>
      </w:r>
    </w:p>
    <w:p w14:paraId="181794A4" w14:textId="3B923CF4" w:rsidR="00E25528" w:rsidRPr="000654ED" w:rsidRDefault="00F76B4B" w:rsidP="000654ED">
      <w:pPr>
        <w:pStyle w:val="NoSpacing"/>
        <w:spacing w:line="480" w:lineRule="auto"/>
        <w:ind w:firstLine="709"/>
        <w:rPr>
          <w:b w:val="0"/>
          <w:bCs w:val="0"/>
          <w:lang w:val="en-US"/>
        </w:rPr>
      </w:pPr>
      <w:r w:rsidRPr="00EA4042">
        <w:rPr>
          <w:b w:val="0"/>
          <w:bCs w:val="0"/>
          <w:lang w:val="id-ID"/>
        </w:rPr>
        <w:t xml:space="preserve">Fenomena alam </w:t>
      </w:r>
      <w:r w:rsidR="00A12E92" w:rsidRPr="00EA4042">
        <w:rPr>
          <w:b w:val="0"/>
          <w:bCs w:val="0"/>
          <w:lang w:val="id-ID"/>
        </w:rPr>
        <w:t xml:space="preserve">juga </w:t>
      </w:r>
      <w:r w:rsidR="00D51C76" w:rsidRPr="00EA4042">
        <w:rPr>
          <w:b w:val="0"/>
          <w:bCs w:val="0"/>
          <w:lang w:val="id-ID"/>
        </w:rPr>
        <w:t xml:space="preserve">biasanya </w:t>
      </w:r>
      <w:r w:rsidRPr="00EA4042">
        <w:rPr>
          <w:b w:val="0"/>
          <w:bCs w:val="0"/>
          <w:lang w:val="id-ID"/>
        </w:rPr>
        <w:t xml:space="preserve">berkaitan dengan </w:t>
      </w:r>
      <w:r w:rsidR="00D51C76" w:rsidRPr="00EA4042">
        <w:rPr>
          <w:b w:val="0"/>
          <w:bCs w:val="0"/>
          <w:lang w:val="id-ID"/>
        </w:rPr>
        <w:t xml:space="preserve">hal-hal maupun </w:t>
      </w:r>
      <w:r w:rsidR="00EF071C" w:rsidRPr="00EA4042">
        <w:rPr>
          <w:b w:val="0"/>
          <w:bCs w:val="0"/>
          <w:lang w:val="id-ID"/>
        </w:rPr>
        <w:t xml:space="preserve">masalah </w:t>
      </w:r>
      <w:r w:rsidR="00D51C76" w:rsidRPr="00EA4042">
        <w:rPr>
          <w:b w:val="0"/>
          <w:bCs w:val="0"/>
          <w:lang w:val="id-ID"/>
        </w:rPr>
        <w:t xml:space="preserve">yang terjadi di </w:t>
      </w:r>
      <w:r w:rsidR="00EF071C" w:rsidRPr="00EA4042">
        <w:rPr>
          <w:b w:val="0"/>
          <w:bCs w:val="0"/>
          <w:lang w:val="id-ID"/>
        </w:rPr>
        <w:t>sekitar</w:t>
      </w:r>
      <w:r w:rsidR="00D51C76" w:rsidRPr="00EA4042">
        <w:rPr>
          <w:b w:val="0"/>
          <w:bCs w:val="0"/>
          <w:lang w:val="id-ID"/>
        </w:rPr>
        <w:t>,</w:t>
      </w:r>
      <w:r w:rsidR="00EF071C" w:rsidRPr="00EA4042">
        <w:rPr>
          <w:b w:val="0"/>
          <w:bCs w:val="0"/>
          <w:lang w:val="id-ID"/>
        </w:rPr>
        <w:t xml:space="preserve"> </w:t>
      </w:r>
      <w:r w:rsidR="00D51C76" w:rsidRPr="00EA4042">
        <w:rPr>
          <w:b w:val="0"/>
          <w:bCs w:val="0"/>
          <w:lang w:val="id-ID"/>
        </w:rPr>
        <w:t>yang</w:t>
      </w:r>
      <w:r w:rsidRPr="00EA4042">
        <w:rPr>
          <w:b w:val="0"/>
          <w:bCs w:val="0"/>
          <w:lang w:val="id-ID"/>
        </w:rPr>
        <w:t xml:space="preserve"> semakin kompleks</w:t>
      </w:r>
      <w:r w:rsidR="00D51C76" w:rsidRPr="00EA4042">
        <w:rPr>
          <w:b w:val="0"/>
          <w:bCs w:val="0"/>
          <w:lang w:val="id-ID"/>
        </w:rPr>
        <w:t xml:space="preserve">, sehingga </w:t>
      </w:r>
      <w:r w:rsidRPr="00EA4042">
        <w:rPr>
          <w:b w:val="0"/>
          <w:bCs w:val="0"/>
          <w:lang w:val="id-ID"/>
        </w:rPr>
        <w:t xml:space="preserve">manusia </w:t>
      </w:r>
      <w:r w:rsidR="00D51C76" w:rsidRPr="00EA4042">
        <w:rPr>
          <w:b w:val="0"/>
          <w:bCs w:val="0"/>
          <w:lang w:val="id-ID"/>
        </w:rPr>
        <w:t xml:space="preserve">saat ini </w:t>
      </w:r>
      <w:r w:rsidRPr="00EA4042">
        <w:rPr>
          <w:b w:val="0"/>
          <w:bCs w:val="0"/>
          <w:lang w:val="id-ID"/>
        </w:rPr>
        <w:t xml:space="preserve">dihadapkan </w:t>
      </w:r>
      <w:r w:rsidR="00D51C76" w:rsidRPr="00EA4042">
        <w:rPr>
          <w:b w:val="0"/>
          <w:bCs w:val="0"/>
          <w:lang w:val="id-ID"/>
        </w:rPr>
        <w:t>dengan</w:t>
      </w:r>
      <w:r w:rsidRPr="00EA4042">
        <w:rPr>
          <w:b w:val="0"/>
          <w:bCs w:val="0"/>
          <w:lang w:val="id-ID"/>
        </w:rPr>
        <w:t xml:space="preserve"> </w:t>
      </w:r>
      <w:r w:rsidR="002F7D61" w:rsidRPr="00EA4042">
        <w:rPr>
          <w:b w:val="0"/>
          <w:bCs w:val="0"/>
          <w:lang w:val="id-ID"/>
        </w:rPr>
        <w:t xml:space="preserve">berbagai </w:t>
      </w:r>
      <w:r w:rsidRPr="00EA4042">
        <w:rPr>
          <w:b w:val="0"/>
          <w:bCs w:val="0"/>
          <w:lang w:val="id-ID"/>
        </w:rPr>
        <w:t>permasalahan</w:t>
      </w:r>
      <w:r w:rsidR="00D51C76" w:rsidRPr="00EA4042">
        <w:rPr>
          <w:b w:val="0"/>
          <w:bCs w:val="0"/>
          <w:lang w:val="id-ID"/>
        </w:rPr>
        <w:t>-permasalahan yang terjadi di</w:t>
      </w:r>
      <w:r w:rsidRPr="00EA4042">
        <w:rPr>
          <w:b w:val="0"/>
          <w:bCs w:val="0"/>
          <w:lang w:val="id-ID"/>
        </w:rPr>
        <w:t xml:space="preserve"> lingkungan </w:t>
      </w:r>
      <w:r w:rsidR="00D51C76" w:rsidRPr="00EA4042">
        <w:rPr>
          <w:b w:val="0"/>
          <w:bCs w:val="0"/>
          <w:lang w:val="id-ID"/>
        </w:rPr>
        <w:t xml:space="preserve">sekitar, misalnya </w:t>
      </w:r>
      <w:r w:rsidRPr="00EA4042">
        <w:rPr>
          <w:b w:val="0"/>
          <w:bCs w:val="0"/>
          <w:lang w:val="id-ID"/>
        </w:rPr>
        <w:t xml:space="preserve">seperti global warming, </w:t>
      </w:r>
      <w:r w:rsidR="00D51C76" w:rsidRPr="00EA4042">
        <w:rPr>
          <w:b w:val="0"/>
          <w:bCs w:val="0"/>
          <w:lang w:val="id-ID"/>
        </w:rPr>
        <w:t>mencairnya gletser, menipisnya</w:t>
      </w:r>
      <w:r w:rsidRPr="00EA4042">
        <w:rPr>
          <w:b w:val="0"/>
          <w:bCs w:val="0"/>
          <w:lang w:val="id-ID"/>
        </w:rPr>
        <w:t xml:space="preserve"> lapisan ozon, polusi air</w:t>
      </w:r>
      <w:r w:rsidR="00815CAD" w:rsidRPr="00EA4042">
        <w:rPr>
          <w:b w:val="0"/>
          <w:bCs w:val="0"/>
          <w:lang w:val="id-ID"/>
        </w:rPr>
        <w:t xml:space="preserve">, polusi </w:t>
      </w:r>
      <w:r w:rsidR="00D51C76" w:rsidRPr="00EA4042">
        <w:rPr>
          <w:b w:val="0"/>
          <w:bCs w:val="0"/>
          <w:lang w:val="id-ID"/>
        </w:rPr>
        <w:t>udara</w:t>
      </w:r>
      <w:r w:rsidRPr="00EA4042">
        <w:rPr>
          <w:b w:val="0"/>
          <w:bCs w:val="0"/>
          <w:lang w:val="id-ID"/>
        </w:rPr>
        <w:t xml:space="preserve">, serta </w:t>
      </w:r>
      <w:r w:rsidR="00D51C76" w:rsidRPr="00EA4042">
        <w:rPr>
          <w:b w:val="0"/>
          <w:bCs w:val="0"/>
          <w:lang w:val="id-ID"/>
        </w:rPr>
        <w:t xml:space="preserve">berbagai macam </w:t>
      </w:r>
      <w:r w:rsidR="00815CAD" w:rsidRPr="00EA4042">
        <w:rPr>
          <w:b w:val="0"/>
          <w:bCs w:val="0"/>
          <w:lang w:val="id-ID"/>
        </w:rPr>
        <w:t>permasalahan</w:t>
      </w:r>
      <w:r w:rsidRPr="00EA4042">
        <w:rPr>
          <w:b w:val="0"/>
          <w:bCs w:val="0"/>
          <w:lang w:val="id-ID"/>
        </w:rPr>
        <w:t xml:space="preserve"> </w:t>
      </w:r>
      <w:r w:rsidR="00815CAD" w:rsidRPr="00EA4042">
        <w:rPr>
          <w:b w:val="0"/>
          <w:bCs w:val="0"/>
          <w:lang w:val="id-ID"/>
        </w:rPr>
        <w:t>yang terjadi di masyarakat</w:t>
      </w:r>
      <w:r w:rsidR="00D51C76" w:rsidRPr="00EA4042">
        <w:rPr>
          <w:b w:val="0"/>
          <w:bCs w:val="0"/>
          <w:lang w:val="id-ID"/>
        </w:rPr>
        <w:t>, misalnya</w:t>
      </w:r>
      <w:r w:rsidRPr="00EA4042">
        <w:rPr>
          <w:b w:val="0"/>
          <w:bCs w:val="0"/>
          <w:lang w:val="id-ID"/>
        </w:rPr>
        <w:t xml:space="preserve"> kri</w:t>
      </w:r>
      <w:r w:rsidR="00B0699A" w:rsidRPr="00EA4042">
        <w:rPr>
          <w:b w:val="0"/>
          <w:bCs w:val="0"/>
          <w:lang w:val="id-ID"/>
        </w:rPr>
        <w:t>s</w:t>
      </w:r>
      <w:r w:rsidRPr="00EA4042">
        <w:rPr>
          <w:b w:val="0"/>
          <w:bCs w:val="0"/>
          <w:lang w:val="id-ID"/>
        </w:rPr>
        <w:t xml:space="preserve">is ekonomi </w:t>
      </w:r>
      <w:r w:rsidR="00815CAD" w:rsidRPr="00EA4042">
        <w:rPr>
          <w:b w:val="0"/>
          <w:bCs w:val="0"/>
          <w:lang w:val="id-ID"/>
        </w:rPr>
        <w:t>pada</w:t>
      </w:r>
      <w:r w:rsidRPr="00EA4042">
        <w:rPr>
          <w:b w:val="0"/>
          <w:bCs w:val="0"/>
          <w:lang w:val="id-ID"/>
        </w:rPr>
        <w:t xml:space="preserve"> </w:t>
      </w:r>
      <w:r w:rsidR="00C17D54" w:rsidRPr="00EA4042">
        <w:rPr>
          <w:b w:val="0"/>
          <w:bCs w:val="0"/>
          <w:lang w:val="id-ID"/>
        </w:rPr>
        <w:t xml:space="preserve">beberapa </w:t>
      </w:r>
      <w:r w:rsidR="00D51C76" w:rsidRPr="00EA4042">
        <w:rPr>
          <w:b w:val="0"/>
          <w:bCs w:val="0"/>
          <w:lang w:val="id-ID"/>
        </w:rPr>
        <w:t>negara,</w:t>
      </w:r>
      <w:r w:rsidRPr="00EA4042">
        <w:rPr>
          <w:b w:val="0"/>
          <w:bCs w:val="0"/>
          <w:lang w:val="id-ID"/>
        </w:rPr>
        <w:t xml:space="preserve"> sehingga </w:t>
      </w:r>
      <w:r w:rsidR="00D51C76" w:rsidRPr="00EA4042">
        <w:rPr>
          <w:b w:val="0"/>
          <w:bCs w:val="0"/>
          <w:lang w:val="id-ID"/>
        </w:rPr>
        <w:t>menyebabkan semakin banyaknya</w:t>
      </w:r>
      <w:r w:rsidRPr="00EA4042">
        <w:rPr>
          <w:b w:val="0"/>
          <w:bCs w:val="0"/>
          <w:lang w:val="id-ID"/>
        </w:rPr>
        <w:t xml:space="preserve"> kemiskinan </w:t>
      </w:r>
      <w:r w:rsidR="00D51C76" w:rsidRPr="00EA4042">
        <w:rPr>
          <w:b w:val="0"/>
          <w:bCs w:val="0"/>
          <w:lang w:val="id-ID"/>
        </w:rPr>
        <w:t xml:space="preserve">yang terjadi di masyarakat, bahkan </w:t>
      </w:r>
      <w:r w:rsidR="00B0699A" w:rsidRPr="00EA4042">
        <w:rPr>
          <w:b w:val="0"/>
          <w:bCs w:val="0"/>
          <w:lang w:val="id-ID"/>
        </w:rPr>
        <w:t>terjadi juga</w:t>
      </w:r>
      <w:r w:rsidRPr="00EA4042">
        <w:rPr>
          <w:b w:val="0"/>
          <w:bCs w:val="0"/>
          <w:lang w:val="id-ID"/>
        </w:rPr>
        <w:t xml:space="preserve"> krisis keragaman hayati</w:t>
      </w:r>
      <w:r w:rsidR="00D51C76" w:rsidRPr="00EA4042">
        <w:rPr>
          <w:b w:val="0"/>
          <w:bCs w:val="0"/>
          <w:lang w:val="id-ID"/>
        </w:rPr>
        <w:t xml:space="preserve"> di sekitar</w:t>
      </w:r>
      <w:r w:rsidRPr="00EA4042">
        <w:rPr>
          <w:b w:val="0"/>
          <w:bCs w:val="0"/>
          <w:lang w:val="id-ID"/>
        </w:rPr>
        <w:t xml:space="preserve"> </w:t>
      </w:r>
      <w:r w:rsidR="007D53AE" w:rsidRPr="00EA4042">
        <w:rPr>
          <w:b w:val="0"/>
          <w:bCs w:val="0"/>
          <w:lang w:val="id-ID"/>
        </w:rPr>
        <w:fldChar w:fldCharType="begin" w:fldLock="1"/>
      </w:r>
      <w:r w:rsidR="007D53AE" w:rsidRPr="00EA4042">
        <w:rPr>
          <w:b w:val="0"/>
          <w:bCs w:val="0"/>
          <w:lang w:val="id-ID"/>
        </w:rPr>
        <w:instrText>ADDIN CSL_CITATION {"citationItems":[{"id":"ITEM-1","itemData":{"abstract":"Indonesia merupakan negara berkembang (Developing Country) yang sedang aktif melakukan pembangunan nasional dari berbagai sektor. Pembangunan ini tidak lain memberikan dampak positif maupun dampak negatif. Dampak positifnya adalah pembangunan di Indonesia sudah cukup baik dapat dilihat dari perbaikan dalam sektor ekonomi, pendidikan, sarana prasana, dan lain sebagainya. Namun, dampak negatif justru datang pada sektor lingkungan hidup. Mengembangkan masyarakat berkarakter peduli lingkungan dimungkinkan dapat efektif melalui pendidikan lingkungan di sekolah. Sebagai tempat belajar, sekolah memiliki peran khusus untuk bermain; sekolah dapat membantu siswa untuk memahami dampak perilaku manusia di bumi ini. Program Adiwiyata dilaksanakan guna mewujudkan warga sekolah yang bertanggung jawab dalam upaya perlindungan dan pengelolaan lingkungan hidup melalui tata kelola sekolah yang baik untuk mendukung pembangunan berkelanjutan. Program Pendidikan Karakter menggabungkan pembelajaran dan tindakan seperti halnya yang telah di programkan pada sekolah SD, SMP, dan SMK yang saat ini digalakkan di kota Malang, cara inilah untuk menangani isu global yang efektif untuk mengubah perilaku. tantangan ini harus dijawab dengan pembangunan di berbagai bidang dengan pendekatan berkelanjutan (sustainable). Penanaman Penanaman nilai berkelanjutan ini harus diperkenalkan sejak dini, salah satu caranya adalah dengan memperkenalkan ESD (education for sustainable development) di persekolahan, dengan harapan peserta didik memiliki nilai-nilai keberlanjutan sehingga mampu mempertahankan kelestarian lingkungan alam, sosial dan budaya. Kata","author":[{"dropping-particle":"","family":"Syakur","given":"","non-dropping-particle":"","parse-names":false,"suffix":""}],"container-title":"Eduscience","id":"ITEM-1","issue":"1","issued":{"date-parts":[["2017"]]},"page":"37-47","title":"Education for Sustainable Development (ESD) sebagai Respon dari Isu Tantangan Global melalui Pendidikan Berkarakter dan Berwawasan Lingkungan yang Diterapkan pada Sekolah Dasar, Sekolah Menengah dan Kejuruan di Kota Malang","type":"article-journal","volume":"1"},"uris":["http://www.mendeley.com/documents/?uuid=679b3f07-ef82-4bb4-bf37-5fea6d356daf"]}],"mendeley":{"formattedCitation":"(Syakur 2017)","manualFormatting":"(Syakur, 2017)","plainTextFormattedCitation":"(Syakur 2017)","previouslyFormattedCitation":"(Syakur 2017)"},"properties":{"noteIndex":0},"schema":"https://github.com/citation-style-language/schema/raw/master/csl-citation.json"}</w:instrText>
      </w:r>
      <w:r w:rsidR="007D53AE" w:rsidRPr="00EA4042">
        <w:rPr>
          <w:b w:val="0"/>
          <w:bCs w:val="0"/>
          <w:lang w:val="id-ID"/>
        </w:rPr>
        <w:fldChar w:fldCharType="separate"/>
      </w:r>
      <w:r w:rsidR="007D53AE" w:rsidRPr="00EA4042">
        <w:rPr>
          <w:b w:val="0"/>
          <w:bCs w:val="0"/>
          <w:lang w:val="id-ID"/>
        </w:rPr>
        <w:t>(Syakur, 2017)</w:t>
      </w:r>
      <w:r w:rsidR="007D53AE" w:rsidRPr="00EA4042">
        <w:rPr>
          <w:b w:val="0"/>
          <w:bCs w:val="0"/>
          <w:lang w:val="id-ID"/>
        </w:rPr>
        <w:fldChar w:fldCharType="end"/>
      </w:r>
      <w:r w:rsidRPr="00EA4042">
        <w:rPr>
          <w:b w:val="0"/>
          <w:bCs w:val="0"/>
          <w:lang w:val="id-ID"/>
        </w:rPr>
        <w:t xml:space="preserve">. </w:t>
      </w:r>
      <w:r w:rsidR="00591E33">
        <w:rPr>
          <w:b w:val="0"/>
          <w:bCs w:val="0"/>
          <w:lang w:val="en-US"/>
        </w:rPr>
        <w:t>H</w:t>
      </w:r>
      <w:r w:rsidR="00B0699A" w:rsidRPr="00EA4042">
        <w:rPr>
          <w:b w:val="0"/>
          <w:bCs w:val="0"/>
          <w:lang w:val="id-ID"/>
        </w:rPr>
        <w:t>al-hal tersebut tentunya</w:t>
      </w:r>
      <w:r w:rsidRPr="00EA4042">
        <w:rPr>
          <w:b w:val="0"/>
          <w:bCs w:val="0"/>
          <w:lang w:val="id-ID"/>
        </w:rPr>
        <w:t xml:space="preserve"> berkaitan dengan </w:t>
      </w:r>
      <w:r w:rsidRPr="00EA4042">
        <w:rPr>
          <w:b w:val="0"/>
          <w:bCs w:val="0"/>
          <w:i/>
          <w:iCs/>
          <w:lang w:val="id-ID"/>
        </w:rPr>
        <w:t>scientific issues</w:t>
      </w:r>
      <w:r w:rsidR="00B0699A" w:rsidRPr="00EA4042">
        <w:rPr>
          <w:b w:val="0"/>
          <w:bCs w:val="0"/>
          <w:lang w:val="id-ID"/>
        </w:rPr>
        <w:t xml:space="preserve"> yang merupakan</w:t>
      </w:r>
      <w:r w:rsidR="003B557A" w:rsidRPr="00EA4042">
        <w:rPr>
          <w:b w:val="0"/>
          <w:bCs w:val="0"/>
          <w:lang w:val="id-ID"/>
        </w:rPr>
        <w:t xml:space="preserve"> representasi dari </w:t>
      </w:r>
      <w:r w:rsidR="00B0699A" w:rsidRPr="00EA4042">
        <w:rPr>
          <w:b w:val="0"/>
          <w:bCs w:val="0"/>
          <w:lang w:val="id-ID"/>
        </w:rPr>
        <w:t xml:space="preserve">berbagai macam </w:t>
      </w:r>
      <w:r w:rsidR="003B557A" w:rsidRPr="00EA4042">
        <w:rPr>
          <w:b w:val="0"/>
          <w:bCs w:val="0"/>
          <w:lang w:val="id-ID"/>
        </w:rPr>
        <w:t xml:space="preserve">isu </w:t>
      </w:r>
      <w:r w:rsidR="00B0699A" w:rsidRPr="00EA4042">
        <w:rPr>
          <w:b w:val="0"/>
          <w:bCs w:val="0"/>
          <w:lang w:val="id-ID"/>
        </w:rPr>
        <w:t xml:space="preserve">di </w:t>
      </w:r>
      <w:r w:rsidR="003B557A" w:rsidRPr="00EA4042">
        <w:rPr>
          <w:b w:val="0"/>
          <w:bCs w:val="0"/>
          <w:lang w:val="id-ID"/>
        </w:rPr>
        <w:t xml:space="preserve">masyarakat </w:t>
      </w:r>
      <w:r w:rsidR="00B0699A" w:rsidRPr="00EA4042">
        <w:rPr>
          <w:b w:val="0"/>
          <w:bCs w:val="0"/>
          <w:lang w:val="id-ID"/>
        </w:rPr>
        <w:t xml:space="preserve">sekitar, </w:t>
      </w:r>
      <w:r w:rsidR="003B557A" w:rsidRPr="00EA4042">
        <w:rPr>
          <w:b w:val="0"/>
          <w:bCs w:val="0"/>
          <w:lang w:val="id-ID"/>
        </w:rPr>
        <w:t xml:space="preserve">yang </w:t>
      </w:r>
      <w:r w:rsidR="001A28B8" w:rsidRPr="00EA4042">
        <w:rPr>
          <w:b w:val="0"/>
          <w:bCs w:val="0"/>
          <w:lang w:val="id-ID"/>
        </w:rPr>
        <w:t>berhubungan</w:t>
      </w:r>
      <w:r w:rsidR="00B0699A" w:rsidRPr="00EA4042">
        <w:rPr>
          <w:b w:val="0"/>
          <w:bCs w:val="0"/>
          <w:lang w:val="id-ID"/>
        </w:rPr>
        <w:t xml:space="preserve"> juga </w:t>
      </w:r>
      <w:r w:rsidR="001A28B8" w:rsidRPr="00EA4042">
        <w:rPr>
          <w:b w:val="0"/>
          <w:bCs w:val="0"/>
          <w:lang w:val="id-ID"/>
        </w:rPr>
        <w:t>dalam</w:t>
      </w:r>
      <w:r w:rsidR="003B557A" w:rsidRPr="00EA4042">
        <w:rPr>
          <w:b w:val="0"/>
          <w:bCs w:val="0"/>
          <w:lang w:val="id-ID"/>
        </w:rPr>
        <w:t xml:space="preserve"> sains. </w:t>
      </w:r>
      <w:r w:rsidR="00B0699A" w:rsidRPr="00EA4042">
        <w:rPr>
          <w:b w:val="0"/>
          <w:bCs w:val="0"/>
          <w:i/>
          <w:iCs/>
          <w:lang w:val="id-ID"/>
        </w:rPr>
        <w:t>Scientific issues</w:t>
      </w:r>
      <w:r w:rsidR="00B0699A" w:rsidRPr="00EA4042">
        <w:rPr>
          <w:b w:val="0"/>
          <w:bCs w:val="0"/>
          <w:lang w:val="id-ID"/>
        </w:rPr>
        <w:t xml:space="preserve"> juga memiliki</w:t>
      </w:r>
      <w:r w:rsidR="003B557A" w:rsidRPr="00EA4042">
        <w:rPr>
          <w:b w:val="0"/>
          <w:bCs w:val="0"/>
          <w:lang w:val="id-ID"/>
        </w:rPr>
        <w:t xml:space="preserve"> peran </w:t>
      </w:r>
      <w:r w:rsidR="00B0699A" w:rsidRPr="00EA4042">
        <w:rPr>
          <w:b w:val="0"/>
          <w:bCs w:val="0"/>
          <w:lang w:val="id-ID"/>
        </w:rPr>
        <w:t>bagi</w:t>
      </w:r>
      <w:r w:rsidR="003B557A" w:rsidRPr="00EA4042">
        <w:rPr>
          <w:b w:val="0"/>
          <w:bCs w:val="0"/>
          <w:lang w:val="id-ID"/>
        </w:rPr>
        <w:t xml:space="preserve"> peserta didik untuk </w:t>
      </w:r>
      <w:r w:rsidR="00B0699A" w:rsidRPr="00EA4042">
        <w:rPr>
          <w:b w:val="0"/>
          <w:bCs w:val="0"/>
          <w:lang w:val="id-ID"/>
        </w:rPr>
        <w:t xml:space="preserve">melatih </w:t>
      </w:r>
      <w:r w:rsidR="003B557A" w:rsidRPr="00EA4042">
        <w:rPr>
          <w:b w:val="0"/>
          <w:bCs w:val="0"/>
          <w:lang w:val="id-ID"/>
        </w:rPr>
        <w:t xml:space="preserve">berpikir seperti </w:t>
      </w:r>
      <w:r w:rsidR="00B0699A" w:rsidRPr="00EA4042">
        <w:rPr>
          <w:b w:val="0"/>
          <w:bCs w:val="0"/>
          <w:lang w:val="id-ID"/>
        </w:rPr>
        <w:t xml:space="preserve">para </w:t>
      </w:r>
      <w:r w:rsidR="003B557A" w:rsidRPr="00EA4042">
        <w:rPr>
          <w:b w:val="0"/>
          <w:bCs w:val="0"/>
          <w:lang w:val="id-ID"/>
        </w:rPr>
        <w:t xml:space="preserve">ilmuan </w:t>
      </w:r>
      <w:r w:rsidR="00B0699A" w:rsidRPr="00EA4042">
        <w:rPr>
          <w:b w:val="0"/>
          <w:bCs w:val="0"/>
          <w:lang w:val="id-ID"/>
        </w:rPr>
        <w:t xml:space="preserve">untuk </w:t>
      </w:r>
      <w:r w:rsidR="001A28B8" w:rsidRPr="00EA4042">
        <w:rPr>
          <w:b w:val="0"/>
          <w:bCs w:val="0"/>
          <w:lang w:val="id-ID"/>
        </w:rPr>
        <w:t>mengatasi masalah-masalah</w:t>
      </w:r>
      <w:r w:rsidR="003B557A" w:rsidRPr="00EA4042">
        <w:rPr>
          <w:b w:val="0"/>
          <w:bCs w:val="0"/>
          <w:lang w:val="id-ID"/>
        </w:rPr>
        <w:t xml:space="preserve"> di</w:t>
      </w:r>
      <w:r w:rsidR="00B0699A" w:rsidRPr="00EA4042">
        <w:rPr>
          <w:b w:val="0"/>
          <w:bCs w:val="0"/>
          <w:lang w:val="id-ID"/>
        </w:rPr>
        <w:t xml:space="preserve"> </w:t>
      </w:r>
      <w:r w:rsidR="001A28B8" w:rsidRPr="00EA4042">
        <w:rPr>
          <w:b w:val="0"/>
          <w:bCs w:val="0"/>
          <w:lang w:val="id-ID"/>
        </w:rPr>
        <w:t>lingkungan</w:t>
      </w:r>
      <w:r w:rsidR="003B557A" w:rsidRPr="00EA4042">
        <w:rPr>
          <w:b w:val="0"/>
          <w:bCs w:val="0"/>
          <w:lang w:val="id-ID"/>
        </w:rPr>
        <w:t xml:space="preserve"> </w:t>
      </w:r>
      <w:r w:rsidR="00B0699A" w:rsidRPr="00EA4042">
        <w:rPr>
          <w:b w:val="0"/>
          <w:bCs w:val="0"/>
          <w:lang w:val="id-ID"/>
        </w:rPr>
        <w:t>sekitar</w:t>
      </w:r>
      <w:r w:rsidR="009605A1">
        <w:rPr>
          <w:b w:val="0"/>
          <w:bCs w:val="0"/>
          <w:lang w:val="en-US"/>
        </w:rPr>
        <w:t xml:space="preserve"> </w:t>
      </w:r>
      <w:proofErr w:type="spellStart"/>
      <w:r w:rsidR="009605A1">
        <w:rPr>
          <w:b w:val="0"/>
          <w:bCs w:val="0"/>
          <w:lang w:val="en-US"/>
        </w:rPr>
        <w:t>serta</w:t>
      </w:r>
      <w:proofErr w:type="spellEnd"/>
      <w:r w:rsidR="009605A1">
        <w:rPr>
          <w:b w:val="0"/>
          <w:bCs w:val="0"/>
          <w:lang w:val="en-US"/>
        </w:rPr>
        <w:t xml:space="preserve"> </w:t>
      </w:r>
      <w:proofErr w:type="spellStart"/>
      <w:r w:rsidR="009605A1">
        <w:rPr>
          <w:b w:val="0"/>
          <w:bCs w:val="0"/>
        </w:rPr>
        <w:t>bermanfaat</w:t>
      </w:r>
      <w:proofErr w:type="spellEnd"/>
      <w:r w:rsidR="009605A1" w:rsidRPr="009605A1">
        <w:rPr>
          <w:b w:val="0"/>
          <w:bCs w:val="0"/>
        </w:rPr>
        <w:t xml:space="preserve"> </w:t>
      </w:r>
      <w:proofErr w:type="spellStart"/>
      <w:r w:rsidR="009605A1" w:rsidRPr="009605A1">
        <w:rPr>
          <w:b w:val="0"/>
          <w:bCs w:val="0"/>
        </w:rPr>
        <w:t>untuk</w:t>
      </w:r>
      <w:proofErr w:type="spellEnd"/>
      <w:r w:rsidR="009605A1" w:rsidRPr="009605A1">
        <w:rPr>
          <w:b w:val="0"/>
          <w:bCs w:val="0"/>
        </w:rPr>
        <w:t xml:space="preserve"> </w:t>
      </w:r>
      <w:proofErr w:type="spellStart"/>
      <w:r w:rsidR="009605A1" w:rsidRPr="009605A1">
        <w:rPr>
          <w:b w:val="0"/>
          <w:bCs w:val="0"/>
        </w:rPr>
        <w:t>menciptakan</w:t>
      </w:r>
      <w:proofErr w:type="spellEnd"/>
      <w:r w:rsidR="009605A1" w:rsidRPr="009605A1">
        <w:rPr>
          <w:b w:val="0"/>
          <w:bCs w:val="0"/>
        </w:rPr>
        <w:t xml:space="preserve"> </w:t>
      </w:r>
      <w:proofErr w:type="spellStart"/>
      <w:r w:rsidR="009605A1" w:rsidRPr="009605A1">
        <w:rPr>
          <w:b w:val="0"/>
          <w:bCs w:val="0"/>
        </w:rPr>
        <w:t>pengalaman</w:t>
      </w:r>
      <w:proofErr w:type="spellEnd"/>
      <w:r w:rsidR="009605A1" w:rsidRPr="009605A1">
        <w:rPr>
          <w:b w:val="0"/>
          <w:bCs w:val="0"/>
        </w:rPr>
        <w:t xml:space="preserve"> </w:t>
      </w:r>
      <w:proofErr w:type="spellStart"/>
      <w:r w:rsidR="009605A1" w:rsidRPr="009605A1">
        <w:rPr>
          <w:b w:val="0"/>
          <w:bCs w:val="0"/>
        </w:rPr>
        <w:t>belajar</w:t>
      </w:r>
      <w:proofErr w:type="spellEnd"/>
      <w:r w:rsidR="009605A1" w:rsidRPr="009605A1">
        <w:rPr>
          <w:b w:val="0"/>
          <w:bCs w:val="0"/>
        </w:rPr>
        <w:t xml:space="preserve"> yang </w:t>
      </w:r>
      <w:proofErr w:type="spellStart"/>
      <w:r w:rsidR="009605A1" w:rsidRPr="009605A1">
        <w:rPr>
          <w:b w:val="0"/>
          <w:bCs w:val="0"/>
        </w:rPr>
        <w:t>bermakna</w:t>
      </w:r>
      <w:proofErr w:type="spellEnd"/>
      <w:r w:rsidR="009605A1" w:rsidRPr="009605A1">
        <w:rPr>
          <w:b w:val="0"/>
          <w:bCs w:val="0"/>
        </w:rPr>
        <w:t xml:space="preserve"> </w:t>
      </w:r>
      <w:proofErr w:type="spellStart"/>
      <w:r w:rsidR="009605A1" w:rsidRPr="009605A1">
        <w:rPr>
          <w:b w:val="0"/>
          <w:bCs w:val="0"/>
        </w:rPr>
        <w:t>bagi</w:t>
      </w:r>
      <w:proofErr w:type="spellEnd"/>
      <w:r w:rsidR="009605A1" w:rsidRPr="009605A1">
        <w:rPr>
          <w:b w:val="0"/>
          <w:bCs w:val="0"/>
        </w:rPr>
        <w:t xml:space="preserve"> </w:t>
      </w:r>
      <w:proofErr w:type="spellStart"/>
      <w:r w:rsidR="000654ED">
        <w:rPr>
          <w:b w:val="0"/>
          <w:bCs w:val="0"/>
        </w:rPr>
        <w:t>peserta</w:t>
      </w:r>
      <w:proofErr w:type="spellEnd"/>
      <w:r w:rsidR="000654ED">
        <w:rPr>
          <w:b w:val="0"/>
          <w:bCs w:val="0"/>
        </w:rPr>
        <w:t xml:space="preserve"> </w:t>
      </w:r>
      <w:proofErr w:type="spellStart"/>
      <w:r w:rsidR="000654ED">
        <w:rPr>
          <w:b w:val="0"/>
          <w:bCs w:val="0"/>
        </w:rPr>
        <w:t>didik</w:t>
      </w:r>
      <w:proofErr w:type="spellEnd"/>
      <w:r w:rsidR="000654ED">
        <w:rPr>
          <w:b w:val="0"/>
          <w:bCs w:val="0"/>
        </w:rPr>
        <w:t xml:space="preserve"> </w:t>
      </w:r>
      <w:r w:rsidR="009605A1" w:rsidRPr="009605A1">
        <w:rPr>
          <w:b w:val="0"/>
          <w:bCs w:val="0"/>
        </w:rPr>
        <w:t xml:space="preserve">agar </w:t>
      </w:r>
      <w:proofErr w:type="spellStart"/>
      <w:r w:rsidR="009605A1" w:rsidRPr="009605A1">
        <w:rPr>
          <w:b w:val="0"/>
          <w:bCs w:val="0"/>
        </w:rPr>
        <w:t>pengetahuan</w:t>
      </w:r>
      <w:proofErr w:type="spellEnd"/>
      <w:r w:rsidR="009605A1" w:rsidRPr="009605A1">
        <w:rPr>
          <w:b w:val="0"/>
          <w:bCs w:val="0"/>
        </w:rPr>
        <w:t xml:space="preserve"> </w:t>
      </w:r>
      <w:proofErr w:type="spellStart"/>
      <w:r w:rsidR="009605A1" w:rsidRPr="009605A1">
        <w:rPr>
          <w:b w:val="0"/>
          <w:bCs w:val="0"/>
        </w:rPr>
        <w:t>sains</w:t>
      </w:r>
      <w:proofErr w:type="spellEnd"/>
      <w:r w:rsidR="009605A1" w:rsidRPr="009605A1">
        <w:rPr>
          <w:b w:val="0"/>
          <w:bCs w:val="0"/>
        </w:rPr>
        <w:t xml:space="preserve"> yang </w:t>
      </w:r>
      <w:proofErr w:type="spellStart"/>
      <w:r w:rsidR="009605A1" w:rsidRPr="009605A1">
        <w:rPr>
          <w:b w:val="0"/>
          <w:bCs w:val="0"/>
        </w:rPr>
        <w:t>diperoleh</w:t>
      </w:r>
      <w:proofErr w:type="spellEnd"/>
      <w:r w:rsidR="009605A1" w:rsidRPr="009605A1">
        <w:rPr>
          <w:b w:val="0"/>
          <w:bCs w:val="0"/>
        </w:rPr>
        <w:t xml:space="preserve"> </w:t>
      </w:r>
      <w:proofErr w:type="spellStart"/>
      <w:r w:rsidR="009605A1" w:rsidRPr="009605A1">
        <w:rPr>
          <w:b w:val="0"/>
          <w:bCs w:val="0"/>
        </w:rPr>
        <w:t>dapat</w:t>
      </w:r>
      <w:proofErr w:type="spellEnd"/>
      <w:r w:rsidR="009605A1" w:rsidRPr="009605A1">
        <w:rPr>
          <w:b w:val="0"/>
          <w:bCs w:val="0"/>
        </w:rPr>
        <w:t xml:space="preserve"> </w:t>
      </w:r>
      <w:proofErr w:type="spellStart"/>
      <w:r w:rsidR="009605A1" w:rsidRPr="009605A1">
        <w:rPr>
          <w:b w:val="0"/>
          <w:bCs w:val="0"/>
        </w:rPr>
        <w:t>diaplikasikan</w:t>
      </w:r>
      <w:proofErr w:type="spellEnd"/>
      <w:r w:rsidR="009605A1" w:rsidRPr="009605A1">
        <w:rPr>
          <w:b w:val="0"/>
          <w:bCs w:val="0"/>
        </w:rPr>
        <w:t xml:space="preserve"> </w:t>
      </w:r>
      <w:proofErr w:type="spellStart"/>
      <w:r w:rsidR="009605A1" w:rsidRPr="009605A1">
        <w:rPr>
          <w:b w:val="0"/>
          <w:bCs w:val="0"/>
        </w:rPr>
        <w:t>dalam</w:t>
      </w:r>
      <w:proofErr w:type="spellEnd"/>
      <w:r w:rsidR="009605A1" w:rsidRPr="009605A1">
        <w:rPr>
          <w:b w:val="0"/>
          <w:bCs w:val="0"/>
        </w:rPr>
        <w:t xml:space="preserve"> </w:t>
      </w:r>
      <w:proofErr w:type="spellStart"/>
      <w:r w:rsidR="009605A1" w:rsidRPr="009605A1">
        <w:rPr>
          <w:b w:val="0"/>
          <w:bCs w:val="0"/>
        </w:rPr>
        <w:t>konteks</w:t>
      </w:r>
      <w:proofErr w:type="spellEnd"/>
      <w:r w:rsidR="009605A1" w:rsidRPr="009605A1">
        <w:rPr>
          <w:b w:val="0"/>
          <w:bCs w:val="0"/>
        </w:rPr>
        <w:t xml:space="preserve"> </w:t>
      </w:r>
      <w:proofErr w:type="spellStart"/>
      <w:r w:rsidR="00387107">
        <w:rPr>
          <w:b w:val="0"/>
          <w:bCs w:val="0"/>
        </w:rPr>
        <w:t>kehidupan</w:t>
      </w:r>
      <w:proofErr w:type="spellEnd"/>
      <w:r w:rsidR="009605A1" w:rsidRPr="009605A1">
        <w:rPr>
          <w:b w:val="0"/>
          <w:bCs w:val="0"/>
        </w:rPr>
        <w:t xml:space="preserve">. </w:t>
      </w:r>
      <w:proofErr w:type="spellStart"/>
      <w:r w:rsidR="009605A1" w:rsidRPr="009605A1">
        <w:rPr>
          <w:b w:val="0"/>
          <w:bCs w:val="0"/>
        </w:rPr>
        <w:t>Selain</w:t>
      </w:r>
      <w:proofErr w:type="spellEnd"/>
      <w:r w:rsidR="009605A1" w:rsidRPr="009605A1">
        <w:rPr>
          <w:b w:val="0"/>
          <w:bCs w:val="0"/>
        </w:rPr>
        <w:t xml:space="preserve"> </w:t>
      </w:r>
      <w:proofErr w:type="spellStart"/>
      <w:r w:rsidR="009605A1" w:rsidRPr="009605A1">
        <w:rPr>
          <w:b w:val="0"/>
          <w:bCs w:val="0"/>
        </w:rPr>
        <w:t>itu</w:t>
      </w:r>
      <w:proofErr w:type="spellEnd"/>
      <w:r w:rsidR="009605A1" w:rsidRPr="009605A1">
        <w:rPr>
          <w:b w:val="0"/>
          <w:bCs w:val="0"/>
        </w:rPr>
        <w:t>,</w:t>
      </w:r>
      <w:r w:rsidR="000654ED">
        <w:rPr>
          <w:b w:val="0"/>
          <w:bCs w:val="0"/>
        </w:rPr>
        <w:t xml:space="preserve"> </w:t>
      </w:r>
      <w:proofErr w:type="spellStart"/>
      <w:r w:rsidR="000654ED">
        <w:rPr>
          <w:b w:val="0"/>
          <w:bCs w:val="0"/>
        </w:rPr>
        <w:t>t</w:t>
      </w:r>
      <w:r w:rsidR="009605A1" w:rsidRPr="009605A1">
        <w:rPr>
          <w:b w:val="0"/>
          <w:bCs w:val="0"/>
        </w:rPr>
        <w:t>opik-topik</w:t>
      </w:r>
      <w:proofErr w:type="spellEnd"/>
      <w:r w:rsidR="009605A1" w:rsidRPr="009605A1">
        <w:rPr>
          <w:b w:val="0"/>
          <w:bCs w:val="0"/>
        </w:rPr>
        <w:t xml:space="preserve"> </w:t>
      </w:r>
      <w:proofErr w:type="spellStart"/>
      <w:r w:rsidR="009605A1" w:rsidRPr="009605A1">
        <w:rPr>
          <w:b w:val="0"/>
          <w:bCs w:val="0"/>
        </w:rPr>
        <w:t>ilmiah</w:t>
      </w:r>
      <w:proofErr w:type="spellEnd"/>
      <w:r w:rsidR="009605A1" w:rsidRPr="009605A1">
        <w:rPr>
          <w:b w:val="0"/>
          <w:bCs w:val="0"/>
        </w:rPr>
        <w:t xml:space="preserve"> </w:t>
      </w:r>
      <w:proofErr w:type="spellStart"/>
      <w:r w:rsidR="009605A1" w:rsidRPr="009605A1">
        <w:rPr>
          <w:b w:val="0"/>
          <w:bCs w:val="0"/>
        </w:rPr>
        <w:t>juga</w:t>
      </w:r>
      <w:proofErr w:type="spellEnd"/>
      <w:r w:rsidR="009605A1" w:rsidRPr="009605A1">
        <w:rPr>
          <w:b w:val="0"/>
          <w:bCs w:val="0"/>
        </w:rPr>
        <w:t xml:space="preserve"> </w:t>
      </w:r>
      <w:proofErr w:type="spellStart"/>
      <w:r w:rsidR="009605A1" w:rsidRPr="009605A1">
        <w:rPr>
          <w:b w:val="0"/>
          <w:bCs w:val="0"/>
        </w:rPr>
        <w:t>dapat</w:t>
      </w:r>
      <w:proofErr w:type="spellEnd"/>
      <w:r w:rsidR="009605A1" w:rsidRPr="009605A1">
        <w:rPr>
          <w:b w:val="0"/>
          <w:bCs w:val="0"/>
        </w:rPr>
        <w:t xml:space="preserve"> </w:t>
      </w:r>
      <w:proofErr w:type="spellStart"/>
      <w:r w:rsidR="009605A1" w:rsidRPr="009605A1">
        <w:rPr>
          <w:b w:val="0"/>
          <w:bCs w:val="0"/>
        </w:rPr>
        <w:lastRenderedPageBreak/>
        <w:t>mengembangkan</w:t>
      </w:r>
      <w:proofErr w:type="spellEnd"/>
      <w:r w:rsidR="009605A1" w:rsidRPr="009605A1">
        <w:rPr>
          <w:b w:val="0"/>
          <w:bCs w:val="0"/>
        </w:rPr>
        <w:t xml:space="preserve"> </w:t>
      </w:r>
      <w:proofErr w:type="spellStart"/>
      <w:r w:rsidR="009605A1" w:rsidRPr="009605A1">
        <w:rPr>
          <w:b w:val="0"/>
          <w:bCs w:val="0"/>
        </w:rPr>
        <w:t>keterampilan</w:t>
      </w:r>
      <w:proofErr w:type="spellEnd"/>
      <w:r w:rsidR="009605A1" w:rsidRPr="009605A1">
        <w:rPr>
          <w:b w:val="0"/>
          <w:bCs w:val="0"/>
        </w:rPr>
        <w:t xml:space="preserve"> </w:t>
      </w:r>
      <w:proofErr w:type="spellStart"/>
      <w:r w:rsidR="009605A1" w:rsidRPr="009605A1">
        <w:rPr>
          <w:b w:val="0"/>
          <w:bCs w:val="0"/>
        </w:rPr>
        <w:t>berargumen</w:t>
      </w:r>
      <w:proofErr w:type="spellEnd"/>
      <w:r w:rsidR="009605A1" w:rsidRPr="009605A1">
        <w:rPr>
          <w:b w:val="0"/>
          <w:bCs w:val="0"/>
        </w:rPr>
        <w:t xml:space="preserve"> </w:t>
      </w:r>
      <w:proofErr w:type="spellStart"/>
      <w:r w:rsidR="000654ED">
        <w:rPr>
          <w:b w:val="0"/>
          <w:bCs w:val="0"/>
        </w:rPr>
        <w:t>peserta</w:t>
      </w:r>
      <w:proofErr w:type="spellEnd"/>
      <w:r w:rsidR="000654ED">
        <w:rPr>
          <w:b w:val="0"/>
          <w:bCs w:val="0"/>
        </w:rPr>
        <w:t xml:space="preserve"> </w:t>
      </w:r>
      <w:proofErr w:type="spellStart"/>
      <w:r w:rsidR="000654ED">
        <w:rPr>
          <w:b w:val="0"/>
          <w:bCs w:val="0"/>
        </w:rPr>
        <w:t>didik</w:t>
      </w:r>
      <w:proofErr w:type="spellEnd"/>
      <w:r w:rsidR="000654ED">
        <w:rPr>
          <w:b w:val="0"/>
          <w:bCs w:val="0"/>
        </w:rPr>
        <w:t xml:space="preserve"> </w:t>
      </w:r>
      <w:r w:rsidR="000654ED" w:rsidRPr="000654ED">
        <w:rPr>
          <w:b w:val="0"/>
          <w:bCs w:val="0"/>
          <w:lang w:val="id-ID"/>
        </w:rPr>
        <w:fldChar w:fldCharType="begin" w:fldLock="1"/>
      </w:r>
      <w:r w:rsidR="000654ED" w:rsidRPr="000654ED">
        <w:rPr>
          <w:b w:val="0"/>
          <w:bCs w:val="0"/>
          <w:lang w:val="id-ID"/>
        </w:rPr>
        <w:instrText>ADDIN CSL_CITATION {"citationItems":[{"id":"ITEM-1","itemData":{"DOI":"10.1002/sce.10101","ISSN":"00368326","abstract":"The ability to negotiate and resolve socioscientific issues has been posited as integral components of scientific literacy. Although philosophers and science educators have argued that socioscientific issues inherently involve moral and ethical considerations, the ultimate arbiters of morality are individual decision-makers. This study explored the extent to which college students construe genetic engineering issues as moral problems. Twenty college students participated in interviews designed to elicit their ideas, reactions, and feelings regarding a series of gene therapy and cloning scenarios. Qualitative analyses revealed that moral considerations were significant influences on decision-making, indicating a tendency for students to construe genetic engineering issues as moral problems. Students engaged in moral reasoning based on utilitarian analyses of consequences as well as the application of principles. Issue construal was also influenced by affective features such as emotion and intuition. In addition to moral considerations, a series of other factors emerged as important dimensions of socioscientific decision-making. These factors included personal experiences, family biases, background knowledge, and the impact of popular culture. The implications for classroom science instruction and future research are discussed. © 2003 Wiley Periodicals, Inc.","author":[{"dropping-particle":"","family":"Sadler","given":"Troy D.","non-dropping-particle":"","parse-names":false,"suffix":""},{"dropping-particle":"","family":"Zeidler","given":"Dana L.","non-dropping-particle":"","parse-names":false,"suffix":""}],"container-title":"Science Education","id":"ITEM-1","issue":"1","issued":{"date-parts":[["2004"]]},"page":"4-27","title":"The Morality of Socioscientific Issues: Construal and Resolution of Genetic Engineering Dilemmas","type":"article-journal","volume":"88"},"uris":["http://www.mendeley.com/documents/?uuid=7b878c23-e214-4b38-85ab-9611541fe05b"]}],"mendeley":{"formattedCitation":"(Sadler and Zeidler 2004)","plainTextFormattedCitation":"(Sadler and Zeidler 2004)","previouslyFormattedCitation":"(Sadler and Zeidler 2004)"},"properties":{"noteIndex":0},"schema":"https://github.com/citation-style-language/schema/raw/master/csl-citation.json"}</w:instrText>
      </w:r>
      <w:r w:rsidR="000654ED" w:rsidRPr="000654ED">
        <w:rPr>
          <w:b w:val="0"/>
          <w:bCs w:val="0"/>
          <w:lang w:val="id-ID"/>
        </w:rPr>
        <w:fldChar w:fldCharType="separate"/>
      </w:r>
      <w:r w:rsidR="000654ED" w:rsidRPr="000654ED">
        <w:rPr>
          <w:b w:val="0"/>
          <w:bCs w:val="0"/>
          <w:lang w:val="id-ID"/>
        </w:rPr>
        <w:t>(Sadler and Zeidler 2004)</w:t>
      </w:r>
      <w:r w:rsidR="000654ED" w:rsidRPr="000654ED">
        <w:rPr>
          <w:b w:val="0"/>
          <w:bCs w:val="0"/>
        </w:rPr>
        <w:fldChar w:fldCharType="end"/>
      </w:r>
      <w:r w:rsidR="000654ED">
        <w:rPr>
          <w:b w:val="0"/>
          <w:bCs w:val="0"/>
        </w:rPr>
        <w:t xml:space="preserve"> agar </w:t>
      </w:r>
      <w:proofErr w:type="spellStart"/>
      <w:r w:rsidR="000654ED">
        <w:rPr>
          <w:b w:val="0"/>
          <w:bCs w:val="0"/>
        </w:rPr>
        <w:t>permasalahan-permasalahan</w:t>
      </w:r>
      <w:proofErr w:type="spellEnd"/>
      <w:r w:rsidR="000654ED">
        <w:rPr>
          <w:b w:val="0"/>
          <w:bCs w:val="0"/>
        </w:rPr>
        <w:t xml:space="preserve"> yang </w:t>
      </w:r>
      <w:proofErr w:type="spellStart"/>
      <w:r w:rsidR="000654ED">
        <w:rPr>
          <w:b w:val="0"/>
          <w:bCs w:val="0"/>
        </w:rPr>
        <w:t>terjadi</w:t>
      </w:r>
      <w:proofErr w:type="spellEnd"/>
      <w:r w:rsidR="000654ED">
        <w:rPr>
          <w:b w:val="0"/>
          <w:bCs w:val="0"/>
        </w:rPr>
        <w:t xml:space="preserve"> di </w:t>
      </w:r>
      <w:proofErr w:type="spellStart"/>
      <w:r w:rsidR="000654ED">
        <w:rPr>
          <w:b w:val="0"/>
          <w:bCs w:val="0"/>
        </w:rPr>
        <w:t>lingkungan</w:t>
      </w:r>
      <w:proofErr w:type="spellEnd"/>
      <w:r w:rsidR="000654ED">
        <w:rPr>
          <w:b w:val="0"/>
          <w:bCs w:val="0"/>
        </w:rPr>
        <w:t xml:space="preserve"> </w:t>
      </w:r>
      <w:proofErr w:type="spellStart"/>
      <w:r w:rsidR="000654ED">
        <w:rPr>
          <w:b w:val="0"/>
          <w:bCs w:val="0"/>
        </w:rPr>
        <w:t>sekitar</w:t>
      </w:r>
      <w:proofErr w:type="spellEnd"/>
      <w:r w:rsidRPr="00EA4042">
        <w:rPr>
          <w:b w:val="0"/>
          <w:bCs w:val="0"/>
          <w:lang w:val="id-ID"/>
        </w:rPr>
        <w:t xml:space="preserve"> dapat </w:t>
      </w:r>
      <w:r w:rsidR="00B0699A" w:rsidRPr="00EA4042">
        <w:rPr>
          <w:b w:val="0"/>
          <w:bCs w:val="0"/>
          <w:lang w:val="id-ID"/>
        </w:rPr>
        <w:t>terselesaikan</w:t>
      </w:r>
      <w:r w:rsidRPr="00EA4042">
        <w:rPr>
          <w:b w:val="0"/>
          <w:bCs w:val="0"/>
          <w:lang w:val="id-ID"/>
        </w:rPr>
        <w:t xml:space="preserve"> dengan </w:t>
      </w:r>
      <w:r w:rsidR="00B0699A" w:rsidRPr="00EA4042">
        <w:rPr>
          <w:b w:val="0"/>
          <w:bCs w:val="0"/>
          <w:lang w:val="id-ID"/>
        </w:rPr>
        <w:t>solusi-</w:t>
      </w:r>
      <w:r w:rsidRPr="00EA4042">
        <w:rPr>
          <w:b w:val="0"/>
          <w:bCs w:val="0"/>
          <w:lang w:val="id-ID"/>
        </w:rPr>
        <w:t>solusi yang</w:t>
      </w:r>
      <w:r w:rsidR="00A94A90" w:rsidRPr="00EA4042">
        <w:rPr>
          <w:b w:val="0"/>
          <w:bCs w:val="0"/>
          <w:lang w:val="id-ID"/>
        </w:rPr>
        <w:t xml:space="preserve"> ada,</w:t>
      </w:r>
      <w:r w:rsidRPr="00EA4042">
        <w:rPr>
          <w:b w:val="0"/>
          <w:bCs w:val="0"/>
          <w:lang w:val="id-ID"/>
        </w:rPr>
        <w:t xml:space="preserve"> </w:t>
      </w:r>
      <w:proofErr w:type="spellStart"/>
      <w:r w:rsidR="000654ED">
        <w:rPr>
          <w:b w:val="0"/>
          <w:bCs w:val="0"/>
          <w:lang w:val="en-US"/>
        </w:rPr>
        <w:t>melalui</w:t>
      </w:r>
      <w:proofErr w:type="spellEnd"/>
      <w:r w:rsidRPr="00EA4042">
        <w:rPr>
          <w:b w:val="0"/>
          <w:bCs w:val="0"/>
          <w:lang w:val="id-ID"/>
        </w:rPr>
        <w:t xml:space="preserve"> </w:t>
      </w:r>
      <w:r w:rsidR="00A94A90" w:rsidRPr="00EA4042">
        <w:rPr>
          <w:b w:val="0"/>
          <w:bCs w:val="0"/>
          <w:lang w:val="id-ID"/>
        </w:rPr>
        <w:t xml:space="preserve">suatu </w:t>
      </w:r>
      <w:r w:rsidRPr="00EA4042">
        <w:rPr>
          <w:b w:val="0"/>
          <w:bCs w:val="0"/>
          <w:lang w:val="id-ID"/>
        </w:rPr>
        <w:t xml:space="preserve">diskusi </w:t>
      </w:r>
      <w:r w:rsidR="00A94A90" w:rsidRPr="00EA4042">
        <w:rPr>
          <w:b w:val="0"/>
          <w:bCs w:val="0"/>
          <w:lang w:val="id-ID"/>
        </w:rPr>
        <w:t>ataupun</w:t>
      </w:r>
      <w:r w:rsidRPr="00EA4042">
        <w:rPr>
          <w:b w:val="0"/>
          <w:bCs w:val="0"/>
          <w:lang w:val="id-ID"/>
        </w:rPr>
        <w:t xml:space="preserve"> </w:t>
      </w:r>
      <w:r w:rsidR="00A94A90" w:rsidRPr="00EA4042">
        <w:rPr>
          <w:b w:val="0"/>
          <w:bCs w:val="0"/>
          <w:lang w:val="id-ID"/>
        </w:rPr>
        <w:t>per</w:t>
      </w:r>
      <w:r w:rsidRPr="00EA4042">
        <w:rPr>
          <w:b w:val="0"/>
          <w:bCs w:val="0"/>
          <w:lang w:val="id-ID"/>
        </w:rPr>
        <w:t>debat</w:t>
      </w:r>
      <w:r w:rsidR="00A94A90" w:rsidRPr="00EA4042">
        <w:rPr>
          <w:b w:val="0"/>
          <w:bCs w:val="0"/>
          <w:lang w:val="id-ID"/>
        </w:rPr>
        <w:t>an</w:t>
      </w:r>
      <w:r w:rsidRPr="00EA4042">
        <w:rPr>
          <w:b w:val="0"/>
          <w:bCs w:val="0"/>
          <w:lang w:val="id-ID"/>
        </w:rPr>
        <w:t xml:space="preserve"> </w:t>
      </w:r>
      <w:r w:rsidR="00A94A90" w:rsidRPr="00EA4042">
        <w:rPr>
          <w:b w:val="0"/>
          <w:bCs w:val="0"/>
          <w:lang w:val="id-ID"/>
        </w:rPr>
        <w:t xml:space="preserve">hingga mengeluarkan berbagai macam </w:t>
      </w:r>
      <w:r w:rsidRPr="00EA4042">
        <w:rPr>
          <w:b w:val="0"/>
          <w:bCs w:val="0"/>
          <w:lang w:val="id-ID"/>
        </w:rPr>
        <w:t>argumentasi</w:t>
      </w:r>
      <w:r w:rsidR="003418C1" w:rsidRPr="00EA4042">
        <w:rPr>
          <w:b w:val="0"/>
          <w:bCs w:val="0"/>
          <w:lang w:val="id-ID"/>
        </w:rPr>
        <w:t xml:space="preserve">, </w:t>
      </w:r>
      <w:r w:rsidR="00A94A90" w:rsidRPr="00EA4042">
        <w:rPr>
          <w:b w:val="0"/>
          <w:bCs w:val="0"/>
          <w:lang w:val="id-ID"/>
        </w:rPr>
        <w:t xml:space="preserve">seperti misalnya yang dilakukan dalam </w:t>
      </w:r>
      <w:r w:rsidR="003418C1" w:rsidRPr="00EA4042">
        <w:rPr>
          <w:b w:val="0"/>
          <w:bCs w:val="0"/>
          <w:lang w:val="id-ID"/>
        </w:rPr>
        <w:t>dalam</w:t>
      </w:r>
      <w:r w:rsidR="002F500B" w:rsidRPr="00EA4042">
        <w:rPr>
          <w:b w:val="0"/>
          <w:bCs w:val="0"/>
          <w:lang w:val="id-ID"/>
        </w:rPr>
        <w:t xml:space="preserve"> pembelajaran </w:t>
      </w:r>
      <w:r w:rsidR="003418C1" w:rsidRPr="00EA4042">
        <w:rPr>
          <w:b w:val="0"/>
          <w:bCs w:val="0"/>
          <w:lang w:val="id-ID"/>
        </w:rPr>
        <w:t>IPA</w:t>
      </w:r>
      <w:r w:rsidR="002F500B" w:rsidRPr="00EA4042">
        <w:rPr>
          <w:b w:val="0"/>
          <w:bCs w:val="0"/>
          <w:lang w:val="id-ID"/>
        </w:rPr>
        <w:t xml:space="preserve"> </w:t>
      </w:r>
      <w:r w:rsidR="00662573" w:rsidRPr="00EA4042">
        <w:rPr>
          <w:b w:val="0"/>
          <w:bCs w:val="0"/>
          <w:lang w:val="id-ID"/>
        </w:rPr>
        <w:fldChar w:fldCharType="begin" w:fldLock="1"/>
      </w:r>
      <w:r w:rsidR="00662573" w:rsidRPr="00EA4042">
        <w:rPr>
          <w:b w:val="0"/>
          <w:bCs w:val="0"/>
          <w:lang w:val="id-ID"/>
        </w:rPr>
        <w:instrText>ADDIN CSL_CITATION {"citationItems":[{"id":"ITEM-1","itemData":{"abstract":"… tipe-tipe kepemimpinan (gaya kepemimpinan) dan ciri-ciri … kegiatan-kegiatan yang bernuansa Islami serta terdapat unsur … Pelayanan kesehatan dilakukan sebelum berangkat ke …","author":[{"dropping-particle":"","family":"Peby Soraya","given":"","non-dropping-particle":"","parse-names":false,"suffix":""}],"id":"ITEM-1","issued":{"date-parts":[["2022"]]},"page":"2022","title":"ANALISIS KETERAMPILAN ARGUMENTASI PESERTA DIDIK DENGAN PENDEKATAN SOCIOSCIENTIFIC ISSUES PADA MATA PELAJARAN IPA DI SMP KOTA BENGKULU","type":"article-journal"},"uris":["http://www.mendeley.com/documents/?uuid=c917f846-1796-423b-980d-95cc3a6e35d4"]}],"mendeley":{"formattedCitation":"(Peby Soraya 2022)","manualFormatting":"(Peby Soraya, 2022)","plainTextFormattedCitation":"(Peby Soraya 2022)","previouslyFormattedCitation":"(Peby Soraya 2022)"},"properties":{"noteIndex":0},"schema":"https://github.com/citation-style-language/schema/raw/master/csl-citation.json"}</w:instrText>
      </w:r>
      <w:r w:rsidR="00662573" w:rsidRPr="00EA4042">
        <w:rPr>
          <w:b w:val="0"/>
          <w:bCs w:val="0"/>
          <w:lang w:val="id-ID"/>
        </w:rPr>
        <w:fldChar w:fldCharType="separate"/>
      </w:r>
      <w:r w:rsidR="00662573" w:rsidRPr="00EA4042">
        <w:rPr>
          <w:b w:val="0"/>
          <w:bCs w:val="0"/>
          <w:lang w:val="id-ID"/>
        </w:rPr>
        <w:t>(Peby Soraya, 2022)</w:t>
      </w:r>
      <w:r w:rsidR="00662573" w:rsidRPr="00EA4042">
        <w:rPr>
          <w:b w:val="0"/>
          <w:bCs w:val="0"/>
          <w:lang w:val="id-ID"/>
        </w:rPr>
        <w:fldChar w:fldCharType="end"/>
      </w:r>
      <w:r w:rsidR="00820D87" w:rsidRPr="00EA4042">
        <w:rPr>
          <w:b w:val="0"/>
          <w:bCs w:val="0"/>
          <w:lang w:val="id-ID"/>
        </w:rPr>
        <w:t>. </w:t>
      </w:r>
      <w:bookmarkStart w:id="17" w:name="_Hlk149630600"/>
    </w:p>
    <w:p w14:paraId="5EB8224A" w14:textId="7A3630F5" w:rsidR="00E25528" w:rsidRPr="0018395D" w:rsidRDefault="00891632" w:rsidP="00E25528">
      <w:pPr>
        <w:pStyle w:val="NoSpacing"/>
        <w:spacing w:line="480" w:lineRule="auto"/>
        <w:ind w:firstLine="709"/>
        <w:rPr>
          <w:lang w:val="en-US"/>
        </w:rPr>
      </w:pPr>
      <w:r w:rsidRPr="00EA4042">
        <w:rPr>
          <w:b w:val="0"/>
          <w:bCs w:val="0"/>
          <w:lang w:val="id-ID"/>
        </w:rPr>
        <w:t xml:space="preserve">Pembelajaran IPA merupakan </w:t>
      </w:r>
      <w:r w:rsidR="00C17D54" w:rsidRPr="00EA4042">
        <w:rPr>
          <w:b w:val="0"/>
          <w:bCs w:val="0"/>
          <w:lang w:val="id-ID"/>
        </w:rPr>
        <w:t xml:space="preserve">suatu </w:t>
      </w:r>
      <w:r w:rsidR="00825613" w:rsidRPr="00EA4042">
        <w:rPr>
          <w:b w:val="0"/>
          <w:bCs w:val="0"/>
          <w:lang w:val="id-ID"/>
        </w:rPr>
        <w:t xml:space="preserve">pembelajaran yang dilakukan </w:t>
      </w:r>
      <w:r w:rsidR="00C17D54" w:rsidRPr="00EA4042">
        <w:rPr>
          <w:b w:val="0"/>
          <w:bCs w:val="0"/>
          <w:lang w:val="id-ID"/>
        </w:rPr>
        <w:t xml:space="preserve">dalam rangka </w:t>
      </w:r>
      <w:r w:rsidR="00825613" w:rsidRPr="00EA4042">
        <w:rPr>
          <w:b w:val="0"/>
          <w:bCs w:val="0"/>
          <w:lang w:val="id-ID"/>
        </w:rPr>
        <w:t>meningkatkan</w:t>
      </w:r>
      <w:r w:rsidRPr="00EA4042">
        <w:rPr>
          <w:b w:val="0"/>
          <w:bCs w:val="0"/>
          <w:lang w:val="id-ID"/>
        </w:rPr>
        <w:t xml:space="preserve"> pengetahuan</w:t>
      </w:r>
      <w:r w:rsidR="00C17D54" w:rsidRPr="00EA4042">
        <w:rPr>
          <w:b w:val="0"/>
          <w:bCs w:val="0"/>
          <w:lang w:val="id-ID"/>
        </w:rPr>
        <w:t xml:space="preserve"> peserta didik</w:t>
      </w:r>
      <w:r w:rsidR="00825613" w:rsidRPr="00EA4042">
        <w:rPr>
          <w:b w:val="0"/>
          <w:bCs w:val="0"/>
          <w:lang w:val="id-ID"/>
        </w:rPr>
        <w:t xml:space="preserve">, </w:t>
      </w:r>
      <w:r w:rsidRPr="00EA4042">
        <w:rPr>
          <w:b w:val="0"/>
          <w:bCs w:val="0"/>
          <w:lang w:val="id-ID"/>
        </w:rPr>
        <w:t>keterampilan</w:t>
      </w:r>
      <w:r w:rsidR="00825613" w:rsidRPr="00EA4042">
        <w:rPr>
          <w:b w:val="0"/>
          <w:bCs w:val="0"/>
          <w:lang w:val="id-ID"/>
        </w:rPr>
        <w:t xml:space="preserve"> </w:t>
      </w:r>
      <w:r w:rsidR="00C17D54" w:rsidRPr="00EA4042">
        <w:rPr>
          <w:b w:val="0"/>
          <w:bCs w:val="0"/>
          <w:lang w:val="id-ID"/>
        </w:rPr>
        <w:t>dan juga</w:t>
      </w:r>
      <w:r w:rsidRPr="00EA4042">
        <w:rPr>
          <w:b w:val="0"/>
          <w:bCs w:val="0"/>
          <w:lang w:val="id-ID"/>
        </w:rPr>
        <w:t xml:space="preserve"> sikap ilmia</w:t>
      </w:r>
      <w:r w:rsidR="00C17D54" w:rsidRPr="00EA4042">
        <w:rPr>
          <w:b w:val="0"/>
          <w:bCs w:val="0"/>
          <w:lang w:val="id-ID"/>
        </w:rPr>
        <w:t>h mereka</w:t>
      </w:r>
      <w:r w:rsidR="00825613" w:rsidRPr="00EA4042">
        <w:rPr>
          <w:b w:val="0"/>
          <w:bCs w:val="0"/>
          <w:lang w:val="id-ID"/>
        </w:rPr>
        <w:t xml:space="preserve">, </w:t>
      </w:r>
      <w:r w:rsidR="00925B08" w:rsidRPr="00EA4042">
        <w:rPr>
          <w:b w:val="0"/>
          <w:bCs w:val="0"/>
          <w:lang w:val="id-ID"/>
        </w:rPr>
        <w:t>sebab pada</w:t>
      </w:r>
      <w:r w:rsidR="00825613" w:rsidRPr="00EA4042">
        <w:rPr>
          <w:b w:val="0"/>
          <w:bCs w:val="0"/>
          <w:lang w:val="id-ID"/>
        </w:rPr>
        <w:t xml:space="preserve"> p</w:t>
      </w:r>
      <w:r w:rsidRPr="00EA4042">
        <w:rPr>
          <w:b w:val="0"/>
          <w:bCs w:val="0"/>
          <w:lang w:val="id-ID"/>
        </w:rPr>
        <w:t>embelajaran IPA</w:t>
      </w:r>
      <w:r w:rsidR="00825613" w:rsidRPr="00EA4042">
        <w:rPr>
          <w:b w:val="0"/>
          <w:bCs w:val="0"/>
          <w:lang w:val="id-ID"/>
        </w:rPr>
        <w:t xml:space="preserve"> peserta didik </w:t>
      </w:r>
      <w:r w:rsidR="00C17D54" w:rsidRPr="00EA4042">
        <w:rPr>
          <w:b w:val="0"/>
          <w:bCs w:val="0"/>
          <w:lang w:val="id-ID"/>
        </w:rPr>
        <w:t xml:space="preserve">biasanya </w:t>
      </w:r>
      <w:r w:rsidR="00825613" w:rsidRPr="00EA4042">
        <w:rPr>
          <w:b w:val="0"/>
          <w:bCs w:val="0"/>
          <w:lang w:val="id-ID"/>
        </w:rPr>
        <w:t>akan</w:t>
      </w:r>
      <w:r w:rsidRPr="00EA4042">
        <w:rPr>
          <w:b w:val="0"/>
          <w:bCs w:val="0"/>
          <w:lang w:val="id-ID"/>
        </w:rPr>
        <w:t xml:space="preserve"> diarahkan </w:t>
      </w:r>
      <w:r w:rsidR="00825613" w:rsidRPr="00EA4042">
        <w:rPr>
          <w:b w:val="0"/>
          <w:bCs w:val="0"/>
          <w:lang w:val="id-ID"/>
        </w:rPr>
        <w:t>untuk mengetahui</w:t>
      </w:r>
      <w:r w:rsidRPr="00EA4042">
        <w:rPr>
          <w:b w:val="0"/>
          <w:bCs w:val="0"/>
          <w:lang w:val="id-ID"/>
        </w:rPr>
        <w:t xml:space="preserve"> alam </w:t>
      </w:r>
      <w:r w:rsidR="00825613" w:rsidRPr="00EA4042">
        <w:rPr>
          <w:b w:val="0"/>
          <w:bCs w:val="0"/>
          <w:lang w:val="id-ID"/>
        </w:rPr>
        <w:t xml:space="preserve">dengan cara </w:t>
      </w:r>
      <w:r w:rsidRPr="00EA4042">
        <w:rPr>
          <w:b w:val="0"/>
          <w:bCs w:val="0"/>
          <w:lang w:val="id-ID"/>
        </w:rPr>
        <w:t xml:space="preserve">sistematis, </w:t>
      </w:r>
      <w:r w:rsidR="00C17D54" w:rsidRPr="00EA4042">
        <w:rPr>
          <w:b w:val="0"/>
          <w:bCs w:val="0"/>
          <w:lang w:val="id-ID"/>
        </w:rPr>
        <w:t xml:space="preserve">oleh karena itu </w:t>
      </w:r>
      <w:r w:rsidRPr="00EA4042">
        <w:rPr>
          <w:b w:val="0"/>
          <w:bCs w:val="0"/>
          <w:lang w:val="id-ID"/>
        </w:rPr>
        <w:t>IPA</w:t>
      </w:r>
      <w:r w:rsidR="00825613" w:rsidRPr="00EA4042">
        <w:rPr>
          <w:b w:val="0"/>
          <w:bCs w:val="0"/>
          <w:lang w:val="id-ID"/>
        </w:rPr>
        <w:t xml:space="preserve"> juga sering dikenal sebagai suatu proses </w:t>
      </w:r>
      <w:r w:rsidR="00692C86" w:rsidRPr="00EA4042">
        <w:rPr>
          <w:b w:val="0"/>
          <w:bCs w:val="0"/>
          <w:lang w:val="id-ID"/>
        </w:rPr>
        <w:t>penggalian</w:t>
      </w:r>
      <w:r w:rsidR="00825613" w:rsidRPr="00EA4042">
        <w:rPr>
          <w:b w:val="0"/>
          <w:bCs w:val="0"/>
          <w:lang w:val="id-ID"/>
        </w:rPr>
        <w:t xml:space="preserve">, serta pembentukan sikap ilmiah </w:t>
      </w:r>
      <w:r w:rsidR="00662573" w:rsidRPr="00EA4042">
        <w:rPr>
          <w:b w:val="0"/>
          <w:bCs w:val="0"/>
          <w:lang w:val="id-ID"/>
        </w:rPr>
        <w:fldChar w:fldCharType="begin" w:fldLock="1"/>
      </w:r>
      <w:r w:rsidR="00662573" w:rsidRPr="00EA4042">
        <w:rPr>
          <w:b w:val="0"/>
          <w:bCs w:val="0"/>
          <w:lang w:val="id-ID"/>
        </w:rPr>
        <w:instrText>ADDIN CSL_CITATION {"citationItems":[{"id":"ITEM-1","itemData":{"ISBN":"978-602-6258-11-3","abstract":"Artikel ini menjelaskan mengenai penanaman dan kemunculan sikap ilmiah yang ditunjukkan oleh siswa dalam pembelajaran IPA. Hakikat sains terdiri atas tiga aspek yaitu sains sebagai produk, proses, dan sikap ilmiah. Salah satu mata pelajaran yang diberikan di sekolah dasar adalah IPA (Ilmu Pengetahuan Alam). Pembelajaran IPA di SD ditujukan untuk memberi kesempatan siswa memupuk rasa ingin tahu secara ilmiah, mengembangkan kemampuan bertanya dan mencari jawaban atau fenomena alam berdasarkan bukti, serta mengembangkan cara berfikir ilmiah. Dalam pembelajaran IPA masih kurangnya penanaman sikap ilmiah sehingga kurang terbentuknya sikap ilmiah siswa. Adapun permasalahan saat ini adalah peserta didik pada saat pembelajaran IPA hanya menunjukkan beberapa sikap ilmiah yang harus dimiliki oleh siswa sekolah dasar. Pendayagunaan media pembelajaran yang kurang optimal oleh guru sehingga terkesan pasif. Dengan menggunakan metode eksperimen, maka dapat ditemukan cara yang tepat dan menyenangkan untuk siswa SD dalam memunculkan sikap imiah siswa. Metode eksperimen sesuai untuk pembelajaran IPA karena mampu memberikan kondisi belajar yang dapat mengembangkan kemampuan berfikir dan kreativitas secara optimal.\n\nKata kunci: metode eksperimen, sikap ilmiah, pembelajaran IPA.\n\n","author":[{"dropping-particle":"","family":"Azizah","given":"Riski Oktafiani Nur","non-dropping-particle":"","parse-names":false,"suffix":""}],"container-title":"Prosiding Seminar Nasional PGSD UST","id":"ITEM-1","issued":{"date-parts":[["2019"]]},"page":"262-266","title":"Kajian Metode Eksperimen Terhadap Sikap Ilmiah Siswa Pada Pembelajaran Ipa","type":"article-journal","volume":"1"},"uris":["http://www.mendeley.com/documents/?uuid=c68d584d-d13f-45e0-a673-db76ea4a194b"]}],"mendeley":{"formattedCitation":"(Azizah 2019)","plainTextFormattedCitation":"(Azizah 2019)","previouslyFormattedCitation":"(Azizah 2019)"},"properties":{"noteIndex":0},"schema":"https://github.com/citation-style-language/schema/raw/master/csl-citation.json"}</w:instrText>
      </w:r>
      <w:r w:rsidR="00662573" w:rsidRPr="00EA4042">
        <w:rPr>
          <w:b w:val="0"/>
          <w:bCs w:val="0"/>
          <w:lang w:val="id-ID"/>
        </w:rPr>
        <w:fldChar w:fldCharType="separate"/>
      </w:r>
      <w:r w:rsidR="00662573" w:rsidRPr="00EA4042">
        <w:rPr>
          <w:b w:val="0"/>
          <w:bCs w:val="0"/>
          <w:lang w:val="id-ID"/>
        </w:rPr>
        <w:t>(Azizah 2019)</w:t>
      </w:r>
      <w:r w:rsidR="00662573" w:rsidRPr="00EA4042">
        <w:rPr>
          <w:b w:val="0"/>
          <w:bCs w:val="0"/>
          <w:lang w:val="id-ID"/>
        </w:rPr>
        <w:fldChar w:fldCharType="end"/>
      </w:r>
      <w:r w:rsidR="00825613" w:rsidRPr="00EA4042">
        <w:rPr>
          <w:b w:val="0"/>
          <w:bCs w:val="0"/>
          <w:lang w:val="id-ID"/>
        </w:rPr>
        <w:t>.</w:t>
      </w:r>
      <w:bookmarkEnd w:id="17"/>
      <w:r w:rsidR="00825613" w:rsidRPr="00EA4042">
        <w:rPr>
          <w:b w:val="0"/>
          <w:bCs w:val="0"/>
          <w:lang w:val="id-ID"/>
        </w:rPr>
        <w:t xml:space="preserve"> D</w:t>
      </w:r>
      <w:r w:rsidR="00D257ED" w:rsidRPr="00EA4042">
        <w:rPr>
          <w:b w:val="0"/>
          <w:bCs w:val="0"/>
          <w:lang w:val="id-ID"/>
        </w:rPr>
        <w:t>alam</w:t>
      </w:r>
      <w:r w:rsidR="00D257ED" w:rsidRPr="00EA4042">
        <w:rPr>
          <w:lang w:val="id-ID"/>
        </w:rPr>
        <w:t xml:space="preserve"> </w:t>
      </w:r>
      <w:r w:rsidR="00AA4686" w:rsidRPr="00EA4042">
        <w:rPr>
          <w:b w:val="0"/>
          <w:bCs w:val="0"/>
          <w:lang w:val="id-ID"/>
        </w:rPr>
        <w:t>pembelajaran</w:t>
      </w:r>
      <w:r w:rsidR="003418C1" w:rsidRPr="00EA4042">
        <w:rPr>
          <w:b w:val="0"/>
          <w:bCs w:val="0"/>
          <w:lang w:val="id-ID"/>
        </w:rPr>
        <w:t xml:space="preserve"> IPA</w:t>
      </w:r>
      <w:r w:rsidR="00D257ED" w:rsidRPr="00EA4042">
        <w:rPr>
          <w:b w:val="0"/>
          <w:bCs w:val="0"/>
          <w:lang w:val="id-ID"/>
        </w:rPr>
        <w:t>, biasanya</w:t>
      </w:r>
      <w:r w:rsidR="003418C1" w:rsidRPr="00EA4042">
        <w:rPr>
          <w:b w:val="0"/>
          <w:bCs w:val="0"/>
          <w:lang w:val="id-ID"/>
        </w:rPr>
        <w:t xml:space="preserve"> </w:t>
      </w:r>
      <w:r w:rsidR="00AA4686" w:rsidRPr="00EA4042">
        <w:rPr>
          <w:b w:val="0"/>
          <w:bCs w:val="0"/>
          <w:lang w:val="id-ID"/>
        </w:rPr>
        <w:t>mencakup</w:t>
      </w:r>
      <w:r w:rsidR="008A68A6" w:rsidRPr="00EA4042">
        <w:rPr>
          <w:b w:val="0"/>
          <w:bCs w:val="0"/>
          <w:lang w:val="id-ID"/>
        </w:rPr>
        <w:t xml:space="preserve"> </w:t>
      </w:r>
      <w:r w:rsidR="003418C1" w:rsidRPr="00EA4042">
        <w:rPr>
          <w:b w:val="0"/>
          <w:bCs w:val="0"/>
          <w:lang w:val="id-ID"/>
        </w:rPr>
        <w:t>produk</w:t>
      </w:r>
      <w:r w:rsidR="008A68A6" w:rsidRPr="00EA4042">
        <w:rPr>
          <w:b w:val="0"/>
          <w:bCs w:val="0"/>
          <w:lang w:val="id-ID"/>
        </w:rPr>
        <w:t xml:space="preserve">, proses, </w:t>
      </w:r>
      <w:r w:rsidR="00D257ED" w:rsidRPr="00EA4042">
        <w:rPr>
          <w:b w:val="0"/>
          <w:bCs w:val="0"/>
          <w:lang w:val="id-ID"/>
        </w:rPr>
        <w:t xml:space="preserve">maupun </w:t>
      </w:r>
      <w:r w:rsidR="003418C1" w:rsidRPr="00EA4042">
        <w:rPr>
          <w:b w:val="0"/>
          <w:bCs w:val="0"/>
          <w:lang w:val="id-ID"/>
        </w:rPr>
        <w:t>sikap ilmiah</w:t>
      </w:r>
      <w:r w:rsidR="00D257ED" w:rsidRPr="00EA4042">
        <w:rPr>
          <w:b w:val="0"/>
          <w:bCs w:val="0"/>
          <w:lang w:val="id-ID"/>
        </w:rPr>
        <w:t xml:space="preserve">, </w:t>
      </w:r>
      <w:r w:rsidR="00825613" w:rsidRPr="00EA4042">
        <w:rPr>
          <w:b w:val="0"/>
          <w:bCs w:val="0"/>
          <w:lang w:val="id-ID"/>
        </w:rPr>
        <w:t>yang</w:t>
      </w:r>
      <w:r w:rsidR="008A68A6" w:rsidRPr="00EA4042">
        <w:rPr>
          <w:b w:val="0"/>
          <w:bCs w:val="0"/>
          <w:lang w:val="id-ID"/>
        </w:rPr>
        <w:t xml:space="preserve"> </w:t>
      </w:r>
      <w:r w:rsidR="00D257ED" w:rsidRPr="00EA4042">
        <w:rPr>
          <w:b w:val="0"/>
          <w:bCs w:val="0"/>
          <w:lang w:val="id-ID"/>
        </w:rPr>
        <w:t xml:space="preserve">diperlukan dalam </w:t>
      </w:r>
      <w:r w:rsidR="008A68A6" w:rsidRPr="00EA4042">
        <w:rPr>
          <w:b w:val="0"/>
          <w:bCs w:val="0"/>
          <w:lang w:val="id-ID"/>
        </w:rPr>
        <w:t xml:space="preserve">menghadapi </w:t>
      </w:r>
      <w:r w:rsidR="00D257ED" w:rsidRPr="00EA4042">
        <w:rPr>
          <w:b w:val="0"/>
          <w:bCs w:val="0"/>
          <w:lang w:val="id-ID"/>
        </w:rPr>
        <w:t xml:space="preserve">berbagai </w:t>
      </w:r>
      <w:r w:rsidR="008A68A6" w:rsidRPr="00EA4042">
        <w:rPr>
          <w:b w:val="0"/>
          <w:bCs w:val="0"/>
          <w:lang w:val="id-ID"/>
        </w:rPr>
        <w:t xml:space="preserve">isu </w:t>
      </w:r>
      <w:r w:rsidR="008A68A6" w:rsidRPr="00B442EA">
        <w:rPr>
          <w:b w:val="0"/>
          <w:bCs w:val="0"/>
          <w:lang w:val="id-ID"/>
        </w:rPr>
        <w:t>sains</w:t>
      </w:r>
      <w:r w:rsidR="008A68A6" w:rsidRPr="00EA4042">
        <w:rPr>
          <w:b w:val="0"/>
          <w:bCs w:val="0"/>
          <w:lang w:val="id-ID"/>
        </w:rPr>
        <w:t xml:space="preserve">, </w:t>
      </w:r>
      <w:r w:rsidR="00C76A5A" w:rsidRPr="00EA4042">
        <w:rPr>
          <w:b w:val="0"/>
          <w:bCs w:val="0"/>
          <w:lang w:val="id-ID"/>
        </w:rPr>
        <w:t>agar</w:t>
      </w:r>
      <w:r w:rsidR="008A68A6" w:rsidRPr="00EA4042">
        <w:rPr>
          <w:b w:val="0"/>
          <w:bCs w:val="0"/>
          <w:lang w:val="id-ID"/>
        </w:rPr>
        <w:t xml:space="preserve"> </w:t>
      </w:r>
      <w:r w:rsidR="00D257ED" w:rsidRPr="00EA4042">
        <w:rPr>
          <w:b w:val="0"/>
          <w:bCs w:val="0"/>
          <w:lang w:val="id-ID"/>
        </w:rPr>
        <w:t xml:space="preserve">dapat berpengaruh terhadap </w:t>
      </w:r>
      <w:r w:rsidR="008A68A6" w:rsidRPr="00EA4042">
        <w:rPr>
          <w:b w:val="0"/>
          <w:bCs w:val="0"/>
          <w:lang w:val="id-ID"/>
        </w:rPr>
        <w:t xml:space="preserve">cara </w:t>
      </w:r>
      <w:r w:rsidR="00D257ED" w:rsidRPr="00EA4042">
        <w:rPr>
          <w:b w:val="0"/>
          <w:bCs w:val="0"/>
          <w:lang w:val="id-ID"/>
        </w:rPr>
        <w:t>manusia</w:t>
      </w:r>
      <w:r w:rsidR="008A68A6" w:rsidRPr="00EA4042">
        <w:rPr>
          <w:b w:val="0"/>
          <w:bCs w:val="0"/>
          <w:lang w:val="id-ID"/>
        </w:rPr>
        <w:t xml:space="preserve"> berinteraksi </w:t>
      </w:r>
      <w:r w:rsidR="00D257ED" w:rsidRPr="00EA4042">
        <w:rPr>
          <w:b w:val="0"/>
          <w:bCs w:val="0"/>
          <w:lang w:val="id-ID"/>
        </w:rPr>
        <w:t xml:space="preserve">maupun bertingkah laku </w:t>
      </w:r>
      <w:r w:rsidR="008A68A6" w:rsidRPr="00EA4042">
        <w:rPr>
          <w:b w:val="0"/>
          <w:bCs w:val="0"/>
          <w:lang w:val="id-ID"/>
        </w:rPr>
        <w:t>dengan dunia</w:t>
      </w:r>
      <w:r w:rsidR="00D257ED" w:rsidRPr="00EA4042">
        <w:rPr>
          <w:b w:val="0"/>
          <w:bCs w:val="0"/>
          <w:lang w:val="id-ID"/>
        </w:rPr>
        <w:t xml:space="preserve">, serta dalam </w:t>
      </w:r>
      <w:r w:rsidR="008A68A6" w:rsidRPr="00EA4042">
        <w:rPr>
          <w:b w:val="0"/>
          <w:bCs w:val="0"/>
          <w:lang w:val="id-ID"/>
        </w:rPr>
        <w:t>membuat keputusan</w:t>
      </w:r>
      <w:r w:rsidR="00D257ED" w:rsidRPr="00EA4042">
        <w:rPr>
          <w:b w:val="0"/>
          <w:bCs w:val="0"/>
          <w:lang w:val="id-ID"/>
        </w:rPr>
        <w:t xml:space="preserve"> yang diambil</w:t>
      </w:r>
      <w:r w:rsidR="008A68A6" w:rsidRPr="00EA4042">
        <w:rPr>
          <w:b w:val="0"/>
          <w:bCs w:val="0"/>
          <w:lang w:val="id-ID"/>
        </w:rPr>
        <w:t xml:space="preserve">, dan </w:t>
      </w:r>
      <w:r w:rsidR="00D257ED" w:rsidRPr="00EA4042">
        <w:rPr>
          <w:b w:val="0"/>
          <w:bCs w:val="0"/>
          <w:lang w:val="id-ID"/>
        </w:rPr>
        <w:t xml:space="preserve">dalam </w:t>
      </w:r>
      <w:r w:rsidR="008A68A6" w:rsidRPr="00EA4042">
        <w:rPr>
          <w:b w:val="0"/>
          <w:bCs w:val="0"/>
          <w:lang w:val="id-ID"/>
        </w:rPr>
        <w:t xml:space="preserve">mencapai </w:t>
      </w:r>
      <w:r w:rsidR="00D257ED" w:rsidRPr="00EA4042">
        <w:rPr>
          <w:b w:val="0"/>
          <w:bCs w:val="0"/>
          <w:lang w:val="id-ID"/>
        </w:rPr>
        <w:t xml:space="preserve">suatu </w:t>
      </w:r>
      <w:r w:rsidR="008A68A6" w:rsidRPr="00EA4042">
        <w:rPr>
          <w:b w:val="0"/>
          <w:bCs w:val="0"/>
          <w:lang w:val="id-ID"/>
        </w:rPr>
        <w:t xml:space="preserve">solusi </w:t>
      </w:r>
      <w:r w:rsidR="00D257ED" w:rsidRPr="00EA4042">
        <w:rPr>
          <w:b w:val="0"/>
          <w:bCs w:val="0"/>
          <w:lang w:val="id-ID"/>
        </w:rPr>
        <w:t xml:space="preserve">agar </w:t>
      </w:r>
      <w:r w:rsidR="008A68A6" w:rsidRPr="00EA4042">
        <w:rPr>
          <w:b w:val="0"/>
          <w:bCs w:val="0"/>
          <w:lang w:val="id-ID"/>
        </w:rPr>
        <w:t xml:space="preserve">lebih baik </w:t>
      </w:r>
      <w:r w:rsidR="00D257ED" w:rsidRPr="00EA4042">
        <w:rPr>
          <w:b w:val="0"/>
          <w:bCs w:val="0"/>
          <w:lang w:val="id-ID"/>
        </w:rPr>
        <w:t xml:space="preserve">dalam mengatasi berbagai macam </w:t>
      </w:r>
      <w:r w:rsidR="008A68A6" w:rsidRPr="00EA4042">
        <w:rPr>
          <w:b w:val="0"/>
          <w:bCs w:val="0"/>
          <w:lang w:val="id-ID"/>
        </w:rPr>
        <w:t xml:space="preserve">tantangan yang </w:t>
      </w:r>
      <w:r w:rsidR="00D257ED" w:rsidRPr="00EA4042">
        <w:rPr>
          <w:b w:val="0"/>
          <w:bCs w:val="0"/>
          <w:lang w:val="id-ID"/>
        </w:rPr>
        <w:t>ditemukan di masyarakat sekitar</w:t>
      </w:r>
      <w:r w:rsidR="00825613" w:rsidRPr="00EA4042">
        <w:rPr>
          <w:b w:val="0"/>
          <w:bCs w:val="0"/>
          <w:lang w:val="id-ID"/>
        </w:rPr>
        <w:t xml:space="preserve"> serta mencapai target yang telah ditentukan</w:t>
      </w:r>
      <w:r w:rsidR="0095641D" w:rsidRPr="00EA4042">
        <w:rPr>
          <w:b w:val="0"/>
          <w:bCs w:val="0"/>
          <w:lang w:val="id-ID"/>
        </w:rPr>
        <w:t xml:space="preserve"> </w:t>
      </w:r>
      <w:r w:rsidR="00662573" w:rsidRPr="00EA4042">
        <w:rPr>
          <w:b w:val="0"/>
          <w:bCs w:val="0"/>
          <w:lang w:val="id-ID"/>
        </w:rPr>
        <w:fldChar w:fldCharType="begin" w:fldLock="1"/>
      </w:r>
      <w:r w:rsidR="00662573" w:rsidRPr="00EA4042">
        <w:rPr>
          <w:b w:val="0"/>
          <w:bCs w:val="0"/>
          <w:lang w:val="id-ID"/>
        </w:rPr>
        <w:instrText>ADDIN CSL_CITATION {"citationItems":[{"id":"ITEM-1","itemData":{"ISBN":"978-602-6258-11-3","abstract":"Artikel ini menjelaskan mengenai penanaman dan kemunculan sikap ilmiah yang ditunjukkan oleh siswa dalam pembelajaran IPA. Hakikat sains terdiri atas tiga aspek yaitu sains sebagai produk, proses, dan sikap ilmiah. Salah satu mata pelajaran yang diberikan di sekolah dasar adalah IPA (Ilmu Pengetahuan Alam). Pembelajaran IPA di SD ditujukan untuk memberi kesempatan siswa memupuk rasa ingin tahu secara ilmiah, mengembangkan kemampuan bertanya dan mencari jawaban atau fenomena alam berdasarkan bukti, serta mengembangkan cara berfikir ilmiah. Dalam pembelajaran IPA masih kurangnya penanaman sikap ilmiah sehingga kurang terbentuknya sikap ilmiah siswa. Adapun permasalahan saat ini adalah peserta didik pada saat pembelajaran IPA hanya menunjukkan beberapa sikap ilmiah yang harus dimiliki oleh siswa sekolah dasar. Pendayagunaan media pembelajaran yang kurang optimal oleh guru sehingga terkesan pasif. Dengan menggunakan metode eksperimen, maka dapat ditemukan cara yang tepat dan menyenangkan untuk siswa SD dalam memunculkan sikap imiah siswa. Metode eksperimen sesuai untuk pembelajaran IPA karena mampu memberikan kondisi belajar yang dapat mengembangkan kemampuan berfikir dan kreativitas secara optimal.\n\nKata kunci: metode eksperimen, sikap ilmiah, pembelajaran IPA.\n\n","author":[{"dropping-particle":"","family":"Azizah","given":"Riski Oktafiani Nur","non-dropping-particle":"","parse-names":false,"suffix":""}],"container-title":"Prosiding Seminar Nasional PGSD UST","id":"ITEM-1","issued":{"date-parts":[["2019"]]},"page":"262-266","title":"Kajian Metode Eksperimen Terhadap Sikap Ilmiah Siswa Pada Pembelajaran Ipa","type":"article-journal","volume":"1"},"uris":["http://www.mendeley.com/documents/?uuid=c68d584d-d13f-45e0-a673-db76ea4a194b"]}],"mendeley":{"formattedCitation":"(Azizah 2019)","plainTextFormattedCitation":"(Azizah 2019)","previouslyFormattedCitation":"(Azizah 2019)"},"properties":{"noteIndex":0},"schema":"https://github.com/citation-style-language/schema/raw/master/csl-citation.json"}</w:instrText>
      </w:r>
      <w:r w:rsidR="00662573" w:rsidRPr="00EA4042">
        <w:rPr>
          <w:b w:val="0"/>
          <w:bCs w:val="0"/>
          <w:lang w:val="id-ID"/>
        </w:rPr>
        <w:fldChar w:fldCharType="separate"/>
      </w:r>
      <w:r w:rsidR="00662573" w:rsidRPr="00EA4042">
        <w:rPr>
          <w:b w:val="0"/>
          <w:bCs w:val="0"/>
          <w:lang w:val="id-ID"/>
        </w:rPr>
        <w:t>(Azizah 2019)</w:t>
      </w:r>
      <w:r w:rsidR="00662573" w:rsidRPr="00EA4042">
        <w:rPr>
          <w:b w:val="0"/>
          <w:bCs w:val="0"/>
          <w:lang w:val="id-ID"/>
        </w:rPr>
        <w:fldChar w:fldCharType="end"/>
      </w:r>
      <w:r w:rsidR="008A68A6" w:rsidRPr="00EA4042">
        <w:rPr>
          <w:b w:val="0"/>
          <w:bCs w:val="0"/>
          <w:lang w:val="id-ID"/>
        </w:rPr>
        <w:t xml:space="preserve">. </w:t>
      </w:r>
      <w:bookmarkStart w:id="18" w:name="_Hlk148730309"/>
      <w:r w:rsidR="00D24E5E" w:rsidRPr="00EA4042">
        <w:rPr>
          <w:b w:val="0"/>
          <w:bCs w:val="0"/>
          <w:lang w:val="id-ID"/>
        </w:rPr>
        <w:t>S</w:t>
      </w:r>
      <w:r w:rsidR="00F208A6" w:rsidRPr="00EA4042">
        <w:rPr>
          <w:b w:val="0"/>
          <w:bCs w:val="0"/>
          <w:lang w:val="id-ID"/>
        </w:rPr>
        <w:t xml:space="preserve">alah satu target dalam pembelajaran </w:t>
      </w:r>
      <w:bookmarkStart w:id="19" w:name="_Hlk148730632"/>
      <w:proofErr w:type="spellStart"/>
      <w:r w:rsidR="00B442EA">
        <w:rPr>
          <w:b w:val="0"/>
          <w:bCs w:val="0"/>
          <w:lang w:val="en-US"/>
        </w:rPr>
        <w:t>sains</w:t>
      </w:r>
      <w:proofErr w:type="spellEnd"/>
      <w:r w:rsidR="00F76B4B" w:rsidRPr="00EA4042">
        <w:rPr>
          <w:b w:val="0"/>
          <w:bCs w:val="0"/>
          <w:lang w:val="id-ID"/>
        </w:rPr>
        <w:t xml:space="preserve"> </w:t>
      </w:r>
      <w:bookmarkEnd w:id="19"/>
      <w:r w:rsidR="00F46015" w:rsidRPr="00EA4042">
        <w:rPr>
          <w:b w:val="0"/>
          <w:bCs w:val="0"/>
          <w:lang w:val="id-ID"/>
        </w:rPr>
        <w:t xml:space="preserve">adalah </w:t>
      </w:r>
      <w:r w:rsidR="004104D8" w:rsidRPr="00EA4042">
        <w:rPr>
          <w:b w:val="0"/>
          <w:bCs w:val="0"/>
          <w:lang w:val="id-ID"/>
        </w:rPr>
        <w:t>keterampilan</w:t>
      </w:r>
      <w:r w:rsidR="00F208A6" w:rsidRPr="00EA4042">
        <w:rPr>
          <w:b w:val="0"/>
          <w:bCs w:val="0"/>
          <w:lang w:val="id-ID"/>
        </w:rPr>
        <w:t xml:space="preserve"> ber</w:t>
      </w:r>
      <w:r w:rsidR="00261365">
        <w:rPr>
          <w:b w:val="0"/>
          <w:bCs w:val="0"/>
          <w:lang w:val="en-US"/>
        </w:rPr>
        <w:t>p</w:t>
      </w:r>
      <w:r w:rsidR="00F208A6" w:rsidRPr="00EA4042">
        <w:rPr>
          <w:b w:val="0"/>
          <w:bCs w:val="0"/>
          <w:lang w:val="id-ID"/>
        </w:rPr>
        <w:t xml:space="preserve">ikir kritis </w:t>
      </w:r>
      <w:r w:rsidR="00F46015" w:rsidRPr="00EA4042">
        <w:rPr>
          <w:b w:val="0"/>
          <w:bCs w:val="0"/>
          <w:lang w:val="id-ID"/>
        </w:rPr>
        <w:t>(</w:t>
      </w:r>
      <w:r w:rsidR="00F46015" w:rsidRPr="00EA4042">
        <w:rPr>
          <w:b w:val="0"/>
          <w:bCs w:val="0"/>
          <w:i/>
          <w:iCs/>
          <w:lang w:val="id-ID"/>
        </w:rPr>
        <w:t xml:space="preserve">critical thinking) </w:t>
      </w:r>
      <w:r w:rsidR="00F46015" w:rsidRPr="00EA4042">
        <w:rPr>
          <w:b w:val="0"/>
          <w:bCs w:val="0"/>
          <w:lang w:val="id-ID"/>
        </w:rPr>
        <w:t>peserta didik</w:t>
      </w:r>
      <w:r w:rsidR="00F208A6" w:rsidRPr="00EA4042">
        <w:rPr>
          <w:b w:val="0"/>
          <w:bCs w:val="0"/>
          <w:lang w:val="id-ID"/>
        </w:rPr>
        <w:t xml:space="preserve"> </w:t>
      </w:r>
      <w:bookmarkEnd w:id="18"/>
      <w:r w:rsidR="00662573" w:rsidRPr="00EA4042">
        <w:rPr>
          <w:b w:val="0"/>
          <w:bCs w:val="0"/>
          <w:lang w:val="id-ID"/>
        </w:rPr>
        <w:fldChar w:fldCharType="begin" w:fldLock="1"/>
      </w:r>
      <w:r w:rsidR="000B3C8F" w:rsidRPr="00EA4042">
        <w:rPr>
          <w:b w:val="0"/>
          <w:bCs w:val="0"/>
          <w:lang w:val="id-ID"/>
        </w:rPr>
        <w:instrText>ADDIN CSL_CITATION {"citationItems":[{"id":"ITEM-1","itemData":{"DOI":"10.19184/se.v5i2.31257","ISSN":"2686-3030","abstract":"Penelitian ini memiliki tujuan mengetahui pengaruh penggunaan pendekatan Socio Scientific issue terhadap kemampuan berpikir kritis dan mengetahui kemampuan berpikir kritis siswa untuk mencapai generasi Indonesia yang kritis. Metode yang digunakan dalam penelitian ini adalah kajian literatur dengan melakukan analisis pada beberapa artikel terkait. Perkembangan dalam dunia pendidikan terutama menghadapi perkembangan sains dan teknologi menuntut adanya perkembangan literasi sains siswa, salah satunya yaitu berfikir kritis. Berfikir kritis merupakan suatu proses pertimbangan pengetahuan aktif, teliti, dan terus-menerus yang diterima dan dari berbagai sudut alasan yang mendukung, serta menyimpulkan sesuai dengan kecenderungannya, dengan arti lain berfikir ktitis yaitu kemampuan berfikir tinggi yang dapat digunakan untuk memecahkan berbagai permasalahan yang dihadapi. Sistem pendidikan di Indonesia sebagian besar memiliki sistem pembelajaran yang konvensional, sehingga kemampuan berfikir kritis siswa masih di bawah rata-rata. Strategi pembelajaran yang potensial dirancang dan diimplementasikan sehingga peserta didik dapat berhadapan langsung dengan masalah nyata di lingkungan serta dapat meningkatkan kemampuan berfikir kritis yaitu socio-scientific issues (SSI).","author":[{"dropping-particle":"","family":"Sholehah","given":"Amanatus","non-dropping-particle":"","parse-names":false,"suffix":""},{"dropping-particle":"","family":"Pertiwi","given":"Aprilia Dian","non-dropping-particle":"","parse-names":false,"suffix":""},{"dropping-particle":"","family":"Yudianti","given":"Firaditia","non-dropping-particle":"","parse-names":false,"suffix":""}],"container-title":"ScienceEdu","id":"ITEM-1","issue":"2","issued":{"date-parts":[["2023"]]},"page":"46","title":"Studi Literatur Penggunaan Pendekatan Socio Scientific Issue Untuk Membentuk Generasi Indonesia Yang Kritis","type":"article-journal","volume":"5"},"uris":["http://www.mendeley.com/documents/?uuid=6b8a2559-e25e-4244-8a18-70e7e2261d93"]}],"mendeley":{"formattedCitation":"(Sholehah, Pertiwi, and Yudianti 2023)","plainTextFormattedCitation":"(Sholehah, Pertiwi, and Yudianti 2023)","previouslyFormattedCitation":"(Sholehah, Pertiwi, and Yudianti 2023)"},"properties":{"noteIndex":0},"schema":"https://github.com/citation-style-language/schema/raw/master/csl-citation.json"}</w:instrText>
      </w:r>
      <w:r w:rsidR="00662573" w:rsidRPr="00EA4042">
        <w:rPr>
          <w:b w:val="0"/>
          <w:bCs w:val="0"/>
          <w:lang w:val="id-ID"/>
        </w:rPr>
        <w:fldChar w:fldCharType="separate"/>
      </w:r>
      <w:r w:rsidR="00662573" w:rsidRPr="00EA4042">
        <w:rPr>
          <w:b w:val="0"/>
          <w:bCs w:val="0"/>
          <w:lang w:val="id-ID"/>
        </w:rPr>
        <w:t>(Sholehah, Pertiwi, and Yudianti 2023)</w:t>
      </w:r>
      <w:r w:rsidR="00662573" w:rsidRPr="00EA4042">
        <w:rPr>
          <w:b w:val="0"/>
          <w:bCs w:val="0"/>
          <w:lang w:val="id-ID"/>
        </w:rPr>
        <w:fldChar w:fldCharType="end"/>
      </w:r>
      <w:r w:rsidR="00662573" w:rsidRPr="00EA4042">
        <w:rPr>
          <w:b w:val="0"/>
          <w:bCs w:val="0"/>
          <w:lang w:val="id-ID"/>
        </w:rPr>
        <w:t>.</w:t>
      </w:r>
      <w:r w:rsidR="00F208A6" w:rsidRPr="00EA4042">
        <w:rPr>
          <w:b w:val="0"/>
          <w:bCs w:val="0"/>
          <w:lang w:val="id-ID"/>
        </w:rPr>
        <w:t xml:space="preserve"> </w:t>
      </w:r>
      <w:r w:rsidR="0018395D">
        <w:rPr>
          <w:b w:val="0"/>
          <w:bCs w:val="0"/>
          <w:lang w:val="en-US"/>
        </w:rPr>
        <w:t xml:space="preserve"> </w:t>
      </w:r>
    </w:p>
    <w:p w14:paraId="250E8735" w14:textId="77777777" w:rsidR="00E25528" w:rsidRDefault="00EA41EE" w:rsidP="00E25528">
      <w:pPr>
        <w:pStyle w:val="NoSpacing"/>
        <w:spacing w:line="480" w:lineRule="auto"/>
        <w:ind w:firstLine="709"/>
        <w:rPr>
          <w:lang w:val="id-ID"/>
        </w:rPr>
      </w:pPr>
      <w:r w:rsidRPr="00EA4042">
        <w:rPr>
          <w:b w:val="0"/>
          <w:bCs w:val="0"/>
          <w:lang w:val="id-ID"/>
        </w:rPr>
        <w:t xml:space="preserve">Berpikir kritis </w:t>
      </w:r>
      <w:r w:rsidR="004A5134" w:rsidRPr="00EA4042">
        <w:rPr>
          <w:b w:val="0"/>
          <w:bCs w:val="0"/>
          <w:lang w:val="id-ID"/>
        </w:rPr>
        <w:t xml:space="preserve">merupakan </w:t>
      </w:r>
      <w:r w:rsidR="0048651E" w:rsidRPr="00EA4042">
        <w:rPr>
          <w:b w:val="0"/>
          <w:bCs w:val="0"/>
          <w:lang w:val="id-ID"/>
        </w:rPr>
        <w:t>suatu</w:t>
      </w:r>
      <w:r w:rsidR="004A5134" w:rsidRPr="00EA4042">
        <w:rPr>
          <w:b w:val="0"/>
          <w:bCs w:val="0"/>
          <w:lang w:val="id-ID"/>
        </w:rPr>
        <w:t xml:space="preserve"> keterampilan yang </w:t>
      </w:r>
      <w:r w:rsidR="0048651E" w:rsidRPr="00EA4042">
        <w:rPr>
          <w:b w:val="0"/>
          <w:bCs w:val="0"/>
          <w:lang w:val="id-ID"/>
        </w:rPr>
        <w:t>wajib dimiliki agar dapat mencapai ke</w:t>
      </w:r>
      <w:r w:rsidR="004A5134" w:rsidRPr="00EA4042">
        <w:rPr>
          <w:b w:val="0"/>
          <w:bCs w:val="0"/>
          <w:lang w:val="id-ID"/>
        </w:rPr>
        <w:t>sukses</w:t>
      </w:r>
      <w:r w:rsidR="0048651E" w:rsidRPr="00EA4042">
        <w:rPr>
          <w:b w:val="0"/>
          <w:bCs w:val="0"/>
          <w:lang w:val="id-ID"/>
        </w:rPr>
        <w:t>an</w:t>
      </w:r>
      <w:r w:rsidR="004A5134" w:rsidRPr="00EA4042">
        <w:rPr>
          <w:b w:val="0"/>
          <w:bCs w:val="0"/>
          <w:lang w:val="id-ID"/>
        </w:rPr>
        <w:t xml:space="preserve"> di abad ke-21 </w:t>
      </w:r>
      <w:r w:rsidR="0048651E" w:rsidRPr="00EA4042">
        <w:rPr>
          <w:b w:val="0"/>
          <w:bCs w:val="0"/>
          <w:lang w:val="id-ID"/>
        </w:rPr>
        <w:t xml:space="preserve">nanti </w:t>
      </w:r>
      <w:r w:rsidR="000B3C8F" w:rsidRPr="00EA4042">
        <w:rPr>
          <w:b w:val="0"/>
          <w:bCs w:val="0"/>
          <w:lang w:val="id-ID"/>
        </w:rPr>
        <w:fldChar w:fldCharType="begin" w:fldLock="1"/>
      </w:r>
      <w:r w:rsidR="000B3C8F" w:rsidRPr="00EA4042">
        <w:rPr>
          <w:b w:val="0"/>
          <w:bCs w:val="0"/>
          <w:lang w:val="id-ID"/>
        </w:rPr>
        <w:instrText>ADDIN CSL_CITATION {"citationItems":[{"id":"ITEM-1","itemData":{"DOI":"10.53401/iktsf.v2i2.20","abstract":"ABSTRAK\r Zaman sekarang mahasiswa lebih tergila – gila media sosial dari pada berdiskusi secara tatap muka. Hal ini menyebabkan rendahknya keterampilan berkomunikasi pada mahasiswa. Yang akan memicu permaslahan yang baru yang cukup kompleks. Penelitian ini bertujuan untuk mengetahui profil keterampilan abad 21 pada mahasiswa program studi komunikasi dan penyiaran islam STID Sirnarasa. Penelitian ini merupakan penelitian deskriptif, dengan jumlah populasi seluruh mahasiswa program studi kouminikasi dan penyiaran islam STID Sirnarasa. Sampel penelitian ditentukan dengan teknik snowball berdasarkan data kualitatif. Sumber data berasal dari data obervsi, wawancara dan dokumentasi selain itu data diperoleh dari angket terbuka dengan parameter yang digunakan adalah keterampilan abad 21 (21st century soft skills) yang dikaitkan dengan program studi komunikasi dan penyiaran islam terdiri dari; berpikir kritis dan memecahkan masalah, kreatif dan inovasi, dan komunikasi. Teknik analisis data yang digunakan dalam peneitian ini adalah teknik deskriptif. Hasil analisis data penelitian menunjukan bahwa profil keterampilan abad 21 (21st century soft skills) pada mahasiswa program studi komunikasi dan penyiaran islam STID Sirnarasa cukup baik. Berdasarkan hasil penelitian dapat disimpulkan bahwa mahasiswa program studi komunikasi dan penyiaran islam STID Sirnarasa mampu menghadapi tantangan abad ke 21 dan berdasarkan nilai visi dan misi yang ditanamkan oleh STID Sirnarasa.","author":[{"dropping-particle":"","family":"Khoirunnisa","given":"Eunis","non-dropping-particle":"","parse-names":false,"suffix":""},{"dropping-particle":"","family":"Habibah","given":"Ebah","non-dropping-particle":"","parse-names":false,"suffix":""}],"container-title":"Iktisyaf: Jurnal Ilmu Dakwah dan Tasawuf","id":"ITEM-1","issue":"2","issued":{"date-parts":[["2020"]]},"page":"55-68","title":"PROFIL KETERAMPILAN ABAD 21 (21st CENTURY SOFT SKILLS) PADA MAHASISWA","type":"article-journal","volume":"2"},"uris":["http://www.mendeley.com/documents/?uuid=775bd829-9f34-4321-b2d2-42702a3d263f"]}],"mendeley":{"formattedCitation":"(Khoirunnisa and Habibah 2020)","plainTextFormattedCitation":"(Khoirunnisa and Habibah 2020)","previouslyFormattedCitation":"(Khoirunnisa and Habibah 2020)"},"properties":{"noteIndex":0},"schema":"https://github.com/citation-style-language/schema/raw/master/csl-citation.json"}</w:instrText>
      </w:r>
      <w:r w:rsidR="000B3C8F" w:rsidRPr="00EA4042">
        <w:rPr>
          <w:b w:val="0"/>
          <w:bCs w:val="0"/>
          <w:lang w:val="id-ID"/>
        </w:rPr>
        <w:fldChar w:fldCharType="separate"/>
      </w:r>
      <w:r w:rsidR="000B3C8F" w:rsidRPr="00EA4042">
        <w:rPr>
          <w:b w:val="0"/>
          <w:bCs w:val="0"/>
          <w:lang w:val="id-ID"/>
        </w:rPr>
        <w:t>(Khoirunnisa and Habibah 2020)</w:t>
      </w:r>
      <w:r w:rsidR="000B3C8F" w:rsidRPr="00EA4042">
        <w:rPr>
          <w:b w:val="0"/>
          <w:bCs w:val="0"/>
          <w:lang w:val="id-ID"/>
        </w:rPr>
        <w:fldChar w:fldCharType="end"/>
      </w:r>
      <w:r w:rsidR="004A5134" w:rsidRPr="00EA4042">
        <w:rPr>
          <w:b w:val="0"/>
          <w:bCs w:val="0"/>
          <w:lang w:val="id-ID"/>
        </w:rPr>
        <w:t xml:space="preserve">. </w:t>
      </w:r>
      <w:r w:rsidR="000B3C8F" w:rsidRPr="00EA4042">
        <w:rPr>
          <w:b w:val="0"/>
          <w:bCs w:val="0"/>
          <w:lang w:val="id-ID"/>
        </w:rPr>
        <w:fldChar w:fldCharType="begin" w:fldLock="1"/>
      </w:r>
      <w:r w:rsidR="005C60E1" w:rsidRPr="00EA4042">
        <w:rPr>
          <w:b w:val="0"/>
          <w:bCs w:val="0"/>
          <w:lang w:val="id-ID"/>
        </w:rPr>
        <w:instrText>ADDIN CSL_CITATION {"citationItems":[{"id":"ITEM-1","itemData":{"abstract":"Coronavirus Disease (Covid-19) yang melanda diberbagai penjuru negara membawa dampak yang signifikan, terutama dalam dunia pendidikan. Penerapan pembelajaran secara daring yang berjalan selama satu setengah tahun telah merubah aktivitas guru dan siswa dalam penbelajaran, seperti media, metode, serta penilaian dan evaluasi mulai pendidikan dasar, menengah dan tinggi. Salah satu pembelajaran yang diterapkan meski masa pandemi yaitu kecakapan abad 21 bagi jenjang SD/MI. Tulisan ini bertujuan menganalisis penerapan pembelajaran kecakapan abad 21 yang meliputi keterampilan berpikir kreatif (creative thinking), berpikir kritis dan pemecahan masalah (criticial thinking and problem solving), berkomunikasi (communication), dan berkolaborasi (collaboration) atau yang dikenal dengan 4C masa pandemi covid-19 pada jenjang SD/MI. Kata kunci: Kecakapan Abad 21, Pen","author":[{"dropping-particle":"","family":"Zakaria","given":"","non-dropping-particle":"","parse-names":false,"suffix":""}],"container-title":"Jurnal Dirasah","id":"ITEM-1","issue":"2","issued":{"date-parts":[["2016"]]},"page":"81-90","title":"Peraturan Menteri Pendidikan dan Kebudyaan Republik Indonesia Nomor 21 tahun 2016. 115","type":"article-journal","volume":"4"},"uris":["http://www.mendeley.com/documents/?uuid=1633265a-39b3-4106-b782-48c2961d3f5b"]}],"mendeley":{"formattedCitation":"(Zakaria 2016)","manualFormatting":"Zakaria (2021)","plainTextFormattedCitation":"(Zakaria 2016)","previouslyFormattedCitation":"(Zakaria 2016)"},"properties":{"noteIndex":0},"schema":"https://github.com/citation-style-language/schema/raw/master/csl-citation.json"}</w:instrText>
      </w:r>
      <w:r w:rsidR="000B3C8F" w:rsidRPr="00EA4042">
        <w:rPr>
          <w:b w:val="0"/>
          <w:bCs w:val="0"/>
          <w:lang w:val="id-ID"/>
        </w:rPr>
        <w:fldChar w:fldCharType="separate"/>
      </w:r>
      <w:r w:rsidR="000B3C8F" w:rsidRPr="00EA4042">
        <w:rPr>
          <w:b w:val="0"/>
          <w:bCs w:val="0"/>
          <w:lang w:val="id-ID"/>
        </w:rPr>
        <w:t>Zakaria (2021)</w:t>
      </w:r>
      <w:r w:rsidR="000B3C8F" w:rsidRPr="00EA4042">
        <w:rPr>
          <w:b w:val="0"/>
          <w:bCs w:val="0"/>
          <w:lang w:val="id-ID"/>
        </w:rPr>
        <w:fldChar w:fldCharType="end"/>
      </w:r>
      <w:r w:rsidR="003B557A" w:rsidRPr="00EA4042">
        <w:rPr>
          <w:b w:val="0"/>
          <w:bCs w:val="0"/>
          <w:lang w:val="id-ID"/>
        </w:rPr>
        <w:t xml:space="preserve"> </w:t>
      </w:r>
      <w:r w:rsidR="00D24E5E" w:rsidRPr="00EA4042">
        <w:rPr>
          <w:b w:val="0"/>
          <w:bCs w:val="0"/>
          <w:lang w:val="id-ID"/>
        </w:rPr>
        <w:t>menyebutkan bahwa keterampilan</w:t>
      </w:r>
      <w:r w:rsidR="003B557A" w:rsidRPr="00EA4042">
        <w:rPr>
          <w:b w:val="0"/>
          <w:bCs w:val="0"/>
          <w:lang w:val="id-ID"/>
        </w:rPr>
        <w:t xml:space="preserve"> abad</w:t>
      </w:r>
      <w:r w:rsidR="0048651E" w:rsidRPr="00EA4042">
        <w:rPr>
          <w:b w:val="0"/>
          <w:bCs w:val="0"/>
          <w:lang w:val="id-ID"/>
        </w:rPr>
        <w:t>-</w:t>
      </w:r>
      <w:r w:rsidR="003B557A" w:rsidRPr="00EA4042">
        <w:rPr>
          <w:b w:val="0"/>
          <w:bCs w:val="0"/>
          <w:lang w:val="id-ID"/>
        </w:rPr>
        <w:t xml:space="preserve">21 terdiri </w:t>
      </w:r>
      <w:r w:rsidR="0048651E" w:rsidRPr="00EA4042">
        <w:rPr>
          <w:b w:val="0"/>
          <w:bCs w:val="0"/>
          <w:lang w:val="id-ID"/>
        </w:rPr>
        <w:t>atas keterampilan untuk memecahan masalah (</w:t>
      </w:r>
      <w:r w:rsidR="003B557A" w:rsidRPr="00EA4042">
        <w:rPr>
          <w:b w:val="0"/>
          <w:bCs w:val="0"/>
          <w:i/>
          <w:iCs/>
          <w:lang w:val="id-ID"/>
        </w:rPr>
        <w:t>problem solving</w:t>
      </w:r>
      <w:r w:rsidR="003B557A" w:rsidRPr="00EA4042">
        <w:rPr>
          <w:b w:val="0"/>
          <w:bCs w:val="0"/>
          <w:lang w:val="id-ID"/>
        </w:rPr>
        <w:t xml:space="preserve">), </w:t>
      </w:r>
      <w:r w:rsidR="00C17D54" w:rsidRPr="00EA4042">
        <w:rPr>
          <w:b w:val="0"/>
          <w:bCs w:val="0"/>
          <w:lang w:val="id-ID"/>
        </w:rPr>
        <w:t xml:space="preserve">keterampilan untuk </w:t>
      </w:r>
      <w:r w:rsidR="00C17D54" w:rsidRPr="00EA4042">
        <w:rPr>
          <w:b w:val="0"/>
          <w:bCs w:val="0"/>
          <w:lang w:val="id-ID"/>
        </w:rPr>
        <w:lastRenderedPageBreak/>
        <w:t>berpikir kreatif (</w:t>
      </w:r>
      <w:r w:rsidR="00C17D54" w:rsidRPr="00EA4042">
        <w:rPr>
          <w:b w:val="0"/>
          <w:bCs w:val="0"/>
          <w:i/>
          <w:iCs/>
          <w:lang w:val="id-ID"/>
        </w:rPr>
        <w:t>creative thinking</w:t>
      </w:r>
      <w:r w:rsidR="00C17D54" w:rsidRPr="00EA4042">
        <w:rPr>
          <w:b w:val="0"/>
          <w:bCs w:val="0"/>
          <w:lang w:val="id-ID"/>
        </w:rPr>
        <w:t>), berpikir kritis (</w:t>
      </w:r>
      <w:r w:rsidR="00C17D54" w:rsidRPr="00EA4042">
        <w:rPr>
          <w:b w:val="0"/>
          <w:bCs w:val="0"/>
          <w:i/>
          <w:iCs/>
          <w:lang w:val="id-ID"/>
        </w:rPr>
        <w:t xml:space="preserve">critical thinking), </w:t>
      </w:r>
      <w:r w:rsidR="0048651E" w:rsidRPr="00EA4042">
        <w:rPr>
          <w:b w:val="0"/>
          <w:bCs w:val="0"/>
          <w:lang w:val="id-ID"/>
        </w:rPr>
        <w:t xml:space="preserve">serta </w:t>
      </w:r>
      <w:r w:rsidR="00C17D54" w:rsidRPr="00EA4042">
        <w:rPr>
          <w:b w:val="0"/>
          <w:bCs w:val="0"/>
          <w:lang w:val="id-ID"/>
        </w:rPr>
        <w:t xml:space="preserve">untuk </w:t>
      </w:r>
      <w:r w:rsidR="003B557A" w:rsidRPr="00EA4042">
        <w:rPr>
          <w:b w:val="0"/>
          <w:bCs w:val="0"/>
          <w:lang w:val="id-ID"/>
        </w:rPr>
        <w:t>berkolaborasi (</w:t>
      </w:r>
      <w:r w:rsidR="003B557A" w:rsidRPr="00EA4042">
        <w:rPr>
          <w:b w:val="0"/>
          <w:bCs w:val="0"/>
          <w:i/>
          <w:iCs/>
          <w:lang w:val="id-ID"/>
        </w:rPr>
        <w:t>collaboration</w:t>
      </w:r>
      <w:r w:rsidR="003B557A" w:rsidRPr="00EA4042">
        <w:rPr>
          <w:b w:val="0"/>
          <w:bCs w:val="0"/>
          <w:lang w:val="id-ID"/>
        </w:rPr>
        <w:t xml:space="preserve">) </w:t>
      </w:r>
      <w:r w:rsidR="00C17D54" w:rsidRPr="00EA4042">
        <w:rPr>
          <w:b w:val="0"/>
          <w:bCs w:val="0"/>
          <w:lang w:val="id-ID"/>
        </w:rPr>
        <w:t>dan berkomunikasi (</w:t>
      </w:r>
      <w:r w:rsidR="00C17D54" w:rsidRPr="00EA4042">
        <w:rPr>
          <w:b w:val="0"/>
          <w:bCs w:val="0"/>
          <w:i/>
          <w:iCs/>
          <w:lang w:val="id-ID"/>
        </w:rPr>
        <w:t>communication</w:t>
      </w:r>
      <w:r w:rsidR="00C17D54" w:rsidRPr="00EA4042">
        <w:rPr>
          <w:b w:val="0"/>
          <w:bCs w:val="0"/>
          <w:lang w:val="id-ID"/>
        </w:rPr>
        <w:t xml:space="preserve">) </w:t>
      </w:r>
      <w:r w:rsidR="003B557A" w:rsidRPr="00EA4042">
        <w:rPr>
          <w:b w:val="0"/>
          <w:bCs w:val="0"/>
          <w:lang w:val="id-ID"/>
        </w:rPr>
        <w:t xml:space="preserve">atau yang </w:t>
      </w:r>
      <w:r w:rsidR="0048651E" w:rsidRPr="00EA4042">
        <w:rPr>
          <w:b w:val="0"/>
          <w:bCs w:val="0"/>
          <w:lang w:val="id-ID"/>
        </w:rPr>
        <w:t xml:space="preserve">biasanya </w:t>
      </w:r>
      <w:r w:rsidR="00692C86" w:rsidRPr="00EA4042">
        <w:rPr>
          <w:b w:val="0"/>
          <w:bCs w:val="0"/>
          <w:lang w:val="id-ID"/>
        </w:rPr>
        <w:t xml:space="preserve">dikenal </w:t>
      </w:r>
      <w:r w:rsidR="0048651E" w:rsidRPr="00EA4042">
        <w:rPr>
          <w:b w:val="0"/>
          <w:bCs w:val="0"/>
          <w:lang w:val="id-ID"/>
        </w:rPr>
        <w:t>sebagai</w:t>
      </w:r>
      <w:r w:rsidR="003B557A" w:rsidRPr="00EA4042">
        <w:rPr>
          <w:b w:val="0"/>
          <w:bCs w:val="0"/>
          <w:lang w:val="id-ID"/>
        </w:rPr>
        <w:t xml:space="preserve"> 4C</w:t>
      </w:r>
      <w:r w:rsidR="0048651E" w:rsidRPr="00EA4042">
        <w:rPr>
          <w:b w:val="0"/>
          <w:bCs w:val="0"/>
          <w:lang w:val="id-ID"/>
        </w:rPr>
        <w:t xml:space="preserve">, </w:t>
      </w:r>
      <w:r w:rsidR="00DE43D1" w:rsidRPr="00EA4042">
        <w:rPr>
          <w:b w:val="0"/>
          <w:bCs w:val="0"/>
          <w:lang w:val="id-ID"/>
        </w:rPr>
        <w:t>yang</w:t>
      </w:r>
      <w:r w:rsidR="003B557A" w:rsidRPr="00EA4042">
        <w:rPr>
          <w:b w:val="0"/>
          <w:bCs w:val="0"/>
          <w:lang w:val="id-ID"/>
        </w:rPr>
        <w:t xml:space="preserve"> </w:t>
      </w:r>
      <w:r w:rsidR="00C17D54" w:rsidRPr="00EA4042">
        <w:rPr>
          <w:b w:val="0"/>
          <w:bCs w:val="0"/>
          <w:lang w:val="id-ID"/>
        </w:rPr>
        <w:t>tentunya sangat di</w:t>
      </w:r>
      <w:r w:rsidR="0048651E" w:rsidRPr="00EA4042">
        <w:rPr>
          <w:b w:val="0"/>
          <w:bCs w:val="0"/>
          <w:lang w:val="id-ID"/>
        </w:rPr>
        <w:t>perlu</w:t>
      </w:r>
      <w:r w:rsidR="00C17D54" w:rsidRPr="00EA4042">
        <w:rPr>
          <w:b w:val="0"/>
          <w:bCs w:val="0"/>
          <w:lang w:val="id-ID"/>
        </w:rPr>
        <w:t>kan</w:t>
      </w:r>
      <w:r w:rsidR="003B557A" w:rsidRPr="00EA4042">
        <w:rPr>
          <w:b w:val="0"/>
          <w:bCs w:val="0"/>
          <w:lang w:val="id-ID"/>
        </w:rPr>
        <w:t xml:space="preserve"> oleh </w:t>
      </w:r>
      <w:r w:rsidR="00C17D54" w:rsidRPr="00EA4042">
        <w:rPr>
          <w:b w:val="0"/>
          <w:bCs w:val="0"/>
          <w:lang w:val="id-ID"/>
        </w:rPr>
        <w:t xml:space="preserve">seluruh </w:t>
      </w:r>
      <w:r w:rsidR="003B557A" w:rsidRPr="00EA4042">
        <w:rPr>
          <w:b w:val="0"/>
          <w:bCs w:val="0"/>
          <w:lang w:val="id-ID"/>
        </w:rPr>
        <w:t>peserta didik di Indonesia</w:t>
      </w:r>
      <w:r w:rsidR="0048651E" w:rsidRPr="00EA4042">
        <w:rPr>
          <w:b w:val="0"/>
          <w:bCs w:val="0"/>
          <w:lang w:val="id-ID"/>
        </w:rPr>
        <w:t>, dan dijadikan</w:t>
      </w:r>
      <w:r w:rsidR="003B557A" w:rsidRPr="00EA4042">
        <w:rPr>
          <w:b w:val="0"/>
          <w:bCs w:val="0"/>
          <w:lang w:val="id-ID"/>
        </w:rPr>
        <w:t xml:space="preserve"> sebagai ciri </w:t>
      </w:r>
      <w:r w:rsidR="0048651E" w:rsidRPr="00EA4042">
        <w:rPr>
          <w:b w:val="0"/>
          <w:bCs w:val="0"/>
          <w:lang w:val="id-ID"/>
        </w:rPr>
        <w:t xml:space="preserve">khas </w:t>
      </w:r>
      <w:r w:rsidR="003B557A" w:rsidRPr="00EA4042">
        <w:rPr>
          <w:b w:val="0"/>
          <w:bCs w:val="0"/>
          <w:lang w:val="id-ID"/>
        </w:rPr>
        <w:t xml:space="preserve">pembelajaran </w:t>
      </w:r>
      <w:r w:rsidR="0048651E" w:rsidRPr="00EA4042">
        <w:rPr>
          <w:b w:val="0"/>
          <w:bCs w:val="0"/>
          <w:lang w:val="id-ID"/>
        </w:rPr>
        <w:t xml:space="preserve">di </w:t>
      </w:r>
      <w:r w:rsidR="003B557A" w:rsidRPr="00EA4042">
        <w:rPr>
          <w:b w:val="0"/>
          <w:bCs w:val="0"/>
          <w:lang w:val="id-ID"/>
        </w:rPr>
        <w:t>abad</w:t>
      </w:r>
      <w:r w:rsidR="0048651E" w:rsidRPr="00EA4042">
        <w:rPr>
          <w:b w:val="0"/>
          <w:bCs w:val="0"/>
          <w:lang w:val="id-ID"/>
        </w:rPr>
        <w:t>-</w:t>
      </w:r>
      <w:r w:rsidR="003B557A" w:rsidRPr="00EA4042">
        <w:rPr>
          <w:b w:val="0"/>
          <w:bCs w:val="0"/>
          <w:lang w:val="id-ID"/>
        </w:rPr>
        <w:t>21</w:t>
      </w:r>
      <w:r w:rsidR="0048651E" w:rsidRPr="00EA4042">
        <w:rPr>
          <w:b w:val="0"/>
          <w:bCs w:val="0"/>
          <w:lang w:val="id-ID"/>
        </w:rPr>
        <w:t xml:space="preserve"> nanti</w:t>
      </w:r>
      <w:r w:rsidR="003B557A" w:rsidRPr="00EA4042">
        <w:rPr>
          <w:b w:val="0"/>
          <w:bCs w:val="0"/>
          <w:lang w:val="id-ID"/>
        </w:rPr>
        <w:t xml:space="preserve">. </w:t>
      </w:r>
      <w:r w:rsidR="00967FAD" w:rsidRPr="00EA4042">
        <w:rPr>
          <w:b w:val="0"/>
          <w:bCs w:val="0"/>
          <w:lang w:val="id-ID"/>
        </w:rPr>
        <w:t xml:space="preserve">Salah satu </w:t>
      </w:r>
      <w:r w:rsidR="00B77A53" w:rsidRPr="00EA4042">
        <w:rPr>
          <w:b w:val="0"/>
          <w:bCs w:val="0"/>
          <w:lang w:val="id-ID"/>
        </w:rPr>
        <w:t>karakter</w:t>
      </w:r>
      <w:r w:rsidR="00967FAD" w:rsidRPr="00EA4042">
        <w:rPr>
          <w:b w:val="0"/>
          <w:bCs w:val="0"/>
          <w:lang w:val="id-ID"/>
        </w:rPr>
        <w:t xml:space="preserve"> abad-21 yang dijadikan sebagai tujuan dari suatu pendidikan menurut Permendikbud (2016) yaitu keterampilan untuk berpikir kritis (</w:t>
      </w:r>
      <w:r w:rsidR="00967FAD" w:rsidRPr="00EA4042">
        <w:rPr>
          <w:b w:val="0"/>
          <w:bCs w:val="0"/>
          <w:i/>
          <w:iCs/>
          <w:lang w:val="id-ID"/>
        </w:rPr>
        <w:t xml:space="preserve">critical thinking). </w:t>
      </w:r>
      <w:r w:rsidR="00967FAD" w:rsidRPr="00EA4042">
        <w:rPr>
          <w:b w:val="0"/>
          <w:bCs w:val="0"/>
          <w:lang w:val="id-ID"/>
        </w:rPr>
        <w:t>Hal tersebut dikarenakan keterampilan untuk berpikir kritis (</w:t>
      </w:r>
      <w:r w:rsidR="00967FAD" w:rsidRPr="00EA4042">
        <w:rPr>
          <w:b w:val="0"/>
          <w:bCs w:val="0"/>
          <w:i/>
          <w:iCs/>
          <w:lang w:val="id-ID"/>
        </w:rPr>
        <w:t>critical thinking)</w:t>
      </w:r>
      <w:r w:rsidR="00967FAD" w:rsidRPr="00EA4042">
        <w:rPr>
          <w:b w:val="0"/>
          <w:bCs w:val="0"/>
          <w:lang w:val="id-ID"/>
        </w:rPr>
        <w:t xml:space="preserve"> dapat membuat pembelajaran menjadi lebih bermakna. </w:t>
      </w:r>
    </w:p>
    <w:p w14:paraId="6B6CC2FA" w14:textId="017DD01E" w:rsidR="00E25528" w:rsidRDefault="00967FAD" w:rsidP="00E25528">
      <w:pPr>
        <w:pStyle w:val="NoSpacing"/>
        <w:spacing w:line="480" w:lineRule="auto"/>
        <w:ind w:firstLine="709"/>
        <w:rPr>
          <w:lang w:val="id-ID"/>
        </w:rPr>
      </w:pPr>
      <w:r w:rsidRPr="00EA4042">
        <w:rPr>
          <w:b w:val="0"/>
          <w:bCs w:val="0"/>
          <w:lang w:val="id-ID"/>
        </w:rPr>
        <w:t xml:space="preserve">Menurut </w:t>
      </w:r>
      <w:r w:rsidR="005C60E1" w:rsidRPr="00EA4042">
        <w:rPr>
          <w:b w:val="0"/>
          <w:bCs w:val="0"/>
          <w:lang w:val="id-ID"/>
        </w:rPr>
        <w:fldChar w:fldCharType="begin" w:fldLock="1"/>
      </w:r>
      <w:r w:rsidR="005C60E1" w:rsidRPr="00EA4042">
        <w:rPr>
          <w:b w:val="0"/>
          <w:bCs w:val="0"/>
          <w:lang w:val="id-ID"/>
        </w:rPr>
        <w:instrText>ADDIN CSL_CITATION {"citationItems":[{"id":"ITEM-1","itemData":{"ISBN":"0335191304","abstract":"• גרינבלט, י. (2012). ענף הקיווי: תמונת מצב 2012, עלון הנוטע שה“מ, מחוז צפון, משרד החקלאות.","author":[{"dropping-particle":"","family":"Arnyana","given":"Ida Bagus Putu","non-dropping-particle":"","parse-names":false,"suffix":""}],"container-title":"Konferensi Nasional Matematika dan IPA Universitas PGRI Banyuwangi","id":"ITEM-1","issue":"3","issued":{"date-parts":[["2019"]]},"page":"37-39","title":"PEMBELAJARAN UNTUK MENINGKATKAN KOMPETENSI 4C(COMMUNICATION, COLLABORATION, CRITICAL THINKING DANCREATIVE THINKING) UNTUKMENYONGSONG ERA ABAD 21","type":"article-journal","volume":"66"},"uris":["http://www.mendeley.com/documents/?uuid=34372de5-e366-44b1-a843-83b76740fa08"]}],"mendeley":{"formattedCitation":"(Arnyana 2019)","manualFormatting":"Arnyana (2019)","plainTextFormattedCitation":"(Arnyana 2019)","previouslyFormattedCitation":"(Arnyana 2019)"},"properties":{"noteIndex":0},"schema":"https://github.com/citation-style-language/schema/raw/master/csl-citation.json"}</w:instrText>
      </w:r>
      <w:r w:rsidR="005C60E1" w:rsidRPr="00EA4042">
        <w:rPr>
          <w:b w:val="0"/>
          <w:bCs w:val="0"/>
          <w:lang w:val="id-ID"/>
        </w:rPr>
        <w:fldChar w:fldCharType="separate"/>
      </w:r>
      <w:r w:rsidR="005C60E1" w:rsidRPr="00EA4042">
        <w:rPr>
          <w:b w:val="0"/>
          <w:bCs w:val="0"/>
          <w:lang w:val="id-ID"/>
        </w:rPr>
        <w:t>Arnyana (2019)</w:t>
      </w:r>
      <w:r w:rsidR="005C60E1" w:rsidRPr="00EA4042">
        <w:rPr>
          <w:b w:val="0"/>
          <w:bCs w:val="0"/>
          <w:lang w:val="id-ID"/>
        </w:rPr>
        <w:fldChar w:fldCharType="end"/>
      </w:r>
      <w:r w:rsidRPr="00EA4042">
        <w:rPr>
          <w:b w:val="0"/>
          <w:bCs w:val="0"/>
          <w:lang w:val="id-ID"/>
        </w:rPr>
        <w:t xml:space="preserve">, </w:t>
      </w:r>
      <w:bookmarkStart w:id="20" w:name="_Hlk149162426"/>
      <w:r w:rsidRPr="00EA4042">
        <w:rPr>
          <w:b w:val="0"/>
          <w:bCs w:val="0"/>
          <w:lang w:val="id-ID"/>
        </w:rPr>
        <w:t>keterampilan berpikir kritis (</w:t>
      </w:r>
      <w:r w:rsidRPr="00EA4042">
        <w:rPr>
          <w:b w:val="0"/>
          <w:bCs w:val="0"/>
          <w:i/>
          <w:iCs/>
          <w:lang w:val="id-ID"/>
        </w:rPr>
        <w:t>critical thinking</w:t>
      </w:r>
      <w:r w:rsidRPr="00EA4042">
        <w:rPr>
          <w:b w:val="0"/>
          <w:bCs w:val="0"/>
          <w:lang w:val="id-ID"/>
        </w:rPr>
        <w:t>) sangat diperlukan karena bermanfaat dalam memecahkan masalah-masalah yang terjadi</w:t>
      </w:r>
      <w:bookmarkEnd w:id="20"/>
      <w:r w:rsidR="00C92DED" w:rsidRPr="00EA4042">
        <w:rPr>
          <w:b w:val="0"/>
          <w:bCs w:val="0"/>
          <w:lang w:val="id-ID"/>
        </w:rPr>
        <w:t>, sehingga k</w:t>
      </w:r>
      <w:r w:rsidRPr="00EA4042">
        <w:rPr>
          <w:b w:val="0"/>
          <w:bCs w:val="0"/>
          <w:lang w:val="id-ID"/>
        </w:rPr>
        <w:t xml:space="preserve">eterampilan </w:t>
      </w:r>
      <w:r w:rsidR="00C17D54" w:rsidRPr="00EA4042">
        <w:rPr>
          <w:b w:val="0"/>
          <w:bCs w:val="0"/>
          <w:lang w:val="id-ID"/>
        </w:rPr>
        <w:t>tersebut</w:t>
      </w:r>
      <w:r w:rsidRPr="00EA4042">
        <w:rPr>
          <w:b w:val="0"/>
          <w:bCs w:val="0"/>
          <w:lang w:val="id-ID"/>
        </w:rPr>
        <w:t xml:space="preserve"> </w:t>
      </w:r>
      <w:r w:rsidR="004A0275" w:rsidRPr="00EA4042">
        <w:rPr>
          <w:b w:val="0"/>
          <w:bCs w:val="0"/>
          <w:lang w:val="id-ID"/>
        </w:rPr>
        <w:t xml:space="preserve">perlu dilatih </w:t>
      </w:r>
      <w:r w:rsidRPr="00EA4042">
        <w:rPr>
          <w:b w:val="0"/>
          <w:bCs w:val="0"/>
          <w:lang w:val="id-ID"/>
        </w:rPr>
        <w:t xml:space="preserve">dalam </w:t>
      </w:r>
      <w:r w:rsidR="007434DC" w:rsidRPr="00EA4042">
        <w:rPr>
          <w:b w:val="0"/>
          <w:bCs w:val="0"/>
          <w:lang w:val="id-ID"/>
        </w:rPr>
        <w:t xml:space="preserve">kegiatan </w:t>
      </w:r>
      <w:r w:rsidRPr="00EA4042">
        <w:rPr>
          <w:b w:val="0"/>
          <w:bCs w:val="0"/>
          <w:lang w:val="id-ID"/>
        </w:rPr>
        <w:t>pembelajaran</w:t>
      </w:r>
      <w:r w:rsidR="007434DC" w:rsidRPr="00EA4042">
        <w:rPr>
          <w:b w:val="0"/>
          <w:bCs w:val="0"/>
          <w:lang w:val="id-ID"/>
        </w:rPr>
        <w:t xml:space="preserve">, </w:t>
      </w:r>
      <w:r w:rsidR="00E76B18" w:rsidRPr="00EA4042">
        <w:rPr>
          <w:b w:val="0"/>
          <w:bCs w:val="0"/>
          <w:lang w:val="id-ID"/>
        </w:rPr>
        <w:t xml:space="preserve">contohnya adalah dengan mengajak peserta didik untuk menjelajahi dan memahami berbagai masalah kontekstual yang muncul dalam kehidupan sehari-hari </w:t>
      </w:r>
      <w:r w:rsidR="005C60E1" w:rsidRPr="00EA4042">
        <w:rPr>
          <w:b w:val="0"/>
          <w:bCs w:val="0"/>
          <w:lang w:val="id-ID"/>
        </w:rPr>
        <w:fldChar w:fldCharType="begin" w:fldLock="1"/>
      </w:r>
      <w:r w:rsidR="005C60E1" w:rsidRPr="00EA4042">
        <w:rPr>
          <w:b w:val="0"/>
          <w:bCs w:val="0"/>
          <w:lang w:val="id-ID"/>
        </w:rPr>
        <w:instrText>ADDIN CSL_CITATION {"citationItems":[{"id":"ITEM-1","itemData":{"ISBN":"0335191304","abstract":"• גרינבלט, י. (2012). ענף הקיווי: תמונת מצב 2012, עלון הנוטע שה“מ, מחוז צפון, משרד החקלאות.","author":[{"dropping-particle":"","family":"Arnyana","given":"Ida Bagus Putu","non-dropping-particle":"","parse-names":false,"suffix":""}],"container-title":"Konferensi Nasional Matematika dan IPA Universitas PGRI Banyuwangi","id":"ITEM-1","issue":"3","issued":{"date-parts":[["2019"]]},"page":"37-39","title":"PEMBELAJARAN UNTUK MENINGKATKAN KOMPETENSI 4C(COMMUNICATION, COLLABORATION, CRITICAL THINKING DANCREATIVE THINKING) UNTUKMENYONGSONG ERA ABAD 21","type":"article-journal","volume":"66"},"uris":["http://www.mendeley.com/documents/?uuid=34372de5-e366-44b1-a843-83b76740fa08"]}],"mendeley":{"formattedCitation":"(Arnyana 2019)","plainTextFormattedCitation":"(Arnyana 2019)","previouslyFormattedCitation":"(Arnyana 2019)"},"properties":{"noteIndex":0},"schema":"https://github.com/citation-style-language/schema/raw/master/csl-citation.json"}</w:instrText>
      </w:r>
      <w:r w:rsidR="005C60E1" w:rsidRPr="00EA4042">
        <w:rPr>
          <w:b w:val="0"/>
          <w:bCs w:val="0"/>
          <w:lang w:val="id-ID"/>
        </w:rPr>
        <w:fldChar w:fldCharType="separate"/>
      </w:r>
      <w:r w:rsidR="005C60E1" w:rsidRPr="00EA4042">
        <w:rPr>
          <w:b w:val="0"/>
          <w:bCs w:val="0"/>
          <w:lang w:val="id-ID"/>
        </w:rPr>
        <w:t>(Arnyana 2019)</w:t>
      </w:r>
      <w:r w:rsidR="005C60E1" w:rsidRPr="00EA4042">
        <w:rPr>
          <w:b w:val="0"/>
          <w:bCs w:val="0"/>
          <w:lang w:val="id-ID"/>
        </w:rPr>
        <w:fldChar w:fldCharType="end"/>
      </w:r>
      <w:r w:rsidRPr="00EA4042">
        <w:rPr>
          <w:b w:val="0"/>
          <w:bCs w:val="0"/>
          <w:lang w:val="id-ID"/>
        </w:rPr>
        <w:t>.</w:t>
      </w:r>
      <w:bookmarkStart w:id="21" w:name="_Hlk148731968"/>
      <w:r w:rsidR="00DE43D1" w:rsidRPr="00EA4042">
        <w:rPr>
          <w:b w:val="0"/>
          <w:bCs w:val="0"/>
          <w:lang w:val="id-ID"/>
        </w:rPr>
        <w:t xml:space="preserve"> </w:t>
      </w:r>
      <w:r w:rsidR="005C60E1" w:rsidRPr="00EA4042">
        <w:rPr>
          <w:b w:val="0"/>
          <w:bCs w:val="0"/>
          <w:lang w:val="id-ID"/>
        </w:rPr>
        <w:fldChar w:fldCharType="begin" w:fldLock="1"/>
      </w:r>
      <w:r w:rsidR="00F17399" w:rsidRPr="00EA4042">
        <w:rPr>
          <w:b w:val="0"/>
          <w:bCs w:val="0"/>
          <w:lang w:val="id-ID"/>
        </w:rPr>
        <w:instrText>ADDIN CSL_CITATION {"citationItems":[{"id":"ITEM-1","itemData":{"ISSN":"2252-7710","abstract":"Abstrak Penelitian ini bertujuan untuk menganalisis kemampuan berpikir kritis siswa SMP saat pembelajaran daring. Penelitian ini termasuk ke dalam penelitian deskriptif dengan pendekatan kuantitatif. Subjek penelitian adalah 20 siswa kelas IX-C SMP Negeri 62 Surabaya. Teknik pengumpulan data penelitian menggunakan instrumen soal pilihan ganda sebanyak sepuluh butir soal. Teknik pengambilan sampel dalam penelitian ini adalah teknik purposive sampling. Teknik analisis data yang digunakan dalam penelitian ini adalah pengolahan statistic deskriptif. Hasil penelitian menunjukan kemampuan berpikir kritis pada keterampilan interpretasi memiliki persentase 53,00% dengan kategori sedang, keterampilan analisis memiliki persentase 61,67% dengan kategori tinggi, keterampilan inferensi memiliki persentse 30,00% dengan kategori rendah, keterampilan eksplanasi memiliki persentase 20,00% dengan kategori sangat rendah. Kemampuan berpikir kritis siswa kelas IX-C SMP Negeri 62 Surabaya saat pembelajaran daring secara keseluruhan memiliki persentase sebesar 45,7% termasuk dalam kategori sedang. Abstract This study aims to analyze the critical thinking skills of junior high school students when learning online. This research is a descriptive study with a quantitative approach. The research subjects were 20 students of class IX-C SMP Negeri 62 Surabaya. The research data collection technique used ten multiple choice questions. The sampling technique in this study was purposive sampling technique. The data analysis technique used in this research isprocessing descriptive statistical. The results showed that critical thinking skills in interpretation skills had a percentage of 53.00% in the medium category, analysis skills had a percentage of 61.67% in the high category, inference skills had a percentage of 30.00% with a low category, explanation skills had a percentage of 20.00. % in the very low category. The ability to think critically of class IX-C SMP Negeri 62 Surabaya during online learning as a whole has a percentage of 45.7%, including in the medium category.","author":[{"dropping-particle":"","family":"Solikhin","given":"Much","non-dropping-particle":"","parse-names":false,"suffix":""},{"dropping-particle":"","family":"Fauziah","given":"An Nuril Maulida","non-dropping-particle":"","parse-names":false,"suffix":""}],"container-title":"Pensa E-Jurnal : Pendidikan Sains","id":"ITEM-1","issue":"2","issued":{"date-parts":[["2021"]]},"page":"188-192","title":"Analisis Kemampuan Berpikir Kritis Siswa Smp Pada Pelajaran Ipa Saat\nPembelajaran Daring Selama Pandemi Covid-19","type":"article-journal","volume":"9"},"uris":["http://www.mendeley.com/documents/?uuid=e9d0a45d-aaf3-454f-9fec-135400b7f654"]}],"mendeley":{"formattedCitation":"(Solikhin and Fauziah 2021)","manualFormatting":"Solikhin and Fauziah (2021)","plainTextFormattedCitation":"(Solikhin and Fauziah 2021)","previouslyFormattedCitation":"(Solikhin and Fauziah 2021)"},"properties":{"noteIndex":0},"schema":"https://github.com/citation-style-language/schema/raw/master/csl-citation.json"}</w:instrText>
      </w:r>
      <w:r w:rsidR="005C60E1" w:rsidRPr="00EA4042">
        <w:rPr>
          <w:b w:val="0"/>
          <w:bCs w:val="0"/>
          <w:lang w:val="id-ID"/>
        </w:rPr>
        <w:fldChar w:fldCharType="separate"/>
      </w:r>
      <w:r w:rsidR="005C60E1" w:rsidRPr="00EA4042">
        <w:rPr>
          <w:b w:val="0"/>
          <w:bCs w:val="0"/>
          <w:lang w:val="id-ID"/>
        </w:rPr>
        <w:t>Solikhin and Fauziah (2021)</w:t>
      </w:r>
      <w:r w:rsidR="005C60E1" w:rsidRPr="00EA4042">
        <w:rPr>
          <w:b w:val="0"/>
          <w:bCs w:val="0"/>
          <w:lang w:val="id-ID"/>
        </w:rPr>
        <w:fldChar w:fldCharType="end"/>
      </w:r>
      <w:r w:rsidR="005C60E1" w:rsidRPr="00EA4042">
        <w:rPr>
          <w:b w:val="0"/>
          <w:bCs w:val="0"/>
          <w:lang w:val="id-ID"/>
        </w:rPr>
        <w:t xml:space="preserve"> </w:t>
      </w:r>
      <w:r w:rsidR="007434DC" w:rsidRPr="00EA4042">
        <w:rPr>
          <w:b w:val="0"/>
          <w:bCs w:val="0"/>
          <w:lang w:val="id-ID"/>
        </w:rPr>
        <w:t xml:space="preserve">mengungkapkan </w:t>
      </w:r>
      <w:r w:rsidR="006D75E9" w:rsidRPr="00EA4042">
        <w:rPr>
          <w:b w:val="0"/>
          <w:bCs w:val="0"/>
          <w:lang w:val="id-ID"/>
        </w:rPr>
        <w:t xml:space="preserve">bahwa </w:t>
      </w:r>
      <w:bookmarkStart w:id="22" w:name="_Hlk148844839"/>
      <w:r w:rsidR="007434DC" w:rsidRPr="00EA4042">
        <w:rPr>
          <w:b w:val="0"/>
          <w:bCs w:val="0"/>
          <w:lang w:val="id-ID"/>
        </w:rPr>
        <w:t>keterampilan berpikir kritis (</w:t>
      </w:r>
      <w:r w:rsidR="007434DC" w:rsidRPr="00EA4042">
        <w:rPr>
          <w:b w:val="0"/>
          <w:bCs w:val="0"/>
          <w:i/>
          <w:iCs/>
          <w:lang w:val="id-ID"/>
        </w:rPr>
        <w:t>critical thinking</w:t>
      </w:r>
      <w:r w:rsidR="007434DC" w:rsidRPr="00EA4042">
        <w:rPr>
          <w:b w:val="0"/>
          <w:bCs w:val="0"/>
          <w:lang w:val="id-ID"/>
        </w:rPr>
        <w:t xml:space="preserve">) </w:t>
      </w:r>
      <w:bookmarkEnd w:id="22"/>
      <w:r w:rsidR="00E76B18" w:rsidRPr="00EA4042">
        <w:rPr>
          <w:b w:val="0"/>
          <w:bCs w:val="0"/>
          <w:lang w:val="id-ID"/>
        </w:rPr>
        <w:t>menjadi suatu kebutuhan esensial bagi peserta didik agar mereka dapat mengidentifikasi beragam permasalahan yang ada di sekitar mereka</w:t>
      </w:r>
      <w:r w:rsidR="00DB4720" w:rsidRPr="00EA4042">
        <w:rPr>
          <w:b w:val="0"/>
          <w:bCs w:val="0"/>
          <w:lang w:val="id-ID"/>
        </w:rPr>
        <w:t xml:space="preserve">, </w:t>
      </w:r>
      <w:r w:rsidR="00C92DED" w:rsidRPr="00EA4042">
        <w:rPr>
          <w:b w:val="0"/>
          <w:bCs w:val="0"/>
          <w:lang w:val="id-ID"/>
        </w:rPr>
        <w:t>agar mereka</w:t>
      </w:r>
      <w:r w:rsidR="003C29DE" w:rsidRPr="00EA4042">
        <w:rPr>
          <w:b w:val="0"/>
          <w:bCs w:val="0"/>
          <w:lang w:val="id-ID"/>
        </w:rPr>
        <w:t xml:space="preserve"> mampu memecahkan, </w:t>
      </w:r>
      <w:r w:rsidR="00DB4720" w:rsidRPr="00EA4042">
        <w:rPr>
          <w:b w:val="0"/>
          <w:bCs w:val="0"/>
          <w:lang w:val="id-ID"/>
        </w:rPr>
        <w:t xml:space="preserve">menginferensi, </w:t>
      </w:r>
      <w:r w:rsidR="003C29DE" w:rsidRPr="00EA4042">
        <w:rPr>
          <w:b w:val="0"/>
          <w:bCs w:val="0"/>
          <w:lang w:val="id-ID"/>
        </w:rPr>
        <w:t xml:space="preserve">serta </w:t>
      </w:r>
      <w:r w:rsidR="00DB4720" w:rsidRPr="00EA4042">
        <w:rPr>
          <w:b w:val="0"/>
          <w:bCs w:val="0"/>
          <w:lang w:val="id-ID"/>
        </w:rPr>
        <w:t>menganalisis</w:t>
      </w:r>
      <w:r w:rsidR="003C29DE" w:rsidRPr="00EA4042">
        <w:rPr>
          <w:b w:val="0"/>
          <w:bCs w:val="0"/>
          <w:lang w:val="id-ID"/>
        </w:rPr>
        <w:t xml:space="preserve"> dan </w:t>
      </w:r>
      <w:r w:rsidR="00DB4720" w:rsidRPr="00EA4042">
        <w:rPr>
          <w:b w:val="0"/>
          <w:bCs w:val="0"/>
          <w:lang w:val="id-ID"/>
        </w:rPr>
        <w:t>menyimpulkan</w:t>
      </w:r>
      <w:r w:rsidR="003C29DE" w:rsidRPr="00EA4042">
        <w:rPr>
          <w:b w:val="0"/>
          <w:bCs w:val="0"/>
          <w:lang w:val="id-ID"/>
        </w:rPr>
        <w:t>, hingga</w:t>
      </w:r>
      <w:r w:rsidR="00DB4720" w:rsidRPr="00EA4042">
        <w:rPr>
          <w:b w:val="0"/>
          <w:bCs w:val="0"/>
          <w:lang w:val="id-ID"/>
        </w:rPr>
        <w:t xml:space="preserve"> mengevaluasi</w:t>
      </w:r>
      <w:bookmarkEnd w:id="21"/>
      <w:r w:rsidR="003C29DE" w:rsidRPr="00EA4042">
        <w:rPr>
          <w:b w:val="0"/>
          <w:bCs w:val="0"/>
          <w:lang w:val="id-ID"/>
        </w:rPr>
        <w:t xml:space="preserve"> permasalahan yang ada</w:t>
      </w:r>
      <w:r w:rsidR="00DB4720" w:rsidRPr="00EA4042">
        <w:rPr>
          <w:b w:val="0"/>
          <w:bCs w:val="0"/>
          <w:lang w:val="id-ID"/>
        </w:rPr>
        <w:t xml:space="preserve">. </w:t>
      </w:r>
      <w:r w:rsidR="00F17399" w:rsidRPr="00EA4042">
        <w:rPr>
          <w:b w:val="0"/>
          <w:bCs w:val="0"/>
          <w:lang w:val="id-ID"/>
        </w:rPr>
        <w:fldChar w:fldCharType="begin" w:fldLock="1"/>
      </w:r>
      <w:r w:rsidR="00FF5174" w:rsidRPr="00EA4042">
        <w:rPr>
          <w:b w:val="0"/>
          <w:bCs w:val="0"/>
          <w:lang w:val="id-ID"/>
        </w:rPr>
        <w:instrText>ADDIN CSL_CITATION {"citationItems":[{"id":"ITEM-1","itemData":{"DOI":"10.1002/sce.20048","ISSN":"00368326","abstract":"An important distinction can be made between the science, technology, and society (STS) movement of past years and the domain of socioscientific issues (SSI). STS education as typically practiced does not seem embedded in a coherent developmental or sociological framework that explicitly considers the psychological and epistemological growth of the child, nor the development of character or virtue. In contrast, the SSI movement focuses on empowering students to consider how science-based issues reflect, in part, moral principles and elements of virtue that encompass their own lives, as well as the physical and social world around them. The focus of this paper is to describe a research-based framework of current research and practice that identifies factors associated with reasoning about socioscientific issues and provide a working model that illustrates theoretical and conceptual links among key psychological, sociological, and developmental factors central to SSI and science education. © 2005 Wiley Periodicals, Inc.","author":[{"dropping-particle":"","family":"Zeidler","given":"Dana L.","non-dropping-particle":"","parse-names":false,"suffix":""},{"dropping-particle":"","family":"Sadler","given":"Troy D.","non-dropping-particle":"","parse-names":false,"suffix":""},{"dropping-particle":"","family":"Simmons","given":"Michael L.","non-dropping-particle":"","parse-names":false,"suffix":""},{"dropping-particle":"V.","family":"Howes","given":"Elaine","non-dropping-particle":"","parse-names":false,"suffix":""}],"container-title":"Science Education","id":"ITEM-1","issue":"3","issued":{"date-parts":[["2005"]]},"page":"357-377","title":"Beyond STS: A research-based framework for socioscientific issues education","type":"article-journal","volume":"89"},"uris":["http://www.mendeley.com/documents/?uuid=e8558606-7709-4a18-94db-551234536de8"]}],"mendeley":{"formattedCitation":"(Zeidler et al. 2005)","manualFormatting":"Zeidler et al. (2005)","plainTextFormattedCitation":"(Zeidler et al. 2005)","previouslyFormattedCitation":"(Zeidler et al. 2005)"},"properties":{"noteIndex":0},"schema":"https://github.com/citation-style-language/schema/raw/master/csl-citation.json"}</w:instrText>
      </w:r>
      <w:r w:rsidR="00F17399" w:rsidRPr="00EA4042">
        <w:rPr>
          <w:b w:val="0"/>
          <w:bCs w:val="0"/>
          <w:lang w:val="id-ID"/>
        </w:rPr>
        <w:fldChar w:fldCharType="separate"/>
      </w:r>
      <w:r w:rsidR="00F17399" w:rsidRPr="00EA4042">
        <w:rPr>
          <w:b w:val="0"/>
          <w:bCs w:val="0"/>
          <w:lang w:val="id-ID"/>
        </w:rPr>
        <w:t>Zeidler et al. (2005)</w:t>
      </w:r>
      <w:r w:rsidR="00F17399" w:rsidRPr="00EA4042">
        <w:rPr>
          <w:b w:val="0"/>
          <w:bCs w:val="0"/>
          <w:lang w:val="id-ID"/>
        </w:rPr>
        <w:fldChar w:fldCharType="end"/>
      </w:r>
      <w:r w:rsidR="003C29DE" w:rsidRPr="00EA4042">
        <w:rPr>
          <w:b w:val="0"/>
          <w:bCs w:val="0"/>
          <w:lang w:val="id-ID"/>
        </w:rPr>
        <w:t xml:space="preserve"> </w:t>
      </w:r>
      <w:r w:rsidR="00C92DED" w:rsidRPr="00EA4042">
        <w:rPr>
          <w:b w:val="0"/>
          <w:bCs w:val="0"/>
          <w:lang w:val="id-ID"/>
        </w:rPr>
        <w:t>mengungkapkan bahwa</w:t>
      </w:r>
      <w:r w:rsidR="00F76B4B" w:rsidRPr="00EA4042">
        <w:rPr>
          <w:b w:val="0"/>
          <w:bCs w:val="0"/>
          <w:lang w:val="id-ID"/>
        </w:rPr>
        <w:t xml:space="preserve"> sains </w:t>
      </w:r>
      <w:r w:rsidR="003C29DE" w:rsidRPr="00EA4042">
        <w:rPr>
          <w:b w:val="0"/>
          <w:bCs w:val="0"/>
          <w:lang w:val="id-ID"/>
        </w:rPr>
        <w:t xml:space="preserve">dan hubungannya </w:t>
      </w:r>
      <w:r w:rsidR="00F76B4B" w:rsidRPr="00EA4042">
        <w:rPr>
          <w:b w:val="0"/>
          <w:bCs w:val="0"/>
          <w:lang w:val="id-ID"/>
        </w:rPr>
        <w:t xml:space="preserve">dengan </w:t>
      </w:r>
      <w:r w:rsidR="00C92DED" w:rsidRPr="00EA4042">
        <w:rPr>
          <w:b w:val="0"/>
          <w:bCs w:val="0"/>
          <w:lang w:val="id-ID"/>
        </w:rPr>
        <w:t>permasalahan</w:t>
      </w:r>
      <w:r w:rsidR="003C29DE" w:rsidRPr="00EA4042">
        <w:rPr>
          <w:b w:val="0"/>
          <w:bCs w:val="0"/>
          <w:lang w:val="id-ID"/>
        </w:rPr>
        <w:t xml:space="preserve"> atau konteks</w:t>
      </w:r>
      <w:r w:rsidR="00387107">
        <w:rPr>
          <w:b w:val="0"/>
          <w:bCs w:val="0"/>
          <w:lang w:val="en-US"/>
        </w:rPr>
        <w:t xml:space="preserve"> </w:t>
      </w:r>
      <w:proofErr w:type="spellStart"/>
      <w:r w:rsidR="00387107">
        <w:rPr>
          <w:b w:val="0"/>
          <w:bCs w:val="0"/>
          <w:lang w:val="en-US"/>
        </w:rPr>
        <w:t>nyata</w:t>
      </w:r>
      <w:proofErr w:type="spellEnd"/>
      <w:r w:rsidR="003C29DE" w:rsidRPr="00EA4042">
        <w:rPr>
          <w:b w:val="0"/>
          <w:bCs w:val="0"/>
          <w:lang w:val="id-ID"/>
        </w:rPr>
        <w:t xml:space="preserve"> </w:t>
      </w:r>
      <w:r w:rsidR="00BB0198" w:rsidRPr="00EA4042">
        <w:rPr>
          <w:b w:val="0"/>
          <w:bCs w:val="0"/>
          <w:lang w:val="id-ID"/>
        </w:rPr>
        <w:t xml:space="preserve">yang </w:t>
      </w:r>
      <w:r w:rsidR="00475B44" w:rsidRPr="00EA4042">
        <w:rPr>
          <w:b w:val="0"/>
          <w:bCs w:val="0"/>
          <w:lang w:val="id-ID"/>
        </w:rPr>
        <w:t xml:space="preserve">terdapat pada </w:t>
      </w:r>
      <w:r w:rsidR="00BB0198" w:rsidRPr="00EA4042">
        <w:rPr>
          <w:b w:val="0"/>
          <w:bCs w:val="0"/>
          <w:lang w:val="id-ID"/>
        </w:rPr>
        <w:t>kehidupan sehari-hari</w:t>
      </w:r>
      <w:r w:rsidR="00C92DED" w:rsidRPr="00EA4042">
        <w:rPr>
          <w:b w:val="0"/>
          <w:bCs w:val="0"/>
          <w:lang w:val="id-ID"/>
        </w:rPr>
        <w:t>,</w:t>
      </w:r>
      <w:r w:rsidR="003C29DE" w:rsidRPr="00EA4042">
        <w:rPr>
          <w:b w:val="0"/>
          <w:bCs w:val="0"/>
          <w:lang w:val="id-ID"/>
        </w:rPr>
        <w:t xml:space="preserve"> dapat</w:t>
      </w:r>
      <w:r w:rsidR="00AA4686" w:rsidRPr="00EA4042">
        <w:rPr>
          <w:b w:val="0"/>
          <w:bCs w:val="0"/>
          <w:lang w:val="id-ID"/>
        </w:rPr>
        <w:t xml:space="preserve"> </w:t>
      </w:r>
      <w:r w:rsidR="00C92DED" w:rsidRPr="00EA4042">
        <w:rPr>
          <w:b w:val="0"/>
          <w:bCs w:val="0"/>
          <w:lang w:val="id-ID"/>
        </w:rPr>
        <w:t>dipelajari dalam</w:t>
      </w:r>
      <w:r w:rsidR="00AA4686" w:rsidRPr="00EA4042">
        <w:rPr>
          <w:b w:val="0"/>
          <w:bCs w:val="0"/>
          <w:lang w:val="id-ID"/>
        </w:rPr>
        <w:t xml:space="preserve"> </w:t>
      </w:r>
      <w:r w:rsidR="00BB0198" w:rsidRPr="00EA4042">
        <w:rPr>
          <w:b w:val="0"/>
          <w:bCs w:val="0"/>
          <w:lang w:val="id-ID"/>
        </w:rPr>
        <w:t xml:space="preserve">kegiatan </w:t>
      </w:r>
      <w:r w:rsidR="00AA4686" w:rsidRPr="00EA4042">
        <w:rPr>
          <w:b w:val="0"/>
          <w:bCs w:val="0"/>
          <w:lang w:val="id-ID"/>
        </w:rPr>
        <w:t>pembelajaran</w:t>
      </w:r>
      <w:r w:rsidR="00C92DED" w:rsidRPr="00EA4042">
        <w:rPr>
          <w:b w:val="0"/>
          <w:bCs w:val="0"/>
          <w:lang w:val="id-ID"/>
        </w:rPr>
        <w:t xml:space="preserve"> yang dilakukan</w:t>
      </w:r>
      <w:r w:rsidR="003C29DE" w:rsidRPr="00EA4042">
        <w:rPr>
          <w:b w:val="0"/>
          <w:bCs w:val="0"/>
          <w:lang w:val="id-ID"/>
        </w:rPr>
        <w:t>.</w:t>
      </w:r>
      <w:bookmarkStart w:id="23" w:name="_Hlk150018909"/>
    </w:p>
    <w:p w14:paraId="03530BB7" w14:textId="61664C47" w:rsidR="00E25528" w:rsidRPr="00804035" w:rsidRDefault="00FB4F42" w:rsidP="00E25528">
      <w:pPr>
        <w:pStyle w:val="NoSpacing"/>
        <w:spacing w:line="480" w:lineRule="auto"/>
        <w:ind w:firstLine="709"/>
        <w:rPr>
          <w:lang w:val="en-US"/>
        </w:rPr>
      </w:pPr>
      <w:r w:rsidRPr="009E27B3">
        <w:rPr>
          <w:b w:val="0"/>
          <w:bCs w:val="0"/>
          <w:lang w:val="id-ID"/>
        </w:rPr>
        <w:t xml:space="preserve">Menurut </w:t>
      </w:r>
      <w:r w:rsidR="00FF5174" w:rsidRPr="009E27B3">
        <w:rPr>
          <w:b w:val="0"/>
          <w:bCs w:val="0"/>
          <w:lang w:val="id-ID"/>
        </w:rPr>
        <w:fldChar w:fldCharType="begin" w:fldLock="1"/>
      </w:r>
      <w:r w:rsidR="00FF5174" w:rsidRPr="009E27B3">
        <w:rPr>
          <w:b w:val="0"/>
          <w:bCs w:val="0"/>
          <w:lang w:val="id-ID"/>
        </w:rPr>
        <w:instrText>ADDIN CSL_CITATION {"citationItems":[{"id":"ITEM-1","itemData":{"abstract":"… considerations intersect: Students' argumentation in group discussions on a socio-scientific issue. Research in Science Education, 38(1), 67-… Situated learning in science education: Socio-scientific issues as contexts for practice. Studies in Science Education, 45(1), 1-42. Shaw, …","author":[{"dropping-particle":"","family":"Subiantoro","given":"Agung W","non-dropping-particle":"","parse-names":false,"suffix":""}],"container-title":"Seminar Nasional Pendidikan Biologi Iain Syekh Nurjati","id":"ITEM-1","issue":"February","issued":{"date-parts":[["2017"]]},"page":"1-11","title":"Pembelajaran Biologi berbasis Socio-scientific Issues ( SSI ) untuk Mengasah Keterampilan Berpikir Tingkat Tinggi","type":"article-journal"},"uris":["http://www.mendeley.com/documents/?uuid=47a16969-f175-4f22-964c-48a24daed3f1"]}],"mendeley":{"formattedCitation":"(Subiantoro 2017)","manualFormatting":"Subiantoro (2017)","plainTextFormattedCitation":"(Subiantoro 2017)","previouslyFormattedCitation":"(Subiantoro 2017)"},"properties":{"noteIndex":0},"schema":"https://github.com/citation-style-language/schema/raw/master/csl-citation.json"}</w:instrText>
      </w:r>
      <w:r w:rsidR="00FF5174" w:rsidRPr="009E27B3">
        <w:rPr>
          <w:b w:val="0"/>
          <w:bCs w:val="0"/>
          <w:lang w:val="id-ID"/>
        </w:rPr>
        <w:fldChar w:fldCharType="separate"/>
      </w:r>
      <w:r w:rsidR="00FF5174" w:rsidRPr="009E27B3">
        <w:rPr>
          <w:b w:val="0"/>
          <w:bCs w:val="0"/>
          <w:lang w:val="id-ID"/>
        </w:rPr>
        <w:t>Subiantoro (2017)</w:t>
      </w:r>
      <w:r w:rsidR="00FF5174" w:rsidRPr="009E27B3">
        <w:rPr>
          <w:b w:val="0"/>
          <w:bCs w:val="0"/>
          <w:lang w:val="id-ID"/>
        </w:rPr>
        <w:fldChar w:fldCharType="end"/>
      </w:r>
      <w:r w:rsidRPr="009E27B3">
        <w:rPr>
          <w:b w:val="0"/>
          <w:bCs w:val="0"/>
          <w:lang w:val="id-ID"/>
        </w:rPr>
        <w:t xml:space="preserve"> </w:t>
      </w:r>
      <w:r w:rsidR="00AA4686" w:rsidRPr="009E27B3">
        <w:rPr>
          <w:b w:val="0"/>
          <w:bCs w:val="0"/>
          <w:lang w:val="id-ID"/>
        </w:rPr>
        <w:t>dalam kegiatan pembelajaran</w:t>
      </w:r>
      <w:r w:rsidR="003C29DE" w:rsidRPr="009E27B3">
        <w:rPr>
          <w:b w:val="0"/>
          <w:bCs w:val="0"/>
          <w:lang w:val="id-ID"/>
        </w:rPr>
        <w:t xml:space="preserve"> yang dilakukan</w:t>
      </w:r>
      <w:r w:rsidR="00AA4686" w:rsidRPr="009E27B3">
        <w:rPr>
          <w:b w:val="0"/>
          <w:bCs w:val="0"/>
          <w:lang w:val="id-ID"/>
        </w:rPr>
        <w:t>, k</w:t>
      </w:r>
      <w:r w:rsidR="00F76B4B" w:rsidRPr="009E27B3">
        <w:rPr>
          <w:b w:val="0"/>
          <w:bCs w:val="0"/>
          <w:lang w:val="id-ID"/>
        </w:rPr>
        <w:t xml:space="preserve">ondisi </w:t>
      </w:r>
      <w:r w:rsidR="003C29DE" w:rsidRPr="009E27B3">
        <w:rPr>
          <w:b w:val="0"/>
          <w:bCs w:val="0"/>
          <w:lang w:val="id-ID"/>
        </w:rPr>
        <w:t>peserta didik</w:t>
      </w:r>
      <w:r w:rsidR="00F76B4B" w:rsidRPr="009E27B3">
        <w:rPr>
          <w:b w:val="0"/>
          <w:bCs w:val="0"/>
          <w:lang w:val="id-ID"/>
        </w:rPr>
        <w:t xml:space="preserve"> </w:t>
      </w:r>
      <w:r w:rsidRPr="009E27B3">
        <w:rPr>
          <w:b w:val="0"/>
          <w:bCs w:val="0"/>
          <w:lang w:val="id-ID"/>
        </w:rPr>
        <w:t xml:space="preserve">saat ini </w:t>
      </w:r>
      <w:r w:rsidR="00F76B4B" w:rsidRPr="009E27B3">
        <w:rPr>
          <w:b w:val="0"/>
          <w:bCs w:val="0"/>
          <w:lang w:val="id-ID"/>
        </w:rPr>
        <w:t>masih mengalami kesulitan</w:t>
      </w:r>
      <w:r w:rsidR="003C29DE" w:rsidRPr="009E27B3">
        <w:rPr>
          <w:b w:val="0"/>
          <w:bCs w:val="0"/>
          <w:lang w:val="id-ID"/>
        </w:rPr>
        <w:t>, terutama</w:t>
      </w:r>
      <w:r w:rsidR="00F76B4B" w:rsidRPr="009E27B3">
        <w:rPr>
          <w:b w:val="0"/>
          <w:bCs w:val="0"/>
          <w:lang w:val="id-ID"/>
        </w:rPr>
        <w:t xml:space="preserve"> dalam </w:t>
      </w:r>
      <w:r w:rsidR="00F76B4B" w:rsidRPr="009E27B3">
        <w:rPr>
          <w:b w:val="0"/>
          <w:bCs w:val="0"/>
          <w:lang w:val="id-ID"/>
        </w:rPr>
        <w:lastRenderedPageBreak/>
        <w:t xml:space="preserve">menciptakan </w:t>
      </w:r>
      <w:r w:rsidR="003C29DE" w:rsidRPr="009E27B3">
        <w:rPr>
          <w:b w:val="0"/>
          <w:bCs w:val="0"/>
          <w:lang w:val="id-ID"/>
        </w:rPr>
        <w:t xml:space="preserve">hubungan maupun </w:t>
      </w:r>
      <w:r w:rsidR="00F76B4B" w:rsidRPr="009E27B3">
        <w:rPr>
          <w:b w:val="0"/>
          <w:bCs w:val="0"/>
          <w:lang w:val="id-ID"/>
        </w:rPr>
        <w:t>relevansi anta</w:t>
      </w:r>
      <w:r w:rsidR="003C29DE" w:rsidRPr="009E27B3">
        <w:rPr>
          <w:b w:val="0"/>
          <w:bCs w:val="0"/>
          <w:lang w:val="id-ID"/>
        </w:rPr>
        <w:t>ra pengetahuan</w:t>
      </w:r>
      <w:r w:rsidR="00F76B4B" w:rsidRPr="009E27B3">
        <w:rPr>
          <w:b w:val="0"/>
          <w:bCs w:val="0"/>
          <w:lang w:val="id-ID"/>
        </w:rPr>
        <w:t xml:space="preserve"> yang </w:t>
      </w:r>
      <w:r w:rsidR="00C2645B" w:rsidRPr="009E27B3">
        <w:rPr>
          <w:b w:val="0"/>
          <w:bCs w:val="0"/>
          <w:lang w:val="id-ID"/>
        </w:rPr>
        <w:t xml:space="preserve">perlu </w:t>
      </w:r>
      <w:r w:rsidR="00F76B4B" w:rsidRPr="009E27B3">
        <w:rPr>
          <w:b w:val="0"/>
          <w:bCs w:val="0"/>
          <w:lang w:val="id-ID"/>
        </w:rPr>
        <w:t xml:space="preserve">dipelajari </w:t>
      </w:r>
      <w:r w:rsidR="003C29DE" w:rsidRPr="009E27B3">
        <w:rPr>
          <w:b w:val="0"/>
          <w:bCs w:val="0"/>
          <w:lang w:val="id-ID"/>
        </w:rPr>
        <w:t xml:space="preserve">di sekolah, </w:t>
      </w:r>
      <w:r w:rsidR="00F76B4B" w:rsidRPr="009E27B3">
        <w:rPr>
          <w:b w:val="0"/>
          <w:bCs w:val="0"/>
          <w:lang w:val="id-ID"/>
        </w:rPr>
        <w:t xml:space="preserve">dengan </w:t>
      </w:r>
      <w:r w:rsidR="003C29DE" w:rsidRPr="009E27B3">
        <w:rPr>
          <w:b w:val="0"/>
          <w:bCs w:val="0"/>
          <w:lang w:val="id-ID"/>
        </w:rPr>
        <w:t>persoalan-</w:t>
      </w:r>
      <w:r w:rsidR="00F76B4B" w:rsidRPr="009E27B3">
        <w:rPr>
          <w:b w:val="0"/>
          <w:bCs w:val="0"/>
          <w:lang w:val="id-ID"/>
        </w:rPr>
        <w:t xml:space="preserve">persoalan yang </w:t>
      </w:r>
      <w:r w:rsidR="00C2645B" w:rsidRPr="009E27B3">
        <w:rPr>
          <w:b w:val="0"/>
          <w:bCs w:val="0"/>
          <w:lang w:val="id-ID"/>
        </w:rPr>
        <w:t xml:space="preserve">terdapat </w:t>
      </w:r>
      <w:r w:rsidR="003C29DE" w:rsidRPr="009E27B3">
        <w:rPr>
          <w:b w:val="0"/>
          <w:bCs w:val="0"/>
          <w:lang w:val="id-ID"/>
        </w:rPr>
        <w:t>dalam</w:t>
      </w:r>
      <w:r w:rsidR="00BB0198" w:rsidRPr="009E27B3">
        <w:rPr>
          <w:b w:val="0"/>
          <w:bCs w:val="0"/>
          <w:lang w:val="id-ID"/>
        </w:rPr>
        <w:t xml:space="preserve"> </w:t>
      </w:r>
      <w:r w:rsidR="00F76B4B" w:rsidRPr="009E27B3">
        <w:rPr>
          <w:b w:val="0"/>
          <w:bCs w:val="0"/>
          <w:lang w:val="id-ID"/>
        </w:rPr>
        <w:t>kehidupan</w:t>
      </w:r>
      <w:r w:rsidR="0030422F" w:rsidRPr="009E27B3">
        <w:rPr>
          <w:b w:val="0"/>
          <w:bCs w:val="0"/>
          <w:lang w:val="id-ID"/>
        </w:rPr>
        <w:t xml:space="preserve">, hal ini dikarenakan </w:t>
      </w:r>
      <w:r w:rsidR="00F76B4B" w:rsidRPr="009E27B3">
        <w:rPr>
          <w:b w:val="0"/>
          <w:bCs w:val="0"/>
          <w:lang w:val="id-ID"/>
        </w:rPr>
        <w:t xml:space="preserve">cakupan materi yang </w:t>
      </w:r>
      <w:r w:rsidR="0030422F" w:rsidRPr="009E27B3">
        <w:rPr>
          <w:b w:val="0"/>
          <w:bCs w:val="0"/>
          <w:lang w:val="id-ID"/>
        </w:rPr>
        <w:t>perlu</w:t>
      </w:r>
      <w:r w:rsidR="00F76B4B" w:rsidRPr="009E27B3">
        <w:rPr>
          <w:b w:val="0"/>
          <w:bCs w:val="0"/>
          <w:lang w:val="id-ID"/>
        </w:rPr>
        <w:t xml:space="preserve"> dipelajari</w:t>
      </w:r>
      <w:r w:rsidR="0030422F" w:rsidRPr="009E27B3">
        <w:rPr>
          <w:b w:val="0"/>
          <w:bCs w:val="0"/>
          <w:lang w:val="id-ID"/>
        </w:rPr>
        <w:t xml:space="preserve"> sangat banyak, s</w:t>
      </w:r>
      <w:r w:rsidR="00AA4686" w:rsidRPr="009E27B3">
        <w:rPr>
          <w:b w:val="0"/>
          <w:bCs w:val="0"/>
          <w:lang w:val="id-ID"/>
        </w:rPr>
        <w:t xml:space="preserve">ehingga agar </w:t>
      </w:r>
      <w:r w:rsidR="0030422F" w:rsidRPr="009E27B3">
        <w:rPr>
          <w:b w:val="0"/>
          <w:bCs w:val="0"/>
          <w:lang w:val="id-ID"/>
        </w:rPr>
        <w:t>kegiatan</w:t>
      </w:r>
      <w:r w:rsidR="00F76B4B" w:rsidRPr="009E27B3">
        <w:rPr>
          <w:b w:val="0"/>
          <w:bCs w:val="0"/>
          <w:lang w:val="id-ID"/>
        </w:rPr>
        <w:t xml:space="preserve"> pembelajaran IPA </w:t>
      </w:r>
      <w:r w:rsidR="00AA4686" w:rsidRPr="009E27B3">
        <w:rPr>
          <w:b w:val="0"/>
          <w:bCs w:val="0"/>
          <w:lang w:val="id-ID"/>
        </w:rPr>
        <w:t xml:space="preserve">dapat </w:t>
      </w:r>
      <w:r w:rsidR="0030422F" w:rsidRPr="009E27B3">
        <w:rPr>
          <w:b w:val="0"/>
          <w:bCs w:val="0"/>
          <w:lang w:val="id-ID"/>
        </w:rPr>
        <w:t xml:space="preserve">dijadikan sebagai </w:t>
      </w:r>
      <w:r w:rsidR="00F76B4B" w:rsidRPr="009E27B3">
        <w:rPr>
          <w:b w:val="0"/>
          <w:bCs w:val="0"/>
          <w:lang w:val="id-ID"/>
        </w:rPr>
        <w:t>aspek positif</w:t>
      </w:r>
      <w:r w:rsidR="0030422F" w:rsidRPr="009E27B3">
        <w:rPr>
          <w:b w:val="0"/>
          <w:bCs w:val="0"/>
          <w:lang w:val="id-ID"/>
        </w:rPr>
        <w:t xml:space="preserve"> </w:t>
      </w:r>
      <w:r w:rsidR="00F76B4B" w:rsidRPr="009E27B3">
        <w:rPr>
          <w:b w:val="0"/>
          <w:bCs w:val="0"/>
          <w:lang w:val="id-ID"/>
        </w:rPr>
        <w:t xml:space="preserve">serta efektif bagi </w:t>
      </w:r>
      <w:r w:rsidR="0030422F" w:rsidRPr="009E27B3">
        <w:rPr>
          <w:b w:val="0"/>
          <w:bCs w:val="0"/>
          <w:lang w:val="id-ID"/>
        </w:rPr>
        <w:t>kehidupan-</w:t>
      </w:r>
      <w:r w:rsidR="00F76B4B" w:rsidRPr="009E27B3">
        <w:rPr>
          <w:b w:val="0"/>
          <w:bCs w:val="0"/>
          <w:lang w:val="id-ID"/>
        </w:rPr>
        <w:t xml:space="preserve">kehidupan </w:t>
      </w:r>
      <w:r w:rsidR="0030422F" w:rsidRPr="009E27B3">
        <w:rPr>
          <w:b w:val="0"/>
          <w:bCs w:val="0"/>
          <w:lang w:val="id-ID"/>
        </w:rPr>
        <w:t xml:space="preserve">setiap </w:t>
      </w:r>
      <w:r w:rsidR="00F76B4B" w:rsidRPr="009E27B3">
        <w:rPr>
          <w:b w:val="0"/>
          <w:bCs w:val="0"/>
          <w:lang w:val="id-ID"/>
        </w:rPr>
        <w:t xml:space="preserve">individu khususnya </w:t>
      </w:r>
      <w:r w:rsidR="0030422F" w:rsidRPr="009E27B3">
        <w:rPr>
          <w:b w:val="0"/>
          <w:bCs w:val="0"/>
          <w:lang w:val="id-ID"/>
        </w:rPr>
        <w:t>para peserta didik</w:t>
      </w:r>
      <w:r w:rsidR="00AA4686" w:rsidRPr="009E27B3">
        <w:rPr>
          <w:b w:val="0"/>
          <w:bCs w:val="0"/>
          <w:lang w:val="id-ID"/>
        </w:rPr>
        <w:t xml:space="preserve">, </w:t>
      </w:r>
      <w:r w:rsidR="0030422F" w:rsidRPr="009E27B3">
        <w:rPr>
          <w:b w:val="0"/>
          <w:bCs w:val="0"/>
          <w:lang w:val="id-ID"/>
        </w:rPr>
        <w:t xml:space="preserve">maka </w:t>
      </w:r>
      <w:r w:rsidR="00AA4686" w:rsidRPr="009E27B3">
        <w:rPr>
          <w:b w:val="0"/>
          <w:bCs w:val="0"/>
          <w:lang w:val="id-ID"/>
        </w:rPr>
        <w:t xml:space="preserve">pembelajaran </w:t>
      </w:r>
      <w:r w:rsidR="00971F95" w:rsidRPr="009E27B3">
        <w:rPr>
          <w:b w:val="0"/>
          <w:bCs w:val="0"/>
          <w:lang w:val="en-US"/>
        </w:rPr>
        <w:t xml:space="preserve">yang </w:t>
      </w:r>
      <w:proofErr w:type="spellStart"/>
      <w:r w:rsidR="00971F95" w:rsidRPr="009E27B3">
        <w:rPr>
          <w:b w:val="0"/>
          <w:bCs w:val="0"/>
          <w:lang w:val="en-US"/>
        </w:rPr>
        <w:t>dikaitkan</w:t>
      </w:r>
      <w:proofErr w:type="spellEnd"/>
      <w:r w:rsidR="00971F95" w:rsidRPr="009E27B3">
        <w:rPr>
          <w:b w:val="0"/>
          <w:bCs w:val="0"/>
          <w:lang w:val="en-US"/>
        </w:rPr>
        <w:t xml:space="preserve"> </w:t>
      </w:r>
      <w:proofErr w:type="spellStart"/>
      <w:r w:rsidR="00971F95" w:rsidRPr="009E27B3">
        <w:rPr>
          <w:b w:val="0"/>
          <w:bCs w:val="0"/>
          <w:lang w:val="en-US"/>
        </w:rPr>
        <w:t>dengan</w:t>
      </w:r>
      <w:proofErr w:type="spellEnd"/>
      <w:r w:rsidR="00971F95" w:rsidRPr="009E27B3">
        <w:rPr>
          <w:b w:val="0"/>
          <w:bCs w:val="0"/>
          <w:lang w:val="en-US"/>
        </w:rPr>
        <w:t xml:space="preserve"> </w:t>
      </w:r>
      <w:proofErr w:type="spellStart"/>
      <w:r w:rsidR="00971F95" w:rsidRPr="009E27B3">
        <w:rPr>
          <w:b w:val="0"/>
          <w:bCs w:val="0"/>
          <w:lang w:val="en-US"/>
        </w:rPr>
        <w:t>isu-isu</w:t>
      </w:r>
      <w:proofErr w:type="spellEnd"/>
      <w:r w:rsidR="00971F95" w:rsidRPr="009E27B3">
        <w:rPr>
          <w:b w:val="0"/>
          <w:bCs w:val="0"/>
          <w:lang w:val="en-US"/>
        </w:rPr>
        <w:t xml:space="preserve"> </w:t>
      </w:r>
      <w:proofErr w:type="spellStart"/>
      <w:r w:rsidR="00971F95" w:rsidRPr="009E27B3">
        <w:rPr>
          <w:b w:val="0"/>
          <w:bCs w:val="0"/>
          <w:lang w:val="en-US"/>
        </w:rPr>
        <w:t>sains</w:t>
      </w:r>
      <w:proofErr w:type="spellEnd"/>
      <w:r w:rsidR="00AA4686" w:rsidRPr="009E27B3">
        <w:rPr>
          <w:b w:val="0"/>
          <w:bCs w:val="0"/>
          <w:lang w:val="id-ID"/>
        </w:rPr>
        <w:t xml:space="preserve"> sangat diperlukan </w:t>
      </w:r>
      <w:r w:rsidR="00FF5174" w:rsidRPr="009E27B3">
        <w:rPr>
          <w:b w:val="0"/>
          <w:bCs w:val="0"/>
          <w:lang w:val="id-ID"/>
        </w:rPr>
        <w:fldChar w:fldCharType="begin" w:fldLock="1"/>
      </w:r>
      <w:r w:rsidR="00FF5174" w:rsidRPr="009E27B3">
        <w:rPr>
          <w:b w:val="0"/>
          <w:bCs w:val="0"/>
          <w:lang w:val="id-ID"/>
        </w:rPr>
        <w:instrText>ADDIN CSL_CITATION {"citationItems":[{"id":"ITEM-1","itemData":{"DOI":"10.1002/sce.10101","ISSN":"00368326","abstract":"The ability to negotiate and resolve socioscientific issues has been posited as integral components of scientific literacy. Although philosophers and science educators have argued that socioscientific issues inherently involve moral and ethical considerations, the ultimate arbiters of morality are individual decision-makers. This study explored the extent to which college students construe genetic engineering issues as moral problems. Twenty college students participated in interviews designed to elicit their ideas, reactions, and feelings regarding a series of gene therapy and cloning scenarios. Qualitative analyses revealed that moral considerations were significant influences on decision-making, indicating a tendency for students to construe genetic engineering issues as moral problems. Students engaged in moral reasoning based on utilitarian analyses of consequences as well as the application of principles. Issue construal was also influenced by affective features such as emotion and intuition. In addition to moral considerations, a series of other factors emerged as important dimensions of socioscientific decision-making. These factors included personal experiences, family biases, background knowledge, and the impact of popular culture. The implications for classroom science instruction and future research are discussed. © 2003 Wiley Periodicals, Inc.","author":[{"dropping-particle":"","family":"Sadler","given":"Troy D.","non-dropping-particle":"","parse-names":false,"suffix":""},{"dropping-particle":"","family":"Zeidler","given":"Dana L.","non-dropping-particle":"","parse-names":false,"suffix":""}],"container-title":"Science Education","id":"ITEM-1","issue":"1","issued":{"date-parts":[["2004"]]},"page":"4-27","title":"The Morality of Socioscientific Issues: Construal and Resolution of Genetic Engineering Dilemmas","type":"article-journal","volume":"88"},"uris":["http://www.mendeley.com/documents/?uuid=7b878c23-e214-4b38-85ab-9611541fe05b"]}],"mendeley":{"formattedCitation":"(Sadler and Zeidler 2004)","plainTextFormattedCitation":"(Sadler and Zeidler 2004)","previouslyFormattedCitation":"(Sadler and Zeidler 2004)"},"properties":{"noteIndex":0},"schema":"https://github.com/citation-style-language/schema/raw/master/csl-citation.json"}</w:instrText>
      </w:r>
      <w:r w:rsidR="00FF5174" w:rsidRPr="009E27B3">
        <w:rPr>
          <w:b w:val="0"/>
          <w:bCs w:val="0"/>
          <w:lang w:val="id-ID"/>
        </w:rPr>
        <w:fldChar w:fldCharType="separate"/>
      </w:r>
      <w:r w:rsidR="00FF5174" w:rsidRPr="009E27B3">
        <w:rPr>
          <w:b w:val="0"/>
          <w:bCs w:val="0"/>
          <w:lang w:val="id-ID"/>
        </w:rPr>
        <w:t>(Sadler and Zeidler 2004)</w:t>
      </w:r>
      <w:r w:rsidR="00FF5174" w:rsidRPr="009E27B3">
        <w:rPr>
          <w:b w:val="0"/>
          <w:bCs w:val="0"/>
          <w:lang w:val="id-ID"/>
        </w:rPr>
        <w:fldChar w:fldCharType="end"/>
      </w:r>
      <w:r w:rsidR="00F76B4B" w:rsidRPr="009E27B3">
        <w:rPr>
          <w:b w:val="0"/>
          <w:bCs w:val="0"/>
          <w:lang w:val="id-ID"/>
        </w:rPr>
        <w:t xml:space="preserve">. </w:t>
      </w:r>
      <w:bookmarkStart w:id="24" w:name="_Hlk148846606"/>
      <w:r w:rsidR="00175D04" w:rsidRPr="009E27B3">
        <w:rPr>
          <w:b w:val="0"/>
          <w:bCs w:val="0"/>
          <w:lang w:val="id-ID"/>
        </w:rPr>
        <w:t xml:space="preserve">Hal </w:t>
      </w:r>
      <w:r w:rsidR="0030422F" w:rsidRPr="009E27B3">
        <w:rPr>
          <w:b w:val="0"/>
          <w:bCs w:val="0"/>
          <w:lang w:val="id-ID"/>
        </w:rPr>
        <w:t xml:space="preserve">tersebut </w:t>
      </w:r>
      <w:proofErr w:type="spellStart"/>
      <w:r w:rsidR="00971F95" w:rsidRPr="009E27B3">
        <w:rPr>
          <w:b w:val="0"/>
          <w:bCs w:val="0"/>
          <w:lang w:val="en-US"/>
        </w:rPr>
        <w:t>bertujuan</w:t>
      </w:r>
      <w:proofErr w:type="spellEnd"/>
      <w:r w:rsidR="00971F95" w:rsidRPr="009E27B3">
        <w:rPr>
          <w:b w:val="0"/>
          <w:bCs w:val="0"/>
          <w:lang w:val="en-US"/>
        </w:rPr>
        <w:t xml:space="preserve"> </w:t>
      </w:r>
      <w:proofErr w:type="spellStart"/>
      <w:r w:rsidR="00971F95" w:rsidRPr="009E27B3">
        <w:rPr>
          <w:b w:val="0"/>
          <w:bCs w:val="0"/>
          <w:lang w:val="en-US"/>
        </w:rPr>
        <w:t>untuk</w:t>
      </w:r>
      <w:proofErr w:type="spellEnd"/>
      <w:r w:rsidR="00175D04" w:rsidRPr="009E27B3">
        <w:rPr>
          <w:b w:val="0"/>
          <w:bCs w:val="0"/>
          <w:lang w:val="id-ID"/>
        </w:rPr>
        <w:t xml:space="preserve"> meningkatkan </w:t>
      </w:r>
      <w:r w:rsidR="0030422F" w:rsidRPr="009E27B3">
        <w:rPr>
          <w:b w:val="0"/>
          <w:bCs w:val="0"/>
          <w:lang w:val="id-ID"/>
        </w:rPr>
        <w:t xml:space="preserve">keterampilan berpikir kritis </w:t>
      </w:r>
      <w:r w:rsidR="00C2645B" w:rsidRPr="009E27B3">
        <w:rPr>
          <w:b w:val="0"/>
          <w:bCs w:val="0"/>
          <w:lang w:val="id-ID"/>
        </w:rPr>
        <w:t xml:space="preserve">para </w:t>
      </w:r>
      <w:r w:rsidR="0030422F" w:rsidRPr="009E27B3">
        <w:rPr>
          <w:b w:val="0"/>
          <w:bCs w:val="0"/>
          <w:lang w:val="id-ID"/>
        </w:rPr>
        <w:t>peserta didik</w:t>
      </w:r>
      <w:r w:rsidR="00175D04" w:rsidRPr="009E27B3">
        <w:rPr>
          <w:b w:val="0"/>
          <w:bCs w:val="0"/>
          <w:lang w:val="id-ID"/>
        </w:rPr>
        <w:t xml:space="preserve">, </w:t>
      </w:r>
      <w:r w:rsidR="0030422F" w:rsidRPr="009E27B3">
        <w:rPr>
          <w:b w:val="0"/>
          <w:bCs w:val="0"/>
          <w:lang w:val="id-ID"/>
        </w:rPr>
        <w:t xml:space="preserve">karena </w:t>
      </w:r>
      <w:r w:rsidR="00175D04" w:rsidRPr="009E27B3">
        <w:rPr>
          <w:b w:val="0"/>
          <w:bCs w:val="0"/>
          <w:lang w:val="id-ID"/>
        </w:rPr>
        <w:t xml:space="preserve">mencakup </w:t>
      </w:r>
      <w:r w:rsidR="0030422F" w:rsidRPr="009E27B3">
        <w:rPr>
          <w:b w:val="0"/>
          <w:bCs w:val="0"/>
          <w:lang w:val="id-ID"/>
        </w:rPr>
        <w:t xml:space="preserve">kegiatan-kegiatan </w:t>
      </w:r>
      <w:r w:rsidR="00580EA6" w:rsidRPr="009E27B3">
        <w:rPr>
          <w:b w:val="0"/>
          <w:bCs w:val="0"/>
          <w:lang w:val="id-ID"/>
        </w:rPr>
        <w:t>dalam</w:t>
      </w:r>
      <w:r w:rsidR="0030422F" w:rsidRPr="009E27B3">
        <w:rPr>
          <w:b w:val="0"/>
          <w:bCs w:val="0"/>
          <w:lang w:val="id-ID"/>
        </w:rPr>
        <w:t xml:space="preserve"> </w:t>
      </w:r>
      <w:r w:rsidR="00175D04" w:rsidRPr="009E27B3">
        <w:rPr>
          <w:b w:val="0"/>
          <w:bCs w:val="0"/>
          <w:lang w:val="id-ID"/>
        </w:rPr>
        <w:t xml:space="preserve">mengevaluasi, menginterpretasi, </w:t>
      </w:r>
      <w:r w:rsidR="0030422F" w:rsidRPr="009E27B3">
        <w:rPr>
          <w:b w:val="0"/>
          <w:bCs w:val="0"/>
          <w:lang w:val="id-ID"/>
        </w:rPr>
        <w:t xml:space="preserve">serta </w:t>
      </w:r>
      <w:r w:rsidR="00175D04" w:rsidRPr="009E27B3">
        <w:rPr>
          <w:b w:val="0"/>
          <w:bCs w:val="0"/>
          <w:lang w:val="id-ID"/>
        </w:rPr>
        <w:t>memberikan penjelasan</w:t>
      </w:r>
      <w:r w:rsidR="0030422F" w:rsidRPr="009E27B3">
        <w:rPr>
          <w:b w:val="0"/>
          <w:bCs w:val="0"/>
          <w:lang w:val="id-ID"/>
        </w:rPr>
        <w:t xml:space="preserve"> dan</w:t>
      </w:r>
      <w:r w:rsidR="00175D04" w:rsidRPr="009E27B3">
        <w:rPr>
          <w:b w:val="0"/>
          <w:bCs w:val="0"/>
          <w:lang w:val="id-ID"/>
        </w:rPr>
        <w:t xml:space="preserve"> kesimpulan, </w:t>
      </w:r>
      <w:r w:rsidR="0030422F" w:rsidRPr="009E27B3">
        <w:rPr>
          <w:b w:val="0"/>
          <w:bCs w:val="0"/>
          <w:lang w:val="id-ID"/>
        </w:rPr>
        <w:t>hingga</w:t>
      </w:r>
      <w:r w:rsidR="00175D04" w:rsidRPr="009E27B3">
        <w:rPr>
          <w:b w:val="0"/>
          <w:bCs w:val="0"/>
          <w:lang w:val="id-ID"/>
        </w:rPr>
        <w:t xml:space="preserve"> </w:t>
      </w:r>
      <w:r w:rsidR="00175D04" w:rsidRPr="009E27B3">
        <w:rPr>
          <w:b w:val="0"/>
          <w:bCs w:val="0"/>
          <w:i/>
          <w:iCs/>
          <w:lang w:val="id-ID"/>
        </w:rPr>
        <w:t>self-regulation</w:t>
      </w:r>
      <w:r w:rsidR="00175D04" w:rsidRPr="009E27B3">
        <w:rPr>
          <w:lang w:val="id-ID"/>
        </w:rPr>
        <w:t xml:space="preserve"> </w:t>
      </w:r>
      <w:r w:rsidR="00FF5174" w:rsidRPr="009E27B3">
        <w:rPr>
          <w:lang w:val="id-ID"/>
        </w:rPr>
        <w:fldChar w:fldCharType="begin" w:fldLock="1"/>
      </w:r>
      <w:r w:rsidR="004D40EF" w:rsidRPr="009E27B3">
        <w:rPr>
          <w:lang w:val="id-ID"/>
        </w:rPr>
        <w:instrText>ADDIN CSL_CITATION {"citationItems":[{"id":"ITEM-1","itemData":{"ISBN":"1117016300006","author":[{"dropping-particle":"","family":"Nurhaliza Lutfiah Suprapto","given":"","non-dropping-particle":"","parse-names":false,"suffix":""}],"id":"ITEM-1","issued":{"date-parts":[["2023"]]},"title":"Systematic Literature Review : Pengaruh Socioscientific Issues Dalam Pembelajaran Ipa","type":"book"},"uris":["http://www.mendeley.com/documents/?uuid=2ec19cb0-b192-4f63-97aa-edec39ddd6dc"]}],"mendeley":{"formattedCitation":"(Nurhaliza Lutfiah Suprapto 2023)","manualFormatting":"(Nurhaliza L. 2023)","plainTextFormattedCitation":"(Nurhaliza Lutfiah Suprapto 2023)","previouslyFormattedCitation":"(Nurhaliza Lutfiah Suprapto 2023)"},"properties":{"noteIndex":0},"schema":"https://github.com/citation-style-language/schema/raw/master/csl-citation.json"}</w:instrText>
      </w:r>
      <w:r w:rsidR="00FF5174" w:rsidRPr="009E27B3">
        <w:rPr>
          <w:lang w:val="id-ID"/>
        </w:rPr>
        <w:fldChar w:fldCharType="separate"/>
      </w:r>
      <w:r w:rsidR="00FF5174" w:rsidRPr="009E27B3">
        <w:rPr>
          <w:b w:val="0"/>
          <w:lang w:val="id-ID"/>
        </w:rPr>
        <w:t>(Nurhaliza L. 2023)</w:t>
      </w:r>
      <w:r w:rsidR="00FF5174" w:rsidRPr="009E27B3">
        <w:rPr>
          <w:lang w:val="id-ID"/>
        </w:rPr>
        <w:fldChar w:fldCharType="end"/>
      </w:r>
      <w:r w:rsidR="00175D04" w:rsidRPr="009E27B3">
        <w:rPr>
          <w:b w:val="0"/>
          <w:bCs w:val="0"/>
          <w:lang w:val="id-ID"/>
        </w:rPr>
        <w:t>.</w:t>
      </w:r>
      <w:r w:rsidR="00804035">
        <w:rPr>
          <w:b w:val="0"/>
          <w:bCs w:val="0"/>
          <w:lang w:val="en-US"/>
        </w:rPr>
        <w:t xml:space="preserve"> </w:t>
      </w:r>
    </w:p>
    <w:p w14:paraId="352EE9BA" w14:textId="21C8122C" w:rsidR="00DD3607" w:rsidRDefault="00E87962" w:rsidP="00DD3607">
      <w:pPr>
        <w:pStyle w:val="NoSpacing"/>
        <w:spacing w:line="480" w:lineRule="auto"/>
        <w:ind w:firstLine="709"/>
        <w:rPr>
          <w:lang w:val="id-ID"/>
        </w:rPr>
      </w:pPr>
      <w:r w:rsidRPr="0065155C">
        <w:rPr>
          <w:b w:val="0"/>
          <w:bCs w:val="0"/>
          <w:lang w:val="id-ID"/>
        </w:rPr>
        <w:t xml:space="preserve">Penelitian yang dilakukan oleh </w:t>
      </w:r>
      <w:bookmarkStart w:id="25" w:name="_Hlk149252251"/>
      <w:r w:rsidR="004D40EF" w:rsidRPr="0065155C">
        <w:rPr>
          <w:b w:val="0"/>
          <w:bCs w:val="0"/>
          <w:lang w:val="id-ID"/>
        </w:rPr>
        <w:fldChar w:fldCharType="begin" w:fldLock="1"/>
      </w:r>
      <w:r w:rsidR="004D40EF" w:rsidRPr="0065155C">
        <w:rPr>
          <w:b w:val="0"/>
          <w:bCs w:val="0"/>
          <w:lang w:val="id-ID"/>
        </w:rPr>
        <w:instrText>ADDIN CSL_CITATION {"citationItems":[{"id":"ITEM-1","itemData":{"ISBN":"9788578110796","ISSN":"1098-6596","PMID":"25246403","author":[{"dropping-particle":"","family":"Setiadi","given":"Darmawan","non-dropping-particle":"","parse-names":false,"suffix":""}],"container-title":"Doctoral dissertation, IAIN Bengkulu","id":"ITEM-1","issue":"1","issued":{"date-parts":[["2021"]]},"page":"1689-1699","title":"PENGEMBANGAN MODUL PEMBELAJARAN IPA BERBASIS SOSIO SCIENTIFIC ISSUES (SSI) MATERI SISTEM PERNAPASAN MANUSIA UNTUK SISWA KELAS VIII SMP","type":"article-journal","volume":"3"},"uris":["http://www.mendeley.com/documents/?uuid=5a1e71e6-554e-435f-91aa-3a2a7bcaa232"]}],"mendeley":{"formattedCitation":"(Setiadi 2021)","manualFormatting":"Setiadi (2021)","plainTextFormattedCitation":"(Setiadi 2021)","previouslyFormattedCitation":"(Setiadi 2021)"},"properties":{"noteIndex":0},"schema":"https://github.com/citation-style-language/schema/raw/master/csl-citation.json"}</w:instrText>
      </w:r>
      <w:r w:rsidR="004D40EF" w:rsidRPr="0065155C">
        <w:rPr>
          <w:b w:val="0"/>
          <w:bCs w:val="0"/>
          <w:lang w:val="id-ID"/>
        </w:rPr>
        <w:fldChar w:fldCharType="separate"/>
      </w:r>
      <w:r w:rsidR="004D40EF" w:rsidRPr="0065155C">
        <w:rPr>
          <w:b w:val="0"/>
          <w:bCs w:val="0"/>
          <w:lang w:val="id-ID"/>
        </w:rPr>
        <w:t>Setiadi (2021)</w:t>
      </w:r>
      <w:r w:rsidR="004D40EF" w:rsidRPr="0065155C">
        <w:rPr>
          <w:b w:val="0"/>
          <w:bCs w:val="0"/>
          <w:lang w:val="id-ID"/>
        </w:rPr>
        <w:fldChar w:fldCharType="end"/>
      </w:r>
      <w:r w:rsidRPr="0065155C">
        <w:rPr>
          <w:b w:val="0"/>
          <w:bCs w:val="0"/>
          <w:lang w:val="id-ID"/>
        </w:rPr>
        <w:t xml:space="preserve"> </w:t>
      </w:r>
      <w:r w:rsidR="005B04E2" w:rsidRPr="0065155C">
        <w:rPr>
          <w:b w:val="0"/>
          <w:bCs w:val="0"/>
          <w:lang w:val="id-ID"/>
        </w:rPr>
        <w:t>mengungkapkan</w:t>
      </w:r>
      <w:r w:rsidRPr="0065155C">
        <w:rPr>
          <w:b w:val="0"/>
          <w:bCs w:val="0"/>
          <w:lang w:val="id-ID"/>
        </w:rPr>
        <w:t xml:space="preserve"> bahwa </w:t>
      </w:r>
      <w:bookmarkStart w:id="26" w:name="_Hlk148906053"/>
      <w:r w:rsidRPr="0065155C">
        <w:rPr>
          <w:b w:val="0"/>
          <w:bCs w:val="0"/>
          <w:lang w:val="id-ID"/>
        </w:rPr>
        <w:t xml:space="preserve">untuk memperkuat pemahaman </w:t>
      </w:r>
      <w:r w:rsidR="005B04E2" w:rsidRPr="0065155C">
        <w:rPr>
          <w:b w:val="0"/>
          <w:bCs w:val="0"/>
          <w:lang w:val="id-ID"/>
        </w:rPr>
        <w:t xml:space="preserve">peserta didik mengenai </w:t>
      </w:r>
      <w:r w:rsidRPr="0065155C">
        <w:rPr>
          <w:b w:val="0"/>
          <w:bCs w:val="0"/>
          <w:lang w:val="id-ID"/>
        </w:rPr>
        <w:t xml:space="preserve">materi yang diajarkan </w:t>
      </w:r>
      <w:r w:rsidR="005B04E2" w:rsidRPr="0065155C">
        <w:rPr>
          <w:b w:val="0"/>
          <w:bCs w:val="0"/>
          <w:lang w:val="id-ID"/>
        </w:rPr>
        <w:t xml:space="preserve">oleh </w:t>
      </w:r>
      <w:r w:rsidR="00C2645B" w:rsidRPr="0065155C">
        <w:rPr>
          <w:b w:val="0"/>
          <w:bCs w:val="0"/>
          <w:lang w:val="id-ID"/>
        </w:rPr>
        <w:t xml:space="preserve">para </w:t>
      </w:r>
      <w:r w:rsidR="005B04E2" w:rsidRPr="0065155C">
        <w:rPr>
          <w:b w:val="0"/>
          <w:bCs w:val="0"/>
          <w:lang w:val="id-ID"/>
        </w:rPr>
        <w:t>guru di sekolah</w:t>
      </w:r>
      <w:r w:rsidRPr="0065155C">
        <w:rPr>
          <w:b w:val="0"/>
          <w:bCs w:val="0"/>
          <w:lang w:val="id-ID"/>
        </w:rPr>
        <w:t xml:space="preserve">, </w:t>
      </w:r>
      <w:r w:rsidR="00C2645B" w:rsidRPr="0065155C">
        <w:rPr>
          <w:b w:val="0"/>
          <w:bCs w:val="0"/>
          <w:lang w:val="id-ID"/>
        </w:rPr>
        <w:t>tentunya dibutuhkan</w:t>
      </w:r>
      <w:r w:rsidRPr="0065155C">
        <w:rPr>
          <w:b w:val="0"/>
          <w:bCs w:val="0"/>
          <w:lang w:val="id-ID"/>
        </w:rPr>
        <w:t xml:space="preserve"> </w:t>
      </w:r>
      <w:r w:rsidR="005B04E2" w:rsidRPr="0065155C">
        <w:rPr>
          <w:b w:val="0"/>
          <w:bCs w:val="0"/>
          <w:lang w:val="id-ID"/>
        </w:rPr>
        <w:t xml:space="preserve">suatu </w:t>
      </w:r>
      <w:r w:rsidRPr="0065155C">
        <w:rPr>
          <w:b w:val="0"/>
          <w:bCs w:val="0"/>
          <w:lang w:val="id-ID"/>
        </w:rPr>
        <w:t>suplemen</w:t>
      </w:r>
      <w:r w:rsidR="005B04E2" w:rsidRPr="0065155C">
        <w:rPr>
          <w:b w:val="0"/>
          <w:bCs w:val="0"/>
          <w:lang w:val="id-ID"/>
        </w:rPr>
        <w:t xml:space="preserve"> berupa</w:t>
      </w:r>
      <w:r w:rsidRPr="0065155C">
        <w:rPr>
          <w:b w:val="0"/>
          <w:bCs w:val="0"/>
          <w:lang w:val="id-ID"/>
        </w:rPr>
        <w:t xml:space="preserve"> bahan ajar</w:t>
      </w:r>
      <w:r w:rsidR="005B04E2" w:rsidRPr="0065155C">
        <w:rPr>
          <w:b w:val="0"/>
          <w:bCs w:val="0"/>
          <w:lang w:val="id-ID"/>
        </w:rPr>
        <w:t xml:space="preserve">, agar dapat </w:t>
      </w:r>
      <w:r w:rsidRPr="0065155C">
        <w:rPr>
          <w:b w:val="0"/>
          <w:bCs w:val="0"/>
          <w:lang w:val="id-ID"/>
        </w:rPr>
        <w:t xml:space="preserve">mendukung pemahaman </w:t>
      </w:r>
      <w:r w:rsidR="005B04E2" w:rsidRPr="0065155C">
        <w:rPr>
          <w:b w:val="0"/>
          <w:bCs w:val="0"/>
          <w:lang w:val="id-ID"/>
        </w:rPr>
        <w:t xml:space="preserve">peserta didik </w:t>
      </w:r>
      <w:r w:rsidRPr="0065155C">
        <w:rPr>
          <w:b w:val="0"/>
          <w:bCs w:val="0"/>
          <w:lang w:val="id-ID"/>
        </w:rPr>
        <w:t>secara mandiri</w:t>
      </w:r>
      <w:r w:rsidR="005B04E2" w:rsidRPr="0065155C">
        <w:rPr>
          <w:b w:val="0"/>
          <w:bCs w:val="0"/>
          <w:lang w:val="id-ID"/>
        </w:rPr>
        <w:t>, yaitu</w:t>
      </w:r>
      <w:r w:rsidRPr="0065155C">
        <w:rPr>
          <w:b w:val="0"/>
          <w:bCs w:val="0"/>
          <w:lang w:val="id-ID"/>
        </w:rPr>
        <w:t xml:space="preserve"> </w:t>
      </w:r>
      <w:r w:rsidR="005B04E2" w:rsidRPr="0065155C">
        <w:rPr>
          <w:b w:val="0"/>
          <w:bCs w:val="0"/>
          <w:lang w:val="id-ID"/>
        </w:rPr>
        <w:t>dengan menggunakan</w:t>
      </w:r>
      <w:r w:rsidRPr="0065155C">
        <w:rPr>
          <w:b w:val="0"/>
          <w:bCs w:val="0"/>
          <w:lang w:val="id-ID"/>
        </w:rPr>
        <w:t xml:space="preserve"> modul ajar. </w:t>
      </w:r>
      <w:bookmarkStart w:id="27" w:name="_Hlk149252316"/>
      <w:bookmarkEnd w:id="25"/>
      <w:r w:rsidR="004D40EF" w:rsidRPr="00B757B1">
        <w:rPr>
          <w:b w:val="0"/>
          <w:bCs w:val="0"/>
          <w:lang w:val="id-ID"/>
        </w:rPr>
        <w:fldChar w:fldCharType="begin" w:fldLock="1"/>
      </w:r>
      <w:r w:rsidR="008B56E5" w:rsidRPr="00B757B1">
        <w:rPr>
          <w:b w:val="0"/>
          <w:bCs w:val="0"/>
          <w:lang w:val="id-ID"/>
        </w:rPr>
        <w:instrText>ADDIN CSL_CITATION {"citationItems":[{"id":"ITEM-1","itemData":{"ISBN":"9788578110796","ISSN":"1098-6596","PMID":"25246403","author":[{"dropping-particle":"","family":"Setiadi","given":"Darmawan","non-dropping-particle":"","parse-names":false,"suffix":""}],"container-title":"Doctoral dissertation, IAIN Bengkulu","id":"ITEM-1","issue":"1","issued":{"date-parts":[["2021"]]},"page":"1689-1699","title":"PENGEMBANGAN MODUL PEMBELAJARAN IPA BERBASIS SOSIO SCIENTIFIC ISSUES (SSI) MATERI SISTEM PERNAPASAN MANUSIA UNTUK SISWA KELAS VIII SMP","type":"article-journal","volume":"3"},"uris":["http://www.mendeley.com/documents/?uuid=5a1e71e6-554e-435f-91aa-3a2a7bcaa232"]}],"mendeley":{"formattedCitation":"(Setiadi 2021)","manualFormatting":"Setiadi (2021)","plainTextFormattedCitation":"(Setiadi 2021)","previouslyFormattedCitation":"(Setiadi 2021)"},"properties":{"noteIndex":0},"schema":"https://github.com/citation-style-language/schema/raw/master/csl-citation.json"}</w:instrText>
      </w:r>
      <w:r w:rsidR="004D40EF" w:rsidRPr="00B757B1">
        <w:rPr>
          <w:b w:val="0"/>
          <w:bCs w:val="0"/>
          <w:lang w:val="id-ID"/>
        </w:rPr>
        <w:fldChar w:fldCharType="separate"/>
      </w:r>
      <w:r w:rsidR="004D40EF" w:rsidRPr="00B757B1">
        <w:rPr>
          <w:b w:val="0"/>
          <w:bCs w:val="0"/>
          <w:lang w:val="id-ID"/>
        </w:rPr>
        <w:t>Setiadi (2021)</w:t>
      </w:r>
      <w:r w:rsidR="004D40EF" w:rsidRPr="00B757B1">
        <w:rPr>
          <w:b w:val="0"/>
          <w:bCs w:val="0"/>
          <w:lang w:val="id-ID"/>
        </w:rPr>
        <w:fldChar w:fldCharType="end"/>
      </w:r>
      <w:r w:rsidRPr="00B757B1">
        <w:rPr>
          <w:b w:val="0"/>
          <w:bCs w:val="0"/>
          <w:lang w:val="id-ID"/>
        </w:rPr>
        <w:t xml:space="preserve"> juga </w:t>
      </w:r>
      <w:r w:rsidR="005B04E2" w:rsidRPr="00B757B1">
        <w:rPr>
          <w:b w:val="0"/>
          <w:bCs w:val="0"/>
          <w:lang w:val="id-ID"/>
        </w:rPr>
        <w:t xml:space="preserve">mengungkapkan </w:t>
      </w:r>
      <w:r w:rsidRPr="00B757B1">
        <w:rPr>
          <w:b w:val="0"/>
          <w:bCs w:val="0"/>
          <w:lang w:val="id-ID"/>
        </w:rPr>
        <w:t xml:space="preserve">bahwa sebuah </w:t>
      </w:r>
      <w:r w:rsidR="00910431" w:rsidRPr="00B757B1">
        <w:rPr>
          <w:b w:val="0"/>
          <w:bCs w:val="0"/>
          <w:lang w:val="id-ID"/>
        </w:rPr>
        <w:t xml:space="preserve">modul ajar, jika </w:t>
      </w:r>
      <w:r w:rsidR="005B04E2" w:rsidRPr="00B757B1">
        <w:rPr>
          <w:b w:val="0"/>
          <w:bCs w:val="0"/>
          <w:lang w:val="id-ID"/>
        </w:rPr>
        <w:t>di</w:t>
      </w:r>
      <w:r w:rsidR="00910431" w:rsidRPr="00B757B1">
        <w:rPr>
          <w:b w:val="0"/>
          <w:bCs w:val="0"/>
          <w:lang w:val="id-ID"/>
        </w:rPr>
        <w:t>da</w:t>
      </w:r>
      <w:r w:rsidRPr="00B757B1">
        <w:rPr>
          <w:b w:val="0"/>
          <w:bCs w:val="0"/>
          <w:lang w:val="id-ID"/>
        </w:rPr>
        <w:t xml:space="preserve">sarkan </w:t>
      </w:r>
      <w:r w:rsidR="005B04E2" w:rsidRPr="00B757B1">
        <w:rPr>
          <w:b w:val="0"/>
          <w:bCs w:val="0"/>
          <w:lang w:val="id-ID"/>
        </w:rPr>
        <w:t xml:space="preserve">dengan </w:t>
      </w:r>
      <w:proofErr w:type="spellStart"/>
      <w:r w:rsidR="00387107">
        <w:rPr>
          <w:b w:val="0"/>
          <w:bCs w:val="0"/>
          <w:lang w:val="en-US"/>
        </w:rPr>
        <w:t>isu</w:t>
      </w:r>
      <w:r w:rsidR="009F7415">
        <w:rPr>
          <w:b w:val="0"/>
          <w:bCs w:val="0"/>
          <w:lang w:val="en-US"/>
        </w:rPr>
        <w:t>-isu</w:t>
      </w:r>
      <w:proofErr w:type="spellEnd"/>
      <w:r w:rsidR="00387107">
        <w:rPr>
          <w:b w:val="0"/>
          <w:bCs w:val="0"/>
          <w:lang w:val="en-US"/>
        </w:rPr>
        <w:t xml:space="preserve"> </w:t>
      </w:r>
      <w:proofErr w:type="spellStart"/>
      <w:r w:rsidR="00387107">
        <w:rPr>
          <w:b w:val="0"/>
          <w:bCs w:val="0"/>
          <w:lang w:val="en-US"/>
        </w:rPr>
        <w:t>saintifik</w:t>
      </w:r>
      <w:proofErr w:type="spellEnd"/>
      <w:r w:rsidRPr="00B757B1">
        <w:rPr>
          <w:b w:val="0"/>
          <w:bCs w:val="0"/>
          <w:lang w:val="id-ID"/>
        </w:rPr>
        <w:t xml:space="preserve"> </w:t>
      </w:r>
      <w:r w:rsidR="005B04E2" w:rsidRPr="00B757B1">
        <w:rPr>
          <w:b w:val="0"/>
          <w:bCs w:val="0"/>
          <w:lang w:val="id-ID"/>
        </w:rPr>
        <w:t xml:space="preserve">maka </w:t>
      </w:r>
      <w:r w:rsidRPr="00B757B1">
        <w:rPr>
          <w:b w:val="0"/>
          <w:bCs w:val="0"/>
          <w:lang w:val="id-ID"/>
        </w:rPr>
        <w:t xml:space="preserve">akan </w:t>
      </w:r>
      <w:r w:rsidR="005B04E2" w:rsidRPr="00B757B1">
        <w:rPr>
          <w:b w:val="0"/>
          <w:bCs w:val="0"/>
          <w:lang w:val="id-ID"/>
        </w:rPr>
        <w:t xml:space="preserve">dapat </w:t>
      </w:r>
      <w:r w:rsidRPr="00B757B1">
        <w:rPr>
          <w:b w:val="0"/>
          <w:bCs w:val="0"/>
          <w:lang w:val="id-ID"/>
        </w:rPr>
        <w:t xml:space="preserve">mempersiapkan </w:t>
      </w:r>
      <w:r w:rsidR="005B04E2" w:rsidRPr="00B757B1">
        <w:rPr>
          <w:b w:val="0"/>
          <w:bCs w:val="0"/>
          <w:lang w:val="id-ID"/>
        </w:rPr>
        <w:t>peserta didik terutama dalam</w:t>
      </w:r>
      <w:r w:rsidRPr="00B757B1">
        <w:rPr>
          <w:b w:val="0"/>
          <w:bCs w:val="0"/>
          <w:lang w:val="id-ID"/>
        </w:rPr>
        <w:t xml:space="preserve"> memahami</w:t>
      </w:r>
      <w:r w:rsidR="005B04E2" w:rsidRPr="00B757B1">
        <w:rPr>
          <w:b w:val="0"/>
          <w:bCs w:val="0"/>
          <w:lang w:val="id-ID"/>
        </w:rPr>
        <w:t xml:space="preserve">, serta dalam </w:t>
      </w:r>
      <w:r w:rsidRPr="00B757B1">
        <w:rPr>
          <w:b w:val="0"/>
          <w:bCs w:val="0"/>
          <w:lang w:val="id-ID"/>
        </w:rPr>
        <w:t>mengambil bagian</w:t>
      </w:r>
      <w:r w:rsidR="005B04E2" w:rsidRPr="00B757B1">
        <w:rPr>
          <w:b w:val="0"/>
          <w:bCs w:val="0"/>
          <w:lang w:val="id-ID"/>
        </w:rPr>
        <w:t xml:space="preserve">-bagian yang terjadi </w:t>
      </w:r>
      <w:r w:rsidRPr="00B757B1">
        <w:rPr>
          <w:b w:val="0"/>
          <w:bCs w:val="0"/>
          <w:lang w:val="id-ID"/>
        </w:rPr>
        <w:t xml:space="preserve">dalam </w:t>
      </w:r>
      <w:r w:rsidR="00910431" w:rsidRPr="00B757B1">
        <w:rPr>
          <w:b w:val="0"/>
          <w:bCs w:val="0"/>
          <w:lang w:val="id-ID"/>
        </w:rPr>
        <w:t xml:space="preserve">masyarakat, </w:t>
      </w:r>
      <w:r w:rsidR="005B04E2" w:rsidRPr="00B757B1">
        <w:rPr>
          <w:b w:val="0"/>
          <w:bCs w:val="0"/>
          <w:lang w:val="id-ID"/>
        </w:rPr>
        <w:t>agar dapat</w:t>
      </w:r>
      <w:r w:rsidRPr="00B757B1">
        <w:rPr>
          <w:b w:val="0"/>
          <w:bCs w:val="0"/>
          <w:lang w:val="id-ID"/>
        </w:rPr>
        <w:t xml:space="preserve"> memungkinkan </w:t>
      </w:r>
      <w:r w:rsidR="005B04E2" w:rsidRPr="00B757B1">
        <w:rPr>
          <w:b w:val="0"/>
          <w:bCs w:val="0"/>
          <w:lang w:val="id-ID"/>
        </w:rPr>
        <w:t>peserta didik</w:t>
      </w:r>
      <w:r w:rsidRPr="00B757B1">
        <w:rPr>
          <w:b w:val="0"/>
          <w:bCs w:val="0"/>
          <w:lang w:val="id-ID"/>
        </w:rPr>
        <w:t xml:space="preserve"> untuk ber</w:t>
      </w:r>
      <w:r w:rsidR="00261365" w:rsidRPr="00B757B1">
        <w:rPr>
          <w:b w:val="0"/>
          <w:bCs w:val="0"/>
          <w:lang w:val="en-US"/>
        </w:rPr>
        <w:t>p</w:t>
      </w:r>
      <w:r w:rsidRPr="00B757B1">
        <w:rPr>
          <w:b w:val="0"/>
          <w:bCs w:val="0"/>
          <w:lang w:val="id-ID"/>
        </w:rPr>
        <w:t xml:space="preserve">ikir kritis </w:t>
      </w:r>
      <w:r w:rsidR="005B04E2" w:rsidRPr="00B757B1">
        <w:rPr>
          <w:b w:val="0"/>
          <w:bCs w:val="0"/>
          <w:lang w:val="id-ID"/>
        </w:rPr>
        <w:t>terhadap</w:t>
      </w:r>
      <w:r w:rsidRPr="00B757B1">
        <w:rPr>
          <w:b w:val="0"/>
          <w:bCs w:val="0"/>
          <w:lang w:val="id-ID"/>
        </w:rPr>
        <w:t xml:space="preserve"> isu</w:t>
      </w:r>
      <w:r w:rsidR="0065155C" w:rsidRPr="00B757B1">
        <w:rPr>
          <w:b w:val="0"/>
          <w:bCs w:val="0"/>
          <w:lang w:val="en-US"/>
        </w:rPr>
        <w:t>-</w:t>
      </w:r>
      <w:proofErr w:type="spellStart"/>
      <w:r w:rsidR="0065155C" w:rsidRPr="00B757B1">
        <w:rPr>
          <w:b w:val="0"/>
          <w:bCs w:val="0"/>
          <w:lang w:val="en-US"/>
        </w:rPr>
        <w:t>isu</w:t>
      </w:r>
      <w:proofErr w:type="spellEnd"/>
      <w:r w:rsidR="0065155C" w:rsidRPr="00B757B1">
        <w:rPr>
          <w:b w:val="0"/>
          <w:bCs w:val="0"/>
          <w:lang w:val="en-US"/>
        </w:rPr>
        <w:t xml:space="preserve"> </w:t>
      </w:r>
      <w:r w:rsidR="00910431" w:rsidRPr="00B757B1">
        <w:rPr>
          <w:b w:val="0"/>
          <w:bCs w:val="0"/>
          <w:lang w:val="id-ID"/>
        </w:rPr>
        <w:t xml:space="preserve">yang </w:t>
      </w:r>
      <w:r w:rsidR="00C2645B" w:rsidRPr="00B757B1">
        <w:rPr>
          <w:b w:val="0"/>
          <w:bCs w:val="0"/>
          <w:lang w:val="id-ID"/>
        </w:rPr>
        <w:t>terdapat</w:t>
      </w:r>
      <w:r w:rsidR="005B04E2" w:rsidRPr="00B757B1">
        <w:rPr>
          <w:b w:val="0"/>
          <w:bCs w:val="0"/>
          <w:lang w:val="id-ID"/>
        </w:rPr>
        <w:t xml:space="preserve"> di sekitar</w:t>
      </w:r>
      <w:r w:rsidR="00910431" w:rsidRPr="00B757B1">
        <w:rPr>
          <w:b w:val="0"/>
          <w:bCs w:val="0"/>
          <w:lang w:val="id-ID"/>
        </w:rPr>
        <w:t xml:space="preserve">, </w:t>
      </w:r>
      <w:r w:rsidRPr="00B757B1">
        <w:rPr>
          <w:b w:val="0"/>
          <w:bCs w:val="0"/>
          <w:lang w:val="id-ID"/>
        </w:rPr>
        <w:t>dengan orang lain yang memil</w:t>
      </w:r>
      <w:r w:rsidR="005B04E2" w:rsidRPr="00B757B1">
        <w:rPr>
          <w:b w:val="0"/>
          <w:bCs w:val="0"/>
          <w:lang w:val="id-ID"/>
        </w:rPr>
        <w:t>i</w:t>
      </w:r>
      <w:r w:rsidRPr="00B757B1">
        <w:rPr>
          <w:b w:val="0"/>
          <w:bCs w:val="0"/>
          <w:lang w:val="id-ID"/>
        </w:rPr>
        <w:t xml:space="preserve">ki </w:t>
      </w:r>
      <w:r w:rsidR="00C2645B" w:rsidRPr="00B757B1">
        <w:rPr>
          <w:b w:val="0"/>
          <w:bCs w:val="0"/>
          <w:lang w:val="id-ID"/>
        </w:rPr>
        <w:t>suatu pemikiran</w:t>
      </w:r>
      <w:r w:rsidR="005B04E2" w:rsidRPr="00B757B1">
        <w:rPr>
          <w:b w:val="0"/>
          <w:bCs w:val="0"/>
          <w:lang w:val="id-ID"/>
        </w:rPr>
        <w:t xml:space="preserve"> </w:t>
      </w:r>
      <w:r w:rsidRPr="00B757B1">
        <w:rPr>
          <w:b w:val="0"/>
          <w:bCs w:val="0"/>
          <w:lang w:val="id-ID"/>
        </w:rPr>
        <w:t>berbeda</w:t>
      </w:r>
      <w:r w:rsidR="00910431" w:rsidRPr="00B757B1">
        <w:rPr>
          <w:b w:val="0"/>
          <w:bCs w:val="0"/>
          <w:lang w:val="id-ID"/>
        </w:rPr>
        <w:t xml:space="preserve"> </w:t>
      </w:r>
      <w:bookmarkEnd w:id="27"/>
      <w:r w:rsidR="008B56E5" w:rsidRPr="00B757B1">
        <w:rPr>
          <w:b w:val="0"/>
          <w:bCs w:val="0"/>
          <w:lang w:val="id-ID"/>
        </w:rPr>
        <w:fldChar w:fldCharType="begin" w:fldLock="1"/>
      </w:r>
      <w:r w:rsidR="00335589" w:rsidRPr="00B757B1">
        <w:rPr>
          <w:b w:val="0"/>
          <w:bCs w:val="0"/>
          <w:lang w:val="id-ID"/>
        </w:rPr>
        <w:instrText>ADDIN CSL_CITATION {"citationItems":[{"id":"ITEM-1","itemData":{"ISBN":"1610301285","ISSN":"2548-7833","abstract":"Modul merupakan bahan ajar cetak yang dirancang secara utuh dan sistematis untuk dapat dipelajari secara mandiri oleh peserta didik. Dalam pendidikan modul dijadikan sebagai bahan ajar alternatif yang digunakan siswa agar lebih memahami materi pembelajaran. Berdasarkan hasil analisis kebutuhan guru dan siswa didapat bahwa dalam proses pembelajaran guru belum menggunakan modul pembelajaran berbasis Socio-Scientific issue (SSI) serta pengetahuan guru terhadap modul berbasis Socio-Scientific issue (SSI) Masih sangat terbatas. Untuk itu penelitian ini bertujuan untuk mengembangkan dan menguji kepraktisan modul IPA berbasis Socio-Scientific issue (SSI) untuk meningkatkan HOTS siswa. Jenis penelitian yang digunakan yaitu Research and Development (R&amp;D). Model pengembangan yang digunakan adalah model Borg dan Gall yang diadaptasi oleh Sugiyono dengan 8 tahapan yang terdiri dari analisis kebutuhan, pengumpulan data, desain produk, pembuatan produk, validasi desain, revisi desain, uji coba skala kecil, dan produk akhir. Hasil pengembangan modul IPA berbasis Socio-Scientific issue (SSI) untuk meningkatkan HOTS mata pelajaran IPA SMP Kelas VII diperoleh nilai dari validasi ahli materi, media dan bahasa sebesar 93,7%, 94.6 % dan 93.18% dengan kategori sangat layak, sedangkan untuk hasil uji coba pemakaian di dapat hasil rata-rata angket respons siswa dan guru sebesar 80 % dan 87,9% dengan kategori sangat praktis.","author":[{"dropping-particle":"","family":"Selpiyanti","given":"Siska","non-dropping-particle":"","parse-names":false,"suffix":""}],"container-title":"Universitas Islam Negeri Fatmawati Sukarno Bengkulu (Uinfas) Bengkulu","id":"ITEM-1","issued":{"date-parts":[["2022"]]},"number-of-pages":"129","title":"Pengembangan Modul Ipa Berbasis Socio-Scientific Issue (Ssi) Untuk Meningkatkan Higher Order Thinking Skill (Hots) Pada Mata Pelajaran Ipa Untuk Siswa Kelas Vii Smp","type":"book"},"uris":["http://www.mendeley.com/documents/?uuid=2147f0ff-257b-4e24-b5e8-919f2eda5f87"]}],"mendeley":{"formattedCitation":"(Selpiyanti 2022)","plainTextFormattedCitation":"(Selpiyanti 2022)","previouslyFormattedCitation":"(Selpiyanti 2022)"},"properties":{"noteIndex":0},"schema":"https://github.com/citation-style-language/schema/raw/master/csl-citation.json"}</w:instrText>
      </w:r>
      <w:r w:rsidR="008B56E5" w:rsidRPr="00B757B1">
        <w:rPr>
          <w:b w:val="0"/>
          <w:bCs w:val="0"/>
          <w:lang w:val="id-ID"/>
        </w:rPr>
        <w:fldChar w:fldCharType="separate"/>
      </w:r>
      <w:r w:rsidR="008B56E5" w:rsidRPr="00B757B1">
        <w:rPr>
          <w:b w:val="0"/>
          <w:bCs w:val="0"/>
          <w:lang w:val="id-ID"/>
        </w:rPr>
        <w:t>(Selpiyanti 2022)</w:t>
      </w:r>
      <w:r w:rsidR="008B56E5" w:rsidRPr="00B757B1">
        <w:rPr>
          <w:b w:val="0"/>
          <w:bCs w:val="0"/>
          <w:lang w:val="id-ID"/>
        </w:rPr>
        <w:fldChar w:fldCharType="end"/>
      </w:r>
      <w:r w:rsidR="00910431" w:rsidRPr="00B757B1">
        <w:rPr>
          <w:b w:val="0"/>
          <w:bCs w:val="0"/>
          <w:lang w:val="id-ID"/>
        </w:rPr>
        <w:t>.</w:t>
      </w:r>
      <w:r w:rsidR="00910431" w:rsidRPr="0065155C">
        <w:rPr>
          <w:b w:val="0"/>
          <w:bCs w:val="0"/>
          <w:lang w:val="id-ID"/>
        </w:rPr>
        <w:t xml:space="preserve"> </w:t>
      </w:r>
      <w:bookmarkStart w:id="28" w:name="_Hlk152601171"/>
      <w:bookmarkEnd w:id="26"/>
    </w:p>
    <w:p w14:paraId="10B0D8E0" w14:textId="06924A09" w:rsidR="00E25528" w:rsidRDefault="00D97FF3" w:rsidP="00DD3607">
      <w:pPr>
        <w:pStyle w:val="NoSpacing"/>
        <w:spacing w:line="480" w:lineRule="auto"/>
        <w:ind w:firstLine="709"/>
        <w:rPr>
          <w:lang w:val="id-ID"/>
        </w:rPr>
      </w:pPr>
      <w:r w:rsidRPr="003E09E9">
        <w:rPr>
          <w:b w:val="0"/>
          <w:bCs w:val="0"/>
          <w:lang w:val="id-ID"/>
        </w:rPr>
        <w:t>B</w:t>
      </w:r>
      <w:r w:rsidR="00804786" w:rsidRPr="003E09E9">
        <w:rPr>
          <w:b w:val="0"/>
          <w:bCs w:val="0"/>
          <w:lang w:val="id-ID"/>
        </w:rPr>
        <w:t xml:space="preserve">erdasarkan </w:t>
      </w:r>
      <w:bookmarkEnd w:id="24"/>
      <w:r w:rsidR="002E0DDD" w:rsidRPr="003E09E9">
        <w:rPr>
          <w:b w:val="0"/>
          <w:bCs w:val="0"/>
          <w:lang w:val="id-ID"/>
        </w:rPr>
        <w:t xml:space="preserve">hasil observasi yang telah </w:t>
      </w:r>
      <w:r w:rsidRPr="003E09E9">
        <w:rPr>
          <w:b w:val="0"/>
          <w:bCs w:val="0"/>
          <w:lang w:val="id-ID"/>
        </w:rPr>
        <w:t>dil</w:t>
      </w:r>
      <w:r w:rsidR="002E0DDD" w:rsidRPr="003E09E9">
        <w:rPr>
          <w:b w:val="0"/>
          <w:bCs w:val="0"/>
          <w:lang w:val="id-ID"/>
        </w:rPr>
        <w:t xml:space="preserve">akukan </w:t>
      </w:r>
      <w:r w:rsidRPr="003E09E9">
        <w:rPr>
          <w:b w:val="0"/>
          <w:bCs w:val="0"/>
          <w:lang w:val="id-ID"/>
        </w:rPr>
        <w:t>pada</w:t>
      </w:r>
      <w:r w:rsidR="002E0DDD" w:rsidRPr="003E09E9">
        <w:rPr>
          <w:b w:val="0"/>
          <w:bCs w:val="0"/>
          <w:lang w:val="id-ID"/>
        </w:rPr>
        <w:t xml:space="preserve"> salah satu sekolah yang terletak di kabupaten Tegal, </w:t>
      </w:r>
      <w:bookmarkStart w:id="29" w:name="_Hlk153999052"/>
      <w:r w:rsidR="002E0DDD" w:rsidRPr="003E09E9">
        <w:rPr>
          <w:b w:val="0"/>
          <w:bCs w:val="0"/>
          <w:lang w:val="id-ID"/>
        </w:rPr>
        <w:t>diketahui</w:t>
      </w:r>
      <w:r w:rsidR="00910431" w:rsidRPr="003E09E9">
        <w:rPr>
          <w:b w:val="0"/>
          <w:bCs w:val="0"/>
          <w:lang w:val="id-ID"/>
        </w:rPr>
        <w:t xml:space="preserve"> </w:t>
      </w:r>
      <w:r w:rsidR="002E0DDD" w:rsidRPr="003E09E9">
        <w:rPr>
          <w:b w:val="0"/>
          <w:bCs w:val="0"/>
          <w:lang w:val="id-ID"/>
        </w:rPr>
        <w:t xml:space="preserve">bahwa </w:t>
      </w:r>
      <w:r w:rsidR="00C452FB" w:rsidRPr="003E09E9">
        <w:rPr>
          <w:b w:val="0"/>
          <w:bCs w:val="0"/>
          <w:lang w:val="id-ID"/>
        </w:rPr>
        <w:t xml:space="preserve">pembelajaran IPA </w:t>
      </w:r>
      <w:r w:rsidR="00F467DA" w:rsidRPr="003E09E9">
        <w:rPr>
          <w:b w:val="0"/>
          <w:bCs w:val="0"/>
          <w:lang w:val="id-ID"/>
        </w:rPr>
        <w:t xml:space="preserve">dan perangkat pembelajarannya </w:t>
      </w:r>
      <w:r w:rsidR="00C452FB" w:rsidRPr="003E09E9">
        <w:rPr>
          <w:b w:val="0"/>
          <w:bCs w:val="0"/>
          <w:lang w:val="id-ID"/>
        </w:rPr>
        <w:t xml:space="preserve">belum </w:t>
      </w:r>
      <w:proofErr w:type="spellStart"/>
      <w:r w:rsidR="00D96D20" w:rsidRPr="003E09E9">
        <w:rPr>
          <w:b w:val="0"/>
          <w:bCs w:val="0"/>
        </w:rPr>
        <w:t>sepenuhnya</w:t>
      </w:r>
      <w:proofErr w:type="spellEnd"/>
      <w:r w:rsidR="00D96D20" w:rsidRPr="003E09E9">
        <w:rPr>
          <w:b w:val="0"/>
          <w:bCs w:val="0"/>
        </w:rPr>
        <w:t xml:space="preserve"> </w:t>
      </w:r>
      <w:proofErr w:type="spellStart"/>
      <w:r w:rsidR="00D96D20" w:rsidRPr="003E09E9">
        <w:rPr>
          <w:b w:val="0"/>
          <w:bCs w:val="0"/>
        </w:rPr>
        <w:t>memaksimalkan</w:t>
      </w:r>
      <w:proofErr w:type="spellEnd"/>
      <w:r w:rsidR="00D96D20" w:rsidRPr="003E09E9">
        <w:rPr>
          <w:b w:val="0"/>
          <w:bCs w:val="0"/>
        </w:rPr>
        <w:t xml:space="preserve"> </w:t>
      </w:r>
      <w:proofErr w:type="spellStart"/>
      <w:r w:rsidR="00D96D20" w:rsidRPr="003E09E9">
        <w:rPr>
          <w:b w:val="0"/>
          <w:bCs w:val="0"/>
          <w:lang w:val="en-US"/>
        </w:rPr>
        <w:t>keterkaitannya</w:t>
      </w:r>
      <w:proofErr w:type="spellEnd"/>
      <w:r w:rsidR="00D96D20" w:rsidRPr="003E09E9">
        <w:rPr>
          <w:b w:val="0"/>
          <w:bCs w:val="0"/>
          <w:lang w:val="en-US"/>
        </w:rPr>
        <w:t xml:space="preserve"> </w:t>
      </w:r>
      <w:proofErr w:type="spellStart"/>
      <w:r w:rsidR="00D96D20" w:rsidRPr="003E09E9">
        <w:rPr>
          <w:b w:val="0"/>
          <w:bCs w:val="0"/>
          <w:lang w:val="en-US"/>
        </w:rPr>
        <w:lastRenderedPageBreak/>
        <w:t>dengan</w:t>
      </w:r>
      <w:proofErr w:type="spellEnd"/>
      <w:r w:rsidR="00C452FB" w:rsidRPr="003E09E9">
        <w:rPr>
          <w:b w:val="0"/>
          <w:bCs w:val="0"/>
          <w:lang w:val="id-ID"/>
        </w:rPr>
        <w:t xml:space="preserve"> </w:t>
      </w:r>
      <w:r w:rsidR="00C452FB" w:rsidRPr="003E09E9">
        <w:rPr>
          <w:b w:val="0"/>
          <w:bCs w:val="0"/>
          <w:i/>
          <w:iCs/>
          <w:lang w:val="id-ID"/>
        </w:rPr>
        <w:t xml:space="preserve">scientific issues, </w:t>
      </w:r>
      <w:r w:rsidR="00C452FB" w:rsidRPr="003E09E9">
        <w:rPr>
          <w:b w:val="0"/>
          <w:bCs w:val="0"/>
          <w:lang w:val="id-ID"/>
        </w:rPr>
        <w:t>sehingga peserta didik kurang mengetahui dan memahami relevansi antara pengetahuan yang dipelajari dalam pembelajaran IPA dengan persoalan yang ada di kehidupan sehari-hari</w:t>
      </w:r>
      <w:r w:rsidR="008B0C61" w:rsidRPr="003E09E9">
        <w:rPr>
          <w:b w:val="0"/>
          <w:bCs w:val="0"/>
          <w:lang w:val="id-ID"/>
        </w:rPr>
        <w:t>.</w:t>
      </w:r>
      <w:r w:rsidR="008B0C61" w:rsidRPr="00D96D20">
        <w:rPr>
          <w:b w:val="0"/>
          <w:bCs w:val="0"/>
          <w:lang w:val="id-ID"/>
        </w:rPr>
        <w:t xml:space="preserve"> M</w:t>
      </w:r>
      <w:r w:rsidR="00A141AE" w:rsidRPr="00D96D20">
        <w:rPr>
          <w:b w:val="0"/>
          <w:bCs w:val="0"/>
          <w:lang w:val="id-ID"/>
        </w:rPr>
        <w:t xml:space="preserve">odul ajar yang digunakan oleh guru </w:t>
      </w:r>
      <w:r w:rsidR="008B0C61" w:rsidRPr="00D96D20">
        <w:rPr>
          <w:b w:val="0"/>
          <w:bCs w:val="0"/>
          <w:lang w:val="id-ID"/>
        </w:rPr>
        <w:t xml:space="preserve">juga </w:t>
      </w:r>
      <w:r w:rsidR="00A141AE" w:rsidRPr="00D96D20">
        <w:rPr>
          <w:b w:val="0"/>
          <w:bCs w:val="0"/>
          <w:lang w:val="id-ID"/>
        </w:rPr>
        <w:t xml:space="preserve">lebih terfokus pada penyampaian fakta dan konsep dasar, tanpa memadukan konteks kehidupan nyata atau isu-isu </w:t>
      </w:r>
      <w:proofErr w:type="spellStart"/>
      <w:r w:rsidR="00D96D20">
        <w:rPr>
          <w:b w:val="0"/>
          <w:bCs w:val="0"/>
          <w:lang w:val="en-US"/>
        </w:rPr>
        <w:t>sains</w:t>
      </w:r>
      <w:proofErr w:type="spellEnd"/>
      <w:r w:rsidR="00A141AE" w:rsidRPr="00D96D20">
        <w:rPr>
          <w:b w:val="0"/>
          <w:bCs w:val="0"/>
          <w:lang w:val="id-ID"/>
        </w:rPr>
        <w:t xml:space="preserve"> yang dapat memotivasi </w:t>
      </w:r>
      <w:r w:rsidR="001C5191" w:rsidRPr="00D96D20">
        <w:rPr>
          <w:b w:val="0"/>
          <w:bCs w:val="0"/>
          <w:lang w:val="id-ID"/>
        </w:rPr>
        <w:t>peserta didik</w:t>
      </w:r>
      <w:r w:rsidR="00A141AE" w:rsidRPr="00D96D20">
        <w:rPr>
          <w:b w:val="0"/>
          <w:bCs w:val="0"/>
          <w:lang w:val="id-ID"/>
        </w:rPr>
        <w:t xml:space="preserve"> untuk </w:t>
      </w:r>
      <w:r w:rsidR="005E62C0" w:rsidRPr="00D96D20">
        <w:rPr>
          <w:b w:val="0"/>
          <w:bCs w:val="0"/>
          <w:lang w:val="id-ID"/>
        </w:rPr>
        <w:t>ber</w:t>
      </w:r>
      <w:r w:rsidR="00261365" w:rsidRPr="00D96D20">
        <w:rPr>
          <w:b w:val="0"/>
          <w:bCs w:val="0"/>
          <w:lang w:val="en-US"/>
        </w:rPr>
        <w:t>p</w:t>
      </w:r>
      <w:r w:rsidR="005E62C0" w:rsidRPr="00D96D20">
        <w:rPr>
          <w:b w:val="0"/>
          <w:bCs w:val="0"/>
          <w:lang w:val="id-ID"/>
        </w:rPr>
        <w:t>ikir kritis</w:t>
      </w:r>
      <w:r w:rsidR="008B0C61" w:rsidRPr="00D96D20">
        <w:rPr>
          <w:b w:val="0"/>
          <w:bCs w:val="0"/>
          <w:lang w:val="id-ID"/>
        </w:rPr>
        <w:t>, selain itu pembelajaran IPA yang dilakukan juga belum memaksimalkan karakter abad-21 khususnya keterampilan ber</w:t>
      </w:r>
      <w:r w:rsidR="00261365" w:rsidRPr="00D96D20">
        <w:rPr>
          <w:b w:val="0"/>
          <w:bCs w:val="0"/>
          <w:lang w:val="en-US"/>
        </w:rPr>
        <w:t>p</w:t>
      </w:r>
      <w:r w:rsidR="008B0C61" w:rsidRPr="00D96D20">
        <w:rPr>
          <w:b w:val="0"/>
          <w:bCs w:val="0"/>
          <w:lang w:val="id-ID"/>
        </w:rPr>
        <w:t>ikir kritis peserta didik.</w:t>
      </w:r>
    </w:p>
    <w:p w14:paraId="227AD49D" w14:textId="5180670F" w:rsidR="00E25528" w:rsidRDefault="00C56452" w:rsidP="00E25528">
      <w:pPr>
        <w:pStyle w:val="NoSpacing"/>
        <w:spacing w:line="480" w:lineRule="auto"/>
        <w:ind w:firstLine="709"/>
        <w:rPr>
          <w:lang w:val="id-ID"/>
        </w:rPr>
      </w:pPr>
      <w:r w:rsidRPr="00EA4042">
        <w:rPr>
          <w:b w:val="0"/>
          <w:bCs w:val="0"/>
          <w:lang w:val="id-ID"/>
        </w:rPr>
        <w:t xml:space="preserve">Berdasarkan hasil observasi yang telah dilakukan pada salah satu sekolah yang terletak di kabupaten Tegal, diketahui juga bahwa dalam proses pembelajaran, guru masih jarang menggunakan model pembelajaran </w:t>
      </w:r>
      <w:r w:rsidR="00EE5563">
        <w:rPr>
          <w:b w:val="0"/>
          <w:bCs w:val="0"/>
          <w:i/>
          <w:iCs/>
          <w:lang w:val="en-US"/>
        </w:rPr>
        <w:t>problem</w:t>
      </w:r>
      <w:r w:rsidRPr="00EA4042">
        <w:rPr>
          <w:b w:val="0"/>
          <w:bCs w:val="0"/>
          <w:i/>
          <w:iCs/>
          <w:lang w:val="id-ID"/>
        </w:rPr>
        <w:t xml:space="preserve"> based learning, </w:t>
      </w:r>
      <w:r w:rsidRPr="00EA4042">
        <w:rPr>
          <w:b w:val="0"/>
          <w:bCs w:val="0"/>
          <w:lang w:val="id-ID"/>
        </w:rPr>
        <w:t>khususnya dalam meningkatkan keterampilan ber</w:t>
      </w:r>
      <w:r w:rsidR="0028437F">
        <w:rPr>
          <w:b w:val="0"/>
          <w:bCs w:val="0"/>
          <w:lang w:val="en-US"/>
        </w:rPr>
        <w:t>p</w:t>
      </w:r>
      <w:r w:rsidRPr="00EA4042">
        <w:rPr>
          <w:b w:val="0"/>
          <w:bCs w:val="0"/>
          <w:lang w:val="id-ID"/>
        </w:rPr>
        <w:t>ikir kritis peserta didik, sehingga keterampilan ber</w:t>
      </w:r>
      <w:r w:rsidR="0028437F">
        <w:rPr>
          <w:b w:val="0"/>
          <w:bCs w:val="0"/>
          <w:lang w:val="en-US"/>
        </w:rPr>
        <w:t>p</w:t>
      </w:r>
      <w:r w:rsidRPr="00EA4042">
        <w:rPr>
          <w:b w:val="0"/>
          <w:bCs w:val="0"/>
          <w:lang w:val="id-ID"/>
        </w:rPr>
        <w:t xml:space="preserve">ikir kritis peserta didik di sekolah tersebut masih tergolong rendah, hal tersebut diperkuat berdasarkan data yang diperoleh dari hasil </w:t>
      </w:r>
      <w:r w:rsidR="007067D1" w:rsidRPr="00EA4042">
        <w:rPr>
          <w:b w:val="0"/>
          <w:bCs w:val="0"/>
          <w:lang w:val="id-ID"/>
        </w:rPr>
        <w:t xml:space="preserve">penilaian sumatif tengah semester (STS) semester 1 tahun 2023/2024 yang menunjukkan bahwa sekitar 60% dari total keseluruhan </w:t>
      </w:r>
      <w:r w:rsidR="00CE4C28" w:rsidRPr="00EA4042">
        <w:rPr>
          <w:b w:val="0"/>
          <w:bCs w:val="0"/>
          <w:lang w:val="id-ID"/>
        </w:rPr>
        <w:t>peserta didik</w:t>
      </w:r>
      <w:r w:rsidR="007067D1" w:rsidRPr="00EA4042">
        <w:rPr>
          <w:b w:val="0"/>
          <w:bCs w:val="0"/>
          <w:lang w:val="id-ID"/>
        </w:rPr>
        <w:t xml:space="preserve"> belum mencapai kriteria ketercapaian tujuan pembelajaran (KKTP) yang ditetapkan, yaitu sebesar 75. Hal tersebut juga diperkuat oleh hasil perolehan data yang dikeluarkan oleh PISA tahun 2018 mengenai tingkat keterampilan ber</w:t>
      </w:r>
      <w:r w:rsidR="0028437F">
        <w:rPr>
          <w:b w:val="0"/>
          <w:bCs w:val="0"/>
          <w:lang w:val="en-US"/>
        </w:rPr>
        <w:t>p</w:t>
      </w:r>
      <w:r w:rsidR="007067D1" w:rsidRPr="00EA4042">
        <w:rPr>
          <w:b w:val="0"/>
          <w:bCs w:val="0"/>
          <w:lang w:val="id-ID"/>
        </w:rPr>
        <w:t xml:space="preserve">ikir kritis </w:t>
      </w:r>
      <w:r w:rsidR="00CE4C28" w:rsidRPr="00EA4042">
        <w:rPr>
          <w:b w:val="0"/>
          <w:bCs w:val="0"/>
          <w:lang w:val="id-ID"/>
        </w:rPr>
        <w:t xml:space="preserve">peserta didik </w:t>
      </w:r>
      <w:r w:rsidR="007067D1" w:rsidRPr="00EA4042">
        <w:rPr>
          <w:b w:val="0"/>
          <w:bCs w:val="0"/>
          <w:lang w:val="id-ID"/>
        </w:rPr>
        <w:t>SMP di Indonesia yang tergolong rendah, dimana Indonesia tercatat berada pada peringkat ke-7 dari bawah.</w:t>
      </w:r>
      <w:bookmarkEnd w:id="28"/>
      <w:bookmarkEnd w:id="29"/>
    </w:p>
    <w:p w14:paraId="6D9B2086" w14:textId="11978808" w:rsidR="00AA089C" w:rsidRPr="00E25528" w:rsidRDefault="008C7D14" w:rsidP="00E25528">
      <w:pPr>
        <w:pStyle w:val="NoSpacing"/>
        <w:spacing w:line="480" w:lineRule="auto"/>
        <w:ind w:firstLine="709"/>
        <w:rPr>
          <w:lang w:val="id-ID"/>
        </w:rPr>
      </w:pPr>
      <w:r w:rsidRPr="00EA4042">
        <w:rPr>
          <w:b w:val="0"/>
          <w:bCs w:val="0"/>
          <w:lang w:val="id-ID"/>
        </w:rPr>
        <w:t>B</w:t>
      </w:r>
      <w:r w:rsidR="00F76B4B" w:rsidRPr="00EA4042">
        <w:rPr>
          <w:b w:val="0"/>
          <w:bCs w:val="0"/>
          <w:lang w:val="id-ID"/>
        </w:rPr>
        <w:t>erdasarkan permasalahan yang ada</w:t>
      </w:r>
      <w:r w:rsidR="002E0DDD" w:rsidRPr="00EA4042">
        <w:rPr>
          <w:b w:val="0"/>
          <w:bCs w:val="0"/>
          <w:lang w:val="id-ID"/>
        </w:rPr>
        <w:t xml:space="preserve">, </w:t>
      </w:r>
      <w:r w:rsidR="007F3FDB" w:rsidRPr="00EA4042">
        <w:rPr>
          <w:b w:val="0"/>
          <w:bCs w:val="0"/>
          <w:lang w:val="id-ID"/>
        </w:rPr>
        <w:t xml:space="preserve">maka </w:t>
      </w:r>
      <w:r w:rsidR="00CB1E6D" w:rsidRPr="00EA4042">
        <w:rPr>
          <w:b w:val="0"/>
          <w:bCs w:val="0"/>
          <w:lang w:val="id-ID"/>
        </w:rPr>
        <w:t xml:space="preserve">perlu dilakukan penelitian </w:t>
      </w:r>
      <w:r w:rsidR="007A1E61" w:rsidRPr="00EA4042">
        <w:rPr>
          <w:b w:val="0"/>
          <w:bCs w:val="0"/>
          <w:lang w:val="id-ID"/>
        </w:rPr>
        <w:t xml:space="preserve">yang berjudul </w:t>
      </w:r>
      <w:r w:rsidR="007A1E61" w:rsidRPr="00EA4042">
        <w:rPr>
          <w:lang w:val="id-ID"/>
        </w:rPr>
        <w:t>“</w:t>
      </w:r>
      <w:bookmarkStart w:id="30" w:name="_Hlk149166884"/>
      <w:r w:rsidR="00CB1E6D" w:rsidRPr="00EA4042">
        <w:rPr>
          <w:lang w:val="id-ID"/>
        </w:rPr>
        <w:t xml:space="preserve">Pengembangan </w:t>
      </w:r>
      <w:bookmarkStart w:id="31" w:name="_Hlk151926628"/>
      <w:r w:rsidR="00CB1E6D" w:rsidRPr="00EA4042">
        <w:rPr>
          <w:lang w:val="id-ID"/>
        </w:rPr>
        <w:t xml:space="preserve">Modul Ajar IPA Terpadu Berbasis </w:t>
      </w:r>
      <w:r w:rsidR="00CB1E6D" w:rsidRPr="00EA4042">
        <w:rPr>
          <w:i/>
          <w:iCs/>
          <w:lang w:val="id-ID"/>
        </w:rPr>
        <w:t xml:space="preserve">Scientific </w:t>
      </w:r>
      <w:r w:rsidR="00CB1E6D" w:rsidRPr="00EA4042">
        <w:rPr>
          <w:i/>
          <w:iCs/>
          <w:lang w:val="id-ID"/>
        </w:rPr>
        <w:lastRenderedPageBreak/>
        <w:t>Issues</w:t>
      </w:r>
      <w:r w:rsidR="00CB1E6D" w:rsidRPr="00EA4042">
        <w:rPr>
          <w:lang w:val="id-ID"/>
        </w:rPr>
        <w:t xml:space="preserve"> Materi Suhu untuk Menguatkan Karakter Abad-21 </w:t>
      </w:r>
      <w:r w:rsidR="00B41072" w:rsidRPr="00EA4042">
        <w:rPr>
          <w:lang w:val="id-ID"/>
        </w:rPr>
        <w:t>Peserta Didik</w:t>
      </w:r>
      <w:r w:rsidR="00CB1E6D" w:rsidRPr="00EA4042">
        <w:rPr>
          <w:lang w:val="id-ID"/>
        </w:rPr>
        <w:t xml:space="preserve"> SMP</w:t>
      </w:r>
      <w:bookmarkEnd w:id="30"/>
      <w:bookmarkEnd w:id="31"/>
      <w:r w:rsidR="007A1E61" w:rsidRPr="00EA4042">
        <w:rPr>
          <w:lang w:val="id-ID"/>
        </w:rPr>
        <w:t xml:space="preserve">”. </w:t>
      </w:r>
      <w:r w:rsidR="00270D3F" w:rsidRPr="00EA4042">
        <w:rPr>
          <w:b w:val="0"/>
          <w:bCs w:val="0"/>
          <w:lang w:val="id-ID"/>
        </w:rPr>
        <w:t xml:space="preserve"> </w:t>
      </w:r>
    </w:p>
    <w:p w14:paraId="320ECDC4" w14:textId="091397E9" w:rsidR="00692E2A" w:rsidRPr="003E09E9" w:rsidRDefault="002E645D" w:rsidP="00C01A90">
      <w:pPr>
        <w:pStyle w:val="Heading2"/>
        <w:numPr>
          <w:ilvl w:val="1"/>
          <w:numId w:val="25"/>
        </w:numPr>
        <w:ind w:left="426" w:hanging="426"/>
        <w:rPr>
          <w:lang w:val="id-ID"/>
        </w:rPr>
      </w:pPr>
      <w:bookmarkStart w:id="32" w:name="_Toc156674405"/>
      <w:bookmarkEnd w:id="23"/>
      <w:r w:rsidRPr="003E09E9">
        <w:rPr>
          <w:lang w:val="id-ID"/>
        </w:rPr>
        <w:t xml:space="preserve">Identifikasi </w:t>
      </w:r>
      <w:r w:rsidR="00CD6623" w:rsidRPr="003E09E9">
        <w:rPr>
          <w:lang w:val="id-ID"/>
        </w:rPr>
        <w:t>M</w:t>
      </w:r>
      <w:r w:rsidRPr="003E09E9">
        <w:rPr>
          <w:lang w:val="id-ID"/>
        </w:rPr>
        <w:t>asalah</w:t>
      </w:r>
      <w:bookmarkEnd w:id="32"/>
    </w:p>
    <w:p w14:paraId="730E116E" w14:textId="0099D1C0" w:rsidR="00692E2A" w:rsidRPr="00EA4042" w:rsidRDefault="002E645D" w:rsidP="00E25528">
      <w:pPr>
        <w:pStyle w:val="NoSpacing"/>
        <w:spacing w:line="480" w:lineRule="auto"/>
        <w:rPr>
          <w:b w:val="0"/>
          <w:bCs w:val="0"/>
          <w:lang w:val="id-ID"/>
        </w:rPr>
      </w:pPr>
      <w:r w:rsidRPr="00EA4042">
        <w:rPr>
          <w:b w:val="0"/>
          <w:bCs w:val="0"/>
          <w:lang w:val="id-ID"/>
        </w:rPr>
        <w:t xml:space="preserve">Menurut latar belakang </w:t>
      </w:r>
      <w:r w:rsidR="00C2645B" w:rsidRPr="00EA4042">
        <w:rPr>
          <w:b w:val="0"/>
          <w:bCs w:val="0"/>
          <w:lang w:val="id-ID"/>
        </w:rPr>
        <w:t>tersebut</w:t>
      </w:r>
      <w:r w:rsidRPr="00EA4042">
        <w:rPr>
          <w:b w:val="0"/>
          <w:bCs w:val="0"/>
          <w:lang w:val="id-ID"/>
        </w:rPr>
        <w:t xml:space="preserve">, dapat ditandai beberapa masalah yang terkait: </w:t>
      </w:r>
    </w:p>
    <w:p w14:paraId="7FB8F89B" w14:textId="679C0E80" w:rsidR="002C293F" w:rsidRPr="003E09E9" w:rsidRDefault="002C293F" w:rsidP="00E25528">
      <w:pPr>
        <w:pStyle w:val="NoSpacing"/>
        <w:numPr>
          <w:ilvl w:val="0"/>
          <w:numId w:val="1"/>
        </w:numPr>
        <w:spacing w:line="480" w:lineRule="auto"/>
        <w:ind w:left="709"/>
        <w:rPr>
          <w:b w:val="0"/>
          <w:bCs w:val="0"/>
          <w:lang w:val="id-ID"/>
        </w:rPr>
      </w:pPr>
      <w:bookmarkStart w:id="33" w:name="_Hlk149509162"/>
      <w:bookmarkStart w:id="34" w:name="_Hlk153999349"/>
      <w:r w:rsidRPr="003E09E9">
        <w:rPr>
          <w:b w:val="0"/>
          <w:bCs w:val="0"/>
          <w:lang w:val="id-ID"/>
        </w:rPr>
        <w:t xml:space="preserve">Pembelajaran IPA yang dilakukan belum </w:t>
      </w:r>
      <w:proofErr w:type="spellStart"/>
      <w:r w:rsidR="00F96075" w:rsidRPr="003E09E9">
        <w:rPr>
          <w:b w:val="0"/>
          <w:bCs w:val="0"/>
        </w:rPr>
        <w:t>memaksimalkan</w:t>
      </w:r>
      <w:proofErr w:type="spellEnd"/>
      <w:r w:rsidR="00F96075" w:rsidRPr="003E09E9">
        <w:rPr>
          <w:b w:val="0"/>
          <w:bCs w:val="0"/>
        </w:rPr>
        <w:t xml:space="preserve"> </w:t>
      </w:r>
      <w:proofErr w:type="spellStart"/>
      <w:r w:rsidR="00F96075" w:rsidRPr="003E09E9">
        <w:rPr>
          <w:b w:val="0"/>
          <w:bCs w:val="0"/>
          <w:lang w:val="en-US"/>
        </w:rPr>
        <w:t>keterkaitannya</w:t>
      </w:r>
      <w:proofErr w:type="spellEnd"/>
      <w:r w:rsidR="00F96075" w:rsidRPr="003E09E9">
        <w:rPr>
          <w:b w:val="0"/>
          <w:bCs w:val="0"/>
          <w:lang w:val="en-US"/>
        </w:rPr>
        <w:t xml:space="preserve"> </w:t>
      </w:r>
      <w:r w:rsidRPr="003E09E9">
        <w:rPr>
          <w:b w:val="0"/>
          <w:bCs w:val="0"/>
          <w:lang w:val="id-ID"/>
        </w:rPr>
        <w:t xml:space="preserve">dengan </w:t>
      </w:r>
      <w:r w:rsidRPr="003E09E9">
        <w:rPr>
          <w:b w:val="0"/>
          <w:bCs w:val="0"/>
          <w:i/>
          <w:iCs/>
          <w:lang w:val="id-ID"/>
        </w:rPr>
        <w:t>scientific issues</w:t>
      </w:r>
    </w:p>
    <w:p w14:paraId="48376A7F" w14:textId="236B8B87" w:rsidR="002C293F" w:rsidRPr="003E09E9" w:rsidRDefault="002C293F" w:rsidP="00E25528">
      <w:pPr>
        <w:pStyle w:val="NoSpacing"/>
        <w:numPr>
          <w:ilvl w:val="0"/>
          <w:numId w:val="1"/>
        </w:numPr>
        <w:spacing w:line="480" w:lineRule="auto"/>
        <w:ind w:left="709"/>
        <w:rPr>
          <w:b w:val="0"/>
          <w:bCs w:val="0"/>
          <w:lang w:val="id-ID"/>
        </w:rPr>
      </w:pPr>
      <w:r w:rsidRPr="003E09E9">
        <w:rPr>
          <w:b w:val="0"/>
          <w:bCs w:val="0"/>
          <w:lang w:val="id-ID"/>
        </w:rPr>
        <w:t>Pembelajaran IPA yang dilakukan belum memaksimalkan karakter abad-21 khususnya keterampilan ber</w:t>
      </w:r>
      <w:r w:rsidR="0028437F" w:rsidRPr="003E09E9">
        <w:rPr>
          <w:b w:val="0"/>
          <w:bCs w:val="0"/>
          <w:lang w:val="en-US"/>
        </w:rPr>
        <w:t>pi</w:t>
      </w:r>
      <w:r w:rsidRPr="003E09E9">
        <w:rPr>
          <w:b w:val="0"/>
          <w:bCs w:val="0"/>
          <w:lang w:val="id-ID"/>
        </w:rPr>
        <w:t>kir kritis peserta didik</w:t>
      </w:r>
    </w:p>
    <w:bookmarkEnd w:id="33"/>
    <w:p w14:paraId="2165B446" w14:textId="55C1B772" w:rsidR="00C452FB" w:rsidRPr="003E09E9" w:rsidRDefault="00692E2A" w:rsidP="00E25528">
      <w:pPr>
        <w:pStyle w:val="NoSpacing"/>
        <w:numPr>
          <w:ilvl w:val="0"/>
          <w:numId w:val="1"/>
        </w:numPr>
        <w:spacing w:line="480" w:lineRule="auto"/>
        <w:ind w:left="709"/>
        <w:rPr>
          <w:b w:val="0"/>
          <w:bCs w:val="0"/>
          <w:lang w:val="id-ID"/>
        </w:rPr>
      </w:pPr>
      <w:r w:rsidRPr="003E09E9">
        <w:rPr>
          <w:b w:val="0"/>
          <w:bCs w:val="0"/>
          <w:lang w:val="id-ID"/>
        </w:rPr>
        <w:t xml:space="preserve">Peserta didik kurang mengetahui dan memahami relevansi antara </w:t>
      </w:r>
      <w:r w:rsidR="00A33041" w:rsidRPr="003E09E9">
        <w:rPr>
          <w:b w:val="0"/>
          <w:bCs w:val="0"/>
          <w:lang w:val="id-ID"/>
        </w:rPr>
        <w:t>pengetahuan yang dipelajari dalam pembelajaran IPA dengan persoalan yang ada di kehidupan sehari-hari</w:t>
      </w:r>
      <w:r w:rsidR="006D300A" w:rsidRPr="003E09E9">
        <w:rPr>
          <w:b w:val="0"/>
          <w:bCs w:val="0"/>
          <w:lang w:val="id-ID"/>
        </w:rPr>
        <w:t xml:space="preserve"> </w:t>
      </w:r>
    </w:p>
    <w:p w14:paraId="5B6CB1EC" w14:textId="0DD69691" w:rsidR="00702AC7" w:rsidRPr="003E09E9" w:rsidRDefault="00B41072" w:rsidP="00E25528">
      <w:pPr>
        <w:pStyle w:val="NoSpacing"/>
        <w:numPr>
          <w:ilvl w:val="0"/>
          <w:numId w:val="1"/>
        </w:numPr>
        <w:spacing w:line="480" w:lineRule="auto"/>
        <w:ind w:left="709"/>
        <w:rPr>
          <w:b w:val="0"/>
          <w:bCs w:val="0"/>
          <w:lang w:val="id-ID"/>
        </w:rPr>
      </w:pPr>
      <w:r w:rsidRPr="003E09E9">
        <w:rPr>
          <w:b w:val="0"/>
          <w:bCs w:val="0"/>
          <w:lang w:val="id-ID"/>
        </w:rPr>
        <w:t>Guru</w:t>
      </w:r>
      <w:r w:rsidR="0011506D" w:rsidRPr="003E09E9">
        <w:rPr>
          <w:b w:val="0"/>
          <w:bCs w:val="0"/>
          <w:lang w:val="id-ID"/>
        </w:rPr>
        <w:t xml:space="preserve"> belum </w:t>
      </w:r>
      <w:r w:rsidRPr="003E09E9">
        <w:rPr>
          <w:b w:val="0"/>
          <w:bCs w:val="0"/>
          <w:lang w:val="id-ID"/>
        </w:rPr>
        <w:t>memiliki</w:t>
      </w:r>
      <w:r w:rsidR="0011506D" w:rsidRPr="003E09E9">
        <w:rPr>
          <w:b w:val="0"/>
          <w:bCs w:val="0"/>
          <w:lang w:val="id-ID"/>
        </w:rPr>
        <w:t xml:space="preserve"> </w:t>
      </w:r>
      <w:r w:rsidR="00A33041" w:rsidRPr="003E09E9">
        <w:rPr>
          <w:b w:val="0"/>
          <w:bCs w:val="0"/>
          <w:lang w:val="id-ID"/>
        </w:rPr>
        <w:t>perangkat pembelajaran maupun media</w:t>
      </w:r>
      <w:r w:rsidR="00A33041" w:rsidRPr="003E09E9">
        <w:rPr>
          <w:lang w:val="id-ID"/>
        </w:rPr>
        <w:t xml:space="preserve"> </w:t>
      </w:r>
      <w:r w:rsidR="00A33041" w:rsidRPr="003E09E9">
        <w:rPr>
          <w:b w:val="0"/>
          <w:bCs w:val="0"/>
          <w:lang w:val="id-ID"/>
        </w:rPr>
        <w:t>pembelajaran</w:t>
      </w:r>
      <w:r w:rsidR="00A33041" w:rsidRPr="003E09E9">
        <w:rPr>
          <w:lang w:val="id-ID"/>
        </w:rPr>
        <w:t xml:space="preserve"> </w:t>
      </w:r>
      <w:proofErr w:type="spellStart"/>
      <w:r w:rsidR="001F0ECA" w:rsidRPr="003E09E9">
        <w:rPr>
          <w:b w:val="0"/>
          <w:bCs w:val="0"/>
          <w:lang w:val="en-US"/>
        </w:rPr>
        <w:t>untuk</w:t>
      </w:r>
      <w:proofErr w:type="spellEnd"/>
      <w:r w:rsidR="001F0ECA" w:rsidRPr="003E09E9">
        <w:rPr>
          <w:b w:val="0"/>
          <w:bCs w:val="0"/>
          <w:lang w:val="en-US"/>
        </w:rPr>
        <w:t xml:space="preserve"> </w:t>
      </w:r>
      <w:proofErr w:type="spellStart"/>
      <w:r w:rsidR="001F0ECA" w:rsidRPr="003E09E9">
        <w:rPr>
          <w:b w:val="0"/>
          <w:bCs w:val="0"/>
        </w:rPr>
        <w:t>memaksimalkan</w:t>
      </w:r>
      <w:proofErr w:type="spellEnd"/>
      <w:r w:rsidR="001F0ECA" w:rsidRPr="003E09E9">
        <w:rPr>
          <w:b w:val="0"/>
          <w:bCs w:val="0"/>
        </w:rPr>
        <w:t xml:space="preserve"> </w:t>
      </w:r>
      <w:proofErr w:type="spellStart"/>
      <w:r w:rsidR="001F0ECA" w:rsidRPr="003E09E9">
        <w:rPr>
          <w:b w:val="0"/>
          <w:bCs w:val="0"/>
          <w:lang w:val="en-US"/>
        </w:rPr>
        <w:t>keterkaitannya</w:t>
      </w:r>
      <w:proofErr w:type="spellEnd"/>
      <w:r w:rsidR="001F0ECA" w:rsidRPr="003E09E9">
        <w:rPr>
          <w:b w:val="0"/>
          <w:bCs w:val="0"/>
          <w:lang w:val="en-US"/>
        </w:rPr>
        <w:t xml:space="preserve"> </w:t>
      </w:r>
      <w:proofErr w:type="spellStart"/>
      <w:r w:rsidR="001F0ECA" w:rsidRPr="003E09E9">
        <w:rPr>
          <w:b w:val="0"/>
          <w:bCs w:val="0"/>
          <w:lang w:val="en-US"/>
        </w:rPr>
        <w:t>dengan</w:t>
      </w:r>
      <w:proofErr w:type="spellEnd"/>
      <w:r w:rsidR="001F0ECA" w:rsidRPr="003E09E9">
        <w:rPr>
          <w:b w:val="0"/>
          <w:bCs w:val="0"/>
          <w:lang w:val="en-US"/>
        </w:rPr>
        <w:t xml:space="preserve"> </w:t>
      </w:r>
      <w:r w:rsidR="00A33041" w:rsidRPr="003E09E9">
        <w:rPr>
          <w:b w:val="0"/>
          <w:bCs w:val="0"/>
          <w:i/>
          <w:iCs/>
          <w:lang w:val="id-ID"/>
        </w:rPr>
        <w:t>scientific issues</w:t>
      </w:r>
      <w:r w:rsidR="00270D3F" w:rsidRPr="003E09E9">
        <w:rPr>
          <w:b w:val="0"/>
          <w:bCs w:val="0"/>
          <w:lang w:val="id-ID"/>
        </w:rPr>
        <w:t xml:space="preserve"> </w:t>
      </w:r>
    </w:p>
    <w:p w14:paraId="2123155D" w14:textId="4064C818" w:rsidR="00C452FB" w:rsidRPr="003E09E9" w:rsidRDefault="00702AC7" w:rsidP="00E25528">
      <w:pPr>
        <w:pStyle w:val="NoSpacing"/>
        <w:numPr>
          <w:ilvl w:val="0"/>
          <w:numId w:val="1"/>
        </w:numPr>
        <w:spacing w:after="0" w:line="480" w:lineRule="auto"/>
        <w:ind w:left="709"/>
        <w:rPr>
          <w:b w:val="0"/>
          <w:bCs w:val="0"/>
          <w:lang w:val="id-ID"/>
        </w:rPr>
      </w:pPr>
      <w:r w:rsidRPr="003E09E9">
        <w:rPr>
          <w:b w:val="0"/>
          <w:bCs w:val="0"/>
          <w:lang w:val="id-ID"/>
        </w:rPr>
        <w:t>Guru belum memiliki perangkat pembelajaran maupun media</w:t>
      </w:r>
      <w:r w:rsidRPr="003E09E9">
        <w:rPr>
          <w:lang w:val="id-ID"/>
        </w:rPr>
        <w:t xml:space="preserve"> </w:t>
      </w:r>
      <w:r w:rsidRPr="003E09E9">
        <w:rPr>
          <w:b w:val="0"/>
          <w:bCs w:val="0"/>
          <w:lang w:val="id-ID"/>
        </w:rPr>
        <w:t xml:space="preserve">pembelajaran untuk menguatkan </w:t>
      </w:r>
      <w:r w:rsidR="00B41072" w:rsidRPr="003E09E9">
        <w:rPr>
          <w:b w:val="0"/>
          <w:bCs w:val="0"/>
          <w:lang w:val="id-ID"/>
        </w:rPr>
        <w:t>karakter abad-21</w:t>
      </w:r>
      <w:r w:rsidR="006D300A" w:rsidRPr="003E09E9">
        <w:rPr>
          <w:b w:val="0"/>
          <w:bCs w:val="0"/>
          <w:lang w:val="id-ID"/>
        </w:rPr>
        <w:t xml:space="preserve"> </w:t>
      </w:r>
      <w:r w:rsidRPr="003E09E9">
        <w:rPr>
          <w:b w:val="0"/>
          <w:bCs w:val="0"/>
          <w:lang w:val="id-ID"/>
        </w:rPr>
        <w:t>peserta didik</w:t>
      </w:r>
    </w:p>
    <w:p w14:paraId="7B9E49A6" w14:textId="56C625AD" w:rsidR="00E25528" w:rsidRPr="003E09E9" w:rsidRDefault="00FD5F4A" w:rsidP="00E25528">
      <w:pPr>
        <w:pStyle w:val="NoSpacing"/>
        <w:numPr>
          <w:ilvl w:val="0"/>
          <w:numId w:val="1"/>
        </w:numPr>
        <w:spacing w:after="0" w:line="480" w:lineRule="auto"/>
        <w:ind w:left="709"/>
        <w:rPr>
          <w:b w:val="0"/>
          <w:bCs w:val="0"/>
          <w:lang w:val="id-ID"/>
        </w:rPr>
      </w:pPr>
      <w:bookmarkStart w:id="35" w:name="_Hlk153268076"/>
      <w:r w:rsidRPr="003E09E9">
        <w:rPr>
          <w:b w:val="0"/>
          <w:bCs w:val="0"/>
          <w:lang w:val="id-ID"/>
        </w:rPr>
        <w:t>Guru masih jarang menggunakan model pembelajaran</w:t>
      </w:r>
      <w:r w:rsidR="00024F7C" w:rsidRPr="003E09E9">
        <w:rPr>
          <w:b w:val="0"/>
          <w:bCs w:val="0"/>
          <w:lang w:val="id-ID"/>
        </w:rPr>
        <w:t xml:space="preserve"> </w:t>
      </w:r>
      <w:r w:rsidR="00EE5563">
        <w:rPr>
          <w:b w:val="0"/>
          <w:bCs w:val="0"/>
          <w:i/>
          <w:iCs/>
          <w:lang w:val="en-US"/>
        </w:rPr>
        <w:t>problem</w:t>
      </w:r>
      <w:r w:rsidR="00956457" w:rsidRPr="003E09E9">
        <w:rPr>
          <w:b w:val="0"/>
          <w:bCs w:val="0"/>
          <w:i/>
          <w:iCs/>
          <w:lang w:val="id-ID"/>
        </w:rPr>
        <w:t xml:space="preserve"> </w:t>
      </w:r>
      <w:r w:rsidRPr="003E09E9">
        <w:rPr>
          <w:b w:val="0"/>
          <w:bCs w:val="0"/>
          <w:i/>
          <w:iCs/>
          <w:lang w:val="id-ID"/>
        </w:rPr>
        <w:t>based</w:t>
      </w:r>
      <w:r w:rsidR="00956457" w:rsidRPr="003E09E9">
        <w:rPr>
          <w:b w:val="0"/>
          <w:bCs w:val="0"/>
          <w:i/>
          <w:iCs/>
          <w:lang w:val="id-ID"/>
        </w:rPr>
        <w:t xml:space="preserve"> </w:t>
      </w:r>
      <w:r w:rsidRPr="003E09E9">
        <w:rPr>
          <w:b w:val="0"/>
          <w:bCs w:val="0"/>
          <w:i/>
          <w:iCs/>
          <w:lang w:val="id-ID"/>
        </w:rPr>
        <w:t xml:space="preserve">learning, </w:t>
      </w:r>
      <w:r w:rsidRPr="003E09E9">
        <w:rPr>
          <w:b w:val="0"/>
          <w:bCs w:val="0"/>
          <w:lang w:val="id-ID"/>
        </w:rPr>
        <w:t>khususnya dalam meningkatkan keterampilan ber</w:t>
      </w:r>
      <w:r w:rsidR="0028437F" w:rsidRPr="003E09E9">
        <w:rPr>
          <w:b w:val="0"/>
          <w:bCs w:val="0"/>
          <w:lang w:val="en-US"/>
        </w:rPr>
        <w:t>p</w:t>
      </w:r>
      <w:r w:rsidRPr="003E09E9">
        <w:rPr>
          <w:b w:val="0"/>
          <w:bCs w:val="0"/>
          <w:lang w:val="id-ID"/>
        </w:rPr>
        <w:t>ikir kritis peserta didik, sehingga keterampilan ber</w:t>
      </w:r>
      <w:r w:rsidR="0028437F" w:rsidRPr="003E09E9">
        <w:rPr>
          <w:b w:val="0"/>
          <w:bCs w:val="0"/>
          <w:lang w:val="en-US"/>
        </w:rPr>
        <w:t>p</w:t>
      </w:r>
      <w:r w:rsidRPr="003E09E9">
        <w:rPr>
          <w:b w:val="0"/>
          <w:bCs w:val="0"/>
          <w:lang w:val="id-ID"/>
        </w:rPr>
        <w:t>ikir kritis peserta didik di sekolah tersebut masih tergolong rendah</w:t>
      </w:r>
    </w:p>
    <w:p w14:paraId="75B5154D" w14:textId="7AEEE611" w:rsidR="005511EF" w:rsidRDefault="005511EF" w:rsidP="00E25528">
      <w:pPr>
        <w:pStyle w:val="NoSpacing"/>
        <w:numPr>
          <w:ilvl w:val="0"/>
          <w:numId w:val="1"/>
        </w:numPr>
        <w:spacing w:line="480" w:lineRule="auto"/>
        <w:ind w:left="709"/>
        <w:rPr>
          <w:b w:val="0"/>
          <w:bCs w:val="0"/>
          <w:lang w:val="id-ID"/>
        </w:rPr>
      </w:pPr>
      <w:r w:rsidRPr="003E09E9">
        <w:rPr>
          <w:b w:val="0"/>
          <w:bCs w:val="0"/>
          <w:lang w:val="id-ID"/>
        </w:rPr>
        <w:t xml:space="preserve">Modul ajar yang digunakan oleh guru lebih terfokus pada penyampaian fakta dan konsep dasar, tanpa memadukan konteks kehidupan nyata atau isu-isu </w:t>
      </w:r>
      <w:proofErr w:type="spellStart"/>
      <w:r w:rsidR="00F96075" w:rsidRPr="003E09E9">
        <w:rPr>
          <w:b w:val="0"/>
          <w:bCs w:val="0"/>
          <w:lang w:val="en-US"/>
        </w:rPr>
        <w:t>sains</w:t>
      </w:r>
      <w:proofErr w:type="spellEnd"/>
      <w:r w:rsidRPr="003E09E9">
        <w:rPr>
          <w:b w:val="0"/>
          <w:bCs w:val="0"/>
          <w:lang w:val="id-ID"/>
        </w:rPr>
        <w:t xml:space="preserve"> yang dapat memotivasi peserta didik untuk ber</w:t>
      </w:r>
      <w:r w:rsidR="0028437F" w:rsidRPr="003E09E9">
        <w:rPr>
          <w:b w:val="0"/>
          <w:bCs w:val="0"/>
          <w:lang w:val="en-US"/>
        </w:rPr>
        <w:t>p</w:t>
      </w:r>
      <w:r w:rsidRPr="003E09E9">
        <w:rPr>
          <w:b w:val="0"/>
          <w:bCs w:val="0"/>
          <w:lang w:val="id-ID"/>
        </w:rPr>
        <w:t>ikir kritis.</w:t>
      </w:r>
    </w:p>
    <w:p w14:paraId="79B4EC2D" w14:textId="4EB99465" w:rsidR="00BB4043" w:rsidRPr="00EA4042" w:rsidRDefault="002E645D" w:rsidP="00C01A90">
      <w:pPr>
        <w:pStyle w:val="Heading2"/>
        <w:numPr>
          <w:ilvl w:val="1"/>
          <w:numId w:val="25"/>
        </w:numPr>
        <w:ind w:left="426" w:hanging="426"/>
        <w:rPr>
          <w:lang w:val="id-ID"/>
        </w:rPr>
      </w:pPr>
      <w:bookmarkStart w:id="36" w:name="_Toc156674406"/>
      <w:bookmarkEnd w:id="34"/>
      <w:bookmarkEnd w:id="35"/>
      <w:r w:rsidRPr="00EA4042">
        <w:rPr>
          <w:lang w:val="id-ID"/>
        </w:rPr>
        <w:lastRenderedPageBreak/>
        <w:t xml:space="preserve">Pembatasan </w:t>
      </w:r>
      <w:r w:rsidR="00CD6623" w:rsidRPr="00EA4042">
        <w:rPr>
          <w:lang w:val="id-ID"/>
        </w:rPr>
        <w:t>M</w:t>
      </w:r>
      <w:r w:rsidRPr="00EA4042">
        <w:rPr>
          <w:lang w:val="id-ID"/>
        </w:rPr>
        <w:t>asalah</w:t>
      </w:r>
      <w:bookmarkEnd w:id="36"/>
    </w:p>
    <w:p w14:paraId="680DA6A7" w14:textId="5CA3C835" w:rsidR="00692E2A" w:rsidRPr="00EA4042" w:rsidRDefault="002E645D" w:rsidP="00E25528">
      <w:pPr>
        <w:pStyle w:val="NoSpacing"/>
        <w:spacing w:after="0" w:line="480" w:lineRule="auto"/>
        <w:ind w:firstLine="709"/>
        <w:rPr>
          <w:b w:val="0"/>
          <w:bCs w:val="0"/>
          <w:lang w:val="id-ID"/>
        </w:rPr>
      </w:pPr>
      <w:r w:rsidRPr="00EA4042">
        <w:rPr>
          <w:b w:val="0"/>
          <w:bCs w:val="0"/>
          <w:lang w:val="id-ID"/>
        </w:rPr>
        <w:t xml:space="preserve">Berdasarkan identifikasi </w:t>
      </w:r>
      <w:r w:rsidR="00C2645B" w:rsidRPr="00EA4042">
        <w:rPr>
          <w:b w:val="0"/>
          <w:bCs w:val="0"/>
          <w:lang w:val="id-ID"/>
        </w:rPr>
        <w:t xml:space="preserve">berbagai </w:t>
      </w:r>
      <w:r w:rsidRPr="00EA4042">
        <w:rPr>
          <w:b w:val="0"/>
          <w:bCs w:val="0"/>
          <w:lang w:val="id-ID"/>
        </w:rPr>
        <w:t xml:space="preserve">masalah </w:t>
      </w:r>
      <w:r w:rsidR="00C2645B" w:rsidRPr="00EA4042">
        <w:rPr>
          <w:b w:val="0"/>
          <w:bCs w:val="0"/>
          <w:lang w:val="id-ID"/>
        </w:rPr>
        <w:t xml:space="preserve">tersebut </w:t>
      </w:r>
      <w:r w:rsidRPr="00EA4042">
        <w:rPr>
          <w:b w:val="0"/>
          <w:bCs w:val="0"/>
          <w:lang w:val="id-ID"/>
        </w:rPr>
        <w:t>di atas, penelitian ini berfokus pada:</w:t>
      </w:r>
    </w:p>
    <w:p w14:paraId="3051C03B" w14:textId="767342DF" w:rsidR="00692E2A" w:rsidRPr="00EA4042" w:rsidRDefault="00692E2A" w:rsidP="00E25528">
      <w:pPr>
        <w:pStyle w:val="ListParagraph"/>
        <w:numPr>
          <w:ilvl w:val="0"/>
          <w:numId w:val="2"/>
        </w:numPr>
        <w:spacing w:line="480" w:lineRule="auto"/>
        <w:ind w:left="709"/>
        <w:jc w:val="both"/>
        <w:rPr>
          <w:lang w:val="id-ID"/>
        </w:rPr>
      </w:pPr>
      <w:r w:rsidRPr="00EA4042">
        <w:rPr>
          <w:lang w:val="id-ID"/>
        </w:rPr>
        <w:t xml:space="preserve">Pembelajaran berbasis </w:t>
      </w:r>
      <w:r w:rsidR="00B230DA" w:rsidRPr="00B230DA">
        <w:rPr>
          <w:i/>
          <w:iCs/>
          <w:lang w:val="en-US"/>
        </w:rPr>
        <w:t>S</w:t>
      </w:r>
      <w:r w:rsidRPr="00EA4042">
        <w:rPr>
          <w:i/>
          <w:iCs/>
          <w:lang w:val="id-ID"/>
        </w:rPr>
        <w:t>cientific Issues</w:t>
      </w:r>
      <w:r w:rsidRPr="00EA4042">
        <w:rPr>
          <w:lang w:val="id-ID"/>
        </w:rPr>
        <w:t xml:space="preserve"> merupakan pembelajaran yang mengkaitkan konsep sains </w:t>
      </w:r>
      <w:r w:rsidRPr="00F96075">
        <w:rPr>
          <w:lang w:val="id-ID"/>
        </w:rPr>
        <w:t>dengan isu</w:t>
      </w:r>
      <w:r w:rsidR="00BB4043" w:rsidRPr="00F96075">
        <w:rPr>
          <w:lang w:val="id-ID"/>
        </w:rPr>
        <w:t xml:space="preserve"> </w:t>
      </w:r>
      <w:r w:rsidR="00351417" w:rsidRPr="00F96075">
        <w:rPr>
          <w:lang w:val="id-ID"/>
        </w:rPr>
        <w:t>atau</w:t>
      </w:r>
      <w:r w:rsidRPr="00F96075">
        <w:rPr>
          <w:lang w:val="id-ID"/>
        </w:rPr>
        <w:t xml:space="preserve"> permasalahan</w:t>
      </w:r>
      <w:r w:rsidR="00611167" w:rsidRPr="00F96075">
        <w:rPr>
          <w:lang w:val="id-ID"/>
        </w:rPr>
        <w:t xml:space="preserve"> yang </w:t>
      </w:r>
      <w:r w:rsidR="00CE5A29" w:rsidRPr="00F96075">
        <w:rPr>
          <w:lang w:val="id-ID"/>
        </w:rPr>
        <w:t>terjadi di lingkungan sekitar</w:t>
      </w:r>
    </w:p>
    <w:p w14:paraId="47B47AAD" w14:textId="77777777" w:rsidR="00637AFC" w:rsidRDefault="002A0E0E" w:rsidP="00AA7D0D">
      <w:pPr>
        <w:pStyle w:val="ListParagraph"/>
        <w:numPr>
          <w:ilvl w:val="0"/>
          <w:numId w:val="2"/>
        </w:numPr>
        <w:spacing w:line="480" w:lineRule="auto"/>
        <w:ind w:left="709"/>
        <w:jc w:val="both"/>
        <w:rPr>
          <w:lang w:val="id-ID"/>
        </w:rPr>
      </w:pPr>
      <w:r w:rsidRPr="00637AFC">
        <w:rPr>
          <w:lang w:val="id-ID"/>
        </w:rPr>
        <w:t xml:space="preserve">Penelitian ini </w:t>
      </w:r>
      <w:r w:rsidR="000B03BC" w:rsidRPr="00637AFC">
        <w:rPr>
          <w:lang w:val="id-ID"/>
        </w:rPr>
        <w:t>adalah</w:t>
      </w:r>
      <w:r w:rsidRPr="00637AFC">
        <w:rPr>
          <w:lang w:val="id-ID"/>
        </w:rPr>
        <w:t xml:space="preserve"> penelitian pengembangan menurut Borg &amp; Gall</w:t>
      </w:r>
      <w:r w:rsidR="0042038C" w:rsidRPr="00637AFC">
        <w:rPr>
          <w:lang w:val="id-ID"/>
        </w:rPr>
        <w:t xml:space="preserve"> (2003) </w:t>
      </w:r>
      <w:r w:rsidRPr="00637AFC">
        <w:rPr>
          <w:lang w:val="id-ID"/>
        </w:rPr>
        <w:t xml:space="preserve">yang disederhanakan menjadi </w:t>
      </w:r>
      <w:r w:rsidR="00F14295" w:rsidRPr="00F96075">
        <w:rPr>
          <w:lang w:val="en-US"/>
        </w:rPr>
        <w:t>8</w:t>
      </w:r>
      <w:r w:rsidRPr="00F96075">
        <w:rPr>
          <w:lang w:val="id-ID"/>
        </w:rPr>
        <w:t xml:space="preserve"> langkah, yaitu </w:t>
      </w:r>
      <w:r w:rsidR="00637AFC" w:rsidRPr="00F96075">
        <w:rPr>
          <w:lang w:val="id-ID"/>
        </w:rPr>
        <w:t xml:space="preserve">analisis kebutuhan, pengumpulan data, desain produk, pembuatan produk, validasi desain, revisi desain, uji coba skala kecil, dan produk akhir </w:t>
      </w:r>
    </w:p>
    <w:p w14:paraId="35455CC8" w14:textId="5ED25FDD" w:rsidR="000B2F73" w:rsidRPr="00637AFC" w:rsidRDefault="000B2F73" w:rsidP="00AA7D0D">
      <w:pPr>
        <w:pStyle w:val="ListParagraph"/>
        <w:numPr>
          <w:ilvl w:val="0"/>
          <w:numId w:val="2"/>
        </w:numPr>
        <w:spacing w:line="480" w:lineRule="auto"/>
        <w:ind w:left="709"/>
        <w:jc w:val="both"/>
        <w:rPr>
          <w:lang w:val="id-ID"/>
        </w:rPr>
      </w:pPr>
      <w:r w:rsidRPr="00637AFC">
        <w:rPr>
          <w:lang w:val="id-ID"/>
        </w:rPr>
        <w:t xml:space="preserve">Perangkat pembelajaran yang dikembangkan pada penelitian ini yaitu berupa modul ajar </w:t>
      </w:r>
      <w:r w:rsidR="00437AEB" w:rsidRPr="00637AFC">
        <w:rPr>
          <w:lang w:val="id-ID"/>
        </w:rPr>
        <w:t xml:space="preserve">IPA terpadu </w:t>
      </w:r>
      <w:r w:rsidR="00CB5F40" w:rsidRPr="00637AFC">
        <w:rPr>
          <w:lang w:val="id-ID"/>
        </w:rPr>
        <w:t xml:space="preserve">pada kurikulum merdeka </w:t>
      </w:r>
      <w:r w:rsidR="00437AEB" w:rsidRPr="00637AFC">
        <w:rPr>
          <w:lang w:val="id-ID"/>
        </w:rPr>
        <w:t xml:space="preserve">berbasis </w:t>
      </w:r>
      <w:r w:rsidR="00437AEB" w:rsidRPr="00637AFC">
        <w:rPr>
          <w:i/>
          <w:iCs/>
          <w:lang w:val="id-ID"/>
        </w:rPr>
        <w:t>scientific issues</w:t>
      </w:r>
    </w:p>
    <w:p w14:paraId="25EA9802" w14:textId="54DCEB42" w:rsidR="002821D7" w:rsidRPr="00EA4042" w:rsidRDefault="002821D7" w:rsidP="00E25528">
      <w:pPr>
        <w:pStyle w:val="ListParagraph"/>
        <w:numPr>
          <w:ilvl w:val="0"/>
          <w:numId w:val="2"/>
        </w:numPr>
        <w:spacing w:line="480" w:lineRule="auto"/>
        <w:ind w:left="709"/>
        <w:jc w:val="both"/>
        <w:rPr>
          <w:lang w:val="id-ID"/>
        </w:rPr>
      </w:pPr>
      <w:r w:rsidRPr="00EA4042">
        <w:rPr>
          <w:lang w:val="id-ID"/>
        </w:rPr>
        <w:t xml:space="preserve">Kelayakan yang diukur menggunakan validitas isi </w:t>
      </w:r>
      <w:r w:rsidR="001549EF" w:rsidRPr="00EA4042">
        <w:rPr>
          <w:lang w:val="id-ID"/>
        </w:rPr>
        <w:t>dan validitas konstruk oleh</w:t>
      </w:r>
      <w:r w:rsidRPr="00EA4042">
        <w:rPr>
          <w:lang w:val="id-ID"/>
        </w:rPr>
        <w:t xml:space="preserve"> ahli materi dan ahli media</w:t>
      </w:r>
    </w:p>
    <w:p w14:paraId="2517F387" w14:textId="77777777" w:rsidR="00E25528" w:rsidRPr="00E25528" w:rsidRDefault="00692E2A" w:rsidP="00E25528">
      <w:pPr>
        <w:pStyle w:val="ListParagraph"/>
        <w:numPr>
          <w:ilvl w:val="0"/>
          <w:numId w:val="2"/>
        </w:numPr>
        <w:spacing w:line="480" w:lineRule="auto"/>
        <w:ind w:left="709"/>
        <w:jc w:val="both"/>
        <w:rPr>
          <w:color w:val="FF0000"/>
          <w:lang w:val="id-ID"/>
        </w:rPr>
      </w:pPr>
      <w:r w:rsidRPr="00EA4042">
        <w:rPr>
          <w:lang w:val="id-ID"/>
        </w:rPr>
        <w:t xml:space="preserve">Materi pembelajaran yang digunakan adalah materi </w:t>
      </w:r>
      <w:r w:rsidR="002F500B" w:rsidRPr="00EA4042">
        <w:rPr>
          <w:color w:val="000000" w:themeColor="text1"/>
          <w:lang w:val="id-ID"/>
        </w:rPr>
        <w:t>suhu</w:t>
      </w:r>
      <w:r w:rsidR="007675EF" w:rsidRPr="00EA4042">
        <w:rPr>
          <w:color w:val="000000" w:themeColor="text1"/>
          <w:lang w:val="id-ID"/>
        </w:rPr>
        <w:t xml:space="preserve"> kelas </w:t>
      </w:r>
      <w:r w:rsidR="00351417" w:rsidRPr="00EA4042">
        <w:rPr>
          <w:color w:val="000000" w:themeColor="text1"/>
          <w:lang w:val="id-ID"/>
        </w:rPr>
        <w:t>VII</w:t>
      </w:r>
      <w:r w:rsidR="007675EF" w:rsidRPr="00EA4042">
        <w:rPr>
          <w:color w:val="000000" w:themeColor="text1"/>
          <w:lang w:val="id-ID"/>
        </w:rPr>
        <w:t xml:space="preserve"> tahun ajaran 2023/2024</w:t>
      </w:r>
    </w:p>
    <w:p w14:paraId="11ABF2B6" w14:textId="1D0C3C2A" w:rsidR="00877050" w:rsidRPr="00DD3607" w:rsidRDefault="0026703B" w:rsidP="00F96075">
      <w:pPr>
        <w:pStyle w:val="ListParagraph"/>
        <w:numPr>
          <w:ilvl w:val="0"/>
          <w:numId w:val="2"/>
        </w:numPr>
        <w:spacing w:line="480" w:lineRule="auto"/>
        <w:ind w:left="709"/>
        <w:jc w:val="both"/>
        <w:rPr>
          <w:color w:val="FF0000"/>
          <w:lang w:val="id-ID"/>
        </w:rPr>
      </w:pPr>
      <w:r w:rsidRPr="00E25528">
        <w:rPr>
          <w:color w:val="000000" w:themeColor="text1"/>
          <w:lang w:val="id-ID"/>
        </w:rPr>
        <w:t>Karakter abad-21 yang dikembangkan adalah keterampilan ber</w:t>
      </w:r>
      <w:r w:rsidR="0028437F">
        <w:rPr>
          <w:color w:val="000000" w:themeColor="text1"/>
          <w:lang w:val="en-US"/>
        </w:rPr>
        <w:t>p</w:t>
      </w:r>
      <w:r w:rsidRPr="00E25528">
        <w:rPr>
          <w:color w:val="000000" w:themeColor="text1"/>
          <w:lang w:val="id-ID"/>
        </w:rPr>
        <w:t>ikir kritis menurut Ennis (2011).</w:t>
      </w:r>
    </w:p>
    <w:p w14:paraId="768913A4" w14:textId="77777777" w:rsidR="00DD3607" w:rsidRDefault="00DD3607" w:rsidP="00DD3607">
      <w:pPr>
        <w:spacing w:line="480" w:lineRule="auto"/>
        <w:jc w:val="both"/>
        <w:rPr>
          <w:color w:val="FF0000"/>
          <w:lang w:val="id-ID"/>
        </w:rPr>
      </w:pPr>
    </w:p>
    <w:p w14:paraId="4DBD8A6C" w14:textId="77777777" w:rsidR="00DD3607" w:rsidRDefault="00DD3607" w:rsidP="00DD3607">
      <w:pPr>
        <w:spacing w:line="480" w:lineRule="auto"/>
        <w:jc w:val="both"/>
        <w:rPr>
          <w:color w:val="FF0000"/>
          <w:lang w:val="id-ID"/>
        </w:rPr>
      </w:pPr>
    </w:p>
    <w:p w14:paraId="66C91250" w14:textId="77777777" w:rsidR="00DD3607" w:rsidRDefault="00DD3607" w:rsidP="00DD3607">
      <w:pPr>
        <w:spacing w:line="480" w:lineRule="auto"/>
        <w:jc w:val="both"/>
        <w:rPr>
          <w:color w:val="FF0000"/>
          <w:lang w:val="id-ID"/>
        </w:rPr>
      </w:pPr>
    </w:p>
    <w:p w14:paraId="273CFAD3" w14:textId="77777777" w:rsidR="00DD3607" w:rsidRPr="00DD3607" w:rsidRDefault="00DD3607" w:rsidP="00DD3607">
      <w:pPr>
        <w:spacing w:line="480" w:lineRule="auto"/>
        <w:jc w:val="both"/>
        <w:rPr>
          <w:color w:val="FF0000"/>
          <w:lang w:val="id-ID"/>
        </w:rPr>
      </w:pPr>
    </w:p>
    <w:p w14:paraId="00D6812E" w14:textId="5C30D61C" w:rsidR="00CD6623" w:rsidRPr="00F96075" w:rsidRDefault="00EE0214" w:rsidP="00C01A90">
      <w:pPr>
        <w:pStyle w:val="Heading2"/>
        <w:numPr>
          <w:ilvl w:val="1"/>
          <w:numId w:val="25"/>
        </w:numPr>
        <w:ind w:left="426" w:hanging="426"/>
        <w:rPr>
          <w:lang w:val="id-ID"/>
        </w:rPr>
      </w:pPr>
      <w:bookmarkStart w:id="37" w:name="_Toc156674407"/>
      <w:r w:rsidRPr="00F96075">
        <w:rPr>
          <w:lang w:val="id-ID"/>
        </w:rPr>
        <w:lastRenderedPageBreak/>
        <w:t>Per</w:t>
      </w:r>
      <w:r w:rsidR="002E645D" w:rsidRPr="00F96075">
        <w:rPr>
          <w:lang w:val="id-ID"/>
        </w:rPr>
        <w:t xml:space="preserve">umusan </w:t>
      </w:r>
      <w:r w:rsidR="00CD6623" w:rsidRPr="00F96075">
        <w:rPr>
          <w:lang w:val="id-ID"/>
        </w:rPr>
        <w:t>M</w:t>
      </w:r>
      <w:r w:rsidR="002E645D" w:rsidRPr="00F96075">
        <w:rPr>
          <w:lang w:val="id-ID"/>
        </w:rPr>
        <w:t>asalah</w:t>
      </w:r>
      <w:bookmarkEnd w:id="37"/>
    </w:p>
    <w:p w14:paraId="5E64BF10" w14:textId="26901731" w:rsidR="00692E2A" w:rsidRPr="00EA4042" w:rsidRDefault="00692E2A" w:rsidP="00E25528">
      <w:pPr>
        <w:pStyle w:val="ListParagraph"/>
        <w:spacing w:after="0" w:line="480" w:lineRule="auto"/>
        <w:ind w:left="0" w:firstLine="709"/>
        <w:jc w:val="both"/>
        <w:rPr>
          <w:color w:val="FF0000"/>
          <w:lang w:val="id-ID"/>
        </w:rPr>
      </w:pPr>
      <w:r w:rsidRPr="00EA4042">
        <w:rPr>
          <w:lang w:val="id-ID"/>
        </w:rPr>
        <w:t xml:space="preserve">Dengan meninjau latar belakang, paparan identifikasi masalah, dan juga </w:t>
      </w:r>
      <w:r w:rsidR="00EE0214" w:rsidRPr="00EA4042">
        <w:rPr>
          <w:lang w:val="id-ID"/>
        </w:rPr>
        <w:t>pem</w:t>
      </w:r>
      <w:r w:rsidRPr="00EA4042">
        <w:rPr>
          <w:lang w:val="id-ID"/>
        </w:rPr>
        <w:t xml:space="preserve">batasan masalah, maka dapat diambil </w:t>
      </w:r>
      <w:r w:rsidR="00EE0214" w:rsidRPr="00EA4042">
        <w:rPr>
          <w:lang w:val="id-ID"/>
        </w:rPr>
        <w:t>pe</w:t>
      </w:r>
      <w:r w:rsidRPr="00EA4042">
        <w:rPr>
          <w:lang w:val="id-ID"/>
        </w:rPr>
        <w:t xml:space="preserve">rumusan masalah dalam penelitian ini, yaitu: </w:t>
      </w:r>
    </w:p>
    <w:p w14:paraId="7E4AAA35" w14:textId="5FD13194" w:rsidR="00D53340" w:rsidRPr="00EA4042" w:rsidRDefault="00817DDC">
      <w:pPr>
        <w:pStyle w:val="NoSpacing"/>
        <w:numPr>
          <w:ilvl w:val="0"/>
          <w:numId w:val="3"/>
        </w:numPr>
        <w:spacing w:line="480" w:lineRule="auto"/>
        <w:rPr>
          <w:b w:val="0"/>
          <w:bCs w:val="0"/>
          <w:lang w:val="id-ID"/>
        </w:rPr>
      </w:pPr>
      <w:r w:rsidRPr="00EA4042">
        <w:rPr>
          <w:b w:val="0"/>
          <w:bCs w:val="0"/>
          <w:lang w:val="id-ID"/>
        </w:rPr>
        <w:t>Bagaimana pengemba</w:t>
      </w:r>
      <w:r w:rsidR="00B56794" w:rsidRPr="00EA4042">
        <w:rPr>
          <w:b w:val="0"/>
          <w:bCs w:val="0"/>
          <w:lang w:val="id-ID"/>
        </w:rPr>
        <w:t>n</w:t>
      </w:r>
      <w:r w:rsidRPr="00EA4042">
        <w:rPr>
          <w:b w:val="0"/>
          <w:bCs w:val="0"/>
          <w:lang w:val="id-ID"/>
        </w:rPr>
        <w:t xml:space="preserve">gan modul </w:t>
      </w:r>
      <w:r w:rsidR="002A0E0E" w:rsidRPr="00EA4042">
        <w:rPr>
          <w:b w:val="0"/>
          <w:bCs w:val="0"/>
          <w:lang w:val="id-ID"/>
        </w:rPr>
        <w:t xml:space="preserve">ajar </w:t>
      </w:r>
      <w:r w:rsidR="00FB20ED" w:rsidRPr="00EA4042">
        <w:rPr>
          <w:b w:val="0"/>
          <w:bCs w:val="0"/>
          <w:lang w:val="id-ID"/>
        </w:rPr>
        <w:t xml:space="preserve">IPA terpadu </w:t>
      </w:r>
      <w:r w:rsidRPr="00EA4042">
        <w:rPr>
          <w:b w:val="0"/>
          <w:bCs w:val="0"/>
          <w:lang w:val="id-ID"/>
        </w:rPr>
        <w:t xml:space="preserve">berbasis </w:t>
      </w:r>
      <w:r w:rsidRPr="00EA4042">
        <w:rPr>
          <w:b w:val="0"/>
          <w:bCs w:val="0"/>
          <w:i/>
          <w:iCs/>
          <w:lang w:val="id-ID"/>
        </w:rPr>
        <w:t>Scientific Issues</w:t>
      </w:r>
      <w:r w:rsidRPr="00EA4042">
        <w:rPr>
          <w:b w:val="0"/>
          <w:bCs w:val="0"/>
          <w:lang w:val="id-ID"/>
        </w:rPr>
        <w:t xml:space="preserve"> </w:t>
      </w:r>
      <w:r w:rsidR="00D53340" w:rsidRPr="00EA4042">
        <w:rPr>
          <w:b w:val="0"/>
          <w:bCs w:val="0"/>
          <w:lang w:val="id-ID"/>
        </w:rPr>
        <w:t xml:space="preserve">materi suhu untuk menguatkan karakter abad-21 peserta didik SMP? </w:t>
      </w:r>
    </w:p>
    <w:p w14:paraId="0A8AF130" w14:textId="7466C249" w:rsidR="004723F9" w:rsidRPr="00EA4042" w:rsidRDefault="004723F9">
      <w:pPr>
        <w:pStyle w:val="NoSpacing"/>
        <w:numPr>
          <w:ilvl w:val="0"/>
          <w:numId w:val="3"/>
        </w:numPr>
        <w:spacing w:line="480" w:lineRule="auto"/>
        <w:rPr>
          <w:b w:val="0"/>
          <w:bCs w:val="0"/>
          <w:lang w:val="id-ID"/>
        </w:rPr>
      </w:pPr>
      <w:r w:rsidRPr="00EA4042">
        <w:rPr>
          <w:b w:val="0"/>
          <w:bCs w:val="0"/>
          <w:lang w:val="id-ID"/>
        </w:rPr>
        <w:t xml:space="preserve">Bagaimana </w:t>
      </w:r>
      <w:r w:rsidR="002A0E0E" w:rsidRPr="00EA4042">
        <w:rPr>
          <w:b w:val="0"/>
          <w:bCs w:val="0"/>
          <w:lang w:val="id-ID"/>
        </w:rPr>
        <w:t>kelayakan</w:t>
      </w:r>
      <w:r w:rsidRPr="00EA4042">
        <w:rPr>
          <w:b w:val="0"/>
          <w:bCs w:val="0"/>
          <w:lang w:val="id-ID"/>
        </w:rPr>
        <w:t xml:space="preserve"> modul ajar IPA terpadu berbasis </w:t>
      </w:r>
      <w:r w:rsidRPr="00EA4042">
        <w:rPr>
          <w:b w:val="0"/>
          <w:bCs w:val="0"/>
          <w:i/>
          <w:iCs/>
          <w:lang w:val="id-ID"/>
        </w:rPr>
        <w:t>Scientific Issues</w:t>
      </w:r>
      <w:r w:rsidRPr="00EA4042">
        <w:rPr>
          <w:b w:val="0"/>
          <w:bCs w:val="0"/>
          <w:lang w:val="id-ID"/>
        </w:rPr>
        <w:t xml:space="preserve"> </w:t>
      </w:r>
      <w:bookmarkStart w:id="38" w:name="_Hlk149634260"/>
      <w:r w:rsidR="00623BB5" w:rsidRPr="00EA4042">
        <w:rPr>
          <w:b w:val="0"/>
          <w:bCs w:val="0"/>
          <w:lang w:val="id-ID"/>
        </w:rPr>
        <w:t xml:space="preserve">materi suhu </w:t>
      </w:r>
      <w:r w:rsidRPr="00EA4042">
        <w:rPr>
          <w:b w:val="0"/>
          <w:bCs w:val="0"/>
          <w:lang w:val="id-ID"/>
        </w:rPr>
        <w:t xml:space="preserve">untuk </w:t>
      </w:r>
      <w:r w:rsidR="00623BB5" w:rsidRPr="00EA4042">
        <w:rPr>
          <w:b w:val="0"/>
          <w:bCs w:val="0"/>
          <w:lang w:val="id-ID"/>
        </w:rPr>
        <w:t>menguatkan</w:t>
      </w:r>
      <w:r w:rsidRPr="00EA4042">
        <w:rPr>
          <w:b w:val="0"/>
          <w:bCs w:val="0"/>
          <w:lang w:val="id-ID"/>
        </w:rPr>
        <w:t xml:space="preserve"> </w:t>
      </w:r>
      <w:r w:rsidR="00623BB5" w:rsidRPr="00EA4042">
        <w:rPr>
          <w:b w:val="0"/>
          <w:bCs w:val="0"/>
          <w:lang w:val="id-ID"/>
        </w:rPr>
        <w:t>karakter abad-21</w:t>
      </w:r>
      <w:r w:rsidRPr="00EA4042">
        <w:rPr>
          <w:b w:val="0"/>
          <w:bCs w:val="0"/>
          <w:lang w:val="id-ID"/>
        </w:rPr>
        <w:t xml:space="preserve"> </w:t>
      </w:r>
      <w:r w:rsidR="00B41072" w:rsidRPr="00EA4042">
        <w:rPr>
          <w:b w:val="0"/>
          <w:bCs w:val="0"/>
          <w:lang w:val="id-ID"/>
        </w:rPr>
        <w:t>peserta didik</w:t>
      </w:r>
      <w:r w:rsidRPr="00EA4042">
        <w:rPr>
          <w:b w:val="0"/>
          <w:bCs w:val="0"/>
          <w:lang w:val="id-ID"/>
        </w:rPr>
        <w:t xml:space="preserve"> SMP? </w:t>
      </w:r>
      <w:bookmarkEnd w:id="38"/>
    </w:p>
    <w:p w14:paraId="5FFDA17D" w14:textId="11EF6BAE" w:rsidR="00692E2A" w:rsidRPr="00F96075" w:rsidRDefault="002E645D" w:rsidP="00C01A90">
      <w:pPr>
        <w:pStyle w:val="Heading2"/>
        <w:numPr>
          <w:ilvl w:val="1"/>
          <w:numId w:val="25"/>
        </w:numPr>
        <w:ind w:left="426" w:hanging="426"/>
        <w:rPr>
          <w:lang w:val="id-ID"/>
        </w:rPr>
      </w:pPr>
      <w:bookmarkStart w:id="39" w:name="_Toc156674408"/>
      <w:r w:rsidRPr="00F96075">
        <w:rPr>
          <w:lang w:val="id-ID"/>
        </w:rPr>
        <w:t xml:space="preserve">Tujuan </w:t>
      </w:r>
      <w:r w:rsidR="00CD6623" w:rsidRPr="00F96075">
        <w:rPr>
          <w:lang w:val="id-ID"/>
        </w:rPr>
        <w:t>P</w:t>
      </w:r>
      <w:r w:rsidRPr="00F96075">
        <w:rPr>
          <w:lang w:val="id-ID"/>
        </w:rPr>
        <w:t>enelitian</w:t>
      </w:r>
      <w:bookmarkEnd w:id="39"/>
    </w:p>
    <w:p w14:paraId="54C7DAE4" w14:textId="48ED6457" w:rsidR="00692E2A" w:rsidRPr="00EA4042" w:rsidRDefault="002E645D" w:rsidP="00E25528">
      <w:pPr>
        <w:pStyle w:val="NoSpacing"/>
        <w:spacing w:line="480" w:lineRule="auto"/>
        <w:rPr>
          <w:b w:val="0"/>
          <w:bCs w:val="0"/>
          <w:lang w:val="id-ID"/>
        </w:rPr>
      </w:pPr>
      <w:r w:rsidRPr="00EA4042">
        <w:rPr>
          <w:b w:val="0"/>
          <w:bCs w:val="0"/>
          <w:lang w:val="id-ID"/>
        </w:rPr>
        <w:t xml:space="preserve">Berdasarkan </w:t>
      </w:r>
      <w:r w:rsidR="00EE0214" w:rsidRPr="00EA4042">
        <w:rPr>
          <w:b w:val="0"/>
          <w:bCs w:val="0"/>
          <w:lang w:val="id-ID"/>
        </w:rPr>
        <w:t>pe</w:t>
      </w:r>
      <w:r w:rsidRPr="00EA4042">
        <w:rPr>
          <w:b w:val="0"/>
          <w:bCs w:val="0"/>
          <w:lang w:val="id-ID"/>
        </w:rPr>
        <w:t xml:space="preserve">rumusan masalah, tujuan penelitian ini adalah: </w:t>
      </w:r>
    </w:p>
    <w:p w14:paraId="5209173C" w14:textId="7AFC6C75" w:rsidR="00D53340" w:rsidRPr="00EA4042" w:rsidRDefault="002A0E0E">
      <w:pPr>
        <w:pStyle w:val="NoSpacing"/>
        <w:numPr>
          <w:ilvl w:val="0"/>
          <w:numId w:val="4"/>
        </w:numPr>
        <w:spacing w:line="480" w:lineRule="auto"/>
        <w:rPr>
          <w:b w:val="0"/>
          <w:bCs w:val="0"/>
          <w:lang w:val="id-ID"/>
        </w:rPr>
      </w:pPr>
      <w:r w:rsidRPr="00EA4042">
        <w:rPr>
          <w:b w:val="0"/>
          <w:bCs w:val="0"/>
          <w:lang w:val="id-ID"/>
        </w:rPr>
        <w:t>Untuk mengembangkan</w:t>
      </w:r>
      <w:r w:rsidR="004723F9" w:rsidRPr="00EA4042">
        <w:rPr>
          <w:b w:val="0"/>
          <w:bCs w:val="0"/>
          <w:lang w:val="id-ID"/>
        </w:rPr>
        <w:t xml:space="preserve"> modul </w:t>
      </w:r>
      <w:r w:rsidRPr="00EA4042">
        <w:rPr>
          <w:b w:val="0"/>
          <w:bCs w:val="0"/>
          <w:lang w:val="id-ID"/>
        </w:rPr>
        <w:t xml:space="preserve">ajar </w:t>
      </w:r>
      <w:r w:rsidR="00FB20ED" w:rsidRPr="00EA4042">
        <w:rPr>
          <w:b w:val="0"/>
          <w:bCs w:val="0"/>
          <w:lang w:val="id-ID"/>
        </w:rPr>
        <w:t xml:space="preserve">IPA terpadu </w:t>
      </w:r>
      <w:r w:rsidR="004723F9" w:rsidRPr="00EA4042">
        <w:rPr>
          <w:b w:val="0"/>
          <w:bCs w:val="0"/>
          <w:lang w:val="id-ID"/>
        </w:rPr>
        <w:t xml:space="preserve">berbasis </w:t>
      </w:r>
      <w:r w:rsidR="004723F9" w:rsidRPr="00EA4042">
        <w:rPr>
          <w:b w:val="0"/>
          <w:bCs w:val="0"/>
          <w:i/>
          <w:iCs/>
          <w:lang w:val="id-ID"/>
        </w:rPr>
        <w:t>Scientific Issues</w:t>
      </w:r>
      <w:r w:rsidR="004723F9" w:rsidRPr="00EA4042">
        <w:rPr>
          <w:b w:val="0"/>
          <w:bCs w:val="0"/>
          <w:lang w:val="id-ID"/>
        </w:rPr>
        <w:t xml:space="preserve"> </w:t>
      </w:r>
      <w:r w:rsidR="00D53340" w:rsidRPr="00EA4042">
        <w:rPr>
          <w:b w:val="0"/>
          <w:bCs w:val="0"/>
          <w:lang w:val="id-ID"/>
        </w:rPr>
        <w:t>materi suhu untuk menguatkan karakter abad-21 peserta didik SMP</w:t>
      </w:r>
    </w:p>
    <w:p w14:paraId="784772D7" w14:textId="74D9A747" w:rsidR="00E25528" w:rsidRPr="001E7D63" w:rsidRDefault="002A0E0E" w:rsidP="001E7D63">
      <w:pPr>
        <w:pStyle w:val="NoSpacing"/>
        <w:numPr>
          <w:ilvl w:val="0"/>
          <w:numId w:val="4"/>
        </w:numPr>
        <w:spacing w:line="480" w:lineRule="auto"/>
        <w:rPr>
          <w:b w:val="0"/>
          <w:bCs w:val="0"/>
          <w:lang w:val="id-ID"/>
        </w:rPr>
      </w:pPr>
      <w:r w:rsidRPr="00EA4042">
        <w:rPr>
          <w:b w:val="0"/>
          <w:bCs w:val="0"/>
          <w:lang w:val="id-ID"/>
        </w:rPr>
        <w:t>Untuk m</w:t>
      </w:r>
      <w:r w:rsidR="004723F9" w:rsidRPr="00EA4042">
        <w:rPr>
          <w:b w:val="0"/>
          <w:bCs w:val="0"/>
          <w:lang w:val="id-ID"/>
        </w:rPr>
        <w:t xml:space="preserve">engetahui </w:t>
      </w:r>
      <w:r w:rsidRPr="00EA4042">
        <w:rPr>
          <w:b w:val="0"/>
          <w:bCs w:val="0"/>
          <w:lang w:val="id-ID"/>
        </w:rPr>
        <w:t>kelayakan</w:t>
      </w:r>
      <w:r w:rsidR="004723F9" w:rsidRPr="00EA4042">
        <w:rPr>
          <w:b w:val="0"/>
          <w:bCs w:val="0"/>
          <w:lang w:val="id-ID"/>
        </w:rPr>
        <w:t xml:space="preserve"> modul ajar IPA terpadu berbasis </w:t>
      </w:r>
      <w:r w:rsidR="004723F9" w:rsidRPr="00EA4042">
        <w:rPr>
          <w:b w:val="0"/>
          <w:bCs w:val="0"/>
          <w:i/>
          <w:iCs/>
          <w:lang w:val="id-ID"/>
        </w:rPr>
        <w:t>Scientific Issues</w:t>
      </w:r>
      <w:r w:rsidR="004723F9" w:rsidRPr="00EA4042">
        <w:rPr>
          <w:b w:val="0"/>
          <w:bCs w:val="0"/>
          <w:lang w:val="id-ID"/>
        </w:rPr>
        <w:t xml:space="preserve"> </w:t>
      </w:r>
      <w:r w:rsidR="00D53340" w:rsidRPr="00EA4042">
        <w:rPr>
          <w:b w:val="0"/>
          <w:bCs w:val="0"/>
          <w:lang w:val="id-ID"/>
        </w:rPr>
        <w:t xml:space="preserve">materi suhu untuk menguatkan karakter abad-21 peserta didik SMP </w:t>
      </w:r>
    </w:p>
    <w:p w14:paraId="3D33C504" w14:textId="4784B34D" w:rsidR="00692E2A" w:rsidRPr="00616D47" w:rsidRDefault="002E645D" w:rsidP="00C01A90">
      <w:pPr>
        <w:pStyle w:val="Heading2"/>
        <w:numPr>
          <w:ilvl w:val="1"/>
          <w:numId w:val="25"/>
        </w:numPr>
        <w:ind w:left="426" w:hanging="426"/>
        <w:rPr>
          <w:lang w:val="id-ID"/>
        </w:rPr>
      </w:pPr>
      <w:bookmarkStart w:id="40" w:name="_Toc156674409"/>
      <w:r w:rsidRPr="00616D47">
        <w:rPr>
          <w:lang w:val="id-ID"/>
        </w:rPr>
        <w:t xml:space="preserve">Manfaat </w:t>
      </w:r>
      <w:r w:rsidR="00CD6623" w:rsidRPr="00616D47">
        <w:rPr>
          <w:lang w:val="id-ID"/>
        </w:rPr>
        <w:t>P</w:t>
      </w:r>
      <w:r w:rsidRPr="00616D47">
        <w:rPr>
          <w:lang w:val="id-ID"/>
        </w:rPr>
        <w:t>enelitian</w:t>
      </w:r>
      <w:bookmarkEnd w:id="40"/>
    </w:p>
    <w:p w14:paraId="51FB417B" w14:textId="2D4DD473" w:rsidR="00692E2A" w:rsidRPr="00EA4042" w:rsidRDefault="002E645D" w:rsidP="00E25528">
      <w:pPr>
        <w:pStyle w:val="NoSpacing"/>
        <w:spacing w:after="0" w:line="480" w:lineRule="auto"/>
        <w:ind w:firstLine="709"/>
        <w:rPr>
          <w:b w:val="0"/>
          <w:bCs w:val="0"/>
          <w:lang w:val="id-ID"/>
        </w:rPr>
      </w:pPr>
      <w:r w:rsidRPr="00EA4042">
        <w:rPr>
          <w:b w:val="0"/>
          <w:bCs w:val="0"/>
          <w:lang w:val="id-ID"/>
        </w:rPr>
        <w:t xml:space="preserve">Dari penelitian ini, </w:t>
      </w:r>
      <w:r w:rsidR="00983B60" w:rsidRPr="00EA4042">
        <w:rPr>
          <w:b w:val="0"/>
          <w:bCs w:val="0"/>
          <w:lang w:val="id-ID"/>
        </w:rPr>
        <w:t>maka diharapkan</w:t>
      </w:r>
      <w:r w:rsidRPr="00EA4042">
        <w:rPr>
          <w:b w:val="0"/>
          <w:bCs w:val="0"/>
          <w:lang w:val="id-ID"/>
        </w:rPr>
        <w:t xml:space="preserve"> dapat memberikan </w:t>
      </w:r>
      <w:r w:rsidR="00983B60" w:rsidRPr="00EA4042">
        <w:rPr>
          <w:b w:val="0"/>
          <w:bCs w:val="0"/>
          <w:lang w:val="id-ID"/>
        </w:rPr>
        <w:t xml:space="preserve">berbagai </w:t>
      </w:r>
      <w:r w:rsidRPr="00EA4042">
        <w:rPr>
          <w:b w:val="0"/>
          <w:bCs w:val="0"/>
          <w:lang w:val="id-ID"/>
        </w:rPr>
        <w:t>manfaat</w:t>
      </w:r>
      <w:r w:rsidR="00983B60" w:rsidRPr="00EA4042">
        <w:rPr>
          <w:b w:val="0"/>
          <w:bCs w:val="0"/>
          <w:lang w:val="id-ID"/>
        </w:rPr>
        <w:t>,</w:t>
      </w:r>
      <w:r w:rsidRPr="00EA4042">
        <w:rPr>
          <w:b w:val="0"/>
          <w:bCs w:val="0"/>
          <w:lang w:val="id-ID"/>
        </w:rPr>
        <w:t xml:space="preserve"> </w:t>
      </w:r>
      <w:r w:rsidR="00C2645B" w:rsidRPr="00EA4042">
        <w:rPr>
          <w:b w:val="0"/>
          <w:bCs w:val="0"/>
          <w:lang w:val="id-ID"/>
        </w:rPr>
        <w:t>antara lain</w:t>
      </w:r>
      <w:r w:rsidRPr="00EA4042">
        <w:rPr>
          <w:b w:val="0"/>
          <w:bCs w:val="0"/>
          <w:lang w:val="id-ID"/>
        </w:rPr>
        <w:t xml:space="preserve">: </w:t>
      </w:r>
    </w:p>
    <w:p w14:paraId="1741AB21" w14:textId="57B9251E" w:rsidR="00692E2A" w:rsidRPr="00EA4042" w:rsidRDefault="002E645D" w:rsidP="00C01A90">
      <w:pPr>
        <w:pStyle w:val="Heading3"/>
        <w:numPr>
          <w:ilvl w:val="2"/>
          <w:numId w:val="25"/>
        </w:numPr>
        <w:ind w:left="709" w:hanging="709"/>
        <w:rPr>
          <w:lang w:val="id-ID"/>
        </w:rPr>
      </w:pPr>
      <w:bookmarkStart w:id="41" w:name="_Toc156674410"/>
      <w:r w:rsidRPr="00EA4042">
        <w:rPr>
          <w:lang w:val="id-ID"/>
        </w:rPr>
        <w:t>Manfaat Teoritis</w:t>
      </w:r>
      <w:bookmarkEnd w:id="41"/>
    </w:p>
    <w:p w14:paraId="19E873F0" w14:textId="1A7FFF76" w:rsidR="00B367D1" w:rsidRPr="00EA4042" w:rsidRDefault="002E645D">
      <w:pPr>
        <w:pStyle w:val="NoSpacing"/>
        <w:numPr>
          <w:ilvl w:val="0"/>
          <w:numId w:val="5"/>
        </w:numPr>
        <w:spacing w:line="480" w:lineRule="auto"/>
        <w:rPr>
          <w:b w:val="0"/>
          <w:bCs w:val="0"/>
          <w:lang w:val="id-ID"/>
        </w:rPr>
      </w:pPr>
      <w:r w:rsidRPr="00EA4042">
        <w:rPr>
          <w:b w:val="0"/>
          <w:bCs w:val="0"/>
          <w:lang w:val="id-ID"/>
        </w:rPr>
        <w:t xml:space="preserve">Kontribusi </w:t>
      </w:r>
      <w:r w:rsidR="00364232" w:rsidRPr="00EA4042">
        <w:rPr>
          <w:b w:val="0"/>
          <w:bCs w:val="0"/>
          <w:lang w:val="id-ID"/>
        </w:rPr>
        <w:t>pada ranah</w:t>
      </w:r>
      <w:r w:rsidRPr="00EA4042">
        <w:rPr>
          <w:b w:val="0"/>
          <w:bCs w:val="0"/>
          <w:lang w:val="id-ID"/>
        </w:rPr>
        <w:t xml:space="preserve"> pendidikan</w:t>
      </w:r>
    </w:p>
    <w:p w14:paraId="56FD0973" w14:textId="0E6FB815" w:rsidR="00692E2A" w:rsidRPr="00EA4042" w:rsidRDefault="00EF5CB2" w:rsidP="00E25528">
      <w:pPr>
        <w:pStyle w:val="NoSpacing"/>
        <w:spacing w:line="480" w:lineRule="auto"/>
        <w:ind w:left="1080" w:firstLine="720"/>
        <w:rPr>
          <w:b w:val="0"/>
          <w:bCs w:val="0"/>
          <w:lang w:val="id-ID"/>
        </w:rPr>
      </w:pPr>
      <w:r w:rsidRPr="00EA4042">
        <w:rPr>
          <w:b w:val="0"/>
          <w:bCs w:val="0"/>
          <w:lang w:val="id-ID"/>
        </w:rPr>
        <w:t>P</w:t>
      </w:r>
      <w:r w:rsidR="00364232" w:rsidRPr="00EA4042">
        <w:rPr>
          <w:b w:val="0"/>
          <w:bCs w:val="0"/>
          <w:lang w:val="id-ID"/>
        </w:rPr>
        <w:t xml:space="preserve">enelitian ini dapat memberikan pemahaman yang lebih dalam terkait pengembangan modul </w:t>
      </w:r>
      <w:r w:rsidR="00692E2A" w:rsidRPr="00EA4042">
        <w:rPr>
          <w:b w:val="0"/>
          <w:bCs w:val="0"/>
          <w:lang w:val="id-ID"/>
        </w:rPr>
        <w:t>ajar IPA terpadu</w:t>
      </w:r>
      <w:r w:rsidR="002E645D" w:rsidRPr="00EA4042">
        <w:rPr>
          <w:b w:val="0"/>
          <w:bCs w:val="0"/>
          <w:lang w:val="id-ID"/>
        </w:rPr>
        <w:t xml:space="preserve"> berbasis </w:t>
      </w:r>
      <w:r w:rsidR="00692E2A" w:rsidRPr="00EA4042">
        <w:rPr>
          <w:b w:val="0"/>
          <w:bCs w:val="0"/>
          <w:i/>
          <w:iCs/>
          <w:lang w:val="id-ID"/>
        </w:rPr>
        <w:t>scientific issue</w:t>
      </w:r>
      <w:r w:rsidR="00616D47">
        <w:rPr>
          <w:b w:val="0"/>
          <w:bCs w:val="0"/>
          <w:i/>
          <w:iCs/>
          <w:lang w:val="en-US"/>
        </w:rPr>
        <w:t>s</w:t>
      </w:r>
      <w:r w:rsidR="00692E2A" w:rsidRPr="00EA4042">
        <w:rPr>
          <w:b w:val="0"/>
          <w:bCs w:val="0"/>
          <w:lang w:val="id-ID"/>
        </w:rPr>
        <w:t xml:space="preserve"> </w:t>
      </w:r>
      <w:r w:rsidR="00692E2A" w:rsidRPr="00EA4042">
        <w:rPr>
          <w:b w:val="0"/>
          <w:bCs w:val="0"/>
          <w:lang w:val="id-ID"/>
        </w:rPr>
        <w:lastRenderedPageBreak/>
        <w:t xml:space="preserve">materi </w:t>
      </w:r>
      <w:r w:rsidR="007675EF" w:rsidRPr="00EA4042">
        <w:rPr>
          <w:b w:val="0"/>
          <w:bCs w:val="0"/>
          <w:color w:val="000000" w:themeColor="text1"/>
          <w:lang w:val="id-ID"/>
        </w:rPr>
        <w:t>suhu</w:t>
      </w:r>
      <w:r w:rsidR="002E645D" w:rsidRPr="00EA4042">
        <w:rPr>
          <w:b w:val="0"/>
          <w:bCs w:val="0"/>
          <w:lang w:val="id-ID"/>
        </w:rPr>
        <w:t xml:space="preserve">, </w:t>
      </w:r>
      <w:r w:rsidR="00983B60" w:rsidRPr="00EA4042">
        <w:rPr>
          <w:b w:val="0"/>
          <w:bCs w:val="0"/>
          <w:lang w:val="id-ID"/>
        </w:rPr>
        <w:t>agar</w:t>
      </w:r>
      <w:r w:rsidR="002E645D" w:rsidRPr="00EA4042">
        <w:rPr>
          <w:b w:val="0"/>
          <w:bCs w:val="0"/>
          <w:lang w:val="id-ID"/>
        </w:rPr>
        <w:t xml:space="preserve"> dapat </w:t>
      </w:r>
      <w:r w:rsidR="00983B60" w:rsidRPr="00EA4042">
        <w:rPr>
          <w:b w:val="0"/>
          <w:bCs w:val="0"/>
          <w:lang w:val="id-ID"/>
        </w:rPr>
        <w:t>bermanfaat</w:t>
      </w:r>
      <w:r w:rsidR="002E645D" w:rsidRPr="00EA4042">
        <w:rPr>
          <w:b w:val="0"/>
          <w:bCs w:val="0"/>
          <w:lang w:val="id-ID"/>
        </w:rPr>
        <w:t xml:space="preserve"> bagi </w:t>
      </w:r>
      <w:r w:rsidR="00983B60" w:rsidRPr="00EA4042">
        <w:rPr>
          <w:b w:val="0"/>
          <w:bCs w:val="0"/>
          <w:lang w:val="id-ID"/>
        </w:rPr>
        <w:t>penelitian selanjutnya</w:t>
      </w:r>
      <w:r w:rsidR="002E645D" w:rsidRPr="00EA4042">
        <w:rPr>
          <w:b w:val="0"/>
          <w:bCs w:val="0"/>
          <w:lang w:val="id-ID"/>
        </w:rPr>
        <w:t xml:space="preserve"> dalam mengembangkan </w:t>
      </w:r>
      <w:r w:rsidR="00983B60" w:rsidRPr="00EA4042">
        <w:rPr>
          <w:b w:val="0"/>
          <w:bCs w:val="0"/>
          <w:lang w:val="id-ID"/>
        </w:rPr>
        <w:t>modul ajar IPA terpadu y</w:t>
      </w:r>
      <w:r w:rsidR="002E645D" w:rsidRPr="00EA4042">
        <w:rPr>
          <w:b w:val="0"/>
          <w:bCs w:val="0"/>
          <w:lang w:val="id-ID"/>
        </w:rPr>
        <w:t xml:space="preserve">ang inovatif dan efektif. </w:t>
      </w:r>
    </w:p>
    <w:p w14:paraId="44071A5E" w14:textId="45AA0AD4" w:rsidR="00364232" w:rsidRPr="00EA4042" w:rsidRDefault="00364232">
      <w:pPr>
        <w:pStyle w:val="NoSpacing"/>
        <w:numPr>
          <w:ilvl w:val="0"/>
          <w:numId w:val="5"/>
        </w:numPr>
        <w:spacing w:line="480" w:lineRule="auto"/>
        <w:rPr>
          <w:b w:val="0"/>
          <w:bCs w:val="0"/>
          <w:lang w:val="id-ID"/>
        </w:rPr>
      </w:pPr>
      <w:r w:rsidRPr="00EA4042">
        <w:rPr>
          <w:b w:val="0"/>
          <w:bCs w:val="0"/>
          <w:lang w:val="id-ID"/>
        </w:rPr>
        <w:t>Pedoman dan sumber referensi untuk penelitian berikutnya</w:t>
      </w:r>
    </w:p>
    <w:p w14:paraId="55618914" w14:textId="6EF5ACD5" w:rsidR="00D53340" w:rsidRPr="00EA4042" w:rsidRDefault="00EF5CB2" w:rsidP="00E25528">
      <w:pPr>
        <w:pStyle w:val="NoSpacing"/>
        <w:spacing w:line="480" w:lineRule="auto"/>
        <w:ind w:left="1080" w:firstLine="720"/>
        <w:rPr>
          <w:b w:val="0"/>
          <w:bCs w:val="0"/>
          <w:lang w:val="id-ID"/>
        </w:rPr>
      </w:pPr>
      <w:r w:rsidRPr="00EA4042">
        <w:rPr>
          <w:b w:val="0"/>
          <w:bCs w:val="0"/>
          <w:lang w:val="id-ID"/>
        </w:rPr>
        <w:t>P</w:t>
      </w:r>
      <w:r w:rsidR="00364232" w:rsidRPr="00EA4042">
        <w:rPr>
          <w:b w:val="0"/>
          <w:bCs w:val="0"/>
          <w:lang w:val="id-ID"/>
        </w:rPr>
        <w:t>enelitian ini dapat menjadi pedoman dan sumber referensi bagi penelitian masa depan yang berkaitan dengan hasil penelitian tentang pengembangan modul</w:t>
      </w:r>
      <w:r w:rsidR="00364232" w:rsidRPr="00EA4042">
        <w:rPr>
          <w:lang w:val="id-ID"/>
        </w:rPr>
        <w:t xml:space="preserve"> </w:t>
      </w:r>
      <w:r w:rsidR="00871F53" w:rsidRPr="00EA4042">
        <w:rPr>
          <w:b w:val="0"/>
          <w:bCs w:val="0"/>
          <w:lang w:val="id-ID"/>
        </w:rPr>
        <w:t xml:space="preserve">ajar IPA terpadu berbasis </w:t>
      </w:r>
      <w:r w:rsidR="00871F53" w:rsidRPr="00EA4042">
        <w:rPr>
          <w:b w:val="0"/>
          <w:bCs w:val="0"/>
          <w:i/>
          <w:iCs/>
          <w:lang w:val="id-ID"/>
        </w:rPr>
        <w:t>scientific issue</w:t>
      </w:r>
      <w:r w:rsidR="00616D47">
        <w:rPr>
          <w:b w:val="0"/>
          <w:bCs w:val="0"/>
          <w:i/>
          <w:iCs/>
          <w:lang w:val="en-US"/>
        </w:rPr>
        <w:t>s</w:t>
      </w:r>
      <w:r w:rsidR="00871F53" w:rsidRPr="00EA4042">
        <w:rPr>
          <w:b w:val="0"/>
          <w:bCs w:val="0"/>
          <w:lang w:val="id-ID"/>
        </w:rPr>
        <w:t xml:space="preserve"> </w:t>
      </w:r>
      <w:r w:rsidR="00D53340" w:rsidRPr="00EA4042">
        <w:rPr>
          <w:b w:val="0"/>
          <w:bCs w:val="0"/>
          <w:lang w:val="id-ID"/>
        </w:rPr>
        <w:t xml:space="preserve">materi suhu untuk menguatkan karakter abad-21 peserta didik SMP </w:t>
      </w:r>
    </w:p>
    <w:p w14:paraId="104E9A9E" w14:textId="61F451DA" w:rsidR="00D53340" w:rsidRPr="00EA4042" w:rsidRDefault="002E645D">
      <w:pPr>
        <w:pStyle w:val="NoSpacing"/>
        <w:numPr>
          <w:ilvl w:val="0"/>
          <w:numId w:val="5"/>
        </w:numPr>
        <w:spacing w:line="480" w:lineRule="auto"/>
        <w:rPr>
          <w:b w:val="0"/>
          <w:bCs w:val="0"/>
          <w:lang w:val="id-ID"/>
        </w:rPr>
      </w:pPr>
      <w:r w:rsidRPr="00EA4042">
        <w:rPr>
          <w:b w:val="0"/>
          <w:bCs w:val="0"/>
          <w:lang w:val="id-ID"/>
        </w:rPr>
        <w:t xml:space="preserve">Sumbangan teori </w:t>
      </w:r>
      <w:r w:rsidR="002D488F" w:rsidRPr="00EA4042">
        <w:rPr>
          <w:b w:val="0"/>
          <w:bCs w:val="0"/>
          <w:lang w:val="id-ID"/>
        </w:rPr>
        <w:t xml:space="preserve">terkait cara pengembangan modul ajar IPA terpadu berbasis </w:t>
      </w:r>
      <w:r w:rsidR="002D488F" w:rsidRPr="00EA4042">
        <w:rPr>
          <w:b w:val="0"/>
          <w:bCs w:val="0"/>
          <w:i/>
          <w:iCs/>
          <w:lang w:val="id-ID"/>
        </w:rPr>
        <w:t>scientific</w:t>
      </w:r>
      <w:r w:rsidR="002D488F" w:rsidRPr="00EA4042">
        <w:rPr>
          <w:b w:val="0"/>
          <w:bCs w:val="0"/>
          <w:lang w:val="id-ID"/>
        </w:rPr>
        <w:t xml:space="preserve"> </w:t>
      </w:r>
      <w:r w:rsidR="002D488F" w:rsidRPr="00EA4042">
        <w:rPr>
          <w:b w:val="0"/>
          <w:bCs w:val="0"/>
          <w:i/>
          <w:iCs/>
          <w:lang w:val="id-ID"/>
        </w:rPr>
        <w:t>issue</w:t>
      </w:r>
      <w:r w:rsidR="00616D47">
        <w:rPr>
          <w:b w:val="0"/>
          <w:bCs w:val="0"/>
          <w:i/>
          <w:iCs/>
          <w:lang w:val="en-US"/>
        </w:rPr>
        <w:t>s</w:t>
      </w:r>
    </w:p>
    <w:p w14:paraId="2787D7E5" w14:textId="74F4F661" w:rsidR="00692E2A" w:rsidRPr="00EA4042" w:rsidRDefault="00EF5CB2" w:rsidP="00E25528">
      <w:pPr>
        <w:pStyle w:val="NoSpacing"/>
        <w:spacing w:line="480" w:lineRule="auto"/>
        <w:ind w:left="1080" w:firstLine="720"/>
        <w:rPr>
          <w:b w:val="0"/>
          <w:bCs w:val="0"/>
          <w:lang w:val="id-ID"/>
        </w:rPr>
      </w:pPr>
      <w:bookmarkStart w:id="42" w:name="_Hlk152401360"/>
      <w:r w:rsidRPr="00EA4042">
        <w:rPr>
          <w:b w:val="0"/>
          <w:bCs w:val="0"/>
          <w:lang w:val="id-ID"/>
        </w:rPr>
        <w:t>P</w:t>
      </w:r>
      <w:r w:rsidR="00364232" w:rsidRPr="00EA4042">
        <w:rPr>
          <w:b w:val="0"/>
          <w:bCs w:val="0"/>
          <w:lang w:val="id-ID"/>
        </w:rPr>
        <w:t xml:space="preserve">enelitian ini dapat </w:t>
      </w:r>
      <w:bookmarkEnd w:id="42"/>
      <w:r w:rsidR="0093136F" w:rsidRPr="00EA4042">
        <w:rPr>
          <w:b w:val="0"/>
          <w:bCs w:val="0"/>
          <w:lang w:val="id-ID"/>
        </w:rPr>
        <w:t xml:space="preserve">memberikan suatu </w:t>
      </w:r>
      <w:r w:rsidR="002D488F" w:rsidRPr="00EA4042">
        <w:rPr>
          <w:b w:val="0"/>
          <w:bCs w:val="0"/>
          <w:lang w:val="id-ID"/>
        </w:rPr>
        <w:t>kontribusi dalam</w:t>
      </w:r>
      <w:r w:rsidR="002E645D" w:rsidRPr="00EA4042">
        <w:rPr>
          <w:b w:val="0"/>
          <w:bCs w:val="0"/>
          <w:lang w:val="id-ID"/>
        </w:rPr>
        <w:t xml:space="preserve"> </w:t>
      </w:r>
      <w:r w:rsidR="00364232" w:rsidRPr="00EA4042">
        <w:rPr>
          <w:b w:val="0"/>
          <w:bCs w:val="0"/>
          <w:lang w:val="id-ID"/>
        </w:rPr>
        <w:t xml:space="preserve">penggalian </w:t>
      </w:r>
      <w:r w:rsidR="002E645D" w:rsidRPr="00EA4042">
        <w:rPr>
          <w:b w:val="0"/>
          <w:bCs w:val="0"/>
          <w:lang w:val="id-ID"/>
        </w:rPr>
        <w:t>teori</w:t>
      </w:r>
      <w:r w:rsidR="002D488F" w:rsidRPr="00EA4042">
        <w:rPr>
          <w:b w:val="0"/>
          <w:bCs w:val="0"/>
          <w:lang w:val="id-ID"/>
        </w:rPr>
        <w:t xml:space="preserve"> </w:t>
      </w:r>
      <w:r w:rsidR="0093136F" w:rsidRPr="00EA4042">
        <w:rPr>
          <w:b w:val="0"/>
          <w:bCs w:val="0"/>
          <w:lang w:val="id-ID"/>
        </w:rPr>
        <w:t>maupun</w:t>
      </w:r>
      <w:r w:rsidR="002D488F" w:rsidRPr="00EA4042">
        <w:rPr>
          <w:b w:val="0"/>
          <w:bCs w:val="0"/>
          <w:lang w:val="id-ID"/>
        </w:rPr>
        <w:t xml:space="preserve"> </w:t>
      </w:r>
      <w:r w:rsidR="002E645D" w:rsidRPr="00EA4042">
        <w:rPr>
          <w:b w:val="0"/>
          <w:bCs w:val="0"/>
          <w:lang w:val="id-ID"/>
        </w:rPr>
        <w:t>konsep</w:t>
      </w:r>
      <w:r w:rsidR="0093136F" w:rsidRPr="00EA4042">
        <w:rPr>
          <w:b w:val="0"/>
          <w:bCs w:val="0"/>
          <w:lang w:val="id-ID"/>
        </w:rPr>
        <w:t xml:space="preserve"> dalam bidang</w:t>
      </w:r>
      <w:r w:rsidR="002E645D" w:rsidRPr="00EA4042">
        <w:rPr>
          <w:b w:val="0"/>
          <w:bCs w:val="0"/>
          <w:lang w:val="id-ID"/>
        </w:rPr>
        <w:t xml:space="preserve"> pendidikan, terutama dalam </w:t>
      </w:r>
      <w:r w:rsidR="002D488F" w:rsidRPr="00EA4042">
        <w:rPr>
          <w:b w:val="0"/>
          <w:bCs w:val="0"/>
          <w:lang w:val="id-ID"/>
        </w:rPr>
        <w:t>mengetahui cara pengembangan</w:t>
      </w:r>
      <w:r w:rsidR="002E645D" w:rsidRPr="00EA4042">
        <w:rPr>
          <w:b w:val="0"/>
          <w:bCs w:val="0"/>
          <w:lang w:val="id-ID"/>
        </w:rPr>
        <w:t xml:space="preserve"> </w:t>
      </w:r>
      <w:r w:rsidR="00871F53" w:rsidRPr="00EA4042">
        <w:rPr>
          <w:b w:val="0"/>
          <w:bCs w:val="0"/>
          <w:lang w:val="id-ID"/>
        </w:rPr>
        <w:t xml:space="preserve">modul ajar IPA terpadu berbasis </w:t>
      </w:r>
      <w:r w:rsidR="00871F53" w:rsidRPr="00EA4042">
        <w:rPr>
          <w:b w:val="0"/>
          <w:bCs w:val="0"/>
          <w:i/>
          <w:iCs/>
          <w:lang w:val="id-ID"/>
        </w:rPr>
        <w:t>scientific issue</w:t>
      </w:r>
      <w:r w:rsidR="00616D47">
        <w:rPr>
          <w:b w:val="0"/>
          <w:bCs w:val="0"/>
          <w:i/>
          <w:iCs/>
          <w:lang w:val="en-US"/>
        </w:rPr>
        <w:t>s</w:t>
      </w:r>
      <w:r w:rsidR="00871F53" w:rsidRPr="00EA4042">
        <w:rPr>
          <w:b w:val="0"/>
          <w:bCs w:val="0"/>
          <w:lang w:val="id-ID"/>
        </w:rPr>
        <w:t xml:space="preserve"> </w:t>
      </w:r>
      <w:r w:rsidR="002D488F" w:rsidRPr="00EA4042">
        <w:rPr>
          <w:b w:val="0"/>
          <w:bCs w:val="0"/>
          <w:lang w:val="id-ID"/>
        </w:rPr>
        <w:t>materi suhu untuk menguatkan karakter abad-21 peserta didik SMP.</w:t>
      </w:r>
    </w:p>
    <w:p w14:paraId="37024A1A" w14:textId="4D8C0E0A" w:rsidR="00871F53" w:rsidRPr="00616D47" w:rsidRDefault="002E645D" w:rsidP="00C01A90">
      <w:pPr>
        <w:pStyle w:val="Heading3"/>
        <w:numPr>
          <w:ilvl w:val="2"/>
          <w:numId w:val="25"/>
        </w:numPr>
        <w:ind w:left="709" w:hanging="709"/>
        <w:rPr>
          <w:lang w:val="id-ID"/>
        </w:rPr>
      </w:pPr>
      <w:bookmarkStart w:id="43" w:name="_Toc156674411"/>
      <w:r w:rsidRPr="00616D47">
        <w:rPr>
          <w:lang w:val="id-ID"/>
        </w:rPr>
        <w:t>Manfaat Praktis</w:t>
      </w:r>
      <w:bookmarkEnd w:id="43"/>
    </w:p>
    <w:p w14:paraId="7FFFDF1D" w14:textId="036B9346" w:rsidR="00871F53" w:rsidRPr="00EA4042" w:rsidRDefault="00871F53">
      <w:pPr>
        <w:pStyle w:val="NoSpacing"/>
        <w:numPr>
          <w:ilvl w:val="0"/>
          <w:numId w:val="6"/>
        </w:numPr>
        <w:spacing w:line="480" w:lineRule="auto"/>
        <w:rPr>
          <w:b w:val="0"/>
          <w:bCs w:val="0"/>
          <w:lang w:val="id-ID"/>
        </w:rPr>
      </w:pPr>
      <w:r w:rsidRPr="00EA4042">
        <w:rPr>
          <w:b w:val="0"/>
          <w:bCs w:val="0"/>
          <w:lang w:val="id-ID"/>
        </w:rPr>
        <w:t>Manfaat bagi sekolah:</w:t>
      </w:r>
      <w:r w:rsidR="002D488F" w:rsidRPr="00EA4042">
        <w:rPr>
          <w:b w:val="0"/>
          <w:bCs w:val="0"/>
          <w:lang w:val="id-ID"/>
        </w:rPr>
        <w:t xml:space="preserve"> </w:t>
      </w:r>
      <w:r w:rsidR="00EF5CB2" w:rsidRPr="00EA4042">
        <w:rPr>
          <w:b w:val="0"/>
          <w:bCs w:val="0"/>
          <w:lang w:val="id-ID"/>
        </w:rPr>
        <w:t>P</w:t>
      </w:r>
      <w:r w:rsidR="00364232" w:rsidRPr="00EA4042">
        <w:rPr>
          <w:b w:val="0"/>
          <w:bCs w:val="0"/>
          <w:lang w:val="id-ID"/>
        </w:rPr>
        <w:t xml:space="preserve">enelitian ini dapat </w:t>
      </w:r>
      <w:r w:rsidR="0093136F" w:rsidRPr="00EA4042">
        <w:rPr>
          <w:b w:val="0"/>
          <w:bCs w:val="0"/>
          <w:lang w:val="id-ID"/>
        </w:rPr>
        <w:t>menjadi</w:t>
      </w:r>
      <w:r w:rsidRPr="00EA4042">
        <w:rPr>
          <w:b w:val="0"/>
          <w:bCs w:val="0"/>
          <w:lang w:val="id-ID"/>
        </w:rPr>
        <w:t xml:space="preserve"> salah satu pilihan dalam </w:t>
      </w:r>
      <w:r w:rsidR="002D488F" w:rsidRPr="00EA4042">
        <w:rPr>
          <w:b w:val="0"/>
          <w:bCs w:val="0"/>
          <w:lang w:val="id-ID"/>
        </w:rPr>
        <w:t xml:space="preserve">melakukan kegiatan </w:t>
      </w:r>
      <w:r w:rsidRPr="00EA4042">
        <w:rPr>
          <w:b w:val="0"/>
          <w:bCs w:val="0"/>
          <w:lang w:val="id-ID"/>
        </w:rPr>
        <w:t>pembelajaran untuk meningkatkan dan memaksimalkan kualitas belajar peserta didik di sekolah</w:t>
      </w:r>
      <w:r w:rsidR="002D488F" w:rsidRPr="00EA4042">
        <w:rPr>
          <w:b w:val="0"/>
          <w:bCs w:val="0"/>
          <w:lang w:val="id-ID"/>
        </w:rPr>
        <w:t xml:space="preserve">, terutama dalam menguatkan karakter abad-21 </w:t>
      </w:r>
    </w:p>
    <w:p w14:paraId="76AFE7AC" w14:textId="72317AF9" w:rsidR="00871F53" w:rsidRPr="00EA4042" w:rsidRDefault="00871F53">
      <w:pPr>
        <w:pStyle w:val="NoSpacing"/>
        <w:numPr>
          <w:ilvl w:val="0"/>
          <w:numId w:val="6"/>
        </w:numPr>
        <w:spacing w:line="480" w:lineRule="auto"/>
        <w:rPr>
          <w:b w:val="0"/>
          <w:bCs w:val="0"/>
          <w:lang w:val="id-ID"/>
        </w:rPr>
      </w:pPr>
      <w:r w:rsidRPr="00EA4042">
        <w:rPr>
          <w:b w:val="0"/>
          <w:bCs w:val="0"/>
          <w:lang w:val="id-ID"/>
        </w:rPr>
        <w:t xml:space="preserve">Manfaat bagi peserta didik: </w:t>
      </w:r>
      <w:r w:rsidR="00EF5CB2" w:rsidRPr="00EA4042">
        <w:rPr>
          <w:b w:val="0"/>
          <w:bCs w:val="0"/>
          <w:lang w:val="id-ID"/>
        </w:rPr>
        <w:t>P</w:t>
      </w:r>
      <w:r w:rsidR="00364232" w:rsidRPr="00EA4042">
        <w:rPr>
          <w:b w:val="0"/>
          <w:bCs w:val="0"/>
          <w:lang w:val="id-ID"/>
        </w:rPr>
        <w:t>enelitian ini</w:t>
      </w:r>
      <w:r w:rsidR="002D488F" w:rsidRPr="00EA4042">
        <w:rPr>
          <w:b w:val="0"/>
          <w:bCs w:val="0"/>
          <w:lang w:val="id-ID"/>
        </w:rPr>
        <w:t xml:space="preserve"> dapat menguatkan karakter abad-21 peserta didik, khususnya terhadap </w:t>
      </w:r>
      <w:proofErr w:type="spellStart"/>
      <w:r w:rsidR="00261365">
        <w:rPr>
          <w:b w:val="0"/>
          <w:bCs w:val="0"/>
          <w:lang w:val="en-US"/>
        </w:rPr>
        <w:t>keterampilan</w:t>
      </w:r>
      <w:proofErr w:type="spellEnd"/>
      <w:r w:rsidR="004723F9" w:rsidRPr="00EA4042">
        <w:rPr>
          <w:b w:val="0"/>
          <w:bCs w:val="0"/>
          <w:lang w:val="id-ID"/>
        </w:rPr>
        <w:t xml:space="preserve"> ber</w:t>
      </w:r>
      <w:r w:rsidR="0028437F">
        <w:rPr>
          <w:b w:val="0"/>
          <w:bCs w:val="0"/>
          <w:lang w:val="en-US"/>
        </w:rPr>
        <w:t>p</w:t>
      </w:r>
      <w:r w:rsidR="004723F9" w:rsidRPr="00EA4042">
        <w:rPr>
          <w:b w:val="0"/>
          <w:bCs w:val="0"/>
          <w:lang w:val="id-ID"/>
        </w:rPr>
        <w:t xml:space="preserve">ikir kritis, </w:t>
      </w:r>
      <w:r w:rsidR="002D488F" w:rsidRPr="00EA4042">
        <w:rPr>
          <w:b w:val="0"/>
          <w:bCs w:val="0"/>
          <w:lang w:val="id-ID"/>
        </w:rPr>
        <w:t xml:space="preserve">agar mereka memiliki </w:t>
      </w:r>
      <w:r w:rsidRPr="00EA4042">
        <w:rPr>
          <w:b w:val="0"/>
          <w:bCs w:val="0"/>
          <w:lang w:val="id-ID"/>
        </w:rPr>
        <w:t xml:space="preserve">kepekaan </w:t>
      </w:r>
      <w:proofErr w:type="spellStart"/>
      <w:r w:rsidR="009F7415">
        <w:rPr>
          <w:b w:val="0"/>
          <w:bCs w:val="0"/>
          <w:lang w:val="en-US"/>
        </w:rPr>
        <w:t>terhadap</w:t>
      </w:r>
      <w:proofErr w:type="spellEnd"/>
      <w:r w:rsidR="009F7415">
        <w:rPr>
          <w:b w:val="0"/>
          <w:bCs w:val="0"/>
          <w:lang w:val="en-US"/>
        </w:rPr>
        <w:t xml:space="preserve"> </w:t>
      </w:r>
      <w:proofErr w:type="spellStart"/>
      <w:r w:rsidR="009F7415">
        <w:rPr>
          <w:b w:val="0"/>
          <w:bCs w:val="0"/>
          <w:lang w:val="en-US"/>
        </w:rPr>
        <w:t>isu-isu</w:t>
      </w:r>
      <w:proofErr w:type="spellEnd"/>
      <w:r w:rsidR="009F7415">
        <w:rPr>
          <w:b w:val="0"/>
          <w:bCs w:val="0"/>
          <w:lang w:val="en-US"/>
        </w:rPr>
        <w:t xml:space="preserve"> yang </w:t>
      </w:r>
      <w:proofErr w:type="spellStart"/>
      <w:r w:rsidR="009F7415">
        <w:rPr>
          <w:b w:val="0"/>
          <w:bCs w:val="0"/>
          <w:lang w:val="en-US"/>
        </w:rPr>
        <w:t>terjadi</w:t>
      </w:r>
      <w:proofErr w:type="spellEnd"/>
      <w:r w:rsidR="002D488F" w:rsidRPr="00EA4042">
        <w:rPr>
          <w:b w:val="0"/>
          <w:bCs w:val="0"/>
          <w:lang w:val="id-ID"/>
        </w:rPr>
        <w:t xml:space="preserve">, serta </w:t>
      </w:r>
      <w:r w:rsidR="002D488F" w:rsidRPr="00EA4042">
        <w:rPr>
          <w:b w:val="0"/>
          <w:bCs w:val="0"/>
          <w:lang w:val="id-ID"/>
        </w:rPr>
        <w:lastRenderedPageBreak/>
        <w:t xml:space="preserve">memiliki </w:t>
      </w:r>
      <w:r w:rsidRPr="00EA4042">
        <w:rPr>
          <w:b w:val="0"/>
          <w:bCs w:val="0"/>
          <w:lang w:val="id-ID"/>
        </w:rPr>
        <w:t>rasa peduli terhadap lingkungannya</w:t>
      </w:r>
      <w:r w:rsidR="002D488F" w:rsidRPr="00EA4042">
        <w:rPr>
          <w:b w:val="0"/>
          <w:bCs w:val="0"/>
          <w:lang w:val="id-ID"/>
        </w:rPr>
        <w:t xml:space="preserve">, dan dapat meningkatkan </w:t>
      </w:r>
      <w:r w:rsidRPr="00EA4042">
        <w:rPr>
          <w:b w:val="0"/>
          <w:bCs w:val="0"/>
          <w:lang w:val="id-ID"/>
        </w:rPr>
        <w:t xml:space="preserve">rasa keingintahuan </w:t>
      </w:r>
      <w:r w:rsidR="002D488F" w:rsidRPr="00EA4042">
        <w:rPr>
          <w:b w:val="0"/>
          <w:bCs w:val="0"/>
          <w:lang w:val="id-ID"/>
        </w:rPr>
        <w:t>hingga</w:t>
      </w:r>
      <w:r w:rsidRPr="00EA4042">
        <w:rPr>
          <w:b w:val="0"/>
          <w:bCs w:val="0"/>
          <w:lang w:val="id-ID"/>
        </w:rPr>
        <w:t xml:space="preserve"> ketertarikan </w:t>
      </w:r>
      <w:r w:rsidR="002D488F" w:rsidRPr="00EA4042">
        <w:rPr>
          <w:b w:val="0"/>
          <w:bCs w:val="0"/>
          <w:lang w:val="id-ID"/>
        </w:rPr>
        <w:t>belajar peserta didik</w:t>
      </w:r>
      <w:r w:rsidRPr="00EA4042">
        <w:rPr>
          <w:b w:val="0"/>
          <w:bCs w:val="0"/>
          <w:lang w:val="id-ID"/>
        </w:rPr>
        <w:t xml:space="preserve">. </w:t>
      </w:r>
    </w:p>
    <w:p w14:paraId="492CDE51" w14:textId="24C2299D" w:rsidR="00871F53" w:rsidRPr="00EA4042" w:rsidRDefault="00871F53">
      <w:pPr>
        <w:pStyle w:val="NoSpacing"/>
        <w:numPr>
          <w:ilvl w:val="0"/>
          <w:numId w:val="6"/>
        </w:numPr>
        <w:spacing w:line="480" w:lineRule="auto"/>
        <w:rPr>
          <w:b w:val="0"/>
          <w:bCs w:val="0"/>
          <w:lang w:val="id-ID"/>
        </w:rPr>
      </w:pPr>
      <w:r w:rsidRPr="00EA4042">
        <w:rPr>
          <w:b w:val="0"/>
          <w:bCs w:val="0"/>
          <w:lang w:val="id-ID"/>
        </w:rPr>
        <w:t>Manfaat bagi p</w:t>
      </w:r>
      <w:r w:rsidR="002E645D" w:rsidRPr="00EA4042">
        <w:rPr>
          <w:b w:val="0"/>
          <w:bCs w:val="0"/>
          <w:lang w:val="id-ID"/>
        </w:rPr>
        <w:t xml:space="preserve">endidik </w:t>
      </w:r>
      <w:r w:rsidR="0093136F" w:rsidRPr="00EA4042">
        <w:rPr>
          <w:b w:val="0"/>
          <w:bCs w:val="0"/>
          <w:lang w:val="id-ID"/>
        </w:rPr>
        <w:t>(</w:t>
      </w:r>
      <w:r w:rsidRPr="00EA4042">
        <w:rPr>
          <w:b w:val="0"/>
          <w:bCs w:val="0"/>
          <w:lang w:val="id-ID"/>
        </w:rPr>
        <w:t>g</w:t>
      </w:r>
      <w:r w:rsidR="002E645D" w:rsidRPr="00EA4042">
        <w:rPr>
          <w:b w:val="0"/>
          <w:bCs w:val="0"/>
          <w:lang w:val="id-ID"/>
        </w:rPr>
        <w:t>uru</w:t>
      </w:r>
      <w:r w:rsidR="0093136F" w:rsidRPr="00EA4042">
        <w:rPr>
          <w:b w:val="0"/>
          <w:bCs w:val="0"/>
          <w:lang w:val="id-ID"/>
        </w:rPr>
        <w:t>)</w:t>
      </w:r>
      <w:r w:rsidR="002E645D" w:rsidRPr="00EA4042">
        <w:rPr>
          <w:b w:val="0"/>
          <w:bCs w:val="0"/>
          <w:lang w:val="id-ID"/>
        </w:rPr>
        <w:t xml:space="preserve">: </w:t>
      </w:r>
      <w:r w:rsidR="00EF5CB2" w:rsidRPr="00EA4042">
        <w:rPr>
          <w:b w:val="0"/>
          <w:bCs w:val="0"/>
          <w:lang w:val="id-ID"/>
        </w:rPr>
        <w:t>P</w:t>
      </w:r>
      <w:r w:rsidR="00364232" w:rsidRPr="00EA4042">
        <w:rPr>
          <w:b w:val="0"/>
          <w:bCs w:val="0"/>
          <w:lang w:val="id-ID"/>
        </w:rPr>
        <w:t xml:space="preserve">enelitian ini dapat </w:t>
      </w:r>
      <w:r w:rsidR="002E645D" w:rsidRPr="00EA4042">
        <w:rPr>
          <w:b w:val="0"/>
          <w:bCs w:val="0"/>
          <w:lang w:val="id-ID"/>
        </w:rPr>
        <w:t xml:space="preserve">menjadi </w:t>
      </w:r>
      <w:r w:rsidR="00FA4FB5" w:rsidRPr="00EA4042">
        <w:rPr>
          <w:b w:val="0"/>
          <w:bCs w:val="0"/>
          <w:lang w:val="id-ID"/>
        </w:rPr>
        <w:t xml:space="preserve">suatu </w:t>
      </w:r>
      <w:r w:rsidR="002E645D" w:rsidRPr="00EA4042">
        <w:rPr>
          <w:b w:val="0"/>
          <w:bCs w:val="0"/>
          <w:lang w:val="id-ID"/>
        </w:rPr>
        <w:t>panduan bagi para guru</w:t>
      </w:r>
      <w:r w:rsidR="00214977" w:rsidRPr="00EA4042">
        <w:rPr>
          <w:b w:val="0"/>
          <w:bCs w:val="0"/>
          <w:lang w:val="id-ID"/>
        </w:rPr>
        <w:t>, terutama</w:t>
      </w:r>
      <w:r w:rsidR="002E645D" w:rsidRPr="00EA4042">
        <w:rPr>
          <w:b w:val="0"/>
          <w:bCs w:val="0"/>
          <w:lang w:val="id-ID"/>
        </w:rPr>
        <w:t xml:space="preserve"> dalam mengembangkan </w:t>
      </w:r>
      <w:r w:rsidR="00214977" w:rsidRPr="00EA4042">
        <w:rPr>
          <w:b w:val="0"/>
          <w:bCs w:val="0"/>
          <w:lang w:val="id-ID"/>
        </w:rPr>
        <w:t>modul ajar IPA Terpadu</w:t>
      </w:r>
      <w:r w:rsidR="002E645D" w:rsidRPr="00EA4042">
        <w:rPr>
          <w:b w:val="0"/>
          <w:bCs w:val="0"/>
          <w:lang w:val="id-ID"/>
        </w:rPr>
        <w:t xml:space="preserve"> </w:t>
      </w:r>
      <w:r w:rsidR="00214977" w:rsidRPr="00EA4042">
        <w:rPr>
          <w:b w:val="0"/>
          <w:bCs w:val="0"/>
          <w:lang w:val="id-ID"/>
        </w:rPr>
        <w:t xml:space="preserve">berbasis </w:t>
      </w:r>
      <w:r w:rsidR="00214977" w:rsidRPr="00EA4042">
        <w:rPr>
          <w:b w:val="0"/>
          <w:bCs w:val="0"/>
          <w:i/>
          <w:iCs/>
          <w:lang w:val="id-ID"/>
        </w:rPr>
        <w:t>scientific issue</w:t>
      </w:r>
      <w:r w:rsidR="00616D47">
        <w:rPr>
          <w:b w:val="0"/>
          <w:bCs w:val="0"/>
          <w:i/>
          <w:iCs/>
          <w:lang w:val="en-US"/>
        </w:rPr>
        <w:t>s</w:t>
      </w:r>
      <w:r w:rsidR="00214977" w:rsidRPr="00EA4042">
        <w:rPr>
          <w:b w:val="0"/>
          <w:bCs w:val="0"/>
          <w:lang w:val="id-ID"/>
        </w:rPr>
        <w:t xml:space="preserve"> untuk menciptakan </w:t>
      </w:r>
      <w:r w:rsidR="0093136F" w:rsidRPr="00EA4042">
        <w:rPr>
          <w:b w:val="0"/>
          <w:bCs w:val="0"/>
          <w:lang w:val="id-ID"/>
        </w:rPr>
        <w:t xml:space="preserve">suatu </w:t>
      </w:r>
      <w:r w:rsidR="002E645D" w:rsidRPr="00EA4042">
        <w:rPr>
          <w:b w:val="0"/>
          <w:bCs w:val="0"/>
          <w:lang w:val="id-ID"/>
        </w:rPr>
        <w:t xml:space="preserve">pembelajaran yang inovatif </w:t>
      </w:r>
      <w:r w:rsidR="0093136F" w:rsidRPr="00EA4042">
        <w:rPr>
          <w:b w:val="0"/>
          <w:bCs w:val="0"/>
          <w:lang w:val="id-ID"/>
        </w:rPr>
        <w:t>serta</w:t>
      </w:r>
      <w:r w:rsidR="002E645D" w:rsidRPr="00EA4042">
        <w:rPr>
          <w:b w:val="0"/>
          <w:bCs w:val="0"/>
          <w:lang w:val="id-ID"/>
        </w:rPr>
        <w:t xml:space="preserve"> </w:t>
      </w:r>
      <w:r w:rsidR="00214977" w:rsidRPr="00EA4042">
        <w:rPr>
          <w:b w:val="0"/>
          <w:bCs w:val="0"/>
          <w:lang w:val="id-ID"/>
        </w:rPr>
        <w:t>efektif</w:t>
      </w:r>
      <w:r w:rsidR="002E645D" w:rsidRPr="00EA4042">
        <w:rPr>
          <w:b w:val="0"/>
          <w:bCs w:val="0"/>
          <w:lang w:val="id-ID"/>
        </w:rPr>
        <w:t xml:space="preserve">. Guru dapat </w:t>
      </w:r>
      <w:r w:rsidR="00214977" w:rsidRPr="00EA4042">
        <w:rPr>
          <w:b w:val="0"/>
          <w:bCs w:val="0"/>
          <w:lang w:val="id-ID"/>
        </w:rPr>
        <w:t>melakukan</w:t>
      </w:r>
      <w:r w:rsidR="002E645D" w:rsidRPr="00EA4042">
        <w:rPr>
          <w:b w:val="0"/>
          <w:bCs w:val="0"/>
          <w:lang w:val="id-ID"/>
        </w:rPr>
        <w:t xml:space="preserve"> pendekatan yang serupa </w:t>
      </w:r>
      <w:r w:rsidR="00214977" w:rsidRPr="00EA4042">
        <w:rPr>
          <w:b w:val="0"/>
          <w:bCs w:val="0"/>
          <w:lang w:val="id-ID"/>
        </w:rPr>
        <w:t>dalam</w:t>
      </w:r>
      <w:r w:rsidR="002E645D" w:rsidRPr="00EA4042">
        <w:rPr>
          <w:b w:val="0"/>
          <w:bCs w:val="0"/>
          <w:lang w:val="id-ID"/>
        </w:rPr>
        <w:t xml:space="preserve"> mengembangkan </w:t>
      </w:r>
      <w:r w:rsidR="00214977" w:rsidRPr="00EA4042">
        <w:rPr>
          <w:b w:val="0"/>
          <w:bCs w:val="0"/>
          <w:lang w:val="id-ID"/>
        </w:rPr>
        <w:t>modul</w:t>
      </w:r>
      <w:r w:rsidR="002E645D" w:rsidRPr="00EA4042">
        <w:rPr>
          <w:b w:val="0"/>
          <w:bCs w:val="0"/>
          <w:lang w:val="id-ID"/>
        </w:rPr>
        <w:t xml:space="preserve"> </w:t>
      </w:r>
      <w:r w:rsidR="00214977" w:rsidRPr="00EA4042">
        <w:rPr>
          <w:b w:val="0"/>
          <w:bCs w:val="0"/>
          <w:lang w:val="id-ID"/>
        </w:rPr>
        <w:t xml:space="preserve">ajar IPA Terpadu berbasis </w:t>
      </w:r>
      <w:r w:rsidR="00214977" w:rsidRPr="00EA4042">
        <w:rPr>
          <w:b w:val="0"/>
          <w:bCs w:val="0"/>
          <w:i/>
          <w:iCs/>
          <w:lang w:val="id-ID"/>
        </w:rPr>
        <w:t>scientific issue</w:t>
      </w:r>
      <w:r w:rsidR="00616D47">
        <w:rPr>
          <w:b w:val="0"/>
          <w:bCs w:val="0"/>
          <w:i/>
          <w:iCs/>
          <w:lang w:val="en-US"/>
        </w:rPr>
        <w:t>s</w:t>
      </w:r>
      <w:r w:rsidR="002E645D" w:rsidRPr="00EA4042">
        <w:rPr>
          <w:b w:val="0"/>
          <w:bCs w:val="0"/>
          <w:lang w:val="id-ID"/>
        </w:rPr>
        <w:t xml:space="preserve"> yang menarik dan efektif untuk materi lainnya di masa depan. </w:t>
      </w:r>
    </w:p>
    <w:p w14:paraId="14C50EAC" w14:textId="47C33251" w:rsidR="00871F53" w:rsidRPr="00EA4042" w:rsidRDefault="00871F53">
      <w:pPr>
        <w:pStyle w:val="NoSpacing"/>
        <w:numPr>
          <w:ilvl w:val="0"/>
          <w:numId w:val="6"/>
        </w:numPr>
        <w:spacing w:line="480" w:lineRule="auto"/>
        <w:rPr>
          <w:b w:val="0"/>
          <w:bCs w:val="0"/>
          <w:lang w:val="id-ID"/>
        </w:rPr>
      </w:pPr>
      <w:r w:rsidRPr="00EA4042">
        <w:rPr>
          <w:b w:val="0"/>
          <w:bCs w:val="0"/>
          <w:lang w:val="id-ID"/>
        </w:rPr>
        <w:t>Manfaat bagi peneliti lain</w:t>
      </w:r>
      <w:r w:rsidR="00214977" w:rsidRPr="00EA4042">
        <w:rPr>
          <w:b w:val="0"/>
          <w:bCs w:val="0"/>
          <w:lang w:val="id-ID"/>
        </w:rPr>
        <w:t xml:space="preserve">: </w:t>
      </w:r>
      <w:r w:rsidR="00EF5CB2" w:rsidRPr="00EA4042">
        <w:rPr>
          <w:b w:val="0"/>
          <w:bCs w:val="0"/>
          <w:lang w:val="id-ID"/>
        </w:rPr>
        <w:t>P</w:t>
      </w:r>
      <w:r w:rsidR="00364232" w:rsidRPr="00EA4042">
        <w:rPr>
          <w:b w:val="0"/>
          <w:bCs w:val="0"/>
          <w:lang w:val="id-ID"/>
        </w:rPr>
        <w:t xml:space="preserve">enelitian ini dapat </w:t>
      </w:r>
      <w:r w:rsidR="0093136F" w:rsidRPr="00EA4042">
        <w:rPr>
          <w:b w:val="0"/>
          <w:bCs w:val="0"/>
          <w:lang w:val="id-ID"/>
        </w:rPr>
        <w:t xml:space="preserve">bermanfaat </w:t>
      </w:r>
      <w:r w:rsidRPr="00EA4042">
        <w:rPr>
          <w:b w:val="0"/>
          <w:bCs w:val="0"/>
          <w:lang w:val="id-ID"/>
        </w:rPr>
        <w:t xml:space="preserve">sebagai </w:t>
      </w:r>
      <w:r w:rsidR="00214977" w:rsidRPr="00EA4042">
        <w:rPr>
          <w:b w:val="0"/>
          <w:bCs w:val="0"/>
          <w:lang w:val="id-ID"/>
        </w:rPr>
        <w:t xml:space="preserve">sumber </w:t>
      </w:r>
      <w:r w:rsidRPr="00EA4042">
        <w:rPr>
          <w:b w:val="0"/>
          <w:bCs w:val="0"/>
          <w:lang w:val="id-ID"/>
        </w:rPr>
        <w:t xml:space="preserve">informasi lanjutan </w:t>
      </w:r>
      <w:r w:rsidR="00364232" w:rsidRPr="00EA4042">
        <w:rPr>
          <w:b w:val="0"/>
          <w:bCs w:val="0"/>
          <w:lang w:val="id-ID"/>
        </w:rPr>
        <w:t>berkaitan dengan</w:t>
      </w:r>
      <w:r w:rsidR="00214977" w:rsidRPr="00EA4042">
        <w:rPr>
          <w:b w:val="0"/>
          <w:bCs w:val="0"/>
          <w:lang w:val="id-ID"/>
        </w:rPr>
        <w:t xml:space="preserve"> pengembangan modul ajar IPA Terpadu berbasis </w:t>
      </w:r>
      <w:r w:rsidR="00214977" w:rsidRPr="00EA4042">
        <w:rPr>
          <w:b w:val="0"/>
          <w:bCs w:val="0"/>
          <w:i/>
          <w:iCs/>
          <w:lang w:val="id-ID"/>
        </w:rPr>
        <w:t>scientific issue</w:t>
      </w:r>
      <w:r w:rsidR="00616D47">
        <w:rPr>
          <w:b w:val="0"/>
          <w:bCs w:val="0"/>
          <w:i/>
          <w:iCs/>
          <w:lang w:val="en-US"/>
        </w:rPr>
        <w:t>s</w:t>
      </w:r>
      <w:r w:rsidR="00214977" w:rsidRPr="00EA4042">
        <w:rPr>
          <w:b w:val="0"/>
          <w:bCs w:val="0"/>
          <w:lang w:val="id-ID"/>
        </w:rPr>
        <w:t xml:space="preserve"> materi suhu </w:t>
      </w:r>
      <w:r w:rsidRPr="00EA4042">
        <w:rPr>
          <w:b w:val="0"/>
          <w:bCs w:val="0"/>
          <w:lang w:val="id-ID"/>
        </w:rPr>
        <w:t xml:space="preserve">untuk </w:t>
      </w:r>
      <w:r w:rsidR="00214977" w:rsidRPr="00EA4042">
        <w:rPr>
          <w:b w:val="0"/>
          <w:bCs w:val="0"/>
          <w:lang w:val="id-ID"/>
        </w:rPr>
        <w:t>menguatkan karakter abad-21 peserta didik</w:t>
      </w:r>
      <w:r w:rsidRPr="00EA4042">
        <w:rPr>
          <w:b w:val="0"/>
          <w:bCs w:val="0"/>
          <w:lang w:val="id-ID"/>
        </w:rPr>
        <w:t xml:space="preserve">, </w:t>
      </w:r>
      <w:r w:rsidR="00214977" w:rsidRPr="00EA4042">
        <w:rPr>
          <w:b w:val="0"/>
          <w:bCs w:val="0"/>
          <w:lang w:val="id-ID"/>
        </w:rPr>
        <w:t>khususnya dalam keterampilan ber</w:t>
      </w:r>
      <w:r w:rsidR="0028437F">
        <w:rPr>
          <w:b w:val="0"/>
          <w:bCs w:val="0"/>
          <w:lang w:val="en-US"/>
        </w:rPr>
        <w:t>p</w:t>
      </w:r>
      <w:r w:rsidR="00214977" w:rsidRPr="00EA4042">
        <w:rPr>
          <w:b w:val="0"/>
          <w:bCs w:val="0"/>
          <w:lang w:val="id-ID"/>
        </w:rPr>
        <w:t>ikir kritis, maupun keterampilan-</w:t>
      </w:r>
      <w:r w:rsidRPr="00EA4042">
        <w:rPr>
          <w:b w:val="0"/>
          <w:bCs w:val="0"/>
          <w:lang w:val="id-ID"/>
        </w:rPr>
        <w:t>keterampilan lain</w:t>
      </w:r>
      <w:r w:rsidR="00214977" w:rsidRPr="00EA4042">
        <w:rPr>
          <w:b w:val="0"/>
          <w:bCs w:val="0"/>
          <w:lang w:val="id-ID"/>
        </w:rPr>
        <w:t xml:space="preserve"> yang dibutuhkan oleh para</w:t>
      </w:r>
      <w:r w:rsidRPr="00EA4042">
        <w:rPr>
          <w:b w:val="0"/>
          <w:bCs w:val="0"/>
          <w:lang w:val="id-ID"/>
        </w:rPr>
        <w:t xml:space="preserve"> </w:t>
      </w:r>
      <w:r w:rsidR="00B41072" w:rsidRPr="00EA4042">
        <w:rPr>
          <w:b w:val="0"/>
          <w:bCs w:val="0"/>
          <w:lang w:val="id-ID"/>
        </w:rPr>
        <w:t>peserta didik</w:t>
      </w:r>
      <w:r w:rsidRPr="00EA4042">
        <w:rPr>
          <w:b w:val="0"/>
          <w:bCs w:val="0"/>
          <w:lang w:val="id-ID"/>
        </w:rPr>
        <w:t xml:space="preserve"> SMP.</w:t>
      </w:r>
    </w:p>
    <w:p w14:paraId="6A8B0DD3" w14:textId="238EFC74" w:rsidR="00FB47F3" w:rsidRPr="00EA4042" w:rsidRDefault="00871F53">
      <w:pPr>
        <w:pStyle w:val="NoSpacing"/>
        <w:numPr>
          <w:ilvl w:val="0"/>
          <w:numId w:val="6"/>
        </w:numPr>
        <w:spacing w:line="480" w:lineRule="auto"/>
        <w:rPr>
          <w:lang w:val="id-ID"/>
        </w:rPr>
      </w:pPr>
      <w:r w:rsidRPr="00EA4042">
        <w:rPr>
          <w:b w:val="0"/>
          <w:bCs w:val="0"/>
          <w:lang w:val="id-ID"/>
        </w:rPr>
        <w:t>Manfaat bagi p</w:t>
      </w:r>
      <w:r w:rsidR="002E645D" w:rsidRPr="00EA4042">
        <w:rPr>
          <w:b w:val="0"/>
          <w:bCs w:val="0"/>
          <w:lang w:val="id-ID"/>
        </w:rPr>
        <w:t xml:space="preserve">enulis: </w:t>
      </w:r>
      <w:r w:rsidR="00EF5CB2" w:rsidRPr="00EA4042">
        <w:rPr>
          <w:b w:val="0"/>
          <w:bCs w:val="0"/>
          <w:lang w:val="id-ID"/>
        </w:rPr>
        <w:t>P</w:t>
      </w:r>
      <w:r w:rsidR="00364232" w:rsidRPr="00EA4042">
        <w:rPr>
          <w:b w:val="0"/>
          <w:bCs w:val="0"/>
          <w:lang w:val="id-ID"/>
        </w:rPr>
        <w:t xml:space="preserve">enelitian ini dapat </w:t>
      </w:r>
      <w:r w:rsidR="002E645D" w:rsidRPr="00EA4042">
        <w:rPr>
          <w:b w:val="0"/>
          <w:bCs w:val="0"/>
          <w:lang w:val="id-ID"/>
        </w:rPr>
        <w:t xml:space="preserve">memberikan </w:t>
      </w:r>
      <w:r w:rsidR="0093136F" w:rsidRPr="00EA4042">
        <w:rPr>
          <w:b w:val="0"/>
          <w:bCs w:val="0"/>
          <w:lang w:val="id-ID"/>
        </w:rPr>
        <w:t xml:space="preserve">suatu </w:t>
      </w:r>
      <w:r w:rsidR="002E645D" w:rsidRPr="00EA4042">
        <w:rPr>
          <w:b w:val="0"/>
          <w:bCs w:val="0"/>
          <w:lang w:val="id-ID"/>
        </w:rPr>
        <w:t>kesempatan</w:t>
      </w:r>
      <w:r w:rsidR="0093136F" w:rsidRPr="00EA4042">
        <w:rPr>
          <w:b w:val="0"/>
          <w:bCs w:val="0"/>
          <w:lang w:val="id-ID"/>
        </w:rPr>
        <w:t>, terutama</w:t>
      </w:r>
      <w:r w:rsidR="002E645D" w:rsidRPr="00EA4042">
        <w:rPr>
          <w:b w:val="0"/>
          <w:bCs w:val="0"/>
          <w:lang w:val="id-ID"/>
        </w:rPr>
        <w:t xml:space="preserve"> bagi penulis untuk </w:t>
      </w:r>
      <w:r w:rsidR="00364232" w:rsidRPr="00EA4042">
        <w:rPr>
          <w:b w:val="0"/>
          <w:bCs w:val="0"/>
          <w:lang w:val="id-ID"/>
        </w:rPr>
        <w:t>mengaplikasikan</w:t>
      </w:r>
      <w:r w:rsidR="002E645D" w:rsidRPr="00EA4042">
        <w:rPr>
          <w:b w:val="0"/>
          <w:bCs w:val="0"/>
          <w:lang w:val="id-ID"/>
        </w:rPr>
        <w:t xml:space="preserve"> </w:t>
      </w:r>
      <w:r w:rsidR="0093136F" w:rsidRPr="00EA4042">
        <w:rPr>
          <w:b w:val="0"/>
          <w:bCs w:val="0"/>
          <w:lang w:val="id-ID"/>
        </w:rPr>
        <w:t xml:space="preserve">berbagai </w:t>
      </w:r>
      <w:r w:rsidR="002E645D" w:rsidRPr="00EA4042">
        <w:rPr>
          <w:b w:val="0"/>
          <w:bCs w:val="0"/>
          <w:lang w:val="id-ID"/>
        </w:rPr>
        <w:t xml:space="preserve">ilmu pengetahuan yang </w:t>
      </w:r>
      <w:r w:rsidR="00214977" w:rsidRPr="00EA4042">
        <w:rPr>
          <w:b w:val="0"/>
          <w:bCs w:val="0"/>
          <w:lang w:val="id-ID"/>
        </w:rPr>
        <w:t xml:space="preserve">telah </w:t>
      </w:r>
      <w:r w:rsidR="00364232" w:rsidRPr="00EA4042">
        <w:rPr>
          <w:b w:val="0"/>
          <w:bCs w:val="0"/>
          <w:lang w:val="id-ID"/>
        </w:rPr>
        <w:t>didapat</w:t>
      </w:r>
      <w:r w:rsidR="002E645D" w:rsidRPr="00EA4042">
        <w:rPr>
          <w:b w:val="0"/>
          <w:bCs w:val="0"/>
          <w:lang w:val="id-ID"/>
        </w:rPr>
        <w:t xml:space="preserve"> selama </w:t>
      </w:r>
      <w:r w:rsidR="00364232" w:rsidRPr="00EA4042">
        <w:rPr>
          <w:b w:val="0"/>
          <w:bCs w:val="0"/>
          <w:lang w:val="id-ID"/>
        </w:rPr>
        <w:t>per</w:t>
      </w:r>
      <w:r w:rsidR="002E645D" w:rsidRPr="00EA4042">
        <w:rPr>
          <w:b w:val="0"/>
          <w:bCs w:val="0"/>
          <w:lang w:val="id-ID"/>
        </w:rPr>
        <w:t>kuliah</w:t>
      </w:r>
      <w:r w:rsidR="00364232" w:rsidRPr="00EA4042">
        <w:rPr>
          <w:b w:val="0"/>
          <w:bCs w:val="0"/>
          <w:lang w:val="id-ID"/>
        </w:rPr>
        <w:t>an</w:t>
      </w:r>
      <w:r w:rsidR="002E645D" w:rsidRPr="00EA4042">
        <w:rPr>
          <w:b w:val="0"/>
          <w:bCs w:val="0"/>
          <w:lang w:val="id-ID"/>
        </w:rPr>
        <w:t xml:space="preserve">, khususnya </w:t>
      </w:r>
      <w:r w:rsidR="00C15C42" w:rsidRPr="00EA4042">
        <w:rPr>
          <w:b w:val="0"/>
          <w:bCs w:val="0"/>
          <w:lang w:val="id-ID"/>
        </w:rPr>
        <w:t>terkait i</w:t>
      </w:r>
      <w:r w:rsidR="002E645D" w:rsidRPr="00EA4042">
        <w:rPr>
          <w:b w:val="0"/>
          <w:bCs w:val="0"/>
          <w:lang w:val="id-ID"/>
        </w:rPr>
        <w:t xml:space="preserve">lmu </w:t>
      </w:r>
      <w:r w:rsidR="00214977" w:rsidRPr="00EA4042">
        <w:rPr>
          <w:b w:val="0"/>
          <w:bCs w:val="0"/>
          <w:lang w:val="id-ID"/>
        </w:rPr>
        <w:t xml:space="preserve">pendidikan, serta </w:t>
      </w:r>
      <w:r w:rsidR="00C15C42" w:rsidRPr="00EA4042">
        <w:rPr>
          <w:b w:val="0"/>
          <w:bCs w:val="0"/>
          <w:lang w:val="id-ID"/>
        </w:rPr>
        <w:t>mampu</w:t>
      </w:r>
      <w:r w:rsidR="002E645D" w:rsidRPr="00EA4042">
        <w:rPr>
          <w:b w:val="0"/>
          <w:bCs w:val="0"/>
          <w:lang w:val="id-ID"/>
        </w:rPr>
        <w:t xml:space="preserve"> mengembangkan pola piki</w:t>
      </w:r>
      <w:r w:rsidR="00214977" w:rsidRPr="00EA4042">
        <w:rPr>
          <w:b w:val="0"/>
          <w:bCs w:val="0"/>
          <w:lang w:val="id-ID"/>
        </w:rPr>
        <w:t>rnya</w:t>
      </w:r>
      <w:r w:rsidR="002E645D" w:rsidRPr="00EA4042">
        <w:rPr>
          <w:b w:val="0"/>
          <w:bCs w:val="0"/>
          <w:lang w:val="id-ID"/>
        </w:rPr>
        <w:t xml:space="preserve">, </w:t>
      </w:r>
      <w:r w:rsidR="00214977" w:rsidRPr="00EA4042">
        <w:rPr>
          <w:b w:val="0"/>
          <w:bCs w:val="0"/>
          <w:lang w:val="id-ID"/>
        </w:rPr>
        <w:t xml:space="preserve">sehingga </w:t>
      </w:r>
      <w:r w:rsidR="002E645D" w:rsidRPr="00EA4042">
        <w:rPr>
          <w:b w:val="0"/>
          <w:bCs w:val="0"/>
          <w:lang w:val="id-ID"/>
        </w:rPr>
        <w:t xml:space="preserve">memberikan pengalaman </w:t>
      </w:r>
      <w:r w:rsidR="00214977" w:rsidRPr="00EA4042">
        <w:rPr>
          <w:b w:val="0"/>
          <w:bCs w:val="0"/>
          <w:lang w:val="id-ID"/>
        </w:rPr>
        <w:t xml:space="preserve">yang dapat dijadikan </w:t>
      </w:r>
      <w:r w:rsidR="002E645D" w:rsidRPr="00EA4042">
        <w:rPr>
          <w:b w:val="0"/>
          <w:bCs w:val="0"/>
          <w:lang w:val="id-ID"/>
        </w:rPr>
        <w:t xml:space="preserve">sebagai pedoman di masa mendatang sebagai seorang guru, serta </w:t>
      </w:r>
      <w:r w:rsidR="00214977" w:rsidRPr="00EA4042">
        <w:rPr>
          <w:b w:val="0"/>
          <w:bCs w:val="0"/>
          <w:lang w:val="id-ID"/>
        </w:rPr>
        <w:t xml:space="preserve">mampu </w:t>
      </w:r>
      <w:r w:rsidR="002E645D" w:rsidRPr="00EA4042">
        <w:rPr>
          <w:b w:val="0"/>
          <w:bCs w:val="0"/>
          <w:lang w:val="id-ID"/>
        </w:rPr>
        <w:t>menambah wawasan dan</w:t>
      </w:r>
      <w:r w:rsidR="00214977" w:rsidRPr="00EA4042">
        <w:rPr>
          <w:b w:val="0"/>
          <w:bCs w:val="0"/>
          <w:lang w:val="id-ID"/>
        </w:rPr>
        <w:t xml:space="preserve"> ilmu</w:t>
      </w:r>
      <w:r w:rsidR="002E645D" w:rsidRPr="00EA4042">
        <w:rPr>
          <w:b w:val="0"/>
          <w:bCs w:val="0"/>
          <w:lang w:val="id-ID"/>
        </w:rPr>
        <w:t xml:space="preserve"> pengetahuan </w:t>
      </w:r>
      <w:r w:rsidR="00214977" w:rsidRPr="00EA4042">
        <w:rPr>
          <w:b w:val="0"/>
          <w:bCs w:val="0"/>
          <w:lang w:val="id-ID"/>
        </w:rPr>
        <w:t xml:space="preserve">terkait </w:t>
      </w:r>
      <w:r w:rsidR="002E645D" w:rsidRPr="00EA4042">
        <w:rPr>
          <w:b w:val="0"/>
          <w:bCs w:val="0"/>
          <w:lang w:val="id-ID"/>
        </w:rPr>
        <w:t xml:space="preserve">berbagai macam karakter </w:t>
      </w:r>
      <w:r w:rsidR="00B41072" w:rsidRPr="00EA4042">
        <w:rPr>
          <w:b w:val="0"/>
          <w:bCs w:val="0"/>
          <w:lang w:val="id-ID"/>
        </w:rPr>
        <w:t>peserta didik</w:t>
      </w:r>
      <w:r w:rsidR="002E645D" w:rsidRPr="00EA4042">
        <w:rPr>
          <w:b w:val="0"/>
          <w:bCs w:val="0"/>
          <w:lang w:val="id-ID"/>
        </w:rPr>
        <w:t>.</w:t>
      </w:r>
    </w:p>
    <w:p w14:paraId="20EA0C3C" w14:textId="77777777" w:rsidR="00C04172" w:rsidRPr="00EA4042" w:rsidRDefault="00C04172" w:rsidP="00EB7007">
      <w:pPr>
        <w:pStyle w:val="Heading1"/>
        <w:spacing w:after="240"/>
        <w:contextualSpacing w:val="0"/>
        <w:jc w:val="both"/>
        <w:rPr>
          <w:lang w:val="id-ID"/>
        </w:rPr>
        <w:sectPr w:rsidR="00C04172" w:rsidRPr="00EA4042" w:rsidSect="00E155C0">
          <w:headerReference w:type="default" r:id="rId14"/>
          <w:footerReference w:type="default" r:id="rId15"/>
          <w:footerReference w:type="first" r:id="rId16"/>
          <w:pgSz w:w="11906" w:h="16838" w:code="9"/>
          <w:pgMar w:top="2268" w:right="1701" w:bottom="1701" w:left="2268" w:header="709" w:footer="709" w:gutter="0"/>
          <w:pgNumType w:start="1"/>
          <w:cols w:space="708"/>
          <w:titlePg/>
          <w:docGrid w:linePitch="360"/>
        </w:sectPr>
      </w:pPr>
    </w:p>
    <w:p w14:paraId="6866326C" w14:textId="4D3250FD" w:rsidR="00CF41EA" w:rsidRPr="00EA4042" w:rsidRDefault="002E645D" w:rsidP="00C04172">
      <w:pPr>
        <w:pStyle w:val="Heading1"/>
        <w:spacing w:after="240"/>
        <w:contextualSpacing w:val="0"/>
        <w:rPr>
          <w:lang w:val="id-ID"/>
        </w:rPr>
      </w:pPr>
      <w:bookmarkStart w:id="44" w:name="_Toc156674412"/>
      <w:r w:rsidRPr="00EA4042">
        <w:rPr>
          <w:lang w:val="id-ID"/>
        </w:rPr>
        <w:lastRenderedPageBreak/>
        <w:t>BAB II</w:t>
      </w:r>
      <w:r w:rsidR="00C04172" w:rsidRPr="00EA4042">
        <w:rPr>
          <w:lang w:val="id-ID"/>
        </w:rPr>
        <w:br/>
      </w:r>
      <w:r w:rsidRPr="00EA4042">
        <w:rPr>
          <w:lang w:val="id-ID"/>
        </w:rPr>
        <w:t>KAJIAN TEORI</w:t>
      </w:r>
      <w:bookmarkEnd w:id="44"/>
    </w:p>
    <w:p w14:paraId="375A668D" w14:textId="672514BC" w:rsidR="00B53770" w:rsidRPr="00EA4042" w:rsidRDefault="00E714A2" w:rsidP="00C01A90">
      <w:pPr>
        <w:pStyle w:val="Heading2"/>
        <w:numPr>
          <w:ilvl w:val="0"/>
          <w:numId w:val="26"/>
        </w:numPr>
        <w:ind w:left="426" w:hanging="426"/>
        <w:rPr>
          <w:lang w:val="id-ID"/>
        </w:rPr>
      </w:pPr>
      <w:bookmarkStart w:id="45" w:name="_Toc156674413"/>
      <w:r w:rsidRPr="00EA4042">
        <w:rPr>
          <w:lang w:val="id-ID"/>
        </w:rPr>
        <w:t>Landasan</w:t>
      </w:r>
      <w:r w:rsidR="002E645D" w:rsidRPr="00EA4042">
        <w:rPr>
          <w:lang w:val="id-ID"/>
        </w:rPr>
        <w:t xml:space="preserve"> Teori</w:t>
      </w:r>
      <w:bookmarkEnd w:id="45"/>
    </w:p>
    <w:p w14:paraId="30167F5B" w14:textId="6AA7D552" w:rsidR="00310F81" w:rsidRPr="00EA4042" w:rsidRDefault="004320BA" w:rsidP="00E25528">
      <w:pPr>
        <w:pStyle w:val="P1"/>
        <w:spacing w:after="240"/>
        <w:ind w:firstLine="709"/>
      </w:pPr>
      <w:r w:rsidRPr="00EA4042">
        <w:t xml:space="preserve">Teori yang berkaitan </w:t>
      </w:r>
      <w:r w:rsidR="00445251" w:rsidRPr="00EA4042">
        <w:t xml:space="preserve">dengan penelitian </w:t>
      </w:r>
      <w:r w:rsidRPr="00EA4042">
        <w:t xml:space="preserve">antara lain teori tentang </w:t>
      </w:r>
      <w:r w:rsidR="0018081D" w:rsidRPr="00EA4042">
        <w:t xml:space="preserve">modul ajar, IPA terpadu, </w:t>
      </w:r>
      <w:r w:rsidR="0018081D" w:rsidRPr="00EA4042">
        <w:rPr>
          <w:i/>
          <w:iCs/>
        </w:rPr>
        <w:t>scientific issues,</w:t>
      </w:r>
      <w:r w:rsidR="0018081D" w:rsidRPr="00EA4042">
        <w:t xml:space="preserve"> materi suhu, karakter abad-21 dan </w:t>
      </w:r>
      <w:r w:rsidR="0018081D" w:rsidRPr="00EA4042">
        <w:rPr>
          <w:i/>
          <w:iCs/>
        </w:rPr>
        <w:t>critical thinking</w:t>
      </w:r>
      <w:r w:rsidR="00FF6726" w:rsidRPr="00EA4042">
        <w:rPr>
          <w:i/>
          <w:iCs/>
        </w:rPr>
        <w:t xml:space="preserve">. </w:t>
      </w:r>
      <w:r w:rsidR="00FF6726" w:rsidRPr="00EA4042">
        <w:t>Berikut penjelasannya:</w:t>
      </w:r>
    </w:p>
    <w:p w14:paraId="04E88656" w14:textId="6E6B1FA7" w:rsidR="00CB5F40" w:rsidRPr="00EA4042" w:rsidRDefault="00CB5F40">
      <w:pPr>
        <w:pStyle w:val="Heading3"/>
        <w:numPr>
          <w:ilvl w:val="2"/>
          <w:numId w:val="27"/>
        </w:numPr>
        <w:ind w:left="709" w:hanging="709"/>
        <w:rPr>
          <w:b w:val="0"/>
          <w:bCs/>
          <w:lang w:val="id-ID"/>
        </w:rPr>
      </w:pPr>
      <w:bookmarkStart w:id="46" w:name="_Toc156674414"/>
      <w:r w:rsidRPr="00EA4042">
        <w:rPr>
          <w:lang w:val="id-ID"/>
        </w:rPr>
        <w:t>Modul Ajar</w:t>
      </w:r>
      <w:bookmarkEnd w:id="46"/>
      <w:r w:rsidRPr="00EA4042">
        <w:rPr>
          <w:lang w:val="id-ID"/>
        </w:rPr>
        <w:t xml:space="preserve"> </w:t>
      </w:r>
    </w:p>
    <w:p w14:paraId="4E920C5B" w14:textId="77777777" w:rsidR="00E25528" w:rsidRDefault="00CB2024" w:rsidP="00E25528">
      <w:pPr>
        <w:pStyle w:val="ListParagraph"/>
        <w:numPr>
          <w:ilvl w:val="0"/>
          <w:numId w:val="7"/>
        </w:numPr>
        <w:spacing w:after="0" w:line="480" w:lineRule="auto"/>
        <w:jc w:val="left"/>
        <w:rPr>
          <w:lang w:val="id-ID"/>
        </w:rPr>
      </w:pPr>
      <w:r w:rsidRPr="00EA4042">
        <w:rPr>
          <w:lang w:val="id-ID"/>
        </w:rPr>
        <w:t xml:space="preserve">Pengertian </w:t>
      </w:r>
      <w:r w:rsidR="001F7F2C" w:rsidRPr="00EA4042">
        <w:rPr>
          <w:lang w:val="id-ID"/>
        </w:rPr>
        <w:t xml:space="preserve">Modul Ajar </w:t>
      </w:r>
    </w:p>
    <w:p w14:paraId="574E19AB" w14:textId="77777777" w:rsidR="00E25528" w:rsidRDefault="00453EC8" w:rsidP="00E25528">
      <w:pPr>
        <w:spacing w:line="480" w:lineRule="auto"/>
        <w:ind w:left="1080" w:firstLine="720"/>
        <w:jc w:val="both"/>
        <w:rPr>
          <w:lang w:val="id-ID"/>
        </w:rPr>
      </w:pPr>
      <w:r w:rsidRPr="00E25528">
        <w:rPr>
          <w:lang w:val="id-ID"/>
        </w:rPr>
        <w:t xml:space="preserve">Modul ajar adalah salah satu perangkat pembelajaran </w:t>
      </w:r>
      <w:r w:rsidR="00073AED" w:rsidRPr="00E25528">
        <w:rPr>
          <w:lang w:val="id-ID"/>
        </w:rPr>
        <w:t>yang dibuat berdasarkan kurikulum yang berlaku, dengan tujuan untuk digunakan dalam kegiatan belajar-mengajar guna mencapai standar kompetensi yang telah ditetapkan</w:t>
      </w:r>
      <w:r w:rsidR="00293BEC" w:rsidRPr="00E25528">
        <w:rPr>
          <w:lang w:val="id-ID"/>
        </w:rPr>
        <w:t xml:space="preserve"> (</w:t>
      </w:r>
      <w:r w:rsidR="002C78A7" w:rsidRPr="00E25528">
        <w:rPr>
          <w:lang w:val="id-ID"/>
        </w:rPr>
        <w:fldChar w:fldCharType="begin" w:fldLock="1"/>
      </w:r>
      <w:r w:rsidR="00E831B5" w:rsidRPr="00E25528">
        <w:rPr>
          <w:lang w:val="id-ID"/>
        </w:rPr>
        <w:instrText>ADDIN CSL_CITATION {"citationItems":[{"id":"ITEM-1","itemData":{"author":[{"dropping-particle":"","family":"Salsabilla","given":"Irmaliya Izzah","non-dropping-particle":"","parse-names":false,"suffix":""},{"dropping-particle":"","family":"Jannah","given":"Erisya","non-dropping-particle":"","parse-names":false,"suffix":""},{"dropping-particle":"","family":"Juanda","given":"","non-dropping-particle":"","parse-names":false,"suffix":""}],"container-title":"Jurnal Literasi dan Pembelajaran Indonesia","id":"ITEM-1","issue":"1","issued":{"date-parts":[["2023"]]},"page":"33-41","title":"Analisis Modul Ajar Berbasis Kurikulum Merdeka","type":"article-journal","volume":"3"},"uris":["http://www.mendeley.com/documents/?uuid=b0e9a310-19be-4d8a-bda6-585eb95f3ad2"]}],"mendeley":{"formattedCitation":"(Salsabilla, Jannah, and Juanda 2023)","manualFormatting":"Salsabilla, Jannah, and Juanda 2023)","plainTextFormattedCitation":"(Salsabilla, Jannah, and Juanda 2023)","previouslyFormattedCitation":"(Salsabilla, Jannah, and Juanda 2023)"},"properties":{"noteIndex":0},"schema":"https://github.com/citation-style-language/schema/raw/master/csl-citation.json"}</w:instrText>
      </w:r>
      <w:r w:rsidR="002C78A7" w:rsidRPr="00E25528">
        <w:rPr>
          <w:lang w:val="id-ID"/>
        </w:rPr>
        <w:fldChar w:fldCharType="separate"/>
      </w:r>
      <w:r w:rsidR="002C78A7" w:rsidRPr="00E25528">
        <w:rPr>
          <w:lang w:val="id-ID"/>
        </w:rPr>
        <w:t>Salsabilla, Jannah, and Juanda 2023)</w:t>
      </w:r>
      <w:r w:rsidR="002C78A7" w:rsidRPr="00E25528">
        <w:rPr>
          <w:lang w:val="id-ID"/>
        </w:rPr>
        <w:fldChar w:fldCharType="end"/>
      </w:r>
      <w:r w:rsidR="00293BEC" w:rsidRPr="00E25528">
        <w:rPr>
          <w:lang w:val="id-ID"/>
        </w:rPr>
        <w:t xml:space="preserve">. </w:t>
      </w:r>
      <w:r w:rsidR="00073AED" w:rsidRPr="00E25528">
        <w:rPr>
          <w:lang w:val="id-ID"/>
        </w:rPr>
        <w:t xml:space="preserve">Secara esensial, modul pembelajaran adalah materi pembelajaran yang disusun secara komprehensif dan terstruktur, mengikuti prinsip-prinsip pembelajaran yang diajarkan oleh guru kepada </w:t>
      </w:r>
      <w:r w:rsidRPr="00E25528">
        <w:rPr>
          <w:lang w:val="id-ID"/>
        </w:rPr>
        <w:t xml:space="preserve">para peserta didiknya. Sistematis dalam hal ini mengacu pada penyusunan yang berurutan, dimulai dari kegiatan pembukaan, penyampaian materi, hingga kegiatan penutup, </w:t>
      </w:r>
      <w:r w:rsidR="00073AED" w:rsidRPr="00E25528">
        <w:rPr>
          <w:lang w:val="id-ID"/>
        </w:rPr>
        <w:t>sehingga dapat memfasilitasi peserta didik selama proses pembelajaran dan juga mempermudah guru dalam penyampaian materi pembelajaran</w:t>
      </w:r>
      <w:r w:rsidR="00293BEC" w:rsidRPr="00E25528">
        <w:rPr>
          <w:lang w:val="id-ID"/>
        </w:rPr>
        <w:t xml:space="preserve"> </w:t>
      </w:r>
      <w:r w:rsidR="00E831B5" w:rsidRPr="00E25528">
        <w:rPr>
          <w:lang w:val="id-ID"/>
        </w:rPr>
        <w:fldChar w:fldCharType="begin" w:fldLock="1"/>
      </w:r>
      <w:r w:rsidR="00D60DCA" w:rsidRPr="00E25528">
        <w:rPr>
          <w:lang w:val="id-ID"/>
        </w:rPr>
        <w:instrText>ADDIN CSL_CITATION {"citationItems":[{"id":"ITEM-1","itemData":{"abstract":"Tulisan ini bertujuan untuk membahas pengembangan modul ajar berbasis kurikulum merdeka belajar. Modul ajar merupakan badan kurikulum merdeka yang mana pengganti rencana pembelajaran. Modul ajar kurikulum merdeka merupakan pengganti dari RPP yang berformat dan bersifat variatif yang meliputi materi/ konten pembelajaran, metode pembelajaran, interpretasi, dan teknik mengevaluasi yang disusun secara sistematis dan memukau untuk mencapai indikator keberhasilan yang diharapkan. Guru mengembangkan modul ajar sebelum melakukan pembelajaran di dalam kelas. Salah satu fungsi modul ajar untuk mengurangi beban guru dalam menyajikan konten sehingga guru dapat memiliki banyak waktu untuk menjadi tutor dan membantu siswa pada proses pembelajaran.","author":[{"dropping-particle":"","family":"Maulida","given":"Utami","non-dropping-particle":"","parse-names":false,"suffix":""}],"container-title":"Tarbawi","id":"ITEM-1","issue":"2","issued":{"date-parts":[["2022"]]},"page":"130-138","title":"Pengembangan Modul Ajar Berbasis Kurikulum Merdeka","type":"article-journal","volume":"5"},"uris":["http://www.mendeley.com/documents/?uuid=734139dc-9906-43fe-94c7-6701d12ee4cf"]}],"mendeley":{"formattedCitation":"(Maulida 2022)","plainTextFormattedCitation":"(Maulida 2022)","previouslyFormattedCitation":"(Maulida 2022)"},"properties":{"noteIndex":0},"schema":"https://github.com/citation-style-language/schema/raw/master/csl-citation.json"}</w:instrText>
      </w:r>
      <w:r w:rsidR="00E831B5" w:rsidRPr="00E25528">
        <w:rPr>
          <w:lang w:val="id-ID"/>
        </w:rPr>
        <w:fldChar w:fldCharType="separate"/>
      </w:r>
      <w:r w:rsidR="00146B49" w:rsidRPr="00E25528">
        <w:rPr>
          <w:lang w:val="id-ID"/>
        </w:rPr>
        <w:t>(Maulida 2022)</w:t>
      </w:r>
      <w:r w:rsidR="00E831B5" w:rsidRPr="00E25528">
        <w:rPr>
          <w:lang w:val="id-ID"/>
        </w:rPr>
        <w:fldChar w:fldCharType="end"/>
      </w:r>
      <w:r w:rsidR="001F7F2C" w:rsidRPr="00E25528">
        <w:rPr>
          <w:lang w:val="id-ID"/>
        </w:rPr>
        <w:t xml:space="preserve">. </w:t>
      </w:r>
      <w:r w:rsidR="00293BEC" w:rsidRPr="00E25528">
        <w:rPr>
          <w:lang w:val="id-ID"/>
        </w:rPr>
        <w:t>M</w:t>
      </w:r>
      <w:r w:rsidR="00CF4D84" w:rsidRPr="00E25528">
        <w:rPr>
          <w:lang w:val="id-ID"/>
        </w:rPr>
        <w:t xml:space="preserve">odul ajar juga bersifat </w:t>
      </w:r>
      <w:r w:rsidR="001F7F2C" w:rsidRPr="00E25528">
        <w:rPr>
          <w:lang w:val="id-ID"/>
        </w:rPr>
        <w:t xml:space="preserve">spesifik, </w:t>
      </w:r>
      <w:r w:rsidR="00CF4D84" w:rsidRPr="00E25528">
        <w:rPr>
          <w:lang w:val="id-ID"/>
        </w:rPr>
        <w:t>maksudnya</w:t>
      </w:r>
      <w:r w:rsidR="001F7F2C" w:rsidRPr="00E25528">
        <w:rPr>
          <w:lang w:val="id-ID"/>
        </w:rPr>
        <w:t xml:space="preserve"> ditujukan </w:t>
      </w:r>
      <w:r w:rsidR="00CF4D84" w:rsidRPr="00E25528">
        <w:rPr>
          <w:lang w:val="id-ID"/>
        </w:rPr>
        <w:t xml:space="preserve">bagi </w:t>
      </w:r>
      <w:r w:rsidR="001F7F2C" w:rsidRPr="00E25528">
        <w:rPr>
          <w:lang w:val="id-ID"/>
        </w:rPr>
        <w:t xml:space="preserve">sasaran tertentu </w:t>
      </w:r>
      <w:r w:rsidR="00CF4D84" w:rsidRPr="00E25528">
        <w:rPr>
          <w:lang w:val="id-ID"/>
        </w:rPr>
        <w:t>saat</w:t>
      </w:r>
      <w:r w:rsidR="001F7F2C" w:rsidRPr="00E25528">
        <w:rPr>
          <w:lang w:val="id-ID"/>
        </w:rPr>
        <w:t xml:space="preserve"> proses pembelajaran</w:t>
      </w:r>
      <w:r w:rsidR="00CF4D84" w:rsidRPr="00E25528">
        <w:rPr>
          <w:lang w:val="id-ID"/>
        </w:rPr>
        <w:t xml:space="preserve"> dilakukan,</w:t>
      </w:r>
      <w:r w:rsidR="001F7F2C" w:rsidRPr="00E25528">
        <w:rPr>
          <w:lang w:val="id-ID"/>
        </w:rPr>
        <w:t xml:space="preserve"> </w:t>
      </w:r>
      <w:r w:rsidR="001F7F2C" w:rsidRPr="00E25528">
        <w:rPr>
          <w:lang w:val="id-ID"/>
        </w:rPr>
        <w:lastRenderedPageBreak/>
        <w:t>sesuai dengan sasaranny</w:t>
      </w:r>
      <w:r w:rsidR="00CF4D84" w:rsidRPr="00E25528">
        <w:rPr>
          <w:lang w:val="id-ID"/>
        </w:rPr>
        <w:t xml:space="preserve">a, yang </w:t>
      </w:r>
      <w:r w:rsidR="001F7F2C" w:rsidRPr="00E25528">
        <w:rPr>
          <w:lang w:val="id-ID"/>
        </w:rPr>
        <w:t xml:space="preserve">didesain secara maksimal </w:t>
      </w:r>
      <w:r w:rsidR="00CF4D84" w:rsidRPr="00E25528">
        <w:rPr>
          <w:lang w:val="id-ID"/>
        </w:rPr>
        <w:t xml:space="preserve">dalam rangka mencapai </w:t>
      </w:r>
      <w:r w:rsidR="001F7F2C" w:rsidRPr="00E25528">
        <w:rPr>
          <w:lang w:val="id-ID"/>
        </w:rPr>
        <w:t>indikator keberhasilan</w:t>
      </w:r>
      <w:r w:rsidR="00CF4D84" w:rsidRPr="00E25528">
        <w:rPr>
          <w:lang w:val="id-ID"/>
        </w:rPr>
        <w:t xml:space="preserve"> yang ada</w:t>
      </w:r>
      <w:r w:rsidR="00293BEC" w:rsidRPr="00E25528">
        <w:rPr>
          <w:lang w:val="id-ID"/>
        </w:rPr>
        <w:t xml:space="preserve"> </w:t>
      </w:r>
      <w:r w:rsidR="00E831B5" w:rsidRPr="00E25528">
        <w:rPr>
          <w:lang w:val="id-ID"/>
        </w:rPr>
        <w:fldChar w:fldCharType="begin" w:fldLock="1"/>
      </w:r>
      <w:r w:rsidR="00D60DCA" w:rsidRPr="00E25528">
        <w:rPr>
          <w:lang w:val="id-ID"/>
        </w:rPr>
        <w:instrText>ADDIN CSL_CITATION {"citationItems":[{"id":"ITEM-1","itemData":{"abstract":"Tulisan ini bertujuan untuk membahas pengembangan modul ajar berbasis kurikulum merdeka belajar. Modul ajar merupakan badan kurikulum merdeka yang mana pengganti rencana pembelajaran. Modul ajar kurikulum merdeka merupakan pengganti dari RPP yang berformat dan bersifat variatif yang meliputi materi/ konten pembelajaran, metode pembelajaran, interpretasi, dan teknik mengevaluasi yang disusun secara sistematis dan memukau untuk mencapai indikator keberhasilan yang diharapkan. Guru mengembangkan modul ajar sebelum melakukan pembelajaran di dalam kelas. Salah satu fungsi modul ajar untuk mengurangi beban guru dalam menyajikan konten sehingga guru dapat memiliki banyak waktu untuk menjadi tutor dan membantu siswa pada proses pembelajaran.","author":[{"dropping-particle":"","family":"Maulida","given":"Utami","non-dropping-particle":"","parse-names":false,"suffix":""}],"container-title":"Tarbawi","id":"ITEM-1","issue":"2","issued":{"date-parts":[["2022"]]},"page":"130-138","title":"Pengembangan Modul Ajar Berbasis Kurikulum Merdeka","type":"article-journal","volume":"5"},"uris":["http://www.mendeley.com/documents/?uuid=734139dc-9906-43fe-94c7-6701d12ee4cf"]}],"mendeley":{"formattedCitation":"(Maulida 2022)","plainTextFormattedCitation":"(Maulida 2022)","previouslyFormattedCitation":"(Maulida 2022)"},"properties":{"noteIndex":0},"schema":"https://github.com/citation-style-language/schema/raw/master/csl-citation.json"}</w:instrText>
      </w:r>
      <w:r w:rsidR="00E831B5" w:rsidRPr="00E25528">
        <w:rPr>
          <w:lang w:val="id-ID"/>
        </w:rPr>
        <w:fldChar w:fldCharType="separate"/>
      </w:r>
      <w:r w:rsidR="00146B49" w:rsidRPr="00E25528">
        <w:rPr>
          <w:lang w:val="id-ID"/>
        </w:rPr>
        <w:t>(Maulida 2022)</w:t>
      </w:r>
      <w:r w:rsidR="00E831B5" w:rsidRPr="00E25528">
        <w:rPr>
          <w:lang w:val="id-ID"/>
        </w:rPr>
        <w:fldChar w:fldCharType="end"/>
      </w:r>
      <w:r w:rsidR="00293BEC" w:rsidRPr="00E25528">
        <w:rPr>
          <w:lang w:val="id-ID"/>
        </w:rPr>
        <w:t>.</w:t>
      </w:r>
    </w:p>
    <w:p w14:paraId="13180FF4" w14:textId="6041CC79" w:rsidR="008D45B6" w:rsidRPr="00E25528" w:rsidRDefault="008C1D1E" w:rsidP="00E25528">
      <w:pPr>
        <w:spacing w:line="480" w:lineRule="auto"/>
        <w:ind w:left="1080" w:firstLine="720"/>
        <w:jc w:val="both"/>
        <w:rPr>
          <w:lang w:val="id-ID"/>
        </w:rPr>
      </w:pPr>
      <w:r w:rsidRPr="00E25528">
        <w:rPr>
          <w:lang w:val="id-ID"/>
        </w:rPr>
        <w:t xml:space="preserve">Modul pembelajaran </w:t>
      </w:r>
      <w:r w:rsidR="00073AED" w:rsidRPr="00E25528">
        <w:rPr>
          <w:lang w:val="id-ID"/>
        </w:rPr>
        <w:t>merupakan suatu kebutuhan esensial bagi guru dan peserta didik dalam melaksanakan proses belajar-mengajar</w:t>
      </w:r>
      <w:r w:rsidRPr="00E25528">
        <w:rPr>
          <w:lang w:val="id-ID"/>
        </w:rPr>
        <w:t xml:space="preserve">. Kehadiran modul ajar menjadi krusial karena jika guru tidak memiliki modul ajar, bisa mengalami kesulitan dalam memberikan pengajaran yang efektif. </w:t>
      </w:r>
      <w:r w:rsidR="00073AED" w:rsidRPr="00E25528">
        <w:rPr>
          <w:lang w:val="id-ID"/>
        </w:rPr>
        <w:t xml:space="preserve">Prinsip ini juga berlaku untuk </w:t>
      </w:r>
      <w:r w:rsidRPr="00E25528">
        <w:rPr>
          <w:lang w:val="id-ID"/>
        </w:rPr>
        <w:t>peserta didik, dimana materi yang disajikan oleh guru perlu disusun secara sistematis agar sesuai dengan kurikulum yang berlaku</w:t>
      </w:r>
      <w:r w:rsidR="00D77A0B" w:rsidRPr="00E25528">
        <w:rPr>
          <w:color w:val="FF0000"/>
          <w:lang w:val="id-ID"/>
        </w:rPr>
        <w:t xml:space="preserve"> </w:t>
      </w:r>
      <w:r w:rsidR="00A039E2" w:rsidRPr="00E25528">
        <w:rPr>
          <w:lang w:val="id-ID"/>
        </w:rPr>
        <w:fldChar w:fldCharType="begin" w:fldLock="1"/>
      </w:r>
      <w:r w:rsidR="00B17993" w:rsidRPr="00E25528">
        <w:rPr>
          <w:lang w:val="id-ID"/>
        </w:rPr>
        <w:instrText>ADDIN CSL_CITATION {"citationItems":[{"id":"ITEM-1","itemData":{"abstract":"Bahan ajar adalah segala bentuk bahan yang digunakan untuk membantu guru/instruktor dalam melaksanakan kegiatan belajar mengajar di kelas. Bahan yang dimaksud bisa berupa bahan tertulis maupun bahan tidak tertulis. Dengan kata lain, Bahan ajar merupakan alat atau sarana pembelajaran yang berisi materi, metode, batasan-Batasan, dan cara mengevaluasi yang dirancang secara sistematis dan menarik untuk mencapai kompetensi yang diharapkan. Bahan ajar akan menggurangi beban guru dalam menyajikan materi (tatap muka), sehingga guru lebih banyak waktu untuk membimbing dan membantu peserta didik dalam proses pembelajaran. Bahan ajar berguna membantu pendidikdalam melaksanakan kegiatanpembelajaran.","author":[{"dropping-particle":"","family":"Nurdyansyah","given":"","non-dropping-particle":"","parse-names":false,"suffix":""},{"dropping-particle":"","family":"Mutala’liah","given":"Nahdliyah","non-dropping-particle":"","parse-names":false,"suffix":""}],"container-title":"Program Studi Pendidikan Guru Madrasa Ibtida’iyah Fakultas Agama Islam Universitas Muhammadiyah Sidoarjo","id":"ITEM-1","issue":"20","issued":{"date-parts":[["2015"]]},"page":"1-15","title":"Pengembangan Bahan Ajar Modul Ilmu Pengetahuan Alambagi Siswa Kelas IV Sekolah Dasar","type":"article-journal","volume":"41"},"uris":["http://www.mendeley.com/documents/?uuid=8b5e35cf-9870-4b46-be8e-bceb2259ab0e"]}],"mendeley":{"formattedCitation":"(Nurdyansyah and Mutala’liah 2015)","manualFormatting":"(Nurdyansyah 2018)","plainTextFormattedCitation":"(Nurdyansyah and Mutala’liah 2015)","previouslyFormattedCitation":"(Nurdyansyah and Mutala’liah 2015)"},"properties":{"noteIndex":0},"schema":"https://github.com/citation-style-language/schema/raw/master/csl-citation.json"}</w:instrText>
      </w:r>
      <w:r w:rsidR="00A039E2" w:rsidRPr="00E25528">
        <w:rPr>
          <w:lang w:val="id-ID"/>
        </w:rPr>
        <w:fldChar w:fldCharType="separate"/>
      </w:r>
      <w:r w:rsidR="00A039E2" w:rsidRPr="00E25528">
        <w:rPr>
          <w:lang w:val="id-ID"/>
        </w:rPr>
        <w:t>(Nurdyansyah 2018)</w:t>
      </w:r>
      <w:r w:rsidR="00A039E2" w:rsidRPr="00E25528">
        <w:rPr>
          <w:lang w:val="id-ID"/>
        </w:rPr>
        <w:fldChar w:fldCharType="end"/>
      </w:r>
      <w:r w:rsidR="00D77A0B" w:rsidRPr="00E25528">
        <w:rPr>
          <w:lang w:val="id-ID"/>
        </w:rPr>
        <w:t>.</w:t>
      </w:r>
      <w:r w:rsidR="001F7F2C" w:rsidRPr="00E25528">
        <w:rPr>
          <w:color w:val="FF0000"/>
          <w:lang w:val="id-ID"/>
        </w:rPr>
        <w:t xml:space="preserve"> </w:t>
      </w:r>
      <w:bookmarkStart w:id="47" w:name="_Hlk149643336"/>
      <w:r w:rsidR="00D77A0B" w:rsidRPr="00E25528">
        <w:rPr>
          <w:lang w:val="id-ID"/>
        </w:rPr>
        <w:t xml:space="preserve">Hal tersebut </w:t>
      </w:r>
      <w:bookmarkEnd w:id="47"/>
      <w:r w:rsidR="00EF61D9" w:rsidRPr="00E25528">
        <w:rPr>
          <w:lang w:val="id-ID"/>
        </w:rPr>
        <w:t xml:space="preserve">disebabkan karena modul ajar menjadi media yang sangat penting dalam meningkatkan mutu pembelajaran, memberikan efek positif bagi guru dan peserta didik, dan juga mendukung kelancaran jalannya proses pembelajaran </w:t>
      </w:r>
      <w:r w:rsidR="00B17993" w:rsidRPr="00E25528">
        <w:rPr>
          <w:lang w:val="id-ID"/>
        </w:rPr>
        <w:fldChar w:fldCharType="begin" w:fldLock="1"/>
      </w:r>
      <w:r w:rsidR="004537DC" w:rsidRPr="00E25528">
        <w:rPr>
          <w:lang w:val="id-ID"/>
        </w:rPr>
        <w:instrText>ADDIN CSL_CITATION {"citationItems":[{"id":"ITEM-1","itemData":{"abstract":"Sekolah  merupakan  tempat  bagi  siswa  dalam  menuntut  ilmu.  Sering  kita  temui dalam  kelas  terdapat siswa  yang  kurang  semangat  dalam  menuntut  ilmu  dan  kurang tanggap  terhadap  apa  yang  disampaikan  oleh  guru.  Siswa  terkadang  merasa  bosan dengan  model  pembelajaran  yang  berbasis  ceramah,  sehingga  sebagai  pendidik  perlu mengadakan evaluasi diri dan peningkatan kualitas pembelajaran di kelas. Dalam hal ini, peningkatan  kualitas  pembelajaran  di  kelas  bisa  dilakukan  dengan  berbagai  cara  dan guru  memiliki  peranan  yang  sangat  penting  dalam  peningkatan  minat  belajar  siswa dalam  kelas  sehingga  siswa  terasa nyaman  danilmu  yang  mereka  perolehakan  mudah mereka  terima.  Salah  satu  cara  guru  dalam  meningkatkan  minat  belajar  siswa  dalam kelas bisa dilakukan dengan penggunaan media pembelajaran yang menarik pada setiap materi  yang  akan  disampaikan. Mediapembelajaranmempunyaiperanpenting  untuk meningkatkan minat belajar siswa sekolah dasar, khususnya  di kelas rendah, karena  siswa kelas  rendah belummampuberpikirabstrak,sehinggamateriyang diajarkanolehguruperlu  divisualisasikandalambentuk   yanglebihnyata/kongkrit.Secarailmupsikologis  media  pembelajaransangatmembantuperkembanganpsikologisanakdalamhalbelajar.  Selain    itu,penggunaanmedia  dalamprosespembelajarandapatpulamemberikan  pengalaman bermaknabagi  parapesertadidik.  Dapat  disimpulkanbahwa penggunaanmediadalamprosespembelajarandapatberimplikasipada tigahal,antara lain padadiriguru, padadiri siswadan padaproses pembelajaran di ruang kelas.Dalam merancang  media  pembelajaran  ada  beberapa  langkah  yang  harus  diperhatikan, yakni: (1)mediaharusdirancangsesederhanamungkinsehinggajelasdanmudahdipahami olehsiswa;(2)mediahendaknyadirancang sesuaidenganpokokbahasanyangakan diajarkan;(3) media hendaknyadirancangtidakterlalurumitdantidakmembuat anak-anakmenjadibingung;(4)mediahendaknyadirancang  denganbahan-bahanyang sederhana  danmudah didapat,tetapitidakmengurangimaknadanfungsimediaitu sendiri;(5)mediadapatdirancang dalambentukmodel,gambar,baganberstruktur,dan lain-lain,tetapidenganbahanyang   murahdanmudahdidapatsehinggatidak menyulitkangurudalammerancang mediadimaksud.Kata kunci:Media pembelajaran, minat belajar siswa","author":[{"dropping-particle":"","family":"Supriyono","given":"","non-dropping-particle":"","parse-names":false,"suffix":""}],"container-title":"Pendidikan Dasar","id":"ITEM-1","issued":{"date-parts":[["2018"]]},"page":"43-48","title":"Pentingnya Media Pembelajaran Untuk Meningkatkan Minat Belajar Siswa","type":"article-journal","volume":"II"},"uris":["http://www.mendeley.com/documents/?uuid=ec9e63ce-68a9-45ca-adf1-3d51a7a08289"]}],"mendeley":{"formattedCitation":"(Supriyono 2018)","plainTextFormattedCitation":"(Supriyono 2018)","previouslyFormattedCitation":"(Supriyono 2018)"},"properties":{"noteIndex":0},"schema":"https://github.com/citation-style-language/schema/raw/master/csl-citation.json"}</w:instrText>
      </w:r>
      <w:r w:rsidR="00B17993" w:rsidRPr="00E25528">
        <w:rPr>
          <w:lang w:val="id-ID"/>
        </w:rPr>
        <w:fldChar w:fldCharType="separate"/>
      </w:r>
      <w:r w:rsidR="00B17993" w:rsidRPr="00E25528">
        <w:rPr>
          <w:lang w:val="id-ID"/>
        </w:rPr>
        <w:t>(Supriyono 2018)</w:t>
      </w:r>
      <w:r w:rsidR="00B17993" w:rsidRPr="00E25528">
        <w:rPr>
          <w:lang w:val="id-ID"/>
        </w:rPr>
        <w:fldChar w:fldCharType="end"/>
      </w:r>
      <w:r w:rsidR="00D77A0B" w:rsidRPr="00E25528">
        <w:rPr>
          <w:lang w:val="id-ID"/>
        </w:rPr>
        <w:t>.</w:t>
      </w:r>
    </w:p>
    <w:p w14:paraId="22B42F83" w14:textId="5ECC80CD" w:rsidR="001F7F2C" w:rsidRPr="00EA4042" w:rsidRDefault="001F7F2C" w:rsidP="00E25528">
      <w:pPr>
        <w:pStyle w:val="ListParagraph"/>
        <w:numPr>
          <w:ilvl w:val="0"/>
          <w:numId w:val="7"/>
        </w:numPr>
        <w:spacing w:after="0" w:line="480" w:lineRule="auto"/>
        <w:jc w:val="both"/>
        <w:rPr>
          <w:lang w:val="id-ID"/>
        </w:rPr>
      </w:pPr>
      <w:r w:rsidRPr="00EA4042">
        <w:rPr>
          <w:lang w:val="id-ID"/>
        </w:rPr>
        <w:t>Modul Ajar Kurikulum Merdeka</w:t>
      </w:r>
    </w:p>
    <w:p w14:paraId="6DE82B0C" w14:textId="77777777" w:rsidR="00E25528" w:rsidRDefault="00B14BAF" w:rsidP="00E25528">
      <w:pPr>
        <w:spacing w:line="480" w:lineRule="auto"/>
        <w:ind w:left="1080" w:firstLine="720"/>
        <w:jc w:val="both"/>
        <w:rPr>
          <w:lang w:val="id-ID"/>
        </w:rPr>
      </w:pPr>
      <w:r w:rsidRPr="00E25528">
        <w:rPr>
          <w:lang w:val="id-ID"/>
        </w:rPr>
        <w:t>M</w:t>
      </w:r>
      <w:r w:rsidR="0098655E" w:rsidRPr="00E25528">
        <w:rPr>
          <w:lang w:val="id-ID"/>
        </w:rPr>
        <w:t>enurut</w:t>
      </w:r>
      <w:r w:rsidRPr="00E25528">
        <w:rPr>
          <w:lang w:val="id-ID"/>
        </w:rPr>
        <w:t xml:space="preserve"> </w:t>
      </w:r>
      <w:r w:rsidR="004537DC" w:rsidRPr="00E25528">
        <w:rPr>
          <w:lang w:val="id-ID"/>
        </w:rPr>
        <w:fldChar w:fldCharType="begin" w:fldLock="1"/>
      </w:r>
      <w:r w:rsidR="004660BA" w:rsidRPr="00E25528">
        <w:rPr>
          <w:lang w:val="id-ID"/>
        </w:rPr>
        <w:instrText>ADDIN CSL_CITATION {"citationItems":[{"id":"ITEM-1","itemData":{"DOI":"10.31004/basicedu.v6i4.3431","ISSN":"2580-3735","abstract":"Kurikulum Merdeka sebagai kurikulum alternatif mengatasi kemunduran belajar selama masa pandemi yang memberikan kebebasan “Merdeka Belajar” pada pelaksana pembelajaran yaitu guru dan kepala sekolah dalam menyusun, melaksanakan proses pembelajaran dan mengembangkan kurikulum di sekolah memperhatikan pada kebutuhan dan potensi siswa. Penelitian ini dilakukan untuk memberi gambaran Kurikulum Merdeka sebagai wujud merdeka belajar di sekolah dasar mengenai profil pelajar Pancasila, struktur Kurikulum Merdeka di sekolah dasar, dan perangkat ajar yang digunakan. Penelitian dilakukan dengan menggunakan metode Library Research (studi kepustakaan) dan mengunjungi website yang menyajikan informasi berkaitan dengan Kurikulum Merdeka Belajar di sekolah dasar. Dalam persiapan implementasi Kurikulum Merdeka, guru perlu mempelajari lebih jauh mengenai Kurikulum Merdeka, mempertimbangkan projek sesuai fase siswa agar tercapai capaian pembelajaran yang bermakna, mendalam, dan menyenangkan serta pelajar Pancasila yang berkompeten.","author":[{"dropping-particle":"","family":"Rahmadayanti","given":"Dewi","non-dropping-particle":"","parse-names":false,"suffix":""},{"dropping-particle":"","family":"Hartoyo","given":"Agung","non-dropping-particle":"","parse-names":false,"suffix":""}],"container-title":"Jurnal Basicedu","id":"ITEM-1","issue":"4","issued":{"date-parts":[["2022"]]},"page":"7174-7187","title":"Potret Kurikulum Merdeka, Wujud Merdeka Belajar di Sekolah Dasar","type":"article-journal","volume":"6"},"uris":["http://www.mendeley.com/documents/?uuid=8fddc3ee-c3b0-4f19-a7c5-67effdab74ee"]}],"mendeley":{"formattedCitation":"(Rahmadayanti and Hartoyo 2022)","plainTextFormattedCitation":"(Rahmadayanti and Hartoyo 2022)","previouslyFormattedCitation":"(Rahmadayanti and Hartoyo 2022)"},"properties":{"noteIndex":0},"schema":"https://github.com/citation-style-language/schema/raw/master/csl-citation.json"}</w:instrText>
      </w:r>
      <w:r w:rsidR="004537DC" w:rsidRPr="00E25528">
        <w:rPr>
          <w:lang w:val="id-ID"/>
        </w:rPr>
        <w:fldChar w:fldCharType="separate"/>
      </w:r>
      <w:r w:rsidR="004537DC" w:rsidRPr="00E25528">
        <w:rPr>
          <w:lang w:val="id-ID"/>
        </w:rPr>
        <w:t xml:space="preserve">Rahmadayanti </w:t>
      </w:r>
      <w:r w:rsidRPr="00E25528">
        <w:rPr>
          <w:lang w:val="id-ID"/>
        </w:rPr>
        <w:t>dan</w:t>
      </w:r>
      <w:r w:rsidR="004537DC" w:rsidRPr="00E25528">
        <w:rPr>
          <w:lang w:val="id-ID"/>
        </w:rPr>
        <w:t xml:space="preserve"> Hartoyo </w:t>
      </w:r>
      <w:r w:rsidRPr="00E25528">
        <w:rPr>
          <w:lang w:val="id-ID"/>
        </w:rPr>
        <w:t>(</w:t>
      </w:r>
      <w:r w:rsidR="004537DC" w:rsidRPr="00E25528">
        <w:rPr>
          <w:lang w:val="id-ID"/>
        </w:rPr>
        <w:t>2022)</w:t>
      </w:r>
      <w:r w:rsidR="004537DC" w:rsidRPr="00E25528">
        <w:rPr>
          <w:lang w:val="id-ID"/>
        </w:rPr>
        <w:fldChar w:fldCharType="end"/>
      </w:r>
      <w:r w:rsidRPr="00E25528">
        <w:rPr>
          <w:lang w:val="id-ID"/>
        </w:rPr>
        <w:t xml:space="preserve">, </w:t>
      </w:r>
      <w:bookmarkStart w:id="48" w:name="_Hlk149644371"/>
      <w:r w:rsidRPr="00E25528">
        <w:rPr>
          <w:lang w:val="id-ID"/>
        </w:rPr>
        <w:t>seiring dengan perubahan kurikulum di sebagian besar sekolah di Indonesia menuju kurikulum merdeka</w:t>
      </w:r>
      <w:bookmarkEnd w:id="48"/>
      <w:r w:rsidRPr="00E25528">
        <w:rPr>
          <w:lang w:val="id-ID"/>
        </w:rPr>
        <w:t>,</w:t>
      </w:r>
      <w:r w:rsidR="001F7F2C" w:rsidRPr="00E25528">
        <w:rPr>
          <w:lang w:val="id-ID"/>
        </w:rPr>
        <w:t xml:space="preserve"> </w:t>
      </w:r>
      <w:bookmarkStart w:id="49" w:name="_Hlk149644456"/>
      <w:r w:rsidRPr="00E25528">
        <w:rPr>
          <w:lang w:val="id-ID"/>
        </w:rPr>
        <w:t xml:space="preserve">modul ajar menjadi salah satu perangkat pembelajaran yang esensial dalam </w:t>
      </w:r>
      <w:r w:rsidR="004D255E" w:rsidRPr="00E25528">
        <w:rPr>
          <w:lang w:val="id-ID"/>
        </w:rPr>
        <w:t>melaksanakan</w:t>
      </w:r>
      <w:r w:rsidRPr="00E25528">
        <w:rPr>
          <w:lang w:val="id-ID"/>
        </w:rPr>
        <w:t xml:space="preserve"> kegiatan </w:t>
      </w:r>
      <w:bookmarkEnd w:id="49"/>
      <w:r w:rsidR="004D255E" w:rsidRPr="00E25528">
        <w:rPr>
          <w:lang w:val="id-ID"/>
        </w:rPr>
        <w:t>belajar-mengajar di sekolah</w:t>
      </w:r>
      <w:r w:rsidRPr="00E25528">
        <w:rPr>
          <w:lang w:val="id-ID"/>
        </w:rPr>
        <w:t xml:space="preserve"> </w:t>
      </w:r>
      <w:r w:rsidR="004660BA" w:rsidRPr="00E25528">
        <w:rPr>
          <w:lang w:val="id-ID"/>
        </w:rPr>
        <w:fldChar w:fldCharType="begin" w:fldLock="1"/>
      </w:r>
      <w:r w:rsidR="003C3211" w:rsidRPr="00E25528">
        <w:rPr>
          <w:lang w:val="id-ID"/>
        </w:rPr>
        <w:instrText>ADDIN CSL_CITATION {"citationItems":[{"id":"ITEM-1","itemData":{"DOI":"10.58812/spp.v1i02.110","ISSN":"2986-5875","abstract":"Kajian ini bertujuan untuk mengumpulkan informasi mengenai langkah-langkah pengembangan kurikulum berdasarkan Kerangka Kualifikasi Nasional Indonesia (KKNI) dan Kurikulum Merdeka. Selain itu, kajian ini juga melihat bagaimana kesamaan dan kecocokan dari kedua langkah pengembangan ini dengan prinsip pada Teknologi Pendidikan serta implementasi Kurikulum Merdeka pada pembelajaran abad 21 saat ini. Metodologi yang digunakan dalam penelitian ini adalah deskriptif kualitatif yang akan menjabarkan data dalam pernyataan deskriptif. Data didapatkan melalui kajian pustaka dari beberapa penelitian terdahulu dan kebijakan pemerintah. Hasil dari penelitian ini menunjukkan diperlukan adanya langkah-langkah untuk mempercepat perkembangan kurikulum merdeka yang diimplementasikan dalam satuan pendidikan dimana guru mampu memerankan diri sebagai pemimpin pembelajaran yang mampu memanfaatkan Platform Merdeka Mengajar dan mengutamakan pembelajaran berbasis proyek. Berdasarkan kajian pustaka dan hasil penelitian tersebut dapat disimpulkan bahwa ada kesinambungan antara kurikulum KKNI dan Kurikulum Merdeka serta terdapat kesamaan dan kecocokan sesuai dengan prinsip pada Teknologi pendidikan. Sehingga pada implementasi Kurikulum Merdeka, semua ini pada dasarnya adalah berorientasi pada peningkatan kompetensi peserta didik beserta segala sistem pendukung yang mengarah demi terwujudnya kualitas lulusan yang berkualitas.","author":[{"dropping-particle":"","family":"Cholilah","given":"Mulik","non-dropping-particle":"","parse-names":false,"suffix":""},{"dropping-particle":"","family":"Tatuwo","given":"Anggi Gratia Putri","non-dropping-particle":"","parse-names":false,"suffix":""},{"dropping-particle":"","family":"Komariah","given":"","non-dropping-particle":"","parse-names":false,"suffix":""},{"dropping-particle":"","family":"Rosdiana","given":"Shinta Prima","non-dropping-particle":"","parse-names":false,"suffix":""}],"container-title":"Sanskara Pendidikan dan Pengajaran","id":"ITEM-1","issue":"02","issued":{"date-parts":[["2023"]]},"page":"56-67","title":"Pengembangan Kurikulum Merdeka Dalam Satuan Pendidikan Serta Implementasi Kurikulum Merdeka Pada Pembelajaran Abad 21","type":"article-journal","volume":"1"},"uris":["http://www.mendeley.com/documents/?uuid=11e0e23a-f5dc-4621-9ee0-db9b1446bf86"]}],"mendeley":{"formattedCitation":"(Cholilah et al. 2023)","plainTextFormattedCitation":"(Cholilah et al. 2023)","previouslyFormattedCitation":"(Cholilah et al. 2023)"},"properties":{"noteIndex":0},"schema":"https://github.com/citation-style-language/schema/raw/master/csl-citation.json"}</w:instrText>
      </w:r>
      <w:r w:rsidR="004660BA" w:rsidRPr="00E25528">
        <w:rPr>
          <w:lang w:val="id-ID"/>
        </w:rPr>
        <w:fldChar w:fldCharType="separate"/>
      </w:r>
      <w:r w:rsidR="004660BA" w:rsidRPr="00E25528">
        <w:rPr>
          <w:lang w:val="id-ID"/>
        </w:rPr>
        <w:t>(Cholilah et al. 2023)</w:t>
      </w:r>
      <w:r w:rsidR="004660BA" w:rsidRPr="00E25528">
        <w:rPr>
          <w:lang w:val="id-ID"/>
        </w:rPr>
        <w:fldChar w:fldCharType="end"/>
      </w:r>
      <w:r w:rsidR="001F7F2C" w:rsidRPr="00E25528">
        <w:rPr>
          <w:lang w:val="id-ID"/>
        </w:rPr>
        <w:t xml:space="preserve">. </w:t>
      </w:r>
      <w:bookmarkStart w:id="50" w:name="_Hlk149645322"/>
      <w:r w:rsidRPr="00E25528">
        <w:rPr>
          <w:lang w:val="id-ID"/>
        </w:rPr>
        <w:t>Modul ajar, yang pada Kurikulum 2013 dikenal sebagai RPP, memiliki beberapa perbedaan terutama dalam kontennya</w:t>
      </w:r>
      <w:bookmarkEnd w:id="50"/>
      <w:r w:rsidRPr="00E25528">
        <w:rPr>
          <w:lang w:val="id-ID"/>
        </w:rPr>
        <w:t xml:space="preserve"> </w:t>
      </w:r>
      <w:r w:rsidR="003C3211" w:rsidRPr="00E25528">
        <w:rPr>
          <w:lang w:val="id-ID"/>
        </w:rPr>
        <w:fldChar w:fldCharType="begin" w:fldLock="1"/>
      </w:r>
      <w:r w:rsidR="00A026BF" w:rsidRPr="00E25528">
        <w:rPr>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ASRUROH","given":"IMAS","non-dropping-particle":"","parse-names":false,"suffix":""}],"container-title":"Doctoral dissertation, S1-PENDIDIKAN AGAMA ISLAM IAIN SYEKH NURJATI CIREBON","id":"ITEM-1","issued":{"date-parts":[["2023"]]},"page":"1-23","title":"PERBANDINGAN EFEKTIVITAS KURIKULUM 2013 DAN KURIKULUM MERDEKA PADA MATA PELAJARAN PENDIDIKAN AGAMA ISLAM","type":"article-journal"},"uris":["http://www.mendeley.com/documents/?uuid=df837037-2bed-4165-8e57-7c0d6cb472c3"]}],"mendeley":{"formattedCitation":"(MASRUROH 2023)","manualFormatting":"(Masruroh, I. 2023)","plainTextFormattedCitation":"(MASRUROH 2023)","previouslyFormattedCitation":"(MASRUROH 2023)"},"properties":{"noteIndex":0},"schema":"https://github.com/citation-style-language/schema/raw/master/csl-citation.json"}</w:instrText>
      </w:r>
      <w:r w:rsidR="003C3211" w:rsidRPr="00E25528">
        <w:rPr>
          <w:lang w:val="id-ID"/>
        </w:rPr>
        <w:fldChar w:fldCharType="separate"/>
      </w:r>
      <w:r w:rsidR="003C3211" w:rsidRPr="00E25528">
        <w:rPr>
          <w:lang w:val="id-ID"/>
        </w:rPr>
        <w:t>(Masruroh, I. 2023)</w:t>
      </w:r>
      <w:r w:rsidR="003C3211" w:rsidRPr="00E25528">
        <w:rPr>
          <w:lang w:val="id-ID"/>
        </w:rPr>
        <w:fldChar w:fldCharType="end"/>
      </w:r>
      <w:r w:rsidR="001F7F2C" w:rsidRPr="00E25528">
        <w:rPr>
          <w:lang w:val="id-ID"/>
        </w:rPr>
        <w:t xml:space="preserve">. </w:t>
      </w:r>
      <w:bookmarkStart w:id="51" w:name="_Hlk149645477"/>
      <w:r w:rsidRPr="00E25528">
        <w:rPr>
          <w:lang w:val="id-ID"/>
        </w:rPr>
        <w:t xml:space="preserve">Poin-poin yang diatur oleh beberapa sekolah dalam Kerangka Operasional Satuan Pendidikan </w:t>
      </w:r>
      <w:r w:rsidRPr="00E25528">
        <w:rPr>
          <w:lang w:val="id-ID"/>
        </w:rPr>
        <w:lastRenderedPageBreak/>
        <w:t>(KOSP), termasuk Tujuan Pembelajaran (TP) dan Alur Tujuan Pembelajaran (ATP</w:t>
      </w:r>
      <w:r w:rsidR="001F7F2C" w:rsidRPr="00E25528">
        <w:rPr>
          <w:lang w:val="id-ID"/>
        </w:rPr>
        <w:t>)</w:t>
      </w:r>
      <w:r w:rsidR="002F7701" w:rsidRPr="00E25528">
        <w:rPr>
          <w:lang w:val="id-ID"/>
        </w:rPr>
        <w:t xml:space="preserve"> (Farhana, I. 2023). </w:t>
      </w:r>
      <w:bookmarkEnd w:id="51"/>
    </w:p>
    <w:p w14:paraId="3DABCCB1" w14:textId="77777777" w:rsidR="00E25528" w:rsidRDefault="00B14BAF" w:rsidP="00E25528">
      <w:pPr>
        <w:spacing w:line="480" w:lineRule="auto"/>
        <w:ind w:left="1080" w:firstLine="720"/>
        <w:jc w:val="both"/>
        <w:rPr>
          <w:lang w:val="id-ID"/>
        </w:rPr>
      </w:pPr>
      <w:r w:rsidRPr="00E25528">
        <w:rPr>
          <w:lang w:val="id-ID"/>
        </w:rPr>
        <w:t xml:space="preserve">Tujuan </w:t>
      </w:r>
      <w:r w:rsidR="004D255E" w:rsidRPr="00E25528">
        <w:rPr>
          <w:lang w:val="id-ID"/>
        </w:rPr>
        <w:t>dibuatnya</w:t>
      </w:r>
      <w:r w:rsidRPr="00E25528">
        <w:rPr>
          <w:lang w:val="id-ID"/>
        </w:rPr>
        <w:t xml:space="preserve"> modul ajar antara lain adalah </w:t>
      </w:r>
      <w:r w:rsidR="004D255E" w:rsidRPr="00E25528">
        <w:rPr>
          <w:lang w:val="id-ID"/>
        </w:rPr>
        <w:t xml:space="preserve">dalam rangka </w:t>
      </w:r>
      <w:r w:rsidR="003A7366" w:rsidRPr="00E25528">
        <w:rPr>
          <w:lang w:val="id-ID"/>
        </w:rPr>
        <w:t>melengkapi</w:t>
      </w:r>
      <w:r w:rsidRPr="00E25528">
        <w:rPr>
          <w:lang w:val="id-ID"/>
        </w:rPr>
        <w:t xml:space="preserve"> perangkat pembelajaran guru, serta memberikan panduan dalam pelaksanaan kegiatan pembelajaran </w:t>
      </w:r>
      <w:r w:rsidR="00A026BF" w:rsidRPr="00E25528">
        <w:rPr>
          <w:lang w:val="id-ID"/>
        </w:rPr>
        <w:fldChar w:fldCharType="begin" w:fldLock="1"/>
      </w:r>
      <w:r w:rsidR="00A13871" w:rsidRPr="00E25528">
        <w:rPr>
          <w:lang w:val="id-ID"/>
        </w:rPr>
        <w:instrText>ADDIN CSL_CITATION {"citationItems":[{"id":"ITEM-1","itemData":{"DOI":"10.23887/jppp.v6i3.55749","ISSN":"1979-7109","abstract":"Kurikulum memiliki peranan penting berbentuk perangkat pembelajaran yang berisi tentang perencanaan kegiatan pembelajaran dalam bentuk suatu proses pemerolehan pengetahuan dan pengalaman yang didapatkan melalui rangkaian kegiatan pembelajaran. Penelitian ini bertujuan untuk menganalisis kurikulum merdeka lebih lanjut dengan memfokuskan perencanaan implementasi kurikuum merdeka dan perencanaan pembelajaran pada kurikulum merdeka di jenjang sekolah dasar. Jenis penelitian ini merupakan penelitian kualitatif dengan pendekatan fenomenologi. Desain kualitatif diimplementasikan dan dilakukan pada kepala sekolah dan guru kelas 1 dan guru kelas 4. Teknik pengumpulan data menggunakan wawancara dan analisis dokumen. Teknik analisis data yang digunakan yaitu model interactive  model yang mana unsur-unsurnya meliputi reduksi data, penyajian data, dan penarikan kesimpulan data. Hasil penelitian menunjukkan bahwa dalam penerapan kurikulum merdeka membutuhkan kesiapan kepala sekolah dan guru untuk mempelajari hal baru. Pada proses perencanaan, guru masih mengandalkan modul ajar yang disediakan oleh pusat. Terdapat hal baru yang harus diperhatikan di dalam kurikulum merdeka dengan adanya project penguatan profil pelajar Pancasila. Implikasi penelitian ini diharapkan guru dapat menggunakan model pembelajaran abad ke 21 dalam penerapan kurikulum merdeka belajar di sekolah.","author":[{"dropping-particle":"","family":"Ardianti","given":"Yekti","non-dropping-particle":"","parse-names":false,"suffix":""},{"dropping-particle":"","family":"Amalia","given":"Nur","non-dropping-particle":"","parse-names":false,"suffix":""}],"container-title":"Jurnal Penelitian dan Pengembangan Pendidikan","id":"ITEM-1","issue":"3","issued":{"date-parts":[["2022"]]},"page":"399-407","title":"Kurikulum Merdeka: Pemaknaan Merdeka dalam Perencanaan Pembelajaran di Sekolah Dasar","type":"article-journal","volume":"6"},"uris":["http://www.mendeley.com/documents/?uuid=2f1d30cb-3a22-47f3-a0d2-e83971b9b513"]}],"mendeley":{"formattedCitation":"(Ardianti and Amalia 2022)","plainTextFormattedCitation":"(Ardianti and Amalia 2022)","previouslyFormattedCitation":"(Ardianti and Amalia 2022)"},"properties":{"noteIndex":0},"schema":"https://github.com/citation-style-language/schema/raw/master/csl-citation.json"}</w:instrText>
      </w:r>
      <w:r w:rsidR="00A026BF" w:rsidRPr="00E25528">
        <w:rPr>
          <w:lang w:val="id-ID"/>
        </w:rPr>
        <w:fldChar w:fldCharType="separate"/>
      </w:r>
      <w:r w:rsidR="00A026BF" w:rsidRPr="00E25528">
        <w:rPr>
          <w:lang w:val="id-ID"/>
        </w:rPr>
        <w:t>(Ardianti and Amalia 2022)</w:t>
      </w:r>
      <w:r w:rsidR="00A026BF" w:rsidRPr="00E25528">
        <w:rPr>
          <w:lang w:val="id-ID"/>
        </w:rPr>
        <w:fldChar w:fldCharType="end"/>
      </w:r>
      <w:r w:rsidR="001F7F2C" w:rsidRPr="00E25528">
        <w:rPr>
          <w:lang w:val="id-ID"/>
        </w:rPr>
        <w:t>.</w:t>
      </w:r>
      <w:r w:rsidRPr="00E25528">
        <w:rPr>
          <w:lang w:val="id-ID"/>
        </w:rPr>
        <w:t xml:space="preserve"> </w:t>
      </w:r>
      <w:r w:rsidR="003A7366" w:rsidRPr="00E25528">
        <w:rPr>
          <w:lang w:val="id-ID"/>
        </w:rPr>
        <w:t>Pada</w:t>
      </w:r>
      <w:r w:rsidRPr="00E25528">
        <w:rPr>
          <w:lang w:val="id-ID"/>
        </w:rPr>
        <w:t xml:space="preserve"> konteks Kurikulum Merdeka, </w:t>
      </w:r>
      <w:r w:rsidR="003A7366" w:rsidRPr="00E25528">
        <w:rPr>
          <w:lang w:val="id-ID"/>
        </w:rPr>
        <w:t>pendidik diberikan</w:t>
      </w:r>
      <w:r w:rsidRPr="00E25528">
        <w:rPr>
          <w:lang w:val="id-ID"/>
        </w:rPr>
        <w:t xml:space="preserve"> kebebasan </w:t>
      </w:r>
      <w:r w:rsidR="003A7366" w:rsidRPr="00E25528">
        <w:rPr>
          <w:lang w:val="id-ID"/>
        </w:rPr>
        <w:t>dalam</w:t>
      </w:r>
      <w:r w:rsidRPr="00E25528">
        <w:rPr>
          <w:lang w:val="id-ID"/>
        </w:rPr>
        <w:t xml:space="preserve"> memodifikasi atau memilih modul ajar </w:t>
      </w:r>
      <w:r w:rsidR="002F1395" w:rsidRPr="00E25528">
        <w:rPr>
          <w:lang w:val="id-ID"/>
        </w:rPr>
        <w:t xml:space="preserve">yang telah dipersiapkan oleh pemerintah dapat diubah agar sesuai dengan kepribadian peserta didik, atau guru dapat membuat modul ajar sendiri yang sesuai dengan materi dan karakteristik </w:t>
      </w:r>
      <w:r w:rsidR="00CE4C28" w:rsidRPr="00E25528">
        <w:rPr>
          <w:lang w:val="id-ID"/>
        </w:rPr>
        <w:t>peserta didik</w:t>
      </w:r>
      <w:r w:rsidR="002F1395" w:rsidRPr="00E25528">
        <w:rPr>
          <w:lang w:val="id-ID"/>
        </w:rPr>
        <w:t xml:space="preserve"> di sekolah </w:t>
      </w:r>
      <w:r w:rsidR="00A13871" w:rsidRPr="00E25528">
        <w:rPr>
          <w:lang w:val="id-ID"/>
        </w:rPr>
        <w:fldChar w:fldCharType="begin" w:fldLock="1"/>
      </w:r>
      <w:r w:rsidR="00D60DCA" w:rsidRPr="00E25528">
        <w:rPr>
          <w:lang w:val="id-ID"/>
        </w:rPr>
        <w:instrText>ADDIN CSL_CITATION {"citationItems":[{"id":"ITEM-1","itemData":{"abstract":"Tulisan ini bertujuan untuk membahas pengembangan modul ajar berbasis kurikulum merdeka belajar. Modul ajar merupakan badan kurikulum merdeka yang mana pengganti rencana pembelajaran. Modul ajar kurikulum merdeka merupakan pengganti dari RPP yang berformat dan bersifat variatif yang meliputi materi/ konten pembelajaran, metode pembelajaran, interpretasi, dan teknik mengevaluasi yang disusun secara sistematis dan memukau untuk mencapai indikator keberhasilan yang diharapkan. Guru mengembangkan modul ajar sebelum melakukan pembelajaran di dalam kelas. Salah satu fungsi modul ajar untuk mengurangi beban guru dalam menyajikan konten sehingga guru dapat memiliki banyak waktu untuk menjadi tutor dan membantu siswa pada proses pembelajaran.","author":[{"dropping-particle":"","family":"Maulida","given":"Utami","non-dropping-particle":"","parse-names":false,"suffix":""}],"container-title":"Tarbawi","id":"ITEM-1","issue":"2","issued":{"date-parts":[["2022"]]},"page":"130-138","title":"Pengembangan Modul Ajar Berbasis Kurikulum Merdeka","type":"article-journal","volume":"5"},"uris":["http://www.mendeley.com/documents/?uuid=734139dc-9906-43fe-94c7-6701d12ee4cf"]}],"mendeley":{"formattedCitation":"(Maulida 2022)","manualFormatting":"(Maulida, U. 2022)","plainTextFormattedCitation":"(Maulida 2022)","previouslyFormattedCitation":"(Maulida 2022)"},"properties":{"noteIndex":0},"schema":"https://github.com/citation-style-language/schema/raw/master/csl-citation.json"}</w:instrText>
      </w:r>
      <w:r w:rsidR="00A13871" w:rsidRPr="00E25528">
        <w:rPr>
          <w:lang w:val="id-ID"/>
        </w:rPr>
        <w:fldChar w:fldCharType="separate"/>
      </w:r>
      <w:r w:rsidR="00A13871" w:rsidRPr="00E25528">
        <w:rPr>
          <w:lang w:val="id-ID"/>
        </w:rPr>
        <w:t>(Maulida, U. 2022)</w:t>
      </w:r>
      <w:r w:rsidR="00A13871" w:rsidRPr="00E25528">
        <w:rPr>
          <w:lang w:val="id-ID"/>
        </w:rPr>
        <w:fldChar w:fldCharType="end"/>
      </w:r>
      <w:r w:rsidR="002F7701" w:rsidRPr="00E25528">
        <w:rPr>
          <w:lang w:val="id-ID"/>
        </w:rPr>
        <w:t>.</w:t>
      </w:r>
      <w:bookmarkStart w:id="52" w:name="_Hlk149646071"/>
    </w:p>
    <w:p w14:paraId="31509FCB" w14:textId="4DCC9CE5" w:rsidR="00B301EB" w:rsidRPr="00E25528" w:rsidRDefault="002B11C3" w:rsidP="00E25528">
      <w:pPr>
        <w:spacing w:line="480" w:lineRule="auto"/>
        <w:ind w:left="1080" w:firstLine="720"/>
        <w:jc w:val="both"/>
        <w:rPr>
          <w:lang w:val="id-ID"/>
        </w:rPr>
      </w:pPr>
      <w:r w:rsidRPr="00E25528">
        <w:rPr>
          <w:lang w:val="id-ID"/>
        </w:rPr>
        <w:t xml:space="preserve">Salsabilla, I. dkk. (2023), </w:t>
      </w:r>
      <w:r w:rsidR="00B14BAF" w:rsidRPr="00E25528">
        <w:rPr>
          <w:lang w:val="id-ID"/>
        </w:rPr>
        <w:t xml:space="preserve">mengemukakan bahwa sebelum menyusun modul ajar, </w:t>
      </w:r>
      <w:r w:rsidR="002F1395" w:rsidRPr="00E25528">
        <w:rPr>
          <w:lang w:val="id-ID"/>
        </w:rPr>
        <w:t>maka pendidik tentunya harus memahami</w:t>
      </w:r>
      <w:r w:rsidR="00B14BAF" w:rsidRPr="00E25528">
        <w:rPr>
          <w:lang w:val="id-ID"/>
        </w:rPr>
        <w:t xml:space="preserve"> strategi pengembangannya, termasuk </w:t>
      </w:r>
      <w:r w:rsidR="002F1395" w:rsidRPr="00E25528">
        <w:rPr>
          <w:lang w:val="id-ID"/>
        </w:rPr>
        <w:t>dalam melengkapi</w:t>
      </w:r>
      <w:r w:rsidR="00B14BAF" w:rsidRPr="00E25528">
        <w:rPr>
          <w:lang w:val="id-ID"/>
        </w:rPr>
        <w:t xml:space="preserve"> kriteria yang ditetapkan </w:t>
      </w:r>
      <w:r w:rsidR="002F1395" w:rsidRPr="00E25528">
        <w:rPr>
          <w:lang w:val="id-ID"/>
        </w:rPr>
        <w:t>sebelumnya, serta</w:t>
      </w:r>
      <w:r w:rsidR="00B14BAF" w:rsidRPr="00E25528">
        <w:rPr>
          <w:lang w:val="id-ID"/>
        </w:rPr>
        <w:t xml:space="preserve"> memastikan prinsip-prinsip pembelajaran dan asesmen</w:t>
      </w:r>
      <w:r w:rsidR="00531A15" w:rsidRPr="00E25528">
        <w:rPr>
          <w:lang w:val="id-ID"/>
        </w:rPr>
        <w:t xml:space="preserve"> sesuai dengan kegiatan belajar mengajar pada modul</w:t>
      </w:r>
      <w:r w:rsidR="00B14BAF" w:rsidRPr="00E25528">
        <w:rPr>
          <w:lang w:val="id-ID"/>
        </w:rPr>
        <w:t xml:space="preserve">. </w:t>
      </w:r>
      <w:r w:rsidR="00531A15" w:rsidRPr="00E25528">
        <w:rPr>
          <w:lang w:val="id-ID"/>
        </w:rPr>
        <w:t>Berikut beberapa k</w:t>
      </w:r>
      <w:r w:rsidR="00B14BAF" w:rsidRPr="00E25528">
        <w:rPr>
          <w:lang w:val="id-ID"/>
        </w:rPr>
        <w:t xml:space="preserve">riteria modul ajar Kurikulum Merdeka, menurut </w:t>
      </w:r>
      <w:bookmarkEnd w:id="52"/>
      <w:r w:rsidR="00146B49" w:rsidRPr="00E25528">
        <w:rPr>
          <w:lang w:val="id-ID"/>
        </w:rPr>
        <w:fldChar w:fldCharType="begin" w:fldLock="1"/>
      </w:r>
      <w:r w:rsidR="00D60DCA" w:rsidRPr="00E25528">
        <w:rPr>
          <w:lang w:val="id-ID"/>
        </w:rPr>
        <w:instrText>ADDIN CSL_CITATION {"citationItems":[{"id":"ITEM-1","itemData":{"abstract":"Tulisan ini bertujuan untuk membahas pengembangan modul ajar berbasis kurikulum merdeka belajar. Modul ajar merupakan badan kurikulum merdeka yang mana pengganti rencana pembelajaran. Modul ajar kurikulum merdeka merupakan pengganti dari RPP yang berformat dan bersifat variatif yang meliputi materi/ konten pembelajaran, metode pembelajaran, interpretasi, dan teknik mengevaluasi yang disusun secara sistematis dan memukau untuk mencapai indikator keberhasilan yang diharapkan. Guru mengembangkan modul ajar sebelum melakukan pembelajaran di dalam kelas. Salah satu fungsi modul ajar untuk mengurangi beban guru dalam menyajikan konten sehingga guru dapat memiliki banyak waktu untuk menjadi tutor dan membantu siswa pada proses pembelajaran.","author":[{"dropping-particle":"","family":"Maulida","given":"Utami","non-dropping-particle":"","parse-names":false,"suffix":""}],"container-title":"Tarbawi","id":"ITEM-1","issue":"2","issued":{"date-parts":[["2022"]]},"page":"130-138","title":"Pengembangan Modul Ajar Berbasis Kurikulum Merdeka","type":"article-journal","volume":"5"},"uris":["http://www.mendeley.com/documents/?uuid=734139dc-9906-43fe-94c7-6701d12ee4cf"]}],"mendeley":{"formattedCitation":"(Maulida 2022)","manualFormatting":"Maulida, U. (2022)","plainTextFormattedCitation":"(Maulida 2022)","previouslyFormattedCitation":"(Maulida 2022)"},"properties":{"noteIndex":0},"schema":"https://github.com/citation-style-language/schema/raw/master/csl-citation.json"}</w:instrText>
      </w:r>
      <w:r w:rsidR="00146B49" w:rsidRPr="00E25528">
        <w:rPr>
          <w:lang w:val="id-ID"/>
        </w:rPr>
        <w:fldChar w:fldCharType="separate"/>
      </w:r>
      <w:r w:rsidR="00146B49" w:rsidRPr="00E25528">
        <w:rPr>
          <w:lang w:val="id-ID"/>
        </w:rPr>
        <w:t>Maulida, U. (2022)</w:t>
      </w:r>
      <w:r w:rsidR="00146B49" w:rsidRPr="00E25528">
        <w:rPr>
          <w:lang w:val="id-ID"/>
        </w:rPr>
        <w:fldChar w:fldCharType="end"/>
      </w:r>
      <w:r w:rsidRPr="00E25528">
        <w:rPr>
          <w:lang w:val="id-ID"/>
        </w:rPr>
        <w:t xml:space="preserve"> yaitu:</w:t>
      </w:r>
    </w:p>
    <w:p w14:paraId="284A434A" w14:textId="77777777" w:rsidR="002B11C3" w:rsidRPr="00EA4042" w:rsidRDefault="001F7F2C">
      <w:pPr>
        <w:pStyle w:val="ListParagraph"/>
        <w:numPr>
          <w:ilvl w:val="0"/>
          <w:numId w:val="14"/>
        </w:numPr>
        <w:spacing w:line="480" w:lineRule="auto"/>
        <w:jc w:val="both"/>
        <w:rPr>
          <w:lang w:val="id-ID"/>
        </w:rPr>
      </w:pPr>
      <w:r w:rsidRPr="00EA4042">
        <w:rPr>
          <w:lang w:val="id-ID"/>
        </w:rPr>
        <w:t>Esensial</w:t>
      </w:r>
    </w:p>
    <w:p w14:paraId="1E75252D" w14:textId="4E50F096" w:rsidR="000E748E" w:rsidRPr="00EA4042" w:rsidRDefault="000E748E" w:rsidP="000E748E">
      <w:pPr>
        <w:pStyle w:val="ListParagraph"/>
        <w:spacing w:line="480" w:lineRule="auto"/>
        <w:ind w:left="1440"/>
        <w:jc w:val="both"/>
        <w:rPr>
          <w:lang w:val="id-ID"/>
        </w:rPr>
      </w:pPr>
      <w:r w:rsidRPr="00EA4042">
        <w:rPr>
          <w:lang w:val="id-ID"/>
        </w:rPr>
        <w:t xml:space="preserve">Artinya, </w:t>
      </w:r>
      <w:r w:rsidR="00531A15" w:rsidRPr="00EA4042">
        <w:rPr>
          <w:lang w:val="id-ID"/>
        </w:rPr>
        <w:t>secara keseluruhan tiap mata</w:t>
      </w:r>
      <w:r w:rsidRPr="00EA4042">
        <w:rPr>
          <w:lang w:val="id-ID"/>
        </w:rPr>
        <w:t xml:space="preserve"> pelajaran dalam modul memiliki konsep yang </w:t>
      </w:r>
      <w:r w:rsidR="00CC2D20" w:rsidRPr="00EA4042">
        <w:rPr>
          <w:lang w:val="id-ID"/>
        </w:rPr>
        <w:t>di</w:t>
      </w:r>
      <w:r w:rsidRPr="00EA4042">
        <w:rPr>
          <w:lang w:val="id-ID"/>
        </w:rPr>
        <w:t>dasarkan</w:t>
      </w:r>
      <w:r w:rsidR="00CC2D20" w:rsidRPr="00EA4042">
        <w:rPr>
          <w:lang w:val="id-ID"/>
        </w:rPr>
        <w:t xml:space="preserve"> pada</w:t>
      </w:r>
      <w:r w:rsidRPr="00EA4042">
        <w:rPr>
          <w:lang w:val="id-ID"/>
        </w:rPr>
        <w:t xml:space="preserve"> pengalaman belajar</w:t>
      </w:r>
      <w:r w:rsidR="00024D9B" w:rsidRPr="00EA4042">
        <w:rPr>
          <w:lang w:val="id-ID"/>
        </w:rPr>
        <w:t>, serta</w:t>
      </w:r>
      <w:r w:rsidRPr="00EA4042">
        <w:rPr>
          <w:lang w:val="id-ID"/>
        </w:rPr>
        <w:t xml:space="preserve"> </w:t>
      </w:r>
      <w:r w:rsidR="00CC2D20" w:rsidRPr="00EA4042">
        <w:rPr>
          <w:lang w:val="id-ID"/>
        </w:rPr>
        <w:t xml:space="preserve">melibatkan berbagai </w:t>
      </w:r>
      <w:r w:rsidRPr="00EA4042">
        <w:rPr>
          <w:lang w:val="id-ID"/>
        </w:rPr>
        <w:t>lintas disiplin ilmu.</w:t>
      </w:r>
    </w:p>
    <w:p w14:paraId="0BEAC39E" w14:textId="77777777" w:rsidR="004D7546" w:rsidRPr="00EA4042" w:rsidRDefault="004D7546" w:rsidP="000E748E">
      <w:pPr>
        <w:pStyle w:val="ListParagraph"/>
        <w:spacing w:line="480" w:lineRule="auto"/>
        <w:ind w:left="1440"/>
        <w:jc w:val="both"/>
        <w:rPr>
          <w:lang w:val="id-ID"/>
        </w:rPr>
      </w:pPr>
    </w:p>
    <w:p w14:paraId="0606B409" w14:textId="77777777" w:rsidR="004D7546" w:rsidRPr="00EA4042" w:rsidRDefault="004D7546" w:rsidP="000E748E">
      <w:pPr>
        <w:pStyle w:val="ListParagraph"/>
        <w:spacing w:line="480" w:lineRule="auto"/>
        <w:ind w:left="1440"/>
        <w:jc w:val="both"/>
        <w:rPr>
          <w:lang w:val="id-ID"/>
        </w:rPr>
      </w:pPr>
    </w:p>
    <w:p w14:paraId="4D5A9800" w14:textId="6EE7B2EF" w:rsidR="00193FCB" w:rsidRPr="00EA4042" w:rsidRDefault="009E596E">
      <w:pPr>
        <w:pStyle w:val="ListParagraph"/>
        <w:numPr>
          <w:ilvl w:val="0"/>
          <w:numId w:val="14"/>
        </w:numPr>
        <w:spacing w:line="480" w:lineRule="auto"/>
        <w:jc w:val="both"/>
        <w:rPr>
          <w:lang w:val="id-ID"/>
        </w:rPr>
      </w:pPr>
      <w:r w:rsidRPr="00EA4042">
        <w:rPr>
          <w:lang w:val="id-ID"/>
        </w:rPr>
        <w:lastRenderedPageBreak/>
        <w:t>Menggugah minat, memiliki makna, dan menimbulkan tantangan</w:t>
      </w:r>
    </w:p>
    <w:p w14:paraId="48BB515F" w14:textId="03130915" w:rsidR="000E748E" w:rsidRPr="00EA4042" w:rsidRDefault="000E748E" w:rsidP="000E748E">
      <w:pPr>
        <w:pStyle w:val="ListParagraph"/>
        <w:spacing w:line="480" w:lineRule="auto"/>
        <w:ind w:left="1440"/>
        <w:jc w:val="both"/>
        <w:rPr>
          <w:lang w:val="id-ID"/>
        </w:rPr>
      </w:pPr>
      <w:r w:rsidRPr="00EA4042">
        <w:rPr>
          <w:lang w:val="id-ID"/>
        </w:rPr>
        <w:t xml:space="preserve">Maksudnya adalah melalui penggunaan modul ajar, guru dapat </w:t>
      </w:r>
      <w:r w:rsidR="009E596E" w:rsidRPr="00EA4042">
        <w:rPr>
          <w:lang w:val="id-ID"/>
        </w:rPr>
        <w:t xml:space="preserve">menggugah </w:t>
      </w:r>
      <w:r w:rsidRPr="00EA4042">
        <w:rPr>
          <w:lang w:val="id-ID"/>
        </w:rPr>
        <w:t xml:space="preserve">minat belajar peserta didik, </w:t>
      </w:r>
      <w:r w:rsidR="009E596E" w:rsidRPr="00EA4042">
        <w:rPr>
          <w:lang w:val="id-ID"/>
        </w:rPr>
        <w:t>agar mereka aktif dalam melaksanakan kegiatan belajar-mengajar di sekolah, berdasarkan pengalaman maupun pengetahuan yang mereka dapatkan</w:t>
      </w:r>
      <w:r w:rsidRPr="00EA4042">
        <w:rPr>
          <w:lang w:val="id-ID"/>
        </w:rPr>
        <w:t xml:space="preserve">. Hal ini bertujuan agar materi yang diajarkan </w:t>
      </w:r>
      <w:r w:rsidR="0076387C" w:rsidRPr="00EA4042">
        <w:rPr>
          <w:lang w:val="id-ID"/>
        </w:rPr>
        <w:t>di</w:t>
      </w:r>
      <w:r w:rsidRPr="00EA4042">
        <w:rPr>
          <w:lang w:val="id-ID"/>
        </w:rPr>
        <w:t>sesuai</w:t>
      </w:r>
      <w:r w:rsidR="0076387C" w:rsidRPr="00EA4042">
        <w:rPr>
          <w:lang w:val="id-ID"/>
        </w:rPr>
        <w:t>kan pada</w:t>
      </w:r>
      <w:r w:rsidRPr="00EA4042">
        <w:rPr>
          <w:lang w:val="id-ID"/>
        </w:rPr>
        <w:t xml:space="preserve"> tingkat</w:t>
      </w:r>
      <w:r w:rsidR="0076387C" w:rsidRPr="00EA4042">
        <w:rPr>
          <w:lang w:val="id-ID"/>
        </w:rPr>
        <w:t>an</w:t>
      </w:r>
      <w:r w:rsidRPr="00EA4042">
        <w:rPr>
          <w:lang w:val="id-ID"/>
        </w:rPr>
        <w:t xml:space="preserve"> kesulitan yang tepat bagi </w:t>
      </w:r>
      <w:r w:rsidR="0076387C" w:rsidRPr="00EA4042">
        <w:rPr>
          <w:lang w:val="id-ID"/>
        </w:rPr>
        <w:t xml:space="preserve">para </w:t>
      </w:r>
      <w:r w:rsidRPr="00EA4042">
        <w:rPr>
          <w:lang w:val="id-ID"/>
        </w:rPr>
        <w:t>peserta didik, disesuaikan dengan tingkat kompetensinya.</w:t>
      </w:r>
    </w:p>
    <w:p w14:paraId="32035601" w14:textId="77777777" w:rsidR="00193FCB" w:rsidRPr="00EA4042" w:rsidRDefault="001F7F2C">
      <w:pPr>
        <w:pStyle w:val="ListParagraph"/>
        <w:numPr>
          <w:ilvl w:val="0"/>
          <w:numId w:val="14"/>
        </w:numPr>
        <w:spacing w:line="480" w:lineRule="auto"/>
        <w:jc w:val="both"/>
        <w:rPr>
          <w:lang w:val="id-ID"/>
        </w:rPr>
      </w:pPr>
      <w:r w:rsidRPr="00EA4042">
        <w:rPr>
          <w:lang w:val="id-ID"/>
        </w:rPr>
        <w:t xml:space="preserve">Relevan dan kontekstual </w:t>
      </w:r>
    </w:p>
    <w:p w14:paraId="26BDC904" w14:textId="2872DADD" w:rsidR="000E748E" w:rsidRPr="00EA4042" w:rsidRDefault="000E748E" w:rsidP="000E748E">
      <w:pPr>
        <w:pStyle w:val="ListParagraph"/>
        <w:spacing w:line="480" w:lineRule="auto"/>
        <w:ind w:left="1440"/>
        <w:jc w:val="both"/>
        <w:rPr>
          <w:lang w:val="id-ID"/>
        </w:rPr>
      </w:pPr>
      <w:r w:rsidRPr="00EA4042">
        <w:rPr>
          <w:lang w:val="id-ID"/>
        </w:rPr>
        <w:t xml:space="preserve">Maksudnya adalah materi dalam modul ajar harus relevan dengan unsur-unsur kognitif dan pengalaman sebelumnya </w:t>
      </w:r>
      <w:r w:rsidR="0076387C" w:rsidRPr="00EA4042">
        <w:rPr>
          <w:lang w:val="id-ID"/>
        </w:rPr>
        <w:t>pada masing-masing</w:t>
      </w:r>
      <w:r w:rsidRPr="00EA4042">
        <w:rPr>
          <w:lang w:val="id-ID"/>
        </w:rPr>
        <w:t xml:space="preserve"> peserta didik, </w:t>
      </w:r>
      <w:r w:rsidR="0076387C" w:rsidRPr="00EA4042">
        <w:rPr>
          <w:lang w:val="id-ID"/>
        </w:rPr>
        <w:t>serta</w:t>
      </w:r>
      <w:r w:rsidRPr="00EA4042">
        <w:rPr>
          <w:lang w:val="id-ID"/>
        </w:rPr>
        <w:t xml:space="preserve"> disesuaikan </w:t>
      </w:r>
      <w:r w:rsidR="0076387C" w:rsidRPr="00EA4042">
        <w:rPr>
          <w:lang w:val="id-ID"/>
        </w:rPr>
        <w:t xml:space="preserve">juga </w:t>
      </w:r>
      <w:r w:rsidRPr="00EA4042">
        <w:rPr>
          <w:lang w:val="id-ID"/>
        </w:rPr>
        <w:t>dengan konteks kondisi saat itu.</w:t>
      </w:r>
    </w:p>
    <w:p w14:paraId="4F0EA2BB" w14:textId="77777777" w:rsidR="00193FCB" w:rsidRPr="00EA4042" w:rsidRDefault="001F7F2C">
      <w:pPr>
        <w:pStyle w:val="ListParagraph"/>
        <w:numPr>
          <w:ilvl w:val="0"/>
          <w:numId w:val="14"/>
        </w:numPr>
        <w:spacing w:line="480" w:lineRule="auto"/>
        <w:jc w:val="both"/>
        <w:rPr>
          <w:lang w:val="id-ID"/>
        </w:rPr>
      </w:pPr>
      <w:r w:rsidRPr="00EA4042">
        <w:rPr>
          <w:lang w:val="id-ID"/>
        </w:rPr>
        <w:t xml:space="preserve">Berkesinambungan </w:t>
      </w:r>
    </w:p>
    <w:p w14:paraId="588B6F49" w14:textId="45586793" w:rsidR="000E748E" w:rsidRPr="00EA4042" w:rsidRDefault="000E748E" w:rsidP="000E748E">
      <w:pPr>
        <w:pStyle w:val="ListParagraph"/>
        <w:spacing w:line="480" w:lineRule="auto"/>
        <w:ind w:left="1440"/>
        <w:jc w:val="both"/>
        <w:rPr>
          <w:lang w:val="id-ID"/>
        </w:rPr>
      </w:pPr>
      <w:r w:rsidRPr="00EA4042">
        <w:rPr>
          <w:lang w:val="id-ID"/>
        </w:rPr>
        <w:t xml:space="preserve">Artinya, kegiatan pembelajaran harus berhubungan dan </w:t>
      </w:r>
      <w:r w:rsidR="00486347" w:rsidRPr="00EA4042">
        <w:rPr>
          <w:lang w:val="id-ID"/>
        </w:rPr>
        <w:t>di</w:t>
      </w:r>
      <w:r w:rsidRPr="00EA4042">
        <w:rPr>
          <w:lang w:val="id-ID"/>
        </w:rPr>
        <w:t>sesuai</w:t>
      </w:r>
      <w:r w:rsidR="00486347" w:rsidRPr="00EA4042">
        <w:rPr>
          <w:lang w:val="id-ID"/>
        </w:rPr>
        <w:t>kan</w:t>
      </w:r>
      <w:r w:rsidRPr="00EA4042">
        <w:rPr>
          <w:lang w:val="id-ID"/>
        </w:rPr>
        <w:t xml:space="preserve"> </w:t>
      </w:r>
      <w:r w:rsidR="00486347" w:rsidRPr="00EA4042">
        <w:rPr>
          <w:lang w:val="id-ID"/>
        </w:rPr>
        <w:t>pada setiap</w:t>
      </w:r>
      <w:r w:rsidRPr="00EA4042">
        <w:rPr>
          <w:lang w:val="id-ID"/>
        </w:rPr>
        <w:t xml:space="preserve"> fase </w:t>
      </w:r>
      <w:r w:rsidR="0052309E" w:rsidRPr="00EA4042">
        <w:rPr>
          <w:lang w:val="id-ID"/>
        </w:rPr>
        <w:t>pem</w:t>
      </w:r>
      <w:r w:rsidRPr="00EA4042">
        <w:rPr>
          <w:lang w:val="id-ID"/>
        </w:rPr>
        <w:t>belajar</w:t>
      </w:r>
      <w:r w:rsidR="0052309E" w:rsidRPr="00EA4042">
        <w:rPr>
          <w:lang w:val="id-ID"/>
        </w:rPr>
        <w:t>an</w:t>
      </w:r>
      <w:r w:rsidRPr="00EA4042">
        <w:rPr>
          <w:lang w:val="id-ID"/>
        </w:rPr>
        <w:t xml:space="preserve"> </w:t>
      </w:r>
      <w:r w:rsidR="00486347" w:rsidRPr="00EA4042">
        <w:rPr>
          <w:lang w:val="id-ID"/>
        </w:rPr>
        <w:t>tiap peserta didik di sekolah</w:t>
      </w:r>
      <w:r w:rsidRPr="00EA4042">
        <w:rPr>
          <w:lang w:val="id-ID"/>
        </w:rPr>
        <w:t>.</w:t>
      </w:r>
    </w:p>
    <w:p w14:paraId="3D78E939" w14:textId="6F1B1D3B" w:rsidR="001F7F2C" w:rsidRPr="00EA4042" w:rsidRDefault="001F7F2C" w:rsidP="00E25528">
      <w:pPr>
        <w:pStyle w:val="ListParagraph"/>
        <w:numPr>
          <w:ilvl w:val="0"/>
          <w:numId w:val="7"/>
        </w:numPr>
        <w:spacing w:after="0" w:line="480" w:lineRule="auto"/>
        <w:jc w:val="both"/>
        <w:rPr>
          <w:lang w:val="id-ID"/>
        </w:rPr>
      </w:pPr>
      <w:r w:rsidRPr="00EA4042">
        <w:rPr>
          <w:lang w:val="id-ID"/>
        </w:rPr>
        <w:t>K</w:t>
      </w:r>
      <w:r w:rsidR="002B11C3" w:rsidRPr="00EA4042">
        <w:rPr>
          <w:lang w:val="id-ID"/>
        </w:rPr>
        <w:t>omponen</w:t>
      </w:r>
      <w:r w:rsidRPr="00EA4042">
        <w:rPr>
          <w:lang w:val="id-ID"/>
        </w:rPr>
        <w:t xml:space="preserve"> </w:t>
      </w:r>
      <w:r w:rsidR="00CB2024" w:rsidRPr="00EA4042">
        <w:rPr>
          <w:lang w:val="id-ID"/>
        </w:rPr>
        <w:t>Modul Ajar Kurikulum Merdeka</w:t>
      </w:r>
    </w:p>
    <w:p w14:paraId="3E2DCD2F" w14:textId="7ADEBED3" w:rsidR="008D45B6" w:rsidRDefault="000E748E" w:rsidP="00E25528">
      <w:pPr>
        <w:spacing w:after="0" w:line="480" w:lineRule="auto"/>
        <w:ind w:left="1080" w:firstLine="720"/>
        <w:jc w:val="both"/>
        <w:rPr>
          <w:lang w:val="id-ID"/>
        </w:rPr>
      </w:pPr>
      <w:r w:rsidRPr="00E25528">
        <w:rPr>
          <w:lang w:val="id-ID"/>
        </w:rPr>
        <w:t xml:space="preserve">Kriteria modul ajar yang telah dijelaskan sebelumnya menjadi pedoman dalam menyusun modul. Setelah prinsip-prinsip tersebut ditetapkan, guru perlu membuat modul ajar sesuai dengan kebutuhan. </w:t>
      </w:r>
      <w:r w:rsidR="00B6328C" w:rsidRPr="00E25528">
        <w:rPr>
          <w:lang w:val="id-ID"/>
        </w:rPr>
        <w:t xml:space="preserve">Menurut </w:t>
      </w:r>
      <w:r w:rsidR="00D60DCA" w:rsidRPr="00E25528">
        <w:rPr>
          <w:lang w:val="id-ID"/>
        </w:rPr>
        <w:fldChar w:fldCharType="begin" w:fldLock="1"/>
      </w:r>
      <w:r w:rsidR="000458B9" w:rsidRPr="00E25528">
        <w:rPr>
          <w:lang w:val="id-ID"/>
        </w:rPr>
        <w:instrText>ADDIN CSL_CITATION {"citationItems":[{"id":"ITEM-1","itemData":{"abstract":"Tulisan ini bertujuan untuk membahas pengembangan modul ajar berbasis kurikulum merdeka belajar. Modul ajar merupakan badan kurikulum merdeka yang mana pengganti rencana pembelajaran. Modul ajar kurikulum merdeka merupakan pengganti dari RPP yang berformat dan bersifat variatif yang meliputi materi/ konten pembelajaran, metode pembelajaran, interpretasi, dan teknik mengevaluasi yang disusun secara sistematis dan memukau untuk mencapai indikator keberhasilan yang diharapkan. Guru mengembangkan modul ajar sebelum melakukan pembelajaran di dalam kelas. Salah satu fungsi modul ajar untuk mengurangi beban guru dalam menyajikan konten sehingga guru dapat memiliki banyak waktu untuk menjadi tutor dan membantu siswa pada proses pembelajaran.","author":[{"dropping-particle":"","family":"Maulida","given":"Utami","non-dropping-particle":"","parse-names":false,"suffix":""}],"container-title":"Tarbawi","id":"ITEM-1","issue":"2","issued":{"date-parts":[["2022"]]},"page":"130-138","title":"Pengembangan Modul Ajar Berbasis Kurikulum Merdeka","type":"article-journal","volume":"5"},"uris":["http://www.mendeley.com/documents/?uuid=734139dc-9906-43fe-94c7-6701d12ee4cf"]}],"mendeley":{"formattedCitation":"(Maulida 2022)","manualFormatting":"Maulida, U. (2022)","plainTextFormattedCitation":"(Maulida 2022)","previouslyFormattedCitation":"(Maulida 2022)"},"properties":{"noteIndex":0},"schema":"https://github.com/citation-style-language/schema/raw/master/csl-citation.json"}</w:instrText>
      </w:r>
      <w:r w:rsidR="00D60DCA" w:rsidRPr="00E25528">
        <w:rPr>
          <w:lang w:val="id-ID"/>
        </w:rPr>
        <w:fldChar w:fldCharType="separate"/>
      </w:r>
      <w:r w:rsidR="00D60DCA" w:rsidRPr="00E25528">
        <w:rPr>
          <w:lang w:val="id-ID"/>
        </w:rPr>
        <w:t>Maulida, U. (2022)</w:t>
      </w:r>
      <w:r w:rsidR="00D60DCA" w:rsidRPr="00E25528">
        <w:rPr>
          <w:lang w:val="id-ID"/>
        </w:rPr>
        <w:fldChar w:fldCharType="end"/>
      </w:r>
      <w:r w:rsidRPr="00E25528">
        <w:rPr>
          <w:lang w:val="id-ID"/>
        </w:rPr>
        <w:t xml:space="preserve">, </w:t>
      </w:r>
      <w:r w:rsidR="0052309E" w:rsidRPr="00E25528">
        <w:rPr>
          <w:lang w:val="id-ID"/>
        </w:rPr>
        <w:t xml:space="preserve">komponen dalam modul ajar terdiri dari: </w:t>
      </w:r>
      <w:r w:rsidR="001F7F2C" w:rsidRPr="00E25528">
        <w:rPr>
          <w:lang w:val="id-ID"/>
        </w:rPr>
        <w:t xml:space="preserve">a) Komponen informasi umum; b) Komponen inti; c) Lampiran. </w:t>
      </w:r>
    </w:p>
    <w:p w14:paraId="44794CDE" w14:textId="77777777" w:rsidR="005F3FC3" w:rsidRPr="00E25528" w:rsidRDefault="005F3FC3" w:rsidP="00E25528">
      <w:pPr>
        <w:spacing w:after="0" w:line="480" w:lineRule="auto"/>
        <w:ind w:left="1080" w:firstLine="720"/>
        <w:jc w:val="both"/>
        <w:rPr>
          <w:lang w:val="id-ID"/>
        </w:rPr>
      </w:pPr>
    </w:p>
    <w:p w14:paraId="331E3385" w14:textId="2E30FBE6" w:rsidR="001F7F2C" w:rsidRPr="00EA4042" w:rsidRDefault="0052309E" w:rsidP="00FB2AAE">
      <w:pPr>
        <w:pStyle w:val="ListParagraph"/>
        <w:spacing w:line="480" w:lineRule="auto"/>
        <w:ind w:left="1080" w:firstLine="360"/>
        <w:jc w:val="both"/>
        <w:rPr>
          <w:lang w:val="id-ID"/>
        </w:rPr>
      </w:pPr>
      <w:r w:rsidRPr="00EA4042">
        <w:rPr>
          <w:lang w:val="id-ID"/>
        </w:rPr>
        <w:t>K</w:t>
      </w:r>
      <w:r w:rsidR="001F7F2C" w:rsidRPr="00EA4042">
        <w:rPr>
          <w:lang w:val="id-ID"/>
        </w:rPr>
        <w:t xml:space="preserve">omponen </w:t>
      </w:r>
      <w:r w:rsidRPr="00EA4042">
        <w:rPr>
          <w:lang w:val="id-ID"/>
        </w:rPr>
        <w:t xml:space="preserve">yang pertama yaitu </w:t>
      </w:r>
      <w:r w:rsidR="001F7F2C" w:rsidRPr="00EA4042">
        <w:rPr>
          <w:lang w:val="id-ID"/>
        </w:rPr>
        <w:t>informasi umum</w:t>
      </w:r>
      <w:r w:rsidR="00B6328C" w:rsidRPr="00EA4042">
        <w:rPr>
          <w:lang w:val="id-ID"/>
        </w:rPr>
        <w:t>,</w:t>
      </w:r>
      <w:r w:rsidR="001F7F2C" w:rsidRPr="00EA4042">
        <w:rPr>
          <w:lang w:val="id-ID"/>
        </w:rPr>
        <w:t xml:space="preserve"> </w:t>
      </w:r>
      <w:r w:rsidRPr="00EA4042">
        <w:rPr>
          <w:lang w:val="id-ID"/>
        </w:rPr>
        <w:t>yang terdiri dari</w:t>
      </w:r>
      <w:r w:rsidR="001F7F2C" w:rsidRPr="00EA4042">
        <w:rPr>
          <w:lang w:val="id-ID"/>
        </w:rPr>
        <w:t xml:space="preserve">: </w:t>
      </w:r>
    </w:p>
    <w:p w14:paraId="3851F639" w14:textId="6F219F28" w:rsidR="001F7F2C" w:rsidRPr="00EA4042" w:rsidRDefault="001F7F2C">
      <w:pPr>
        <w:pStyle w:val="ListParagraph"/>
        <w:numPr>
          <w:ilvl w:val="0"/>
          <w:numId w:val="8"/>
        </w:numPr>
        <w:spacing w:line="480" w:lineRule="auto"/>
        <w:jc w:val="both"/>
        <w:rPr>
          <w:lang w:val="id-ID"/>
        </w:rPr>
      </w:pPr>
      <w:bookmarkStart w:id="53" w:name="_Hlk153792045"/>
      <w:r w:rsidRPr="00EA4042">
        <w:rPr>
          <w:lang w:val="id-ID"/>
        </w:rPr>
        <w:t>Identitas penulis modul, jenjang sekolah, kelas,</w:t>
      </w:r>
      <w:r w:rsidR="00C75887" w:rsidRPr="00EA4042">
        <w:rPr>
          <w:lang w:val="id-ID"/>
        </w:rPr>
        <w:t xml:space="preserve"> </w:t>
      </w:r>
      <w:r w:rsidR="00E4154F" w:rsidRPr="00EA4042">
        <w:rPr>
          <w:lang w:val="id-ID"/>
        </w:rPr>
        <w:t xml:space="preserve">materi pokok, </w:t>
      </w:r>
      <w:r w:rsidR="00C75887" w:rsidRPr="00EA4042">
        <w:rPr>
          <w:lang w:val="id-ID"/>
        </w:rPr>
        <w:t>serta</w:t>
      </w:r>
      <w:r w:rsidRPr="00EA4042">
        <w:rPr>
          <w:lang w:val="id-ID"/>
        </w:rPr>
        <w:t xml:space="preserve"> alokasi waktu. </w:t>
      </w:r>
    </w:p>
    <w:bookmarkEnd w:id="53"/>
    <w:p w14:paraId="1737E97B" w14:textId="77777777" w:rsidR="007A3B66" w:rsidRPr="00EA4042" w:rsidRDefault="00E4154F">
      <w:pPr>
        <w:pStyle w:val="ListParagraph"/>
        <w:numPr>
          <w:ilvl w:val="0"/>
          <w:numId w:val="8"/>
        </w:numPr>
        <w:spacing w:line="480" w:lineRule="auto"/>
        <w:jc w:val="both"/>
        <w:rPr>
          <w:lang w:val="id-ID"/>
        </w:rPr>
      </w:pPr>
      <w:r w:rsidRPr="00EA4042">
        <w:rPr>
          <w:lang w:val="id-ID"/>
        </w:rPr>
        <w:t xml:space="preserve">Capaian pembelajaran (CP) </w:t>
      </w:r>
    </w:p>
    <w:p w14:paraId="49A6752A" w14:textId="12B387E2" w:rsidR="00E4154F" w:rsidRPr="00EA4042" w:rsidRDefault="00703793" w:rsidP="00D128AE">
      <w:pPr>
        <w:pStyle w:val="ListParagraph"/>
        <w:spacing w:line="480" w:lineRule="auto"/>
        <w:ind w:left="1440"/>
        <w:jc w:val="both"/>
        <w:rPr>
          <w:lang w:val="id-ID"/>
        </w:rPr>
      </w:pPr>
      <w:r w:rsidRPr="00EA4042">
        <w:rPr>
          <w:lang w:val="id-ID"/>
        </w:rPr>
        <w:t xml:space="preserve">Yaitu </w:t>
      </w:r>
      <w:r w:rsidR="0052309E" w:rsidRPr="00EA4042">
        <w:rPr>
          <w:lang w:val="id-ID"/>
        </w:rPr>
        <w:t xml:space="preserve">salah satu hal yang perlu dicapai </w:t>
      </w:r>
      <w:r w:rsidRPr="00EA4042">
        <w:rPr>
          <w:lang w:val="id-ID"/>
        </w:rPr>
        <w:t>oleh peserta didik</w:t>
      </w:r>
      <w:r w:rsidR="0052309E" w:rsidRPr="00EA4042">
        <w:rPr>
          <w:lang w:val="id-ID"/>
        </w:rPr>
        <w:t>, karena merupakan kompetensi yang perlu di</w:t>
      </w:r>
      <w:r w:rsidRPr="00EA4042">
        <w:rPr>
          <w:lang w:val="id-ID"/>
        </w:rPr>
        <w:t>sesuai</w:t>
      </w:r>
      <w:r w:rsidR="0052309E" w:rsidRPr="00EA4042">
        <w:rPr>
          <w:lang w:val="id-ID"/>
        </w:rPr>
        <w:t>kan</w:t>
      </w:r>
      <w:r w:rsidRPr="00EA4042">
        <w:rPr>
          <w:lang w:val="id-ID"/>
        </w:rPr>
        <w:t xml:space="preserve"> dengan fase pembelajaran</w:t>
      </w:r>
      <w:r w:rsidR="00E4154F" w:rsidRPr="00EA4042">
        <w:rPr>
          <w:lang w:val="id-ID"/>
        </w:rPr>
        <w:t xml:space="preserve"> (Kemdikbud, 2022). Capaian pembelajaran diartikan juga sebagai </w:t>
      </w:r>
      <w:r w:rsidR="00D128AE" w:rsidRPr="00EA4042">
        <w:rPr>
          <w:lang w:val="id-ID"/>
        </w:rPr>
        <w:t xml:space="preserve">suatu sasaran yang ada dalam sistem pendidikan Indonesia agar peserta didik </w:t>
      </w:r>
      <w:r w:rsidR="00E83C36" w:rsidRPr="00EA4042">
        <w:rPr>
          <w:lang w:val="id-ID"/>
        </w:rPr>
        <w:t>yang bertujuan untuk menc</w:t>
      </w:r>
      <w:r w:rsidR="00D128AE" w:rsidRPr="00EA4042">
        <w:rPr>
          <w:lang w:val="id-ID"/>
        </w:rPr>
        <w:t xml:space="preserve">apai </w:t>
      </w:r>
      <w:r w:rsidR="00E83C36" w:rsidRPr="00EA4042">
        <w:rPr>
          <w:lang w:val="id-ID"/>
        </w:rPr>
        <w:t xml:space="preserve">berbagai </w:t>
      </w:r>
      <w:r w:rsidR="00D128AE" w:rsidRPr="00EA4042">
        <w:rPr>
          <w:lang w:val="id-ID"/>
        </w:rPr>
        <w:t xml:space="preserve">tujuan pembelajaran </w:t>
      </w:r>
      <w:r w:rsidR="007C0B0A" w:rsidRPr="00EA4042">
        <w:rPr>
          <w:lang w:val="id-ID"/>
        </w:rPr>
        <w:t>(Riyadi, L., &amp; Budiman, N. 2023).</w:t>
      </w:r>
    </w:p>
    <w:p w14:paraId="6E94347C" w14:textId="77777777" w:rsidR="00902C14" w:rsidRPr="00EA4042" w:rsidRDefault="001F7F2C">
      <w:pPr>
        <w:pStyle w:val="ListParagraph"/>
        <w:numPr>
          <w:ilvl w:val="0"/>
          <w:numId w:val="8"/>
        </w:numPr>
        <w:spacing w:line="480" w:lineRule="auto"/>
        <w:jc w:val="both"/>
        <w:rPr>
          <w:lang w:val="id-ID"/>
        </w:rPr>
      </w:pPr>
      <w:r w:rsidRPr="00EA4042">
        <w:rPr>
          <w:lang w:val="id-ID"/>
        </w:rPr>
        <w:t>Profil Pelajar Pancasila</w:t>
      </w:r>
      <w:bookmarkStart w:id="54" w:name="_Hlk149647686"/>
    </w:p>
    <w:p w14:paraId="6AC06B9D" w14:textId="1F92B031" w:rsidR="001F7F2C" w:rsidRPr="00EA4042" w:rsidRDefault="00902C14" w:rsidP="00902C14">
      <w:pPr>
        <w:pStyle w:val="ListParagraph"/>
        <w:spacing w:line="480" w:lineRule="auto"/>
        <w:ind w:left="1440"/>
        <w:jc w:val="both"/>
        <w:rPr>
          <w:lang w:val="id-ID"/>
        </w:rPr>
      </w:pPr>
      <w:r w:rsidRPr="00EA4042">
        <w:rPr>
          <w:lang w:val="id-ID"/>
        </w:rPr>
        <w:t xml:space="preserve">Perbedaan yang ada dalam kurikulum </w:t>
      </w:r>
      <w:r w:rsidR="00FC7DB0" w:rsidRPr="00EA4042">
        <w:rPr>
          <w:lang w:val="id-ID"/>
        </w:rPr>
        <w:t>m</w:t>
      </w:r>
      <w:r w:rsidRPr="00EA4042">
        <w:rPr>
          <w:lang w:val="id-ID"/>
        </w:rPr>
        <w:t xml:space="preserve">erdeka jika dibandingkan dengan kurikulum sebelumnya adalah adanya profil pelajar pancasila. Umumnya, modul ajar mencakup </w:t>
      </w:r>
      <w:r w:rsidR="009779EE" w:rsidRPr="00EA4042">
        <w:rPr>
          <w:lang w:val="id-ID"/>
        </w:rPr>
        <w:t>berbagai</w:t>
      </w:r>
      <w:r w:rsidRPr="00EA4042">
        <w:rPr>
          <w:lang w:val="id-ID"/>
        </w:rPr>
        <w:t xml:space="preserve"> dimensi dari profil pelajar pancasila. Hal ini dilakukan karena </w:t>
      </w:r>
      <w:r w:rsidR="00FC7DB0" w:rsidRPr="00EA4042">
        <w:rPr>
          <w:lang w:val="id-ID"/>
        </w:rPr>
        <w:t xml:space="preserve">berkaitan dengan pengembangan karakter peserta didik </w:t>
      </w:r>
      <w:r w:rsidR="00FB14C4" w:rsidRPr="00EA4042">
        <w:rPr>
          <w:lang w:val="id-ID"/>
        </w:rPr>
        <w:fldChar w:fldCharType="begin" w:fldLock="1"/>
      </w:r>
      <w:r w:rsidR="003C5628" w:rsidRPr="00EA4042">
        <w:rPr>
          <w:lang w:val="id-ID"/>
        </w:rPr>
        <w:instrText>ADDIN CSL_CITATION {"citationItems":[{"id":"ITEM-1","itemData":{"DOI":"10.23887/jppp.v6i3.55749","ISSN":"1979-7109","abstract":"Kurikulum memiliki peranan penting berbentuk perangkat pembelajaran yang berisi tentang perencanaan kegiatan pembelajaran dalam bentuk suatu proses pemerolehan pengetahuan dan pengalaman yang didapatkan melalui rangkaian kegiatan pembelajaran. Penelitian ini bertujuan untuk menganalisis kurikulum merdeka lebih lanjut dengan memfokuskan perencanaan implementasi kurikuum merdeka dan perencanaan pembelajaran pada kurikulum merdeka di jenjang sekolah dasar. Jenis penelitian ini merupakan penelitian kualitatif dengan pendekatan fenomenologi. Desain kualitatif diimplementasikan dan dilakukan pada kepala sekolah dan guru kelas 1 dan guru kelas 4. Teknik pengumpulan data menggunakan wawancara dan analisis dokumen. Teknik analisis data yang digunakan yaitu model interactive  model yang mana unsur-unsurnya meliputi reduksi data, penyajian data, dan penarikan kesimpulan data. Hasil penelitian menunjukkan bahwa dalam penerapan kurikulum merdeka membutuhkan kesiapan kepala sekolah dan guru untuk mempelajari hal baru. Pada proses perencanaan, guru masih mengandalkan modul ajar yang disediakan oleh pusat. Terdapat hal baru yang harus diperhatikan di dalam kurikulum merdeka dengan adanya project penguatan profil pelajar Pancasila. Implikasi penelitian ini diharapkan guru dapat menggunakan model pembelajaran abad ke 21 dalam penerapan kurikulum merdeka belajar di sekolah.","author":[{"dropping-particle":"","family":"Ardianti","given":"Yekti","non-dropping-particle":"","parse-names":false,"suffix":""},{"dropping-particle":"","family":"Amalia","given":"Nur","non-dropping-particle":"","parse-names":false,"suffix":""}],"container-title":"Jurnal Penelitian dan Pengembangan Pendidikan","id":"ITEM-1","issue":"3","issued":{"date-parts":[["2022"]]},"page":"399-407","title":"Kurikulum Merdeka: Pemaknaan Merdeka dalam Perencanaan Pembelajaran di Sekolah Dasar","type":"article-journal","volume":"6"},"uris":["http://www.mendeley.com/documents/?uuid=2f1d30cb-3a22-47f3-a0d2-e83971b9b513"]}],"mendeley":{"formattedCitation":"(Ardianti and Amalia 2022)","plainTextFormattedCitation":"(Ardianti and Amalia 2022)","previouslyFormattedCitation":"(Ardianti and Amalia 2022)"},"properties":{"noteIndex":0},"schema":"https://github.com/citation-style-language/schema/raw/master/csl-citation.json"}</w:instrText>
      </w:r>
      <w:r w:rsidR="00FB14C4" w:rsidRPr="00EA4042">
        <w:rPr>
          <w:lang w:val="id-ID"/>
        </w:rPr>
        <w:fldChar w:fldCharType="separate"/>
      </w:r>
      <w:r w:rsidR="00FB14C4" w:rsidRPr="00EA4042">
        <w:rPr>
          <w:lang w:val="id-ID"/>
        </w:rPr>
        <w:t>(Ardianti and Amalia 2022)</w:t>
      </w:r>
      <w:r w:rsidR="00FB14C4" w:rsidRPr="00EA4042">
        <w:rPr>
          <w:lang w:val="id-ID"/>
        </w:rPr>
        <w:fldChar w:fldCharType="end"/>
      </w:r>
      <w:r w:rsidR="001F7F2C" w:rsidRPr="00EA4042">
        <w:rPr>
          <w:lang w:val="id-ID"/>
        </w:rPr>
        <w:t>.</w:t>
      </w:r>
      <w:bookmarkEnd w:id="54"/>
      <w:r w:rsidR="001F7F2C" w:rsidRPr="00EA4042">
        <w:rPr>
          <w:lang w:val="id-ID"/>
        </w:rPr>
        <w:t xml:space="preserve"> </w:t>
      </w:r>
    </w:p>
    <w:p w14:paraId="78024210" w14:textId="77777777" w:rsidR="001F7F2C" w:rsidRPr="00EA4042" w:rsidRDefault="001F7F2C">
      <w:pPr>
        <w:pStyle w:val="ListParagraph"/>
        <w:numPr>
          <w:ilvl w:val="0"/>
          <w:numId w:val="8"/>
        </w:numPr>
        <w:spacing w:line="480" w:lineRule="auto"/>
        <w:jc w:val="both"/>
        <w:rPr>
          <w:lang w:val="id-ID"/>
        </w:rPr>
      </w:pPr>
      <w:r w:rsidRPr="00EA4042">
        <w:rPr>
          <w:lang w:val="id-ID"/>
        </w:rPr>
        <w:t>Sarana dan Prasarana</w:t>
      </w:r>
    </w:p>
    <w:p w14:paraId="2E25D9E6" w14:textId="3E3D5945" w:rsidR="007C669B" w:rsidRPr="005F3FC3" w:rsidRDefault="00902C14" w:rsidP="005F3FC3">
      <w:pPr>
        <w:pStyle w:val="ListParagraph"/>
        <w:spacing w:line="480" w:lineRule="auto"/>
        <w:ind w:left="1440"/>
        <w:jc w:val="both"/>
        <w:rPr>
          <w:lang w:val="id-ID"/>
        </w:rPr>
      </w:pPr>
      <w:r w:rsidRPr="00EA4042">
        <w:rPr>
          <w:lang w:val="id-ID"/>
        </w:rPr>
        <w:t xml:space="preserve">Adalah </w:t>
      </w:r>
      <w:r w:rsidR="00061B6D" w:rsidRPr="00EA4042">
        <w:rPr>
          <w:lang w:val="id-ID"/>
        </w:rPr>
        <w:t>segala sesuatu yang diperlukan dalam melaksanakan kegiatan pembelajaran, baik bagi pendidik maupun bagi peserta didik dalam</w:t>
      </w:r>
      <w:r w:rsidRPr="00EA4042">
        <w:rPr>
          <w:lang w:val="id-ID"/>
        </w:rPr>
        <w:t xml:space="preserve"> mendukung jalannya kegiatan pembelajaran</w:t>
      </w:r>
      <w:r w:rsidR="00061B6D" w:rsidRPr="00EA4042">
        <w:rPr>
          <w:lang w:val="id-ID"/>
        </w:rPr>
        <w:t>, misalnya seperti modul ajar yang berguna dalam</w:t>
      </w:r>
      <w:r w:rsidRPr="00EA4042">
        <w:rPr>
          <w:lang w:val="id-ID"/>
        </w:rPr>
        <w:t xml:space="preserve"> membimbing guru dalam </w:t>
      </w:r>
      <w:r w:rsidRPr="00EA4042">
        <w:rPr>
          <w:lang w:val="id-ID"/>
        </w:rPr>
        <w:lastRenderedPageBreak/>
        <w:t xml:space="preserve">pelaksanaan kegiatan pembelajaran </w:t>
      </w:r>
      <w:r w:rsidR="00787A2E" w:rsidRPr="00EA4042">
        <w:rPr>
          <w:lang w:val="id-ID"/>
        </w:rPr>
        <w:t xml:space="preserve">yang dilakukan </w:t>
      </w:r>
      <w:r w:rsidR="003C5628" w:rsidRPr="00EA4042">
        <w:rPr>
          <w:lang w:val="id-ID"/>
        </w:rPr>
        <w:fldChar w:fldCharType="begin" w:fldLock="1"/>
      </w:r>
      <w:r w:rsidR="00C45CF1" w:rsidRPr="00EA4042">
        <w:rPr>
          <w:lang w:val="id-ID"/>
        </w:rPr>
        <w:instrText>ADDIN CSL_CITATION {"citationItems":[{"id":"ITEM-1","itemData":{"DOI":"10.23887/jppp.v6i3.55749","ISSN":"1979-7109","abstract":"Kurikulum memiliki peranan penting berbentuk perangkat pembelajaran yang berisi tentang perencanaan kegiatan pembelajaran dalam bentuk suatu proses pemerolehan pengetahuan dan pengalaman yang didapatkan melalui rangkaian kegiatan pembelajaran. Penelitian ini bertujuan untuk menganalisis kurikulum merdeka lebih lanjut dengan memfokuskan perencanaan implementasi kurikuum merdeka dan perencanaan pembelajaran pada kurikulum merdeka di jenjang sekolah dasar. Jenis penelitian ini merupakan penelitian kualitatif dengan pendekatan fenomenologi. Desain kualitatif diimplementasikan dan dilakukan pada kepala sekolah dan guru kelas 1 dan guru kelas 4. Teknik pengumpulan data menggunakan wawancara dan analisis dokumen. Teknik analisis data yang digunakan yaitu model interactive  model yang mana unsur-unsurnya meliputi reduksi data, penyajian data, dan penarikan kesimpulan data. Hasil penelitian menunjukkan bahwa dalam penerapan kurikulum merdeka membutuhkan kesiapan kepala sekolah dan guru untuk mempelajari hal baru. Pada proses perencanaan, guru masih mengandalkan modul ajar yang disediakan oleh pusat. Terdapat hal baru yang harus diperhatikan di dalam kurikulum merdeka dengan adanya project penguatan profil pelajar Pancasila. Implikasi penelitian ini diharapkan guru dapat menggunakan model pembelajaran abad ke 21 dalam penerapan kurikulum merdeka belajar di sekolah.","author":[{"dropping-particle":"","family":"Ardianti","given":"Yekti","non-dropping-particle":"","parse-names":false,"suffix":""},{"dropping-particle":"","family":"Amalia","given":"Nur","non-dropping-particle":"","parse-names":false,"suffix":""}],"container-title":"Jurnal Penelitian dan Pengembangan Pendidikan","id":"ITEM-1","issue":"3","issued":{"date-parts":[["2022"]]},"page":"399-407","title":"Kurikulum Merdeka: Pemaknaan Merdeka dalam Perencanaan Pembelajaran di Sekolah Dasar","type":"article-journal","volume":"6"},"uris":["http://www.mendeley.com/documents/?uuid=2f1d30cb-3a22-47f3-a0d2-e83971b9b513"]}],"mendeley":{"formattedCitation":"(Ardianti and Amalia 2022)","plainTextFormattedCitation":"(Ardianti and Amalia 2022)","previouslyFormattedCitation":"(Ardianti and Amalia 2022)"},"properties":{"noteIndex":0},"schema":"https://github.com/citation-style-language/schema/raw/master/csl-citation.json"}</w:instrText>
      </w:r>
      <w:r w:rsidR="003C5628" w:rsidRPr="00EA4042">
        <w:rPr>
          <w:lang w:val="id-ID"/>
        </w:rPr>
        <w:fldChar w:fldCharType="separate"/>
      </w:r>
      <w:r w:rsidR="003C5628" w:rsidRPr="00EA4042">
        <w:rPr>
          <w:lang w:val="id-ID"/>
        </w:rPr>
        <w:t>(Ardianti and Amalia 2022)</w:t>
      </w:r>
      <w:r w:rsidR="003C5628" w:rsidRPr="00EA4042">
        <w:rPr>
          <w:lang w:val="id-ID"/>
        </w:rPr>
        <w:fldChar w:fldCharType="end"/>
      </w:r>
      <w:r w:rsidR="00787A2E" w:rsidRPr="00EA4042">
        <w:rPr>
          <w:lang w:val="id-ID"/>
        </w:rPr>
        <w:t>.</w:t>
      </w:r>
    </w:p>
    <w:p w14:paraId="40E5BC8B" w14:textId="77777777" w:rsidR="001F7F2C" w:rsidRPr="00EA4042" w:rsidRDefault="001F7F2C">
      <w:pPr>
        <w:pStyle w:val="ListParagraph"/>
        <w:numPr>
          <w:ilvl w:val="0"/>
          <w:numId w:val="8"/>
        </w:numPr>
        <w:spacing w:line="480" w:lineRule="auto"/>
        <w:jc w:val="both"/>
        <w:rPr>
          <w:lang w:val="id-ID"/>
        </w:rPr>
      </w:pPr>
      <w:r w:rsidRPr="00EA4042">
        <w:rPr>
          <w:lang w:val="id-ID"/>
        </w:rPr>
        <w:t>Model Pembelajaran</w:t>
      </w:r>
    </w:p>
    <w:p w14:paraId="518BE09B" w14:textId="7CDC2603" w:rsidR="001F7F2C" w:rsidRPr="00EA4042" w:rsidRDefault="00061B6D" w:rsidP="00FB2AAE">
      <w:pPr>
        <w:pStyle w:val="ListParagraph"/>
        <w:spacing w:line="480" w:lineRule="auto"/>
        <w:ind w:left="1440"/>
        <w:jc w:val="both"/>
        <w:rPr>
          <w:lang w:val="id-ID"/>
        </w:rPr>
      </w:pPr>
      <w:bookmarkStart w:id="55" w:name="_Hlk149649145"/>
      <w:r w:rsidRPr="00EA4042">
        <w:rPr>
          <w:lang w:val="id-ID"/>
        </w:rPr>
        <w:t>Terdapat berbagai macam m</w:t>
      </w:r>
      <w:r w:rsidR="001F7F2C" w:rsidRPr="00EA4042">
        <w:rPr>
          <w:lang w:val="id-ID"/>
        </w:rPr>
        <w:t xml:space="preserve">odel pembelajaran </w:t>
      </w:r>
      <w:r w:rsidR="00F66205" w:rsidRPr="00EA4042">
        <w:rPr>
          <w:lang w:val="id-ID"/>
        </w:rPr>
        <w:t xml:space="preserve">yang terdapat </w:t>
      </w:r>
      <w:r w:rsidRPr="00EA4042">
        <w:rPr>
          <w:lang w:val="id-ID"/>
        </w:rPr>
        <w:t>pada</w:t>
      </w:r>
      <w:r w:rsidR="001F7F2C" w:rsidRPr="00EA4042">
        <w:rPr>
          <w:lang w:val="id-ID"/>
        </w:rPr>
        <w:t xml:space="preserve"> kurikulum merdeka</w:t>
      </w:r>
      <w:r w:rsidR="00F66205" w:rsidRPr="00EA4042">
        <w:rPr>
          <w:lang w:val="id-ID"/>
        </w:rPr>
        <w:t xml:space="preserve">, sehingga perlu disesuaikan dengan </w:t>
      </w:r>
      <w:r w:rsidR="001F7F2C" w:rsidRPr="00EA4042">
        <w:rPr>
          <w:lang w:val="id-ID"/>
        </w:rPr>
        <w:t>materi dan kelas</w:t>
      </w:r>
      <w:r w:rsidR="00F66205" w:rsidRPr="00EA4042">
        <w:rPr>
          <w:lang w:val="id-ID"/>
        </w:rPr>
        <w:t xml:space="preserve">nya </w:t>
      </w:r>
      <w:r w:rsidR="00D354CA" w:rsidRPr="00EA4042">
        <w:rPr>
          <w:lang w:val="id-ID"/>
        </w:rPr>
        <w:fldChar w:fldCharType="begin" w:fldLock="1"/>
      </w:r>
      <w:r w:rsidR="004158BC" w:rsidRPr="00EA4042">
        <w:rPr>
          <w:lang w:val="id-ID"/>
        </w:rPr>
        <w:instrText>ADDIN CSL_CITATION {"citationItems":[{"id":"ITEM-1","itemData":{"abstract":"… evaluasi proses penyelesaian masalah melalui penyediaan alat … nilai-nilai Pancasila pada Profil Pelajar Pancasila. Berbagai … bertindak sesuai Profil Pelajar Pancasila yang dimana …","author":[{"dropping-particle":"","family":"Damanik","given":"C A","non-dropping-particle":"","parse-names":false,"suffix":""},{"dropping-particle":"","family":"Rustini","given":"T","non-dropping-particle":"","parse-names":false,"suffix":""}],"container-title":"Science and Education Journal (SICEDU)","id":"ITEM-1","issue":"2","issued":{"date-parts":[["2023"]]},"page":"286-294","title":"Pemahaman Guru Terhadap Implementasi Model Problem Based Learning Pada Pembelajaran IPS Di SD Kelas Rendah","type":"article-journal","volume":"2"},"uris":["http://www.mendeley.com/documents/?uuid=3c7dfb52-ca62-4e52-a471-048f6c433d49"]}],"mendeley":{"formattedCitation":"(Damanik and Rustini 2023)","plainTextFormattedCitation":"(Damanik and Rustini 2023)","previouslyFormattedCitation":"(Damanik and Rustini 2023)"},"properties":{"noteIndex":0},"schema":"https://github.com/citation-style-language/schema/raw/master/csl-citation.json"}</w:instrText>
      </w:r>
      <w:r w:rsidR="00D354CA" w:rsidRPr="00EA4042">
        <w:rPr>
          <w:lang w:val="id-ID"/>
        </w:rPr>
        <w:fldChar w:fldCharType="separate"/>
      </w:r>
      <w:r w:rsidR="00D354CA" w:rsidRPr="00EA4042">
        <w:rPr>
          <w:lang w:val="id-ID"/>
        </w:rPr>
        <w:t>(Damanik and Rustini 2023)</w:t>
      </w:r>
      <w:r w:rsidR="00D354CA" w:rsidRPr="00EA4042">
        <w:rPr>
          <w:lang w:val="id-ID"/>
        </w:rPr>
        <w:fldChar w:fldCharType="end"/>
      </w:r>
      <w:r w:rsidR="00F66205" w:rsidRPr="00EA4042">
        <w:rPr>
          <w:lang w:val="id-ID"/>
        </w:rPr>
        <w:t>.</w:t>
      </w:r>
    </w:p>
    <w:bookmarkEnd w:id="55"/>
    <w:p w14:paraId="13A5CECA" w14:textId="5D0F26A2" w:rsidR="001F7F2C" w:rsidRPr="00EA4042" w:rsidRDefault="0051562E" w:rsidP="00E25528">
      <w:pPr>
        <w:spacing w:line="480" w:lineRule="auto"/>
        <w:ind w:left="993" w:firstLine="850"/>
        <w:jc w:val="both"/>
        <w:rPr>
          <w:lang w:val="id-ID"/>
        </w:rPr>
      </w:pPr>
      <w:r w:rsidRPr="00EA4042">
        <w:rPr>
          <w:lang w:val="id-ID"/>
        </w:rPr>
        <w:t>Pada bagian inti modul ajar, terdapat beberapa komponen</w:t>
      </w:r>
      <w:r w:rsidR="008F3ABB" w:rsidRPr="00EA4042">
        <w:rPr>
          <w:lang w:val="id-ID"/>
        </w:rPr>
        <w:t xml:space="preserve"> yang perlu diperhatikan, diantaranya</w:t>
      </w:r>
      <w:r w:rsidRPr="00EA4042">
        <w:rPr>
          <w:lang w:val="id-ID"/>
        </w:rPr>
        <w:t xml:space="preserve"> </w:t>
      </w:r>
      <w:r w:rsidR="008F3ABB" w:rsidRPr="00EA4042">
        <w:rPr>
          <w:lang w:val="id-ID"/>
        </w:rPr>
        <w:t>sebagai berikut:</w:t>
      </w:r>
    </w:p>
    <w:p w14:paraId="00E81E00" w14:textId="77777777" w:rsidR="001F7F2C" w:rsidRPr="00EA4042" w:rsidRDefault="001F7F2C" w:rsidP="00E25528">
      <w:pPr>
        <w:pStyle w:val="ListParagraph"/>
        <w:numPr>
          <w:ilvl w:val="0"/>
          <w:numId w:val="9"/>
        </w:numPr>
        <w:spacing w:after="0" w:line="480" w:lineRule="auto"/>
        <w:jc w:val="both"/>
        <w:rPr>
          <w:lang w:val="id-ID"/>
        </w:rPr>
      </w:pPr>
      <w:r w:rsidRPr="00EA4042">
        <w:rPr>
          <w:lang w:val="id-ID"/>
        </w:rPr>
        <w:t xml:space="preserve">Tujuan Pembelajaran </w:t>
      </w:r>
    </w:p>
    <w:p w14:paraId="33CD618E" w14:textId="047F9707" w:rsidR="0051562E" w:rsidRPr="00E25528" w:rsidRDefault="004D7546" w:rsidP="00E25528">
      <w:pPr>
        <w:spacing w:line="480" w:lineRule="auto"/>
        <w:ind w:left="1080" w:firstLine="720"/>
        <w:jc w:val="both"/>
        <w:rPr>
          <w:lang w:val="id-ID"/>
        </w:rPr>
      </w:pPr>
      <w:bookmarkStart w:id="56" w:name="_Hlk149649568"/>
      <w:r w:rsidRPr="00E25528">
        <w:rPr>
          <w:lang w:val="id-ID"/>
        </w:rPr>
        <w:t>Tujuan pembelajaran merupakan elemen kunci dalam modul ajar yang mencerminkan poin-poin penting dalam kegiatan pembelajaran. Tujuan ini perlu dapat diuji melalui asesmen pembelajaran untuk mengevaluasi tingkat pemahaman peserta didik. Tujuan pembelajaran dapat memiliki berbagai bentuk, mulai dari aspek kognitif hingga keterampilan berkomunikasi (</w:t>
      </w:r>
      <w:r w:rsidR="00733E50" w:rsidRPr="00E25528">
        <w:rPr>
          <w:lang w:val="id-ID"/>
        </w:rPr>
        <w:fldChar w:fldCharType="begin" w:fldLock="1"/>
      </w:r>
      <w:r w:rsidR="00671C8A" w:rsidRPr="00E25528">
        <w:rPr>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RYANI","given":"T.","non-dropping-particle":"","parse-names":false,"suffix":""}],"container-title":"Doctoral dissertation, IKIP PGRI PONTIANAK","id":"ITEM-1","issue":"July","issued":{"date-parts":[["2023"]]},"page":"1-23","title":"PENGEMBANGAN MODUL AJAR BERBASIS PEMBELAJARAN BERDIFERENSIASI PADA MATERI MENGGUNAKAN DATA KELAS VII SMP PESANTREN ASSALAM PONTIANAK","type":"article-journal"},"uris":["http://www.mendeley.com/documents/?uuid=44da6350-10a2-44ed-8fdb-452e9895d4c7"]}],"mendeley":{"formattedCitation":"(SURYANI 2023)","manualFormatting":"Suryani (2023)","plainTextFormattedCitation":"(SURYANI 2023)","previouslyFormattedCitation":"(SURYANI 2023)"},"properties":{"noteIndex":0},"schema":"https://github.com/citation-style-language/schema/raw/master/csl-citation.json"}</w:instrText>
      </w:r>
      <w:r w:rsidR="00733E50" w:rsidRPr="00E25528">
        <w:rPr>
          <w:lang w:val="id-ID"/>
        </w:rPr>
        <w:fldChar w:fldCharType="separate"/>
      </w:r>
      <w:r w:rsidR="00733E50" w:rsidRPr="00E25528">
        <w:rPr>
          <w:lang w:val="id-ID"/>
        </w:rPr>
        <w:t>Suryani 2023)</w:t>
      </w:r>
      <w:r w:rsidR="00733E50" w:rsidRPr="00E25528">
        <w:rPr>
          <w:lang w:val="id-ID"/>
        </w:rPr>
        <w:fldChar w:fldCharType="end"/>
      </w:r>
      <w:r w:rsidRPr="00E25528">
        <w:rPr>
          <w:lang w:val="id-ID"/>
        </w:rPr>
        <w:t>.</w:t>
      </w:r>
    </w:p>
    <w:bookmarkEnd w:id="56"/>
    <w:p w14:paraId="152799F8" w14:textId="77777777" w:rsidR="003F1648" w:rsidRPr="00EA4042" w:rsidRDefault="001F7F2C" w:rsidP="00E25528">
      <w:pPr>
        <w:pStyle w:val="ListParagraph"/>
        <w:numPr>
          <w:ilvl w:val="0"/>
          <w:numId w:val="9"/>
        </w:numPr>
        <w:spacing w:after="0" w:line="480" w:lineRule="auto"/>
        <w:jc w:val="both"/>
        <w:rPr>
          <w:lang w:val="id-ID"/>
        </w:rPr>
      </w:pPr>
      <w:r w:rsidRPr="00EA4042">
        <w:rPr>
          <w:lang w:val="id-ID"/>
        </w:rPr>
        <w:t xml:space="preserve">Pemahaman Bermakna </w:t>
      </w:r>
    </w:p>
    <w:p w14:paraId="55201399" w14:textId="266E35CE" w:rsidR="00E25528" w:rsidRDefault="003F1648" w:rsidP="00616D47">
      <w:pPr>
        <w:spacing w:line="480" w:lineRule="auto"/>
        <w:ind w:left="1080" w:firstLine="720"/>
        <w:jc w:val="both"/>
        <w:rPr>
          <w:lang w:val="id-ID"/>
        </w:rPr>
      </w:pPr>
      <w:r w:rsidRPr="00E25528">
        <w:rPr>
          <w:lang w:val="id-ID"/>
        </w:rPr>
        <w:t xml:space="preserve">Pemahaman bermakna memiliki peran penting dalam mendeskripsikan proses pembelajaran. </w:t>
      </w:r>
      <w:r w:rsidR="00572647" w:rsidRPr="00E25528">
        <w:rPr>
          <w:lang w:val="id-ID"/>
        </w:rPr>
        <w:t>Karena</w:t>
      </w:r>
      <w:r w:rsidRPr="00E25528">
        <w:rPr>
          <w:lang w:val="id-ID"/>
        </w:rPr>
        <w:t xml:space="preserve"> bertujuan </w:t>
      </w:r>
      <w:r w:rsidR="00572647" w:rsidRPr="00E25528">
        <w:rPr>
          <w:lang w:val="id-ID"/>
        </w:rPr>
        <w:t>untuk mengaitkan berbagai konsep dalam</w:t>
      </w:r>
      <w:r w:rsidRPr="00E25528">
        <w:rPr>
          <w:lang w:val="id-ID"/>
        </w:rPr>
        <w:t xml:space="preserve"> pembelajaran</w:t>
      </w:r>
      <w:r w:rsidR="00572647" w:rsidRPr="00E25528">
        <w:rPr>
          <w:lang w:val="id-ID"/>
        </w:rPr>
        <w:t xml:space="preserve">. </w:t>
      </w:r>
      <w:r w:rsidRPr="00E25528">
        <w:rPr>
          <w:lang w:val="id-ID"/>
        </w:rPr>
        <w:t xml:space="preserve">Tujuannya adalah membentuk pemahaman peserta didik </w:t>
      </w:r>
      <w:r w:rsidR="00572647" w:rsidRPr="00E25528">
        <w:rPr>
          <w:lang w:val="id-ID"/>
        </w:rPr>
        <w:t>agar konsep-</w:t>
      </w:r>
      <w:r w:rsidRPr="00E25528">
        <w:rPr>
          <w:lang w:val="id-ID"/>
        </w:rPr>
        <w:t xml:space="preserve">konsep yang </w:t>
      </w:r>
      <w:r w:rsidR="00572647" w:rsidRPr="00E25528">
        <w:rPr>
          <w:lang w:val="id-ID"/>
        </w:rPr>
        <w:t>dipelajari di sekolah mampu</w:t>
      </w:r>
      <w:r w:rsidRPr="00E25528">
        <w:rPr>
          <w:lang w:val="id-ID"/>
        </w:rPr>
        <w:t xml:space="preserve"> menciptakan perilaku </w:t>
      </w:r>
      <w:r w:rsidR="00572647" w:rsidRPr="00E25528">
        <w:rPr>
          <w:lang w:val="id-ID"/>
        </w:rPr>
        <w:t xml:space="preserve">yang baik bagi </w:t>
      </w:r>
      <w:r w:rsidRPr="00E25528">
        <w:rPr>
          <w:lang w:val="id-ID"/>
        </w:rPr>
        <w:t xml:space="preserve">peserta didik </w:t>
      </w:r>
      <w:r w:rsidR="004158BC" w:rsidRPr="00E25528">
        <w:rPr>
          <w:lang w:val="id-ID"/>
        </w:rPr>
        <w:fldChar w:fldCharType="begin" w:fldLock="1"/>
      </w:r>
      <w:r w:rsidR="00553DF5" w:rsidRPr="00E25528">
        <w:rPr>
          <w:lang w:val="id-ID"/>
        </w:rPr>
        <w:instrText>ADDIN CSL_CITATION {"citationItems":[{"id":"ITEM-1","itemData":{"abstract":"Tulisan ini bertujuan untuk membahas pengembangan modul ajar berbasis kurikulum merdeka belajar. Modul ajar merupakan badan kurikulum merdeka yang mana pengganti rencana pembelajaran. Modul ajar kurikulum merdeka merupakan pengganti dari RPP yang berformat dan bersifat variatif yang meliputi materi/ konten pembelajaran, metode pembelajaran, interpretasi, dan teknik mengevaluasi yang disusun secara sistematis dan memukau untuk mencapai indikator keberhasilan yang diharapkan. Guru mengembangkan modul ajar sebelum melakukan pembelajaran di dalam kelas. Salah satu fungsi modul ajar untuk mengurangi beban guru dalam menyajikan konten sehingga guru dapat memiliki banyak waktu untuk menjadi tutor dan membantu siswa pada proses pembelajaran.","author":[{"dropping-particle":"","family":"Maulida","given":"Utami","non-dropping-particle":"","parse-names":false,"suffix":""}],"container-title":"Tarbawi","id":"ITEM-1","issue":"2","issued":{"date-parts":[["2022"]]},"page":"130-138","title":"Pengembangan Modul Ajar Berbasis Kurikulum Merdeka","type":"article-journal","volume":"5"},"uris":["http://www.mendeley.com/documents/?uuid=734139dc-9906-43fe-94c7-6701d12ee4cf"]}],"mendeley":{"formattedCitation":"(Maulida 2022)","manualFormatting":"(Maulida U. 2022)","plainTextFormattedCitation":"(Maulida 2022)","previouslyFormattedCitation":"(Maulida 2022)"},"properties":{"noteIndex":0},"schema":"https://github.com/citation-style-language/schema/raw/master/csl-citation.json"}</w:instrText>
      </w:r>
      <w:r w:rsidR="004158BC" w:rsidRPr="00E25528">
        <w:rPr>
          <w:lang w:val="id-ID"/>
        </w:rPr>
        <w:fldChar w:fldCharType="separate"/>
      </w:r>
      <w:r w:rsidR="004158BC" w:rsidRPr="00E25528">
        <w:rPr>
          <w:lang w:val="id-ID"/>
        </w:rPr>
        <w:t>(Maulida U. 2022)</w:t>
      </w:r>
      <w:r w:rsidR="004158BC" w:rsidRPr="00E25528">
        <w:rPr>
          <w:lang w:val="id-ID"/>
        </w:rPr>
        <w:fldChar w:fldCharType="end"/>
      </w:r>
      <w:r w:rsidR="004158BC" w:rsidRPr="00E25528">
        <w:rPr>
          <w:lang w:val="id-ID"/>
        </w:rPr>
        <w:t>.</w:t>
      </w:r>
    </w:p>
    <w:p w14:paraId="0666D40F" w14:textId="77777777" w:rsidR="00616D47" w:rsidRDefault="00616D47" w:rsidP="00616D47">
      <w:pPr>
        <w:spacing w:line="480" w:lineRule="auto"/>
        <w:ind w:left="1080" w:firstLine="720"/>
        <w:jc w:val="both"/>
        <w:rPr>
          <w:lang w:val="id-ID"/>
        </w:rPr>
      </w:pPr>
    </w:p>
    <w:p w14:paraId="4274CEAB" w14:textId="77777777" w:rsidR="00616D47" w:rsidRPr="00E25528" w:rsidRDefault="00616D47" w:rsidP="00616D47">
      <w:pPr>
        <w:spacing w:line="480" w:lineRule="auto"/>
        <w:ind w:left="1080" w:firstLine="720"/>
        <w:jc w:val="both"/>
        <w:rPr>
          <w:lang w:val="id-ID"/>
        </w:rPr>
      </w:pPr>
    </w:p>
    <w:p w14:paraId="30E508E8" w14:textId="77777777" w:rsidR="005A61F9" w:rsidRPr="00EA4042" w:rsidRDefault="001F7F2C" w:rsidP="00E25528">
      <w:pPr>
        <w:pStyle w:val="ListParagraph"/>
        <w:numPr>
          <w:ilvl w:val="0"/>
          <w:numId w:val="9"/>
        </w:numPr>
        <w:spacing w:after="0" w:line="480" w:lineRule="auto"/>
        <w:jc w:val="both"/>
        <w:rPr>
          <w:lang w:val="id-ID"/>
        </w:rPr>
      </w:pPr>
      <w:r w:rsidRPr="00EA4042">
        <w:rPr>
          <w:lang w:val="id-ID"/>
        </w:rPr>
        <w:t xml:space="preserve">Pertanyaan Pemantik </w:t>
      </w:r>
    </w:p>
    <w:p w14:paraId="23E4F575" w14:textId="25318B96" w:rsidR="001F7F2C" w:rsidRPr="00E25528" w:rsidRDefault="000F0540" w:rsidP="00E25528">
      <w:pPr>
        <w:spacing w:line="480" w:lineRule="auto"/>
        <w:ind w:left="1080" w:firstLine="720"/>
        <w:jc w:val="both"/>
        <w:rPr>
          <w:lang w:val="id-ID"/>
        </w:rPr>
      </w:pPr>
      <w:bookmarkStart w:id="57" w:name="_Hlk149650088"/>
      <w:r w:rsidRPr="00E25528">
        <w:rPr>
          <w:lang w:val="id-ID"/>
        </w:rPr>
        <w:t>Pendidik diperkenankan untuk</w:t>
      </w:r>
      <w:r w:rsidR="003F1648" w:rsidRPr="00E25528">
        <w:rPr>
          <w:lang w:val="id-ID"/>
        </w:rPr>
        <w:t xml:space="preserve"> merumuskan pertanyaan-pertanyaan </w:t>
      </w:r>
      <w:r w:rsidRPr="00E25528">
        <w:rPr>
          <w:lang w:val="id-ID"/>
        </w:rPr>
        <w:t>untuk</w:t>
      </w:r>
      <w:r w:rsidR="003F1648" w:rsidRPr="00E25528">
        <w:rPr>
          <w:lang w:val="id-ID"/>
        </w:rPr>
        <w:t xml:space="preserve"> dimasukkan ke dalam modul ajar guna membangkitkan keinginan</w:t>
      </w:r>
      <w:r w:rsidRPr="00E25528">
        <w:rPr>
          <w:lang w:val="id-ID"/>
        </w:rPr>
        <w:t xml:space="preserve"> para</w:t>
      </w:r>
      <w:r w:rsidR="003F1648" w:rsidRPr="00E25528">
        <w:rPr>
          <w:lang w:val="id-ID"/>
        </w:rPr>
        <w:t xml:space="preserve"> peserta didik </w:t>
      </w:r>
      <w:r w:rsidRPr="00E25528">
        <w:rPr>
          <w:lang w:val="id-ID"/>
        </w:rPr>
        <w:t>dalam</w:t>
      </w:r>
      <w:r w:rsidR="003F1648" w:rsidRPr="00E25528">
        <w:rPr>
          <w:lang w:val="id-ID"/>
        </w:rPr>
        <w:t xml:space="preserve"> mengetahui </w:t>
      </w:r>
      <w:r w:rsidRPr="00E25528">
        <w:rPr>
          <w:lang w:val="id-ID"/>
        </w:rPr>
        <w:t>berbagai</w:t>
      </w:r>
      <w:r w:rsidR="003F1648" w:rsidRPr="00E25528">
        <w:rPr>
          <w:lang w:val="id-ID"/>
        </w:rPr>
        <w:t xml:space="preserve"> materi </w:t>
      </w:r>
      <w:r w:rsidRPr="00E25528">
        <w:rPr>
          <w:lang w:val="id-ID"/>
        </w:rPr>
        <w:t>pembelajaran</w:t>
      </w:r>
      <w:r w:rsidR="003F1648" w:rsidRPr="00E25528">
        <w:rPr>
          <w:lang w:val="id-ID"/>
        </w:rPr>
        <w:t xml:space="preserve">. Proses penyusunan pertanyaan pemantik ini diungkapkan </w:t>
      </w:r>
      <w:r w:rsidRPr="00E25528">
        <w:rPr>
          <w:lang w:val="id-ID"/>
        </w:rPr>
        <w:t xml:space="preserve">misalnya menggunakan kata </w:t>
      </w:r>
      <w:r w:rsidR="003F1648" w:rsidRPr="00E25528">
        <w:rPr>
          <w:lang w:val="id-ID"/>
        </w:rPr>
        <w:t xml:space="preserve">tanya "apa", </w:t>
      </w:r>
      <w:r w:rsidRPr="00E25528">
        <w:rPr>
          <w:lang w:val="id-ID"/>
        </w:rPr>
        <w:t xml:space="preserve">"mengapa" serta </w:t>
      </w:r>
      <w:r w:rsidR="003F1648" w:rsidRPr="00E25528">
        <w:rPr>
          <w:lang w:val="id-ID"/>
        </w:rPr>
        <w:t>"bagaimana"</w:t>
      </w:r>
      <w:r w:rsidR="003F6F4D" w:rsidRPr="00E25528">
        <w:rPr>
          <w:lang w:val="en-US"/>
        </w:rPr>
        <w:t xml:space="preserve"> </w:t>
      </w:r>
      <w:r w:rsidR="00553DF5" w:rsidRPr="00E25528">
        <w:rPr>
          <w:lang w:val="id-ID"/>
        </w:rPr>
        <w:fldChar w:fldCharType="begin" w:fldLock="1"/>
      </w:r>
      <w:r w:rsidR="00733E50" w:rsidRPr="00E25528">
        <w:rPr>
          <w:lang w:val="id-ID"/>
        </w:rPr>
        <w:instrText>ADDIN CSL_CITATION {"citationItems":[{"id":"ITEM-1","itemData":{"author":[{"dropping-particle":"","family":"ANGGRAINI","given":"HENNY","non-dropping-particle":"","parse-names":false,"suffix":""}],"container-title":"Doctoral dissertation, UNIVERSITAS ISLAM NEGERI SULTAN SYARIF KASIM RIAU","id":"ITEM-1","issued":{"date-parts":[["2023"]]},"page":"31-41","title":"PENGEMBANGAN MODUL AJAR KIMIA BERBASIS BRAIN BASED LEARNING PADA MATERI KONSEP MOL KELAS X DI SMA CENDANA PEKANBARU","type":"article-journal"},"uris":["http://www.mendeley.com/documents/?uuid=5a0cd2e2-fb7f-48e7-88f4-04020eac7cc1"]}],"mendeley":{"formattedCitation":"(ANGGRAINI 2023)","manualFormatting":"(Anggraini 2023)","plainTextFormattedCitation":"(ANGGRAINI 2023)","previouslyFormattedCitation":"(ANGGRAINI 2023)"},"properties":{"noteIndex":0},"schema":"https://github.com/citation-style-language/schema/raw/master/csl-citation.json"}</w:instrText>
      </w:r>
      <w:r w:rsidR="00553DF5" w:rsidRPr="00E25528">
        <w:rPr>
          <w:lang w:val="id-ID"/>
        </w:rPr>
        <w:fldChar w:fldCharType="separate"/>
      </w:r>
      <w:r w:rsidR="00553DF5" w:rsidRPr="00E25528">
        <w:rPr>
          <w:lang w:val="id-ID"/>
        </w:rPr>
        <w:t>(Anggraini 2023)</w:t>
      </w:r>
      <w:r w:rsidR="00553DF5" w:rsidRPr="00E25528">
        <w:rPr>
          <w:lang w:val="id-ID"/>
        </w:rPr>
        <w:fldChar w:fldCharType="end"/>
      </w:r>
      <w:r w:rsidR="007812D1" w:rsidRPr="00E25528">
        <w:rPr>
          <w:lang w:val="id-ID"/>
        </w:rPr>
        <w:t>. </w:t>
      </w:r>
    </w:p>
    <w:bookmarkEnd w:id="57"/>
    <w:p w14:paraId="1ACB55B3" w14:textId="77777777" w:rsidR="007812D1" w:rsidRPr="00EA4042" w:rsidRDefault="001F7F2C" w:rsidP="00E25528">
      <w:pPr>
        <w:pStyle w:val="ListParagraph"/>
        <w:numPr>
          <w:ilvl w:val="0"/>
          <w:numId w:val="9"/>
        </w:numPr>
        <w:spacing w:after="0" w:line="480" w:lineRule="auto"/>
        <w:jc w:val="both"/>
        <w:rPr>
          <w:lang w:val="id-ID"/>
        </w:rPr>
      </w:pPr>
      <w:r w:rsidRPr="00EA4042">
        <w:rPr>
          <w:lang w:val="id-ID"/>
        </w:rPr>
        <w:t xml:space="preserve">Kegiatan Pembelajaran </w:t>
      </w:r>
    </w:p>
    <w:p w14:paraId="67B763EB" w14:textId="31B17B88" w:rsidR="00B301EB" w:rsidRPr="00E25528" w:rsidRDefault="003F1648" w:rsidP="00E25528">
      <w:pPr>
        <w:spacing w:line="480" w:lineRule="auto"/>
        <w:ind w:left="1080" w:firstLine="720"/>
        <w:jc w:val="both"/>
        <w:rPr>
          <w:lang w:val="id-ID"/>
        </w:rPr>
      </w:pPr>
      <w:bookmarkStart w:id="58" w:name="_Hlk149650336"/>
      <w:r w:rsidRPr="00E25528">
        <w:rPr>
          <w:lang w:val="id-ID"/>
        </w:rPr>
        <w:t xml:space="preserve">Kegiatan pembelajaran </w:t>
      </w:r>
      <w:r w:rsidR="000F0540" w:rsidRPr="00E25528">
        <w:rPr>
          <w:lang w:val="id-ID"/>
        </w:rPr>
        <w:t>terdiri atas</w:t>
      </w:r>
      <w:r w:rsidRPr="00E25528">
        <w:rPr>
          <w:lang w:val="id-ID"/>
        </w:rPr>
        <w:t xml:space="preserve"> skenario </w:t>
      </w:r>
      <w:r w:rsidR="000F0540" w:rsidRPr="00E25528">
        <w:rPr>
          <w:lang w:val="id-ID"/>
        </w:rPr>
        <w:t>proses belajar-mengajar</w:t>
      </w:r>
      <w:r w:rsidRPr="00E25528">
        <w:rPr>
          <w:lang w:val="id-ID"/>
        </w:rPr>
        <w:t xml:space="preserve"> </w:t>
      </w:r>
      <w:r w:rsidR="000F0540" w:rsidRPr="00E25528">
        <w:rPr>
          <w:lang w:val="id-ID"/>
        </w:rPr>
        <w:t>yang dilakukan</w:t>
      </w:r>
      <w:r w:rsidRPr="00E25528">
        <w:rPr>
          <w:lang w:val="id-ID"/>
        </w:rPr>
        <w:t xml:space="preserve">. Tahapan kegiatan </w:t>
      </w:r>
      <w:r w:rsidR="000F0540" w:rsidRPr="00E25528">
        <w:rPr>
          <w:lang w:val="id-ID"/>
        </w:rPr>
        <w:t>tersebut dibuat</w:t>
      </w:r>
      <w:r w:rsidRPr="00E25528">
        <w:rPr>
          <w:lang w:val="id-ID"/>
        </w:rPr>
        <w:t xml:space="preserve"> secara sistematis sesuai kebutuhan belajar peserta didik dan disesuaikan dengan durasi waktu yang tersedia. Struktur kegiatan pembelajaran melibatkan pendahuluan, inti, hingga </w:t>
      </w:r>
      <w:r w:rsidR="001F7F2C" w:rsidRPr="00E25528">
        <w:rPr>
          <w:lang w:val="id-ID"/>
        </w:rPr>
        <w:t>penutup</w:t>
      </w:r>
      <w:r w:rsidR="007812D1" w:rsidRPr="00E25528">
        <w:rPr>
          <w:lang w:val="id-ID"/>
        </w:rPr>
        <w:t xml:space="preserve"> </w:t>
      </w:r>
      <w:r w:rsidR="00671C8A" w:rsidRPr="00E25528">
        <w:rPr>
          <w:lang w:val="id-ID"/>
        </w:rPr>
        <w:fldChar w:fldCharType="begin" w:fldLock="1"/>
      </w:r>
      <w:r w:rsidR="009376BE" w:rsidRPr="00E25528">
        <w:rPr>
          <w:lang w:val="id-ID"/>
        </w:rPr>
        <w:instrText>ADDIN CSL_CITATION {"citationItems":[{"id":"ITEM-1","itemData":{"abstract":"Penelitian ini bertujuan untuk mendeskripsikan proses peningkatan hasil belajar renang gaya dada. Subjek dalam penelitian ini adalah mahasiswa Prodi Penjaskesrek Universitas Nusantara PGRI Kediri Tahun angkatan 2019/2020 dengan menggunakan metode mengajar inklusi. Subjek dari penelitian ini yaitu mahasiswa reguler kelas A dan B sejumlah 60 mahasiswa. Penelitian ini akan dilakukan dengan menggunakan metode penelitian tindakan kelas. Penelitian ini terdiri dari 2 siklus dan masingmasing siklus terdapat empat sesi antara lain; (1) perencanaan, (2) tindakan, (3) observasi, dan (4) refleksi. Teknik analisis data yang digunakan dalam penelitian ini adalah deskriptif kualitatif dan kuantitatif. Hasil dari penelitian menunjukkan bahwa ada peningkatan dalam hasil pembelajaran renang gaya dada melalui pendekatan metode inklusi. Metode inklusi dapat dijadikan referensi untuk mengajar matakuliah renang kepada mahasiswa ditahun ajar berikutnya.","author":[{"dropping-particle":"","family":"Salim","given":"","non-dropping-particle":"","parse-names":false,"suffix":""},{"dropping-particle":"","family":"Rasyid","given":"I.","non-dropping-particle":"","parse-names":false,"suffix":""},{"dropping-particle":"","family":"Haidir","given":"","non-dropping-particle":"","parse-names":false,"suffix":""}],"container-title":"Indonesia Performance Journal 4","id":"ITEM-1","issued":{"date-parts":[["2020"]]},"page":"5","title":"Pembelajaran Renang Gaya Dada dengan Pendekatan Metode Inklusi","type":"article-journal"},"uris":["http://www.mendeley.com/documents/?uuid=f5b7bac1-439a-48ad-bfcc-581668458f2a"]}],"mendeley":{"formattedCitation":"(Salim, Rasyid, and Haidir 2020)","manualFormatting":"(Salim, Rasyid, and Haidir 202","plainTextFormattedCitation":"(Salim, Rasyid, and Haidir 2020)","previouslyFormattedCitation":"(Salim, Rasyid, and Haidir 2020)"},"properties":{"noteIndex":0},"schema":"https://github.com/citation-style-language/schema/raw/master/csl-citation.json"}</w:instrText>
      </w:r>
      <w:r w:rsidR="00671C8A" w:rsidRPr="00E25528">
        <w:rPr>
          <w:lang w:val="id-ID"/>
        </w:rPr>
        <w:fldChar w:fldCharType="separate"/>
      </w:r>
      <w:r w:rsidR="00671C8A" w:rsidRPr="00E25528">
        <w:rPr>
          <w:lang w:val="id-ID"/>
        </w:rPr>
        <w:t>(Salim, Rasyid, and Haidir 202</w:t>
      </w:r>
      <w:r w:rsidR="00671C8A" w:rsidRPr="00E25528">
        <w:rPr>
          <w:lang w:val="id-ID"/>
        </w:rPr>
        <w:fldChar w:fldCharType="end"/>
      </w:r>
      <w:r w:rsidR="00671C8A" w:rsidRPr="00E25528">
        <w:rPr>
          <w:lang w:val="id-ID"/>
        </w:rPr>
        <w:t>2)</w:t>
      </w:r>
      <w:r w:rsidR="007812D1" w:rsidRPr="00E25528">
        <w:rPr>
          <w:lang w:val="id-ID"/>
        </w:rPr>
        <w:t>.</w:t>
      </w:r>
    </w:p>
    <w:bookmarkEnd w:id="58"/>
    <w:p w14:paraId="29F1D373" w14:textId="77777777" w:rsidR="007812D1" w:rsidRPr="00EA4042" w:rsidRDefault="001F7F2C" w:rsidP="00E25528">
      <w:pPr>
        <w:pStyle w:val="ListParagraph"/>
        <w:numPr>
          <w:ilvl w:val="0"/>
          <w:numId w:val="9"/>
        </w:numPr>
        <w:spacing w:after="0" w:line="480" w:lineRule="auto"/>
        <w:jc w:val="both"/>
        <w:rPr>
          <w:lang w:val="id-ID"/>
        </w:rPr>
      </w:pPr>
      <w:r w:rsidRPr="00EA4042">
        <w:rPr>
          <w:lang w:val="id-ID"/>
        </w:rPr>
        <w:t xml:space="preserve">Asesmen </w:t>
      </w:r>
    </w:p>
    <w:p w14:paraId="165D6009" w14:textId="60648208" w:rsidR="003F1648" w:rsidRDefault="00F603F8" w:rsidP="00E25528">
      <w:pPr>
        <w:spacing w:line="480" w:lineRule="auto"/>
        <w:ind w:left="1080" w:firstLine="720"/>
        <w:jc w:val="both"/>
        <w:rPr>
          <w:lang w:val="id-ID"/>
        </w:rPr>
      </w:pPr>
      <w:bookmarkStart w:id="59" w:name="_Hlk149650647"/>
      <w:r w:rsidRPr="00E25528">
        <w:rPr>
          <w:lang w:val="id-ID"/>
        </w:rPr>
        <w:t xml:space="preserve">Menurut </w:t>
      </w:r>
      <w:r w:rsidR="009376BE" w:rsidRPr="00E25528">
        <w:rPr>
          <w:lang w:val="id-ID"/>
        </w:rPr>
        <w:fldChar w:fldCharType="begin" w:fldLock="1"/>
      </w:r>
      <w:r w:rsidR="00D20F58" w:rsidRPr="00E25528">
        <w:rPr>
          <w:lang w:val="id-ID"/>
        </w:rPr>
        <w:instrText>ADDIN CSL_CITATION {"citationItems":[{"id":"ITEM-1","itemData":{"ISSN":"2622-8149","abstract":"Abstrak Kurikulum merdeka merupakan penyempurnaan dari kurikulum 2013. Kurikulum ini didisain untuk optimalisasi hasil belajar sesuai dengan kebutuhan murid. Pembelajaran dirancang sesuai dengan hasil asesmen baik di awal, tengah maupun akhir pembelajaran. Tujuan penelitian ini adalah untuk mendeskripsikan tentang asesmen yang lazim digunakan dalam kurikulum merdeka. Metode penelitian yang digunakan adalah metode deskriptif kualitatif dengan mengumpulkan data pustaka, membaca dan mencatat serta mengolah bahan penelitian. Hasil penelitian menyatakan bahwa terdapat jenis asesmen yang digunakan dalam kurikulum merdeka yakni asesmen di awal pembelajaran atau asesmen diagnostik, asesmen formatif dan asesmen sumatif. Terdapat dua jenis asesmen diagnostic yakni asesmen diagnostic kognitif dan non kognitif Kata kunci: Asesmen diagnostik, asesmen formatif, asesmen sumatif, kurikulum merdeka Abstract The independent curriculum is an improvement of the 2013 curriculum. This curriculum is designed to optimize learning outcomes according to student needs. Learning is designed according to the results of the assessment both at the beginning, middle and end of learning. The purpose of this study is to describe the assessment that is commonly used in the independent curriculum. The research method used is a qualitative descriptive method by collecting library data, reading and recording and processing research materials. The results of the study stated that there are types of assessments used in the independent curriculum, namely assessment at the beginning of learning or diagnostic assessment, formative assessment and summative assessment. There are two types of diagnostic assessments, namely cognitive and non-cognitive diagnostic assessments.","author":[{"dropping-particle":"","family":"Budiono","given":"Arifin Nur","non-dropping-particle":"","parse-names":false,"suffix":""},{"dropping-particle":"","family":"Hatip","given":"Mochammad","non-dropping-particle":"","parse-names":false,"suffix":""}],"container-title":"Jurnal Axioma: Jurnal Matematika dan Pembelajaran","id":"ITEM-1","issue":"1","issued":{"date-parts":[["2023"]]},"title":"Diagnostic assessment, formative assessment, summative assessment, independent curriculum Learning Assesment in the Independent Curriculum","type":"article-journal","volume":"8"},"uris":["http://www.mendeley.com/documents/?uuid=b41236f5-8d3b-47d2-bdcb-3dc1e7eed989"]}],"mendeley":{"formattedCitation":"(Budiono and Hatip 2023)","manualFormatting":"Budiono and Hatip (2023)","plainTextFormattedCitation":"(Budiono and Hatip 2023)","previouslyFormattedCitation":"(Budiono and Hatip 2023)"},"properties":{"noteIndex":0},"schema":"https://github.com/citation-style-language/schema/raw/master/csl-citation.json"}</w:instrText>
      </w:r>
      <w:r w:rsidR="009376BE" w:rsidRPr="00E25528">
        <w:rPr>
          <w:lang w:val="id-ID"/>
        </w:rPr>
        <w:fldChar w:fldCharType="separate"/>
      </w:r>
      <w:r w:rsidR="009376BE" w:rsidRPr="00E25528">
        <w:rPr>
          <w:lang w:val="id-ID"/>
        </w:rPr>
        <w:t>Budiono and Hatip (2023)</w:t>
      </w:r>
      <w:r w:rsidR="009376BE" w:rsidRPr="00E25528">
        <w:rPr>
          <w:lang w:val="id-ID"/>
        </w:rPr>
        <w:fldChar w:fldCharType="end"/>
      </w:r>
      <w:r w:rsidRPr="00E25528">
        <w:rPr>
          <w:lang w:val="id-ID"/>
        </w:rPr>
        <w:t xml:space="preserve">, </w:t>
      </w:r>
      <w:r w:rsidR="003F1648" w:rsidRPr="00E25528">
        <w:rPr>
          <w:lang w:val="id-ID"/>
        </w:rPr>
        <w:t xml:space="preserve">Dalam kurikulum merdeka, asesmen dibagi menjadi tiga jenis, yaitu: a) Asesmen diagnostik, dilakukan sebelum pembelajaran; b) Asesmen formatif, dilakukan </w:t>
      </w:r>
      <w:r w:rsidR="00ED48C2" w:rsidRPr="00E25528">
        <w:rPr>
          <w:lang w:val="id-ID"/>
        </w:rPr>
        <w:t>dalam kegiatan</w:t>
      </w:r>
      <w:r w:rsidR="003F1648" w:rsidRPr="00E25528">
        <w:rPr>
          <w:lang w:val="id-ID"/>
        </w:rPr>
        <w:t xml:space="preserve"> pembelajaran; dan c) Asesmen sumatif, </w:t>
      </w:r>
      <w:r w:rsidR="003F1648" w:rsidRPr="00E25528">
        <w:rPr>
          <w:lang w:val="id-ID"/>
        </w:rPr>
        <w:lastRenderedPageBreak/>
        <w:t xml:space="preserve">dilakukan </w:t>
      </w:r>
      <w:r w:rsidR="00ED48C2" w:rsidRPr="00E25528">
        <w:rPr>
          <w:lang w:val="id-ID"/>
        </w:rPr>
        <w:t>di</w:t>
      </w:r>
      <w:r w:rsidR="003F1648" w:rsidRPr="00E25528">
        <w:rPr>
          <w:lang w:val="id-ID"/>
        </w:rPr>
        <w:t xml:space="preserve"> akhir </w:t>
      </w:r>
      <w:r w:rsidR="00ED48C2" w:rsidRPr="00E25528">
        <w:rPr>
          <w:lang w:val="id-ID"/>
        </w:rPr>
        <w:t>kegiatan</w:t>
      </w:r>
      <w:r w:rsidR="003F1648" w:rsidRPr="00E25528">
        <w:rPr>
          <w:lang w:val="id-ID"/>
        </w:rPr>
        <w:t xml:space="preserve"> pembelajaran. Jenis-jenis asesmen mencakup penilaian sikap; penilaian kinerja; dan penilaian tertulis.</w:t>
      </w:r>
    </w:p>
    <w:p w14:paraId="513B43E2" w14:textId="77777777" w:rsidR="00E25528" w:rsidRPr="00E25528" w:rsidRDefault="00E25528" w:rsidP="00E25528">
      <w:pPr>
        <w:spacing w:line="480" w:lineRule="auto"/>
        <w:ind w:left="1080" w:firstLine="720"/>
        <w:jc w:val="both"/>
        <w:rPr>
          <w:lang w:val="id-ID"/>
        </w:rPr>
      </w:pPr>
    </w:p>
    <w:bookmarkEnd w:id="59"/>
    <w:p w14:paraId="1E4A4559" w14:textId="4C53CE63" w:rsidR="003F1648" w:rsidRPr="00EA4042" w:rsidRDefault="001F7F2C" w:rsidP="00E25528">
      <w:pPr>
        <w:pStyle w:val="ListParagraph"/>
        <w:numPr>
          <w:ilvl w:val="0"/>
          <w:numId w:val="9"/>
        </w:numPr>
        <w:spacing w:after="0" w:line="480" w:lineRule="auto"/>
        <w:jc w:val="both"/>
        <w:rPr>
          <w:lang w:val="id-ID"/>
        </w:rPr>
      </w:pPr>
      <w:r w:rsidRPr="00EA4042">
        <w:rPr>
          <w:lang w:val="id-ID"/>
        </w:rPr>
        <w:t xml:space="preserve">Remedial dan Pengayaan </w:t>
      </w:r>
      <w:bookmarkStart w:id="60" w:name="_Hlk149650815"/>
    </w:p>
    <w:p w14:paraId="78BB0A9D" w14:textId="4C996C8D" w:rsidR="00024F7C" w:rsidRPr="00E25528" w:rsidRDefault="00A615F8" w:rsidP="00E25528">
      <w:pPr>
        <w:spacing w:line="480" w:lineRule="auto"/>
        <w:ind w:left="1080" w:firstLine="720"/>
        <w:jc w:val="both"/>
        <w:rPr>
          <w:lang w:val="id-ID"/>
        </w:rPr>
      </w:pPr>
      <w:r w:rsidRPr="00E25528">
        <w:rPr>
          <w:lang w:val="id-ID"/>
        </w:rPr>
        <w:t>Merupakan k</w:t>
      </w:r>
      <w:r w:rsidR="003F1648" w:rsidRPr="00E25528">
        <w:rPr>
          <w:lang w:val="id-ID"/>
        </w:rPr>
        <w:t xml:space="preserve">egiatan </w:t>
      </w:r>
      <w:r w:rsidRPr="00E25528">
        <w:rPr>
          <w:lang w:val="id-ID"/>
        </w:rPr>
        <w:t xml:space="preserve">yang diberikan </w:t>
      </w:r>
      <w:r w:rsidR="003F1648" w:rsidRPr="00E25528">
        <w:rPr>
          <w:lang w:val="id-ID"/>
        </w:rPr>
        <w:t xml:space="preserve">kepada peserta didik </w:t>
      </w:r>
      <w:r w:rsidRPr="00E25528">
        <w:rPr>
          <w:lang w:val="id-ID"/>
        </w:rPr>
        <w:t xml:space="preserve">yang mendapat nilai rendah (remidial), sementara bagi peserta didik yang mendapat pencapaian tinggi, akan diberikan bimbingan tambahan dalam memahami materi (pengayaan) </w:t>
      </w:r>
      <w:r w:rsidR="00D20F58" w:rsidRPr="00E25528">
        <w:rPr>
          <w:lang w:val="id-ID"/>
        </w:rPr>
        <w:fldChar w:fldCharType="begin" w:fldLock="1"/>
      </w:r>
      <w:r w:rsidR="00D20F58" w:rsidRPr="00E25528">
        <w:rPr>
          <w:lang w:val="id-ID"/>
        </w:rPr>
        <w:instrText>ADDIN CSL_CITATION {"citationItems":[{"id":"ITEM-1","itemData":{"ISBN":"2013206534","ISSN":"2224235X","abstract":"El artículo formaliza una propuesta teórico-metodológica de las prácticas comunicativas de los movimientos sociales en red como nuevo ciclo de la acción colectiva. La activación digital se propone como un objeto de estudio emergente e interdisciplinario, que consta de contextos y dimensiones, que puede ser estudiado a la luz de la “hermenéutica profunda” y que repre- senta un aporte al subcampo de la comunicación política.","author":[{"dropping-particle":"","family":"Samani, M. I. N., Pettalongi, A., &amp; Nur","given":"R. F.","non-dropping-particle":"","parse-names":false,"suffix":""}],"container-title":"Studi Ilmu Pengetahuan Sosial, 3(1), 28-38.","id":"ITEM-1","issue":"15018","issued":{"date-parts":[["2022"]]},"page":"1-23","title":"EFEKTIVITAS PEMBELAJARAN REMEDIAL DALAM MENINGKATKAN HASIL BELAJAR PESERTA DIDIK PADA MATA PELAJARAN IPS DI MTs NEGERI 1 PALU","type":"article-journal","volume":"3"},"uris":["http://www.mendeley.com/documents/?uuid=fb04b7db-7ee8-4ab9-b47f-ed513ce13d77"]}],"mendeley":{"formattedCitation":"(Samani, M. I. N., Pettalongi, A., &amp; Nur 2022)","plainTextFormattedCitation":"(Samani, M. I. N., Pettalongi, A., &amp; Nur 2022)","previouslyFormattedCitation":"(Samani, M. I. N., Pettalongi, A., &amp; Nur 2022)"},"properties":{"noteIndex":0},"schema":"https://github.com/citation-style-language/schema/raw/master/csl-citation.json"}</w:instrText>
      </w:r>
      <w:r w:rsidR="00D20F58" w:rsidRPr="00E25528">
        <w:rPr>
          <w:lang w:val="id-ID"/>
        </w:rPr>
        <w:fldChar w:fldCharType="separate"/>
      </w:r>
      <w:r w:rsidR="00D20F58" w:rsidRPr="00E25528">
        <w:rPr>
          <w:lang w:val="id-ID"/>
        </w:rPr>
        <w:t>(Samani, M. I. N., Pettalongi, A., &amp; Nur 2022)</w:t>
      </w:r>
      <w:r w:rsidR="00D20F58" w:rsidRPr="00E25528">
        <w:rPr>
          <w:lang w:val="id-ID"/>
        </w:rPr>
        <w:fldChar w:fldCharType="end"/>
      </w:r>
      <w:r w:rsidR="00F603F8" w:rsidRPr="00E25528">
        <w:rPr>
          <w:lang w:val="id-ID"/>
        </w:rPr>
        <w:t>. </w:t>
      </w:r>
    </w:p>
    <w:bookmarkEnd w:id="60"/>
    <w:p w14:paraId="0F3DB752" w14:textId="3848C5E3" w:rsidR="00F603F8" w:rsidRPr="00EA4042" w:rsidRDefault="00F603F8" w:rsidP="00E25528">
      <w:pPr>
        <w:pStyle w:val="ListParagraph"/>
        <w:numPr>
          <w:ilvl w:val="0"/>
          <w:numId w:val="9"/>
        </w:numPr>
        <w:spacing w:after="0" w:line="480" w:lineRule="auto"/>
        <w:jc w:val="both"/>
        <w:rPr>
          <w:lang w:val="id-ID"/>
        </w:rPr>
      </w:pPr>
      <w:r w:rsidRPr="00EA4042">
        <w:rPr>
          <w:lang w:val="id-ID"/>
        </w:rPr>
        <w:t>Lampiran</w:t>
      </w:r>
    </w:p>
    <w:p w14:paraId="6A7FFA20" w14:textId="54B57E84" w:rsidR="003F1648" w:rsidRPr="00E25528" w:rsidRDefault="003F1648" w:rsidP="00E25528">
      <w:pPr>
        <w:spacing w:line="480" w:lineRule="auto"/>
        <w:ind w:left="1080" w:firstLine="720"/>
        <w:jc w:val="both"/>
        <w:rPr>
          <w:lang w:val="id-ID"/>
        </w:rPr>
      </w:pPr>
      <w:r w:rsidRPr="00E25528">
        <w:rPr>
          <w:lang w:val="id-ID"/>
        </w:rPr>
        <w:t>Lampiran mencakup</w:t>
      </w:r>
      <w:r w:rsidR="000E62C8" w:rsidRPr="00E25528">
        <w:rPr>
          <w:lang w:val="id-ID"/>
        </w:rPr>
        <w:t xml:space="preserve"> </w:t>
      </w:r>
      <w:r w:rsidRPr="00E25528">
        <w:rPr>
          <w:lang w:val="id-ID"/>
        </w:rPr>
        <w:t>LKPD, materi remedial</w:t>
      </w:r>
      <w:r w:rsidR="000E62C8" w:rsidRPr="00E25528">
        <w:rPr>
          <w:lang w:val="id-ID"/>
        </w:rPr>
        <w:t xml:space="preserve"> maupun pengayaan</w:t>
      </w:r>
      <w:r w:rsidRPr="00E25528">
        <w:rPr>
          <w:lang w:val="id-ID"/>
        </w:rPr>
        <w:t xml:space="preserve">, </w:t>
      </w:r>
      <w:r w:rsidR="000E62C8" w:rsidRPr="00E25528">
        <w:rPr>
          <w:lang w:val="id-ID"/>
        </w:rPr>
        <w:t xml:space="preserve">serta </w:t>
      </w:r>
      <w:r w:rsidRPr="00E25528">
        <w:rPr>
          <w:lang w:val="id-ID"/>
        </w:rPr>
        <w:t xml:space="preserve">bahan bacaan </w:t>
      </w:r>
      <w:r w:rsidR="000E62C8" w:rsidRPr="00E25528">
        <w:rPr>
          <w:lang w:val="id-ID"/>
        </w:rPr>
        <w:t>dalam kegiatan pembelajaran</w:t>
      </w:r>
      <w:r w:rsidRPr="00E25528">
        <w:rPr>
          <w:lang w:val="id-ID"/>
        </w:rPr>
        <w:t xml:space="preserve">, glosarium, dan </w:t>
      </w:r>
      <w:r w:rsidR="000E62C8" w:rsidRPr="00E25528">
        <w:rPr>
          <w:lang w:val="id-ID"/>
        </w:rPr>
        <w:t xml:space="preserve">yang terakhir </w:t>
      </w:r>
      <w:r w:rsidRPr="00E25528">
        <w:rPr>
          <w:lang w:val="id-ID"/>
        </w:rPr>
        <w:t>daftar pustaka.</w:t>
      </w:r>
    </w:p>
    <w:p w14:paraId="036B4718" w14:textId="59406583" w:rsidR="001F7F2C" w:rsidRPr="00EA4042" w:rsidRDefault="000E62C8" w:rsidP="00E25528">
      <w:pPr>
        <w:spacing w:line="480" w:lineRule="auto"/>
        <w:ind w:left="993" w:firstLine="850"/>
        <w:jc w:val="both"/>
        <w:rPr>
          <w:lang w:val="id-ID"/>
        </w:rPr>
      </w:pPr>
      <w:r w:rsidRPr="00EA4042">
        <w:rPr>
          <w:lang w:val="id-ID"/>
        </w:rPr>
        <w:t xml:space="preserve">Hal-hal tersebut </w:t>
      </w:r>
      <w:r w:rsidR="001F7F2C" w:rsidRPr="00EA4042">
        <w:rPr>
          <w:lang w:val="id-ID"/>
        </w:rPr>
        <w:t xml:space="preserve">di atas </w:t>
      </w:r>
      <w:r w:rsidR="00F603F8" w:rsidRPr="00EA4042">
        <w:rPr>
          <w:lang w:val="id-ID"/>
        </w:rPr>
        <w:t xml:space="preserve">menurut </w:t>
      </w:r>
      <w:r w:rsidR="00D20F58" w:rsidRPr="00EA4042">
        <w:rPr>
          <w:lang w:val="id-ID"/>
        </w:rPr>
        <w:fldChar w:fldCharType="begin" w:fldLock="1"/>
      </w:r>
      <w:r w:rsidR="00DF669C" w:rsidRPr="00EA4042">
        <w:rPr>
          <w:lang w:val="id-ID"/>
        </w:rPr>
        <w:instrText>ADDIN CSL_CITATION {"citationItems":[{"id":"ITEM-1","itemData":{"abstract":"Tulisan ini bertujuan untuk membahas pengembangan modul ajar berbasis kurikulum merdeka belajar. Modul ajar merupakan badan kurikulum merdeka yang mana pengganti rencana pembelajaran. Modul ajar kurikulum merdeka merupakan pengganti dari RPP yang berformat dan bersifat variatif yang meliputi materi/ konten pembelajaran, metode pembelajaran, interpretasi, dan teknik mengevaluasi yang disusun secara sistematis dan memukau untuk mencapai indikator keberhasilan yang diharapkan. Guru mengembangkan modul ajar sebelum melakukan pembelajaran di dalam kelas. Salah satu fungsi modul ajar untuk mengurangi beban guru dalam menyajikan konten sehingga guru dapat memiliki banyak waktu untuk menjadi tutor dan membantu siswa pada proses pembelajaran.","author":[{"dropping-particle":"","family":"Maulida","given":"Utami","non-dropping-particle":"","parse-names":false,"suffix":""}],"container-title":"Tarbawi","id":"ITEM-1","issue":"2","issued":{"date-parts":[["2022"]]},"page":"130-138","title":"Pengembangan Modul Ajar Berbasis Kurikulum Merdeka","type":"article-journal","volume":"5"},"uris":["http://www.mendeley.com/documents/?uuid=734139dc-9906-43fe-94c7-6701d12ee4cf"]}],"mendeley":{"formattedCitation":"(Maulida 2022)","manualFormatting":"Maulida (2022)","plainTextFormattedCitation":"(Maulida 2022)","previouslyFormattedCitation":"(Maulida 2022)"},"properties":{"noteIndex":0},"schema":"https://github.com/citation-style-language/schema/raw/master/csl-citation.json"}</w:instrText>
      </w:r>
      <w:r w:rsidR="00D20F58" w:rsidRPr="00EA4042">
        <w:rPr>
          <w:lang w:val="id-ID"/>
        </w:rPr>
        <w:fldChar w:fldCharType="separate"/>
      </w:r>
      <w:r w:rsidR="00D20F58" w:rsidRPr="00EA4042">
        <w:rPr>
          <w:lang w:val="id-ID"/>
        </w:rPr>
        <w:t>Maulida (2022)</w:t>
      </w:r>
      <w:r w:rsidR="00D20F58" w:rsidRPr="00EA4042">
        <w:rPr>
          <w:lang w:val="id-ID"/>
        </w:rPr>
        <w:fldChar w:fldCharType="end"/>
      </w:r>
      <w:r w:rsidR="00F603F8" w:rsidRPr="00EA4042">
        <w:rPr>
          <w:lang w:val="id-ID"/>
        </w:rPr>
        <w:t xml:space="preserve"> </w:t>
      </w:r>
      <w:r w:rsidR="00945316" w:rsidRPr="00EA4042">
        <w:rPr>
          <w:lang w:val="id-ID"/>
        </w:rPr>
        <w:t xml:space="preserve">tidak harus disertakan </w:t>
      </w:r>
      <w:r w:rsidRPr="00EA4042">
        <w:rPr>
          <w:lang w:val="id-ID"/>
        </w:rPr>
        <w:t xml:space="preserve">seluruhnya </w:t>
      </w:r>
      <w:r w:rsidR="00945316" w:rsidRPr="00EA4042">
        <w:rPr>
          <w:lang w:val="id-ID"/>
        </w:rPr>
        <w:t xml:space="preserve">dalam modul ajar. Keputusan ini dapat diserahkan kepada setiap lembaga pendidikan yang memiliki kebebasan untuk membuat modul ajar </w:t>
      </w:r>
      <w:r w:rsidR="00AB07C2" w:rsidRPr="00EA4042">
        <w:rPr>
          <w:lang w:val="id-ID"/>
        </w:rPr>
        <w:t>sendiri, dengan di</w:t>
      </w:r>
      <w:r w:rsidR="00945316" w:rsidRPr="00EA4042">
        <w:rPr>
          <w:lang w:val="id-ID"/>
        </w:rPr>
        <w:t>sesuai</w:t>
      </w:r>
      <w:r w:rsidR="00AB07C2" w:rsidRPr="00EA4042">
        <w:rPr>
          <w:lang w:val="id-ID"/>
        </w:rPr>
        <w:t>kan pada</w:t>
      </w:r>
      <w:r w:rsidR="00945316" w:rsidRPr="00EA4042">
        <w:rPr>
          <w:lang w:val="id-ID"/>
        </w:rPr>
        <w:t xml:space="preserve"> kebutuhan peserta didik</w:t>
      </w:r>
      <w:r w:rsidR="00AB07C2" w:rsidRPr="00EA4042">
        <w:rPr>
          <w:lang w:val="id-ID"/>
        </w:rPr>
        <w:t xml:space="preserve"> dan kondisi sekolah.</w:t>
      </w:r>
    </w:p>
    <w:p w14:paraId="3D233ADF" w14:textId="5F3852B6" w:rsidR="00681836" w:rsidRPr="00EA4042" w:rsidRDefault="0037067F" w:rsidP="00E25528">
      <w:pPr>
        <w:pStyle w:val="ListParagraph"/>
        <w:numPr>
          <w:ilvl w:val="0"/>
          <w:numId w:val="7"/>
        </w:numPr>
        <w:spacing w:after="0" w:line="480" w:lineRule="auto"/>
        <w:jc w:val="both"/>
        <w:rPr>
          <w:lang w:val="id-ID"/>
        </w:rPr>
      </w:pPr>
      <w:r w:rsidRPr="00EA4042">
        <w:rPr>
          <w:lang w:val="id-ID"/>
        </w:rPr>
        <w:t xml:space="preserve">Tahapan </w:t>
      </w:r>
      <w:r w:rsidR="00681836" w:rsidRPr="00EA4042">
        <w:rPr>
          <w:lang w:val="id-ID"/>
        </w:rPr>
        <w:t xml:space="preserve">Pengembangan Modul Ajar Kurikulum Merdeka </w:t>
      </w:r>
    </w:p>
    <w:p w14:paraId="7CAA9FB9" w14:textId="6E0C6B3D" w:rsidR="00681836" w:rsidRPr="00E25528" w:rsidRDefault="00945316" w:rsidP="00E25528">
      <w:pPr>
        <w:spacing w:after="0" w:line="480" w:lineRule="auto"/>
        <w:ind w:left="1080" w:firstLine="720"/>
        <w:jc w:val="both"/>
        <w:rPr>
          <w:lang w:val="id-ID"/>
        </w:rPr>
      </w:pPr>
      <w:r w:rsidRPr="00E25528">
        <w:rPr>
          <w:lang w:val="id-ID"/>
        </w:rPr>
        <w:t xml:space="preserve">Ada beberapa tahapan dalam mengembangkan modul ajar kurikulum Merdeka menurut </w:t>
      </w:r>
      <w:r w:rsidR="00DF669C" w:rsidRPr="00E25528">
        <w:rPr>
          <w:lang w:val="id-ID"/>
        </w:rPr>
        <w:fldChar w:fldCharType="begin" w:fldLock="1"/>
      </w:r>
      <w:r w:rsidR="00EC5046" w:rsidRPr="00E25528">
        <w:rPr>
          <w:lang w:val="id-ID"/>
        </w:rPr>
        <w:instrText>ADDIN CSL_CITATION {"citationItems":[{"id":"ITEM-1","itemData":{"abstract":"Tulisan ini bertujuan untuk membahas pengembangan modul ajar berbasis kurikulum merdeka belajar. Modul ajar merupakan badan kurikulum merdeka yang mana pengganti rencana pembelajaran. Modul ajar kurikulum merdeka merupakan pengganti dari RPP yang berformat dan bersifat variatif yang meliputi materi/ konten pembelajaran, metode pembelajaran, interpretasi, dan teknik mengevaluasi yang disusun secara sistematis dan memukau untuk mencapai indikator keberhasilan yang diharapkan. Guru mengembangkan modul ajar sebelum melakukan pembelajaran di dalam kelas. Salah satu fungsi modul ajar untuk mengurangi beban guru dalam menyajikan konten sehingga guru dapat memiliki banyak waktu untuk menjadi tutor dan membantu siswa pada proses pembelajaran.","author":[{"dropping-particle":"","family":"Maulida","given":"Utami","non-dropping-particle":"","parse-names":false,"suffix":""}],"container-title":"Tarbawi","id":"ITEM-1","issue":"2","issued":{"date-parts":[["2022"]]},"page":"130-138","title":"Pengembangan Modul Ajar Berbasis Kurikulum Merdeka","type":"article-journal","volume":"5"},"uris":["http://www.mendeley.com/documents/?uuid=734139dc-9906-43fe-94c7-6701d12ee4cf"]}],"mendeley":{"formattedCitation":"(Maulida 2022)","manualFormatting":"Maulida (2022)","plainTextFormattedCitation":"(Maulida 2022)","previouslyFormattedCitation":"(Maulida 2022)"},"properties":{"noteIndex":0},"schema":"https://github.com/citation-style-language/schema/raw/master/csl-citation.json"}</w:instrText>
      </w:r>
      <w:r w:rsidR="00DF669C" w:rsidRPr="00E25528">
        <w:rPr>
          <w:lang w:val="id-ID"/>
        </w:rPr>
        <w:fldChar w:fldCharType="separate"/>
      </w:r>
      <w:r w:rsidR="00DF669C" w:rsidRPr="00E25528">
        <w:rPr>
          <w:lang w:val="id-ID"/>
        </w:rPr>
        <w:t>Maulida (2022)</w:t>
      </w:r>
      <w:r w:rsidR="00DF669C" w:rsidRPr="00E25528">
        <w:rPr>
          <w:lang w:val="id-ID"/>
        </w:rPr>
        <w:fldChar w:fldCharType="end"/>
      </w:r>
      <w:r w:rsidR="00681836" w:rsidRPr="00E25528">
        <w:rPr>
          <w:lang w:val="id-ID"/>
        </w:rPr>
        <w:t xml:space="preserve"> diantaranya </w:t>
      </w:r>
      <w:r w:rsidR="00AD0259" w:rsidRPr="00E25528">
        <w:rPr>
          <w:lang w:val="id-ID"/>
        </w:rPr>
        <w:t>yaitu</w:t>
      </w:r>
      <w:r w:rsidR="00681836" w:rsidRPr="00E25528">
        <w:rPr>
          <w:lang w:val="id-ID"/>
        </w:rPr>
        <w:t xml:space="preserve">: </w:t>
      </w:r>
    </w:p>
    <w:p w14:paraId="213B6E18" w14:textId="77777777" w:rsidR="00C01A90" w:rsidRDefault="00945316" w:rsidP="00C01A90">
      <w:pPr>
        <w:pStyle w:val="ListParagraph"/>
        <w:numPr>
          <w:ilvl w:val="0"/>
          <w:numId w:val="10"/>
        </w:numPr>
        <w:spacing w:line="480" w:lineRule="auto"/>
        <w:ind w:left="1560" w:hanging="426"/>
        <w:jc w:val="both"/>
        <w:rPr>
          <w:lang w:val="id-ID"/>
        </w:rPr>
      </w:pPr>
      <w:r w:rsidRPr="00EA4042">
        <w:rPr>
          <w:lang w:val="id-ID"/>
        </w:rPr>
        <w:t>Analisis Peserta Didik, Guru, dan Satuan Pendidikan</w:t>
      </w:r>
    </w:p>
    <w:p w14:paraId="3183B516" w14:textId="18A58712" w:rsidR="00945316" w:rsidRDefault="00945316" w:rsidP="00C01A90">
      <w:pPr>
        <w:pStyle w:val="ListParagraph"/>
        <w:spacing w:line="480" w:lineRule="auto"/>
        <w:ind w:left="1560"/>
        <w:jc w:val="both"/>
        <w:rPr>
          <w:lang w:val="id-ID"/>
        </w:rPr>
      </w:pPr>
      <w:r w:rsidRPr="00C01A90">
        <w:rPr>
          <w:lang w:val="id-ID"/>
        </w:rPr>
        <w:lastRenderedPageBreak/>
        <w:t xml:space="preserve">Yaitu analisis terhadap </w:t>
      </w:r>
      <w:r w:rsidR="0037067F" w:rsidRPr="00C01A90">
        <w:rPr>
          <w:lang w:val="id-ID"/>
        </w:rPr>
        <w:t xml:space="preserve">kebutuhan serta </w:t>
      </w:r>
      <w:r w:rsidRPr="00C01A90">
        <w:rPr>
          <w:lang w:val="id-ID"/>
        </w:rPr>
        <w:t xml:space="preserve">kondisi </w:t>
      </w:r>
      <w:r w:rsidR="0037067F" w:rsidRPr="00C01A90">
        <w:rPr>
          <w:lang w:val="id-ID"/>
        </w:rPr>
        <w:t xml:space="preserve">para pendidik, </w:t>
      </w:r>
      <w:r w:rsidRPr="00C01A90">
        <w:rPr>
          <w:lang w:val="id-ID"/>
        </w:rPr>
        <w:t xml:space="preserve">peserta didik, </w:t>
      </w:r>
      <w:r w:rsidR="0037067F" w:rsidRPr="00C01A90">
        <w:rPr>
          <w:lang w:val="id-ID"/>
        </w:rPr>
        <w:t xml:space="preserve">dan masing-masing </w:t>
      </w:r>
      <w:r w:rsidRPr="00C01A90">
        <w:rPr>
          <w:lang w:val="id-ID"/>
        </w:rPr>
        <w:t>satuan pendidikan.</w:t>
      </w:r>
    </w:p>
    <w:p w14:paraId="3D768414" w14:textId="77777777" w:rsidR="00E25528" w:rsidRDefault="00E25528" w:rsidP="00C01A90">
      <w:pPr>
        <w:pStyle w:val="ListParagraph"/>
        <w:spacing w:line="480" w:lineRule="auto"/>
        <w:ind w:left="1560"/>
        <w:jc w:val="both"/>
        <w:rPr>
          <w:lang w:val="id-ID"/>
        </w:rPr>
      </w:pPr>
    </w:p>
    <w:p w14:paraId="04B03755" w14:textId="77777777" w:rsidR="00E25528" w:rsidRPr="00C01A90" w:rsidRDefault="00E25528" w:rsidP="00C01A90">
      <w:pPr>
        <w:pStyle w:val="ListParagraph"/>
        <w:spacing w:line="480" w:lineRule="auto"/>
        <w:ind w:left="1560"/>
        <w:jc w:val="both"/>
        <w:rPr>
          <w:lang w:val="id-ID"/>
        </w:rPr>
      </w:pPr>
    </w:p>
    <w:p w14:paraId="659F8EF3" w14:textId="77777777" w:rsidR="00C01A90" w:rsidRDefault="00945316" w:rsidP="00C01A90">
      <w:pPr>
        <w:pStyle w:val="ListParagraph"/>
        <w:numPr>
          <w:ilvl w:val="0"/>
          <w:numId w:val="10"/>
        </w:numPr>
        <w:spacing w:line="480" w:lineRule="auto"/>
        <w:ind w:left="1560" w:hanging="426"/>
        <w:jc w:val="both"/>
        <w:rPr>
          <w:lang w:val="id-ID"/>
        </w:rPr>
      </w:pPr>
      <w:r w:rsidRPr="00EA4042">
        <w:rPr>
          <w:lang w:val="id-ID"/>
        </w:rPr>
        <w:t>Asesmen Diagnostik pada Peserta Didik</w:t>
      </w:r>
    </w:p>
    <w:p w14:paraId="67CAF265" w14:textId="3D684EB0" w:rsidR="00945316" w:rsidRPr="00C01A90" w:rsidRDefault="00EA6D82" w:rsidP="00C01A90">
      <w:pPr>
        <w:pStyle w:val="ListParagraph"/>
        <w:spacing w:line="480" w:lineRule="auto"/>
        <w:ind w:left="1560"/>
        <w:jc w:val="both"/>
        <w:rPr>
          <w:lang w:val="id-ID"/>
        </w:rPr>
      </w:pPr>
      <w:r w:rsidRPr="00C01A90">
        <w:rPr>
          <w:lang w:val="id-ID"/>
        </w:rPr>
        <w:t>Yaitu</w:t>
      </w:r>
      <w:r w:rsidR="00945316" w:rsidRPr="00C01A90">
        <w:rPr>
          <w:lang w:val="id-ID"/>
        </w:rPr>
        <w:t xml:space="preserve"> asesmen </w:t>
      </w:r>
      <w:r w:rsidR="00ED1831" w:rsidRPr="00C01A90">
        <w:rPr>
          <w:lang w:val="id-ID"/>
        </w:rPr>
        <w:t>dalam</w:t>
      </w:r>
      <w:r w:rsidR="00945316" w:rsidRPr="00C01A90">
        <w:rPr>
          <w:lang w:val="id-ID"/>
        </w:rPr>
        <w:t xml:space="preserve"> memahami kondisi dan kebutuhan peserta didik </w:t>
      </w:r>
      <w:r w:rsidR="00ED1831" w:rsidRPr="00C01A90">
        <w:rPr>
          <w:lang w:val="id-ID"/>
        </w:rPr>
        <w:t>pada</w:t>
      </w:r>
      <w:r w:rsidR="00945316" w:rsidRPr="00C01A90">
        <w:rPr>
          <w:lang w:val="id-ID"/>
        </w:rPr>
        <w:t xml:space="preserve"> kegiatan pembelajaran.</w:t>
      </w:r>
    </w:p>
    <w:p w14:paraId="05922AC8" w14:textId="16295CB3" w:rsidR="00C01A90" w:rsidRDefault="00945316" w:rsidP="00C01A90">
      <w:pPr>
        <w:pStyle w:val="ListParagraph"/>
        <w:numPr>
          <w:ilvl w:val="0"/>
          <w:numId w:val="10"/>
        </w:numPr>
        <w:spacing w:line="480" w:lineRule="auto"/>
        <w:ind w:left="1560" w:hanging="426"/>
        <w:jc w:val="both"/>
        <w:rPr>
          <w:lang w:val="id-ID"/>
        </w:rPr>
      </w:pPr>
      <w:r w:rsidRPr="00EA4042">
        <w:rPr>
          <w:lang w:val="id-ID"/>
        </w:rPr>
        <w:t>Identifikasi dan Penentuan Profil Pelajar Pancasila</w:t>
      </w:r>
    </w:p>
    <w:p w14:paraId="657E0CE1" w14:textId="7FE8387E" w:rsidR="00C43BB7" w:rsidRPr="00E25528" w:rsidRDefault="00945316" w:rsidP="00E25528">
      <w:pPr>
        <w:pStyle w:val="ListParagraph"/>
        <w:spacing w:line="480" w:lineRule="auto"/>
        <w:ind w:left="1560"/>
        <w:jc w:val="both"/>
        <w:rPr>
          <w:lang w:val="id-ID"/>
        </w:rPr>
      </w:pPr>
      <w:r w:rsidRPr="00C01A90">
        <w:rPr>
          <w:lang w:val="id-ID"/>
        </w:rPr>
        <w:t>Yaitu menetapkan profil pelajar pancasila yang ingin dicapai</w:t>
      </w:r>
      <w:r w:rsidR="006143E7" w:rsidRPr="00C01A90">
        <w:rPr>
          <w:lang w:val="id-ID"/>
        </w:rPr>
        <w:t xml:space="preserve"> pada kegiatan </w:t>
      </w:r>
      <w:r w:rsidRPr="00C01A90">
        <w:rPr>
          <w:lang w:val="id-ID"/>
        </w:rPr>
        <w:t>pembelajaran.</w:t>
      </w:r>
    </w:p>
    <w:p w14:paraId="75910634" w14:textId="77777777" w:rsidR="00C01A90" w:rsidRDefault="00945316" w:rsidP="00C01A90">
      <w:pPr>
        <w:pStyle w:val="ListParagraph"/>
        <w:numPr>
          <w:ilvl w:val="0"/>
          <w:numId w:val="10"/>
        </w:numPr>
        <w:spacing w:line="480" w:lineRule="auto"/>
        <w:ind w:left="1560" w:hanging="426"/>
        <w:jc w:val="both"/>
        <w:rPr>
          <w:lang w:val="id-ID"/>
        </w:rPr>
      </w:pPr>
      <w:r w:rsidRPr="00EA4042">
        <w:rPr>
          <w:lang w:val="id-ID"/>
        </w:rPr>
        <w:t>Pengembangan Modul Ajar Berdasarkan Alur Tujuan Pembelajaran (ATP)</w:t>
      </w:r>
    </w:p>
    <w:p w14:paraId="684A6A59" w14:textId="1B75141B" w:rsidR="00945316" w:rsidRPr="00C01A90" w:rsidRDefault="00945316" w:rsidP="00C01A90">
      <w:pPr>
        <w:pStyle w:val="ListParagraph"/>
        <w:spacing w:line="480" w:lineRule="auto"/>
        <w:ind w:left="1560"/>
        <w:jc w:val="both"/>
        <w:rPr>
          <w:lang w:val="id-ID"/>
        </w:rPr>
      </w:pPr>
      <w:r w:rsidRPr="00C01A90">
        <w:rPr>
          <w:lang w:val="id-ID"/>
        </w:rPr>
        <w:t xml:space="preserve">Pembuatan modul berdasarkan </w:t>
      </w:r>
      <w:r w:rsidR="006143E7" w:rsidRPr="00C01A90">
        <w:rPr>
          <w:lang w:val="id-ID"/>
        </w:rPr>
        <w:t>ATP</w:t>
      </w:r>
      <w:r w:rsidRPr="00C01A90">
        <w:rPr>
          <w:lang w:val="id-ID"/>
        </w:rPr>
        <w:t>, disusun berdasarkan Capaian Pembelajaran (CP).</w:t>
      </w:r>
    </w:p>
    <w:p w14:paraId="568740DD" w14:textId="77777777" w:rsidR="00C01A90" w:rsidRDefault="00945316" w:rsidP="00C01A90">
      <w:pPr>
        <w:pStyle w:val="ListParagraph"/>
        <w:numPr>
          <w:ilvl w:val="0"/>
          <w:numId w:val="10"/>
        </w:numPr>
        <w:spacing w:line="480" w:lineRule="auto"/>
        <w:ind w:left="1560" w:hanging="426"/>
        <w:jc w:val="both"/>
        <w:rPr>
          <w:lang w:val="id-ID"/>
        </w:rPr>
      </w:pPr>
      <w:r w:rsidRPr="00EA4042">
        <w:rPr>
          <w:lang w:val="id-ID"/>
        </w:rPr>
        <w:t>Desain, Jenis, Teknik, dan Instrumen Asesmen Pembelajaran</w:t>
      </w:r>
    </w:p>
    <w:p w14:paraId="61BCF86F" w14:textId="42306B0A" w:rsidR="00945316" w:rsidRPr="00C01A90" w:rsidRDefault="00945316" w:rsidP="00C01A90">
      <w:pPr>
        <w:pStyle w:val="ListParagraph"/>
        <w:spacing w:line="480" w:lineRule="auto"/>
        <w:ind w:left="1560"/>
        <w:jc w:val="both"/>
        <w:rPr>
          <w:lang w:val="id-ID"/>
        </w:rPr>
      </w:pPr>
      <w:r w:rsidRPr="00C01A90">
        <w:rPr>
          <w:lang w:val="id-ID"/>
        </w:rPr>
        <w:t>Yaitu menentukan desain, jenis, teknik, dan instrumen asesmen yang akan digunakan dalam pembelajaran.</w:t>
      </w:r>
    </w:p>
    <w:p w14:paraId="0E01D975" w14:textId="77777777" w:rsidR="00C01A90" w:rsidRDefault="00945316" w:rsidP="00C01A90">
      <w:pPr>
        <w:pStyle w:val="ListParagraph"/>
        <w:numPr>
          <w:ilvl w:val="0"/>
          <w:numId w:val="10"/>
        </w:numPr>
        <w:spacing w:line="480" w:lineRule="auto"/>
        <w:ind w:left="1560" w:hanging="426"/>
        <w:jc w:val="both"/>
        <w:rPr>
          <w:lang w:val="id-ID"/>
        </w:rPr>
      </w:pPr>
      <w:r w:rsidRPr="00EA4042">
        <w:rPr>
          <w:lang w:val="id-ID"/>
        </w:rPr>
        <w:t>Penyusunan Modul Ajar Berdasarkan Komponen-komponen yang Direncanakan</w:t>
      </w:r>
    </w:p>
    <w:p w14:paraId="1CC7A1E5" w14:textId="37ECAEFC" w:rsidR="00945316" w:rsidRPr="00C01A90" w:rsidRDefault="00945316" w:rsidP="00C01A90">
      <w:pPr>
        <w:pStyle w:val="ListParagraph"/>
        <w:spacing w:line="480" w:lineRule="auto"/>
        <w:ind w:left="1560"/>
        <w:jc w:val="both"/>
        <w:rPr>
          <w:lang w:val="id-ID"/>
        </w:rPr>
      </w:pPr>
      <w:r w:rsidRPr="00C01A90">
        <w:rPr>
          <w:lang w:val="id-ID"/>
        </w:rPr>
        <w:t>Yaitu membuat modul ajar dengan mengacu pada komponen-komponen yang telah direncanakan sebelumnya.</w:t>
      </w:r>
    </w:p>
    <w:p w14:paraId="735AA39F" w14:textId="77777777" w:rsidR="00C01A90" w:rsidRDefault="00945316" w:rsidP="00C01A90">
      <w:pPr>
        <w:pStyle w:val="ListParagraph"/>
        <w:numPr>
          <w:ilvl w:val="0"/>
          <w:numId w:val="10"/>
        </w:numPr>
        <w:spacing w:line="480" w:lineRule="auto"/>
        <w:ind w:left="1560" w:hanging="426"/>
        <w:jc w:val="both"/>
        <w:rPr>
          <w:lang w:val="id-ID"/>
        </w:rPr>
      </w:pPr>
      <w:r w:rsidRPr="00EA4042">
        <w:rPr>
          <w:lang w:val="id-ID"/>
        </w:rPr>
        <w:t>Penentuan Komponen Sesuai Kebutuhan Pembelajaran</w:t>
      </w:r>
    </w:p>
    <w:p w14:paraId="5F083270" w14:textId="4A6A841A" w:rsidR="00945316" w:rsidRPr="00C01A90" w:rsidRDefault="00945316" w:rsidP="00C01A90">
      <w:pPr>
        <w:pStyle w:val="ListParagraph"/>
        <w:spacing w:line="480" w:lineRule="auto"/>
        <w:ind w:left="1560"/>
        <w:jc w:val="both"/>
        <w:rPr>
          <w:lang w:val="id-ID"/>
        </w:rPr>
      </w:pPr>
      <w:r w:rsidRPr="00C01A90">
        <w:rPr>
          <w:lang w:val="id-ID"/>
        </w:rPr>
        <w:lastRenderedPageBreak/>
        <w:t>Yaitu menyesuaikan beberapa komponen sesuai dengan kebutuhan pembelajaran dan peserta didik.</w:t>
      </w:r>
    </w:p>
    <w:p w14:paraId="644A1152" w14:textId="77777777" w:rsidR="00C01A90" w:rsidRDefault="00945316" w:rsidP="00C01A90">
      <w:pPr>
        <w:pStyle w:val="ListParagraph"/>
        <w:numPr>
          <w:ilvl w:val="0"/>
          <w:numId w:val="10"/>
        </w:numPr>
        <w:spacing w:line="480" w:lineRule="auto"/>
        <w:ind w:left="1560" w:hanging="426"/>
        <w:jc w:val="both"/>
        <w:rPr>
          <w:lang w:val="id-ID"/>
        </w:rPr>
      </w:pPr>
      <w:r w:rsidRPr="00EA4042">
        <w:rPr>
          <w:lang w:val="id-ID"/>
        </w:rPr>
        <w:t>Kolaborasi Komponen Esensial dalam Kegiatan Pembelajaran</w:t>
      </w:r>
    </w:p>
    <w:p w14:paraId="14E02420" w14:textId="6A47EC88" w:rsidR="00945316" w:rsidRPr="00C01A90" w:rsidRDefault="00945316" w:rsidP="00C01A90">
      <w:pPr>
        <w:pStyle w:val="ListParagraph"/>
        <w:spacing w:line="480" w:lineRule="auto"/>
        <w:ind w:left="1560"/>
        <w:jc w:val="both"/>
        <w:rPr>
          <w:lang w:val="id-ID"/>
        </w:rPr>
      </w:pPr>
      <w:r w:rsidRPr="00C01A90">
        <w:rPr>
          <w:lang w:val="id-ID"/>
        </w:rPr>
        <w:t>Yaitu mengintegrasikan komponen esensial dalam kegiatan pembelajaran.</w:t>
      </w:r>
    </w:p>
    <w:p w14:paraId="73C14BE9" w14:textId="77777777" w:rsidR="00C01A90" w:rsidRDefault="00945316" w:rsidP="00C01A90">
      <w:pPr>
        <w:pStyle w:val="ListParagraph"/>
        <w:numPr>
          <w:ilvl w:val="0"/>
          <w:numId w:val="10"/>
        </w:numPr>
        <w:spacing w:line="480" w:lineRule="auto"/>
        <w:ind w:left="1560" w:hanging="426"/>
        <w:jc w:val="both"/>
        <w:rPr>
          <w:lang w:val="id-ID"/>
        </w:rPr>
      </w:pPr>
      <w:r w:rsidRPr="00EA4042">
        <w:rPr>
          <w:lang w:val="id-ID"/>
        </w:rPr>
        <w:t>Penyelesaian Modul untuk Penggunaan</w:t>
      </w:r>
    </w:p>
    <w:p w14:paraId="32012BE8" w14:textId="43FA48A2" w:rsidR="00945316" w:rsidRPr="00C01A90" w:rsidRDefault="00945316" w:rsidP="00C01A90">
      <w:pPr>
        <w:pStyle w:val="ListParagraph"/>
        <w:spacing w:line="480" w:lineRule="auto"/>
        <w:ind w:left="1560"/>
        <w:jc w:val="both"/>
        <w:rPr>
          <w:lang w:val="id-ID"/>
        </w:rPr>
      </w:pPr>
      <w:r w:rsidRPr="00C01A90">
        <w:rPr>
          <w:lang w:val="id-ID"/>
        </w:rPr>
        <w:t>Modul dianggap siap digunakan setelah tahapan sebelumnya diimplementasikan.</w:t>
      </w:r>
    </w:p>
    <w:p w14:paraId="3C11A5D3" w14:textId="77777777" w:rsidR="00C01A90" w:rsidRDefault="00AF5435" w:rsidP="00C01A90">
      <w:pPr>
        <w:pStyle w:val="ListParagraph"/>
        <w:numPr>
          <w:ilvl w:val="0"/>
          <w:numId w:val="10"/>
        </w:numPr>
        <w:spacing w:line="480" w:lineRule="auto"/>
        <w:ind w:left="1560" w:hanging="426"/>
        <w:jc w:val="both"/>
        <w:rPr>
          <w:lang w:val="id-ID"/>
        </w:rPr>
      </w:pPr>
      <w:r w:rsidRPr="00C01A90">
        <w:rPr>
          <w:lang w:val="id-ID"/>
        </w:rPr>
        <w:t>Evaluasi modul</w:t>
      </w:r>
    </w:p>
    <w:p w14:paraId="6B889A05" w14:textId="76A53C92" w:rsidR="00C04172" w:rsidRPr="00C01A90" w:rsidRDefault="00945316" w:rsidP="00C01A90">
      <w:pPr>
        <w:pStyle w:val="ListParagraph"/>
        <w:spacing w:line="480" w:lineRule="auto"/>
        <w:ind w:left="1560"/>
        <w:jc w:val="both"/>
        <w:rPr>
          <w:lang w:val="id-ID"/>
        </w:rPr>
      </w:pPr>
      <w:r w:rsidRPr="00C01A90">
        <w:rPr>
          <w:lang w:val="id-ID"/>
        </w:rPr>
        <w:t>Melakukan evaluasi terhadap modul yang telah disusun untuk memastikan keefektifan dan kualitasnya.</w:t>
      </w:r>
    </w:p>
    <w:p w14:paraId="0F3BBFE8" w14:textId="6A7D47B9" w:rsidR="00310F81" w:rsidRPr="00EA4042" w:rsidRDefault="00FF7E42">
      <w:pPr>
        <w:pStyle w:val="Heading3"/>
        <w:numPr>
          <w:ilvl w:val="2"/>
          <w:numId w:val="27"/>
        </w:numPr>
        <w:ind w:left="709" w:hanging="709"/>
        <w:rPr>
          <w:lang w:val="id-ID"/>
        </w:rPr>
      </w:pPr>
      <w:bookmarkStart w:id="61" w:name="_Toc156674415"/>
      <w:r w:rsidRPr="00EA4042">
        <w:rPr>
          <w:lang w:val="id-ID"/>
        </w:rPr>
        <w:t>IPA</w:t>
      </w:r>
      <w:r w:rsidR="00D01DDF" w:rsidRPr="00EA4042">
        <w:rPr>
          <w:lang w:val="id-ID"/>
        </w:rPr>
        <w:t xml:space="preserve"> Terpadu</w:t>
      </w:r>
      <w:bookmarkEnd w:id="61"/>
    </w:p>
    <w:p w14:paraId="65A4B24C" w14:textId="77777777" w:rsidR="00BD0D05" w:rsidRPr="00EA4042" w:rsidRDefault="00D87BF0">
      <w:pPr>
        <w:pStyle w:val="P1"/>
        <w:numPr>
          <w:ilvl w:val="0"/>
          <w:numId w:val="28"/>
        </w:numPr>
        <w:ind w:left="1066" w:hanging="357"/>
      </w:pPr>
      <w:r w:rsidRPr="00EA4042">
        <w:t>Pengertian IPA Terpadu</w:t>
      </w:r>
    </w:p>
    <w:p w14:paraId="4EAFCF96" w14:textId="77777777" w:rsidR="00E25528" w:rsidRDefault="0098253F" w:rsidP="00E25528">
      <w:pPr>
        <w:spacing w:line="480" w:lineRule="auto"/>
        <w:ind w:left="1066" w:firstLine="720"/>
        <w:jc w:val="both"/>
        <w:rPr>
          <w:lang w:val="id-ID"/>
        </w:rPr>
      </w:pPr>
      <w:r w:rsidRPr="00E25528">
        <w:rPr>
          <w:lang w:val="id-ID"/>
        </w:rPr>
        <w:t>IPA</w:t>
      </w:r>
      <w:r w:rsidR="00F321C9" w:rsidRPr="00E25528">
        <w:rPr>
          <w:lang w:val="id-ID"/>
        </w:rPr>
        <w:t xml:space="preserve"> termasuk bagian </w:t>
      </w:r>
      <w:r w:rsidRPr="00E25528">
        <w:rPr>
          <w:lang w:val="id-ID"/>
        </w:rPr>
        <w:t>Sains</w:t>
      </w:r>
      <w:r w:rsidR="00F321C9" w:rsidRPr="00E25528">
        <w:rPr>
          <w:lang w:val="id-ID"/>
        </w:rPr>
        <w:t xml:space="preserve">, </w:t>
      </w:r>
      <w:r w:rsidRPr="00E25528">
        <w:rPr>
          <w:lang w:val="id-ID"/>
        </w:rPr>
        <w:t>memiliki akar kata dari bahasa Inggris, yaitu "</w:t>
      </w:r>
      <w:r w:rsidRPr="00E25528">
        <w:rPr>
          <w:i/>
          <w:iCs/>
          <w:lang w:val="id-ID"/>
        </w:rPr>
        <w:t>science</w:t>
      </w:r>
      <w:r w:rsidRPr="00E25528">
        <w:rPr>
          <w:lang w:val="id-ID"/>
        </w:rPr>
        <w:t>." Dalam Bahasa Latin, "</w:t>
      </w:r>
      <w:r w:rsidRPr="00E25528">
        <w:rPr>
          <w:i/>
          <w:iCs/>
          <w:lang w:val="id-ID"/>
        </w:rPr>
        <w:t>scientia</w:t>
      </w:r>
      <w:r w:rsidRPr="00E25528">
        <w:rPr>
          <w:lang w:val="id-ID"/>
        </w:rPr>
        <w:t xml:space="preserve">" memiliki arti "saya tahu" </w:t>
      </w:r>
      <w:r w:rsidR="00130B3A" w:rsidRPr="00E25528">
        <w:rPr>
          <w:lang w:val="id-ID"/>
        </w:rPr>
        <w:t>(Harefa, D., &amp; Sarumaha, M. 2020)</w:t>
      </w:r>
      <w:r w:rsidR="00D87BF0" w:rsidRPr="00E25528">
        <w:rPr>
          <w:lang w:val="id-ID"/>
        </w:rPr>
        <w:t xml:space="preserve">. </w:t>
      </w:r>
      <w:bookmarkStart w:id="62" w:name="_Hlk149654511"/>
      <w:r w:rsidRPr="00E25528">
        <w:rPr>
          <w:lang w:val="id-ID"/>
        </w:rPr>
        <w:t>"</w:t>
      </w:r>
      <w:r w:rsidRPr="00E25528">
        <w:rPr>
          <w:i/>
          <w:iCs/>
          <w:lang w:val="id-ID"/>
        </w:rPr>
        <w:t>Science</w:t>
      </w:r>
      <w:r w:rsidRPr="00E25528">
        <w:rPr>
          <w:lang w:val="id-ID"/>
        </w:rPr>
        <w:t xml:space="preserve">" mencakup </w:t>
      </w:r>
      <w:r w:rsidRPr="00E25528">
        <w:rPr>
          <w:i/>
          <w:iCs/>
          <w:lang w:val="id-ID"/>
        </w:rPr>
        <w:t>natural science</w:t>
      </w:r>
      <w:r w:rsidRPr="00E25528">
        <w:rPr>
          <w:lang w:val="id-ID"/>
        </w:rPr>
        <w:t xml:space="preserve"> </w:t>
      </w:r>
      <w:r w:rsidR="00F321C9" w:rsidRPr="00E25528">
        <w:rPr>
          <w:lang w:val="id-ID"/>
        </w:rPr>
        <w:t>(IPA)</w:t>
      </w:r>
      <w:r w:rsidRPr="00E25528">
        <w:rPr>
          <w:lang w:val="id-ID"/>
        </w:rPr>
        <w:t xml:space="preserve"> dan </w:t>
      </w:r>
      <w:r w:rsidRPr="00E25528">
        <w:rPr>
          <w:i/>
          <w:iCs/>
          <w:lang w:val="id-ID"/>
        </w:rPr>
        <w:t>social sciences</w:t>
      </w:r>
      <w:r w:rsidRPr="00E25528">
        <w:rPr>
          <w:lang w:val="id-ID"/>
        </w:rPr>
        <w:t xml:space="preserve"> </w:t>
      </w:r>
      <w:r w:rsidR="00F321C9" w:rsidRPr="00E25528">
        <w:rPr>
          <w:lang w:val="id-ID"/>
        </w:rPr>
        <w:t>(IPS)</w:t>
      </w:r>
      <w:r w:rsidRPr="00E25528">
        <w:rPr>
          <w:lang w:val="id-ID"/>
        </w:rPr>
        <w:t>. Namun, secara umum, "</w:t>
      </w:r>
      <w:r w:rsidRPr="00E25528">
        <w:rPr>
          <w:i/>
          <w:iCs/>
          <w:lang w:val="id-ID"/>
        </w:rPr>
        <w:t>science</w:t>
      </w:r>
      <w:r w:rsidRPr="00E25528">
        <w:rPr>
          <w:lang w:val="id-ID"/>
        </w:rPr>
        <w:t>" di</w:t>
      </w:r>
      <w:r w:rsidR="00A74143" w:rsidRPr="00E25528">
        <w:rPr>
          <w:lang w:val="id-ID"/>
        </w:rPr>
        <w:t>artikan</w:t>
      </w:r>
      <w:r w:rsidRPr="00E25528">
        <w:rPr>
          <w:lang w:val="id-ID"/>
        </w:rPr>
        <w:t xml:space="preserve"> sebagai sains atau </w:t>
      </w:r>
      <w:r w:rsidR="00A74143" w:rsidRPr="00E25528">
        <w:rPr>
          <w:lang w:val="id-ID"/>
        </w:rPr>
        <w:t>IPA</w:t>
      </w:r>
      <w:r w:rsidR="00EC5046" w:rsidRPr="00E25528">
        <w:rPr>
          <w:lang w:val="id-ID"/>
        </w:rPr>
        <w:t xml:space="preserve"> </w:t>
      </w:r>
      <w:r w:rsidR="00EC5046" w:rsidRPr="00E25528">
        <w:rPr>
          <w:b/>
          <w:bCs/>
          <w:lang w:val="id-ID"/>
        </w:rPr>
        <w:fldChar w:fldCharType="begin" w:fldLock="1"/>
      </w:r>
      <w:r w:rsidR="00EC5046" w:rsidRPr="00E25528">
        <w:rPr>
          <w:lang w:val="id-ID"/>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idayah","given":"U. M","non-dropping-particle":"","parse-names":false,"suffix":""}],"container-title":"Doctoral dissertation, IAIN KUDUS","id":"ITEM-1","issue":"1","issued":{"date-parts":[["2020"]]},"page":"17-39","title":"Hubungan Penggunaan Lembar Kerja Siswa (LKS) dengan Hasil Belajar Mata Pelajaran Ilmu Pengetahuan Alam Kelas V di MI Tarbiyatul Banin Banat Alasdowo Dukuhseti Pati Tahun Ajaran 2019/2020","type":"article-journal","volume":"13"},"uris":["http://www.mendeley.com/documents/?uuid=394a0464-a030-4944-bb60-997e6ed2aae3"]}],"mendeley":{"formattedCitation":"(Hidayah 2020)","plainTextFormattedCitation":"(Hidayah 2020)","previouslyFormattedCitation":"(Hidayah 2020)"},"properties":{"noteIndex":0},"schema":"https://github.com/citation-style-language/schema/raw/master/csl-citation.json"}</w:instrText>
      </w:r>
      <w:r w:rsidR="00EC5046" w:rsidRPr="00E25528">
        <w:rPr>
          <w:b/>
          <w:bCs/>
          <w:lang w:val="id-ID"/>
        </w:rPr>
        <w:fldChar w:fldCharType="separate"/>
      </w:r>
      <w:r w:rsidR="00EC5046" w:rsidRPr="00E25528">
        <w:rPr>
          <w:lang w:val="id-ID"/>
        </w:rPr>
        <w:t>(Hidayah 2020)</w:t>
      </w:r>
      <w:r w:rsidR="00EC5046" w:rsidRPr="00E25528">
        <w:rPr>
          <w:b/>
          <w:bCs/>
          <w:lang w:val="id-ID"/>
        </w:rPr>
        <w:fldChar w:fldCharType="end"/>
      </w:r>
      <w:r w:rsidR="00EC5046" w:rsidRPr="00E25528">
        <w:rPr>
          <w:lang w:val="id-ID"/>
        </w:rPr>
        <w:t>.</w:t>
      </w:r>
      <w:r w:rsidR="00D87BF0" w:rsidRPr="00E25528">
        <w:rPr>
          <w:lang w:val="id-ID"/>
        </w:rPr>
        <w:t xml:space="preserve"> </w:t>
      </w:r>
      <w:bookmarkStart w:id="63" w:name="_Hlk149654682"/>
      <w:bookmarkEnd w:id="62"/>
      <w:r w:rsidR="00DC1DC6" w:rsidRPr="00E25528">
        <w:rPr>
          <w:lang w:val="id-ID"/>
        </w:rPr>
        <w:t xml:space="preserve">Menurut </w:t>
      </w:r>
      <w:r w:rsidR="00DC1DC6" w:rsidRPr="00E25528">
        <w:rPr>
          <w:b/>
          <w:bCs/>
          <w:lang w:val="id-ID"/>
        </w:rPr>
        <w:fldChar w:fldCharType="begin" w:fldLock="1"/>
      </w:r>
      <w:r w:rsidR="00DB7EE5" w:rsidRPr="00E25528">
        <w:rPr>
          <w:lang w:val="id-ID"/>
        </w:rPr>
        <w:instrText>ADDIN CSL_CITATION {"citationItems":[{"id":"ITEM-1","itemData":{"ISBN":"9786025101458","abstract":"… Dari pengamatan di SMP Negeri 1 Jakenan, tidak ada penerapan proses pembelajaran melatih berpikir kreatif siswa. Proses pembelajaran hanya terbatas pada kuliah dan diskusi …","author":[{"dropping-particle":"","family":"Mobinta","given":"K","non-dropping-particle":"","parse-names":false,"suffix":""},{"dropping-particle":"","family":"Yuni","given":"A","non-dropping-particle":"","parse-names":false,"suffix":""}],"id":"ITEM-1","issued":{"date-parts":[["2018"]]},"title":"Konsep Dasar IPA Bervisi SETS Berbasis Literasi Sains","type":"book"},"uris":["http://www.mendeley.com/documents/?uuid=05791fdf-9acd-4e41-a1a4-fad20cc8d1ad"]}],"mendeley":{"formattedCitation":"(Mobinta and Yuni 2018)","plainTextFormattedCitation":"(Mobinta and Yuni 2018)","previouslyFormattedCitation":"(Mobinta and Yuni 2018)"},"properties":{"noteIndex":0},"schema":"https://github.com/citation-style-language/schema/raw/master/csl-citation.json"}</w:instrText>
      </w:r>
      <w:r w:rsidR="00DC1DC6" w:rsidRPr="00E25528">
        <w:rPr>
          <w:b/>
          <w:bCs/>
          <w:lang w:val="id-ID"/>
        </w:rPr>
        <w:fldChar w:fldCharType="separate"/>
      </w:r>
      <w:r w:rsidR="00DC1DC6" w:rsidRPr="00E25528">
        <w:rPr>
          <w:lang w:val="id-ID"/>
        </w:rPr>
        <w:t>(Mobinta and Yuni 2018)</w:t>
      </w:r>
      <w:r w:rsidR="00DC1DC6" w:rsidRPr="00E25528">
        <w:rPr>
          <w:b/>
          <w:bCs/>
          <w:lang w:val="id-ID"/>
        </w:rPr>
        <w:fldChar w:fldCharType="end"/>
      </w:r>
      <w:r w:rsidR="00DC1DC6" w:rsidRPr="00E25528">
        <w:rPr>
          <w:lang w:val="id-ID"/>
        </w:rPr>
        <w:t xml:space="preserve"> Keterkaitan antara IPA dan munculnya berbagai </w:t>
      </w:r>
      <w:r w:rsidR="00A74143" w:rsidRPr="00E25528">
        <w:rPr>
          <w:lang w:val="id-ID"/>
        </w:rPr>
        <w:t>gejala</w:t>
      </w:r>
      <w:r w:rsidR="00DC1DC6" w:rsidRPr="00E25528">
        <w:rPr>
          <w:lang w:val="id-ID"/>
        </w:rPr>
        <w:t xml:space="preserve"> alam, tentunya </w:t>
      </w:r>
      <w:r w:rsidR="00A74143" w:rsidRPr="00E25528">
        <w:rPr>
          <w:lang w:val="id-ID"/>
        </w:rPr>
        <w:t xml:space="preserve">berhubungan </w:t>
      </w:r>
      <w:r w:rsidR="00DC1DC6" w:rsidRPr="00E25528">
        <w:rPr>
          <w:lang w:val="id-ID"/>
        </w:rPr>
        <w:t xml:space="preserve">dengan fakta, </w:t>
      </w:r>
      <w:r w:rsidR="00A74143" w:rsidRPr="00E25528">
        <w:rPr>
          <w:lang w:val="id-ID"/>
        </w:rPr>
        <w:t xml:space="preserve">teori, </w:t>
      </w:r>
      <w:r w:rsidR="00DC1DC6" w:rsidRPr="00E25528">
        <w:rPr>
          <w:lang w:val="id-ID"/>
        </w:rPr>
        <w:t>konsep, maupun huku</w:t>
      </w:r>
      <w:r w:rsidR="00A74143" w:rsidRPr="00E25528">
        <w:rPr>
          <w:lang w:val="id-ID"/>
        </w:rPr>
        <w:t>m</w:t>
      </w:r>
      <w:r w:rsidR="00DC1DC6" w:rsidRPr="00E25528">
        <w:rPr>
          <w:lang w:val="id-ID"/>
        </w:rPr>
        <w:t xml:space="preserve">, serta proses kejadiannya. </w:t>
      </w:r>
      <w:r w:rsidR="008B2E59" w:rsidRPr="00E25528">
        <w:rPr>
          <w:lang w:val="id-ID"/>
        </w:rPr>
        <w:t xml:space="preserve">Salah satu mata pelajaran yang ada di tingkat SMP yaitu </w:t>
      </w:r>
      <w:r w:rsidR="00D87BF0" w:rsidRPr="00E25528">
        <w:rPr>
          <w:lang w:val="id-ID"/>
        </w:rPr>
        <w:t>IPA</w:t>
      </w:r>
      <w:r w:rsidR="007B2507" w:rsidRPr="00E25528">
        <w:rPr>
          <w:lang w:val="id-ID"/>
        </w:rPr>
        <w:t>,</w:t>
      </w:r>
      <w:r w:rsidR="00D87BF0" w:rsidRPr="00E25528">
        <w:rPr>
          <w:lang w:val="id-ID"/>
        </w:rPr>
        <w:t xml:space="preserve"> yang </w:t>
      </w:r>
      <w:r w:rsidR="00E45393" w:rsidRPr="00E25528">
        <w:rPr>
          <w:lang w:val="id-ID"/>
        </w:rPr>
        <w:t xml:space="preserve">mengintegrasikan konsep-konsep dari berbagai disiplin ilmu secara terpadu </w:t>
      </w:r>
      <w:bookmarkEnd w:id="63"/>
      <w:r w:rsidR="00EC5046" w:rsidRPr="00E25528">
        <w:rPr>
          <w:b/>
          <w:bCs/>
          <w:lang w:val="id-ID"/>
        </w:rPr>
        <w:fldChar w:fldCharType="begin" w:fldLock="1"/>
      </w:r>
      <w:r w:rsidR="00AD4FBB" w:rsidRPr="00E25528">
        <w:rPr>
          <w:lang w:val="id-ID"/>
        </w:rPr>
        <w:instrText>ADDIN CSL_CITATION {"citationItems":[{"id":"ITEM-1","itemData":{"DOI":"10.24036/jep/vol1-iss1/27","abstract":"Science learning should be able to develop the ability to think, to work, to use tools, and to live in the world for students. Integrated Science learning and integration of digital age literacy give good opportunities for students to develop fourth of these skills. But the reality shows that the implementa-tion of integrated science learning and integration of literacy in learning can’t be implemented well. An alternative solution of this problem is to develop integrated science learning by integrating digital age literacy. Before developing this integrated science materials it is necessary to conduct preliminary research as a basis for designing this learning materials. The purpose of this preliminary research is to describe the integration of knowledge basic competencies of science subjects, the implementation of integrated science learning, the learning materials available for science learning, and the integrating literacy of students. The type of research was descriptive research method. As object of the research consist of science teachers, syllabus and science learning materials, and students of grade VIII in ju-nior high school. Instruments to collect data consist of interview guide sheet, science syllabus and learning materials document, and digital age literacy test sheet. Research data was analyzed with de-scriptive statistic. Base on data analysis can be stated that results of this research are: 1). integrated science learning on grade VIII junior high school students can’t be implemented well, 2). the value of integration of science learning materials and its application in knowledge basic competence can be classified into enough category, 3). generally science learning materials in integrated science text-books and science worksheet on grade VIII junior high school are still separated form, and 4). the average value of digital age literacy of students is classified into low category.","author":[{"dropping-particle":"","family":"Asrizal","given":"Asrizal","non-dropping-particle":"","parse-names":false,"suffix":""},{"dropping-particle":"","family":"Festiyed","given":"Festiyed","non-dropping-particle":"","parse-names":false,"suffix":""},{"dropping-particle":"","family":"Sumarmin","given":"Ramadhan","non-dropping-particle":"","parse-names":false,"suffix":""}],"container-title":"Jurnal Eksakta Pendidikan (Jep)","id":"ITEM-1","issue":"1","issued":{"date-parts":[["2017"]]},"page":"1","title":"Analisis Kebutuhan Pengembangan Bahan Ajar Ipa Terpadu Bermuatan Literasi Era Digital Untuk Pembelajaran Siswa Smp Kelas Viii","type":"article-journal","volume":"1"},"uris":["http://www.mendeley.com/documents/?uuid=85891875-948e-484b-8aea-7d8ddea99b7d"]}],"mendeley":{"formattedCitation":"(Asrizal, Festiyed, and Sumarmin 2017)","plainTextFormattedCitation":"(Asrizal, Festiyed, and Sumarmin 2017)","previouslyFormattedCitation":"(Asrizal, Festiyed, and Sumarmin 2017)"},"properties":{"noteIndex":0},"schema":"https://github.com/citation-style-language/schema/raw/master/csl-citation.json"}</w:instrText>
      </w:r>
      <w:r w:rsidR="00EC5046" w:rsidRPr="00E25528">
        <w:rPr>
          <w:b/>
          <w:bCs/>
          <w:lang w:val="id-ID"/>
        </w:rPr>
        <w:fldChar w:fldCharType="separate"/>
      </w:r>
      <w:r w:rsidR="00EC5046" w:rsidRPr="00E25528">
        <w:rPr>
          <w:lang w:val="id-ID"/>
        </w:rPr>
        <w:t xml:space="preserve">(Asrizal, </w:t>
      </w:r>
      <w:r w:rsidR="00EC5046" w:rsidRPr="00E25528">
        <w:rPr>
          <w:lang w:val="id-ID"/>
        </w:rPr>
        <w:lastRenderedPageBreak/>
        <w:t>Festiyed, and Sumarmin 2017)</w:t>
      </w:r>
      <w:r w:rsidR="00EC5046" w:rsidRPr="00E25528">
        <w:rPr>
          <w:b/>
          <w:bCs/>
          <w:lang w:val="id-ID"/>
        </w:rPr>
        <w:fldChar w:fldCharType="end"/>
      </w:r>
      <w:r w:rsidR="00D87BF0" w:rsidRPr="00E25528">
        <w:rPr>
          <w:lang w:val="id-ID"/>
        </w:rPr>
        <w:t xml:space="preserve">. </w:t>
      </w:r>
      <w:bookmarkStart w:id="64" w:name="_Hlk149655050"/>
      <w:r w:rsidR="00D87BF0" w:rsidRPr="00E25528">
        <w:rPr>
          <w:lang w:val="id-ID"/>
        </w:rPr>
        <w:t>Secara umum</w:t>
      </w:r>
      <w:r w:rsidR="00307672" w:rsidRPr="00E25528">
        <w:rPr>
          <w:lang w:val="id-ID"/>
        </w:rPr>
        <w:t>,</w:t>
      </w:r>
      <w:r w:rsidR="00D87BF0" w:rsidRPr="00E25528">
        <w:rPr>
          <w:lang w:val="id-ID"/>
        </w:rPr>
        <w:t xml:space="preserve"> IPA </w:t>
      </w:r>
      <w:r w:rsidR="008B2E59" w:rsidRPr="00E25528">
        <w:rPr>
          <w:lang w:val="id-ID"/>
        </w:rPr>
        <w:t>termasuk</w:t>
      </w:r>
      <w:r w:rsidR="00307672" w:rsidRPr="00E25528">
        <w:rPr>
          <w:lang w:val="id-ID"/>
        </w:rPr>
        <w:t xml:space="preserve"> </w:t>
      </w:r>
      <w:r w:rsidR="00E45393" w:rsidRPr="00E25528">
        <w:rPr>
          <w:lang w:val="id-ID"/>
        </w:rPr>
        <w:t xml:space="preserve">ilmu yang </w:t>
      </w:r>
      <w:r w:rsidR="008B2E59" w:rsidRPr="00E25528">
        <w:rPr>
          <w:lang w:val="id-ID"/>
        </w:rPr>
        <w:t>berkembang</w:t>
      </w:r>
      <w:r w:rsidR="00E45393" w:rsidRPr="00E25528">
        <w:rPr>
          <w:lang w:val="id-ID"/>
        </w:rPr>
        <w:t xml:space="preserve"> melalui </w:t>
      </w:r>
      <w:r w:rsidR="0094769F" w:rsidRPr="00E25528">
        <w:rPr>
          <w:lang w:val="id-ID"/>
        </w:rPr>
        <w:t>beberapa tahapan</w:t>
      </w:r>
      <w:r w:rsidR="00E45393" w:rsidRPr="00E25528">
        <w:rPr>
          <w:lang w:val="id-ID"/>
        </w:rPr>
        <w:t xml:space="preserve"> seperti </w:t>
      </w:r>
      <w:r w:rsidR="0094769F" w:rsidRPr="00E25528">
        <w:rPr>
          <w:lang w:val="id-ID"/>
        </w:rPr>
        <w:t xml:space="preserve">melakukan </w:t>
      </w:r>
      <w:r w:rsidR="00E45393" w:rsidRPr="00E25528">
        <w:rPr>
          <w:lang w:val="id-ID"/>
        </w:rPr>
        <w:t xml:space="preserve">observasi,  </w:t>
      </w:r>
      <w:r w:rsidR="0094769F" w:rsidRPr="00E25528">
        <w:rPr>
          <w:lang w:val="id-ID"/>
        </w:rPr>
        <w:t xml:space="preserve">merumuskan </w:t>
      </w:r>
      <w:r w:rsidR="00E45393" w:rsidRPr="00E25528">
        <w:rPr>
          <w:lang w:val="id-ID"/>
        </w:rPr>
        <w:t xml:space="preserve">masalah, </w:t>
      </w:r>
      <w:r w:rsidR="0094769F" w:rsidRPr="00E25528">
        <w:rPr>
          <w:lang w:val="id-ID"/>
        </w:rPr>
        <w:t>menyusun</w:t>
      </w:r>
      <w:r w:rsidR="00E45393" w:rsidRPr="00E25528">
        <w:rPr>
          <w:lang w:val="id-ID"/>
        </w:rPr>
        <w:t xml:space="preserve"> hipotesis, </w:t>
      </w:r>
      <w:r w:rsidR="0094769F" w:rsidRPr="00E25528">
        <w:rPr>
          <w:lang w:val="id-ID"/>
        </w:rPr>
        <w:t xml:space="preserve">menguji </w:t>
      </w:r>
      <w:r w:rsidR="00E45393" w:rsidRPr="00E25528">
        <w:rPr>
          <w:lang w:val="id-ID"/>
        </w:rPr>
        <w:t xml:space="preserve">hipotesis </w:t>
      </w:r>
      <w:r w:rsidR="0094769F" w:rsidRPr="00E25528">
        <w:rPr>
          <w:lang w:val="id-ID"/>
        </w:rPr>
        <w:t xml:space="preserve">(kegiatan </w:t>
      </w:r>
      <w:r w:rsidR="00E45393" w:rsidRPr="00E25528">
        <w:rPr>
          <w:lang w:val="id-ID"/>
        </w:rPr>
        <w:t>eksperimen</w:t>
      </w:r>
      <w:r w:rsidR="0094769F" w:rsidRPr="00E25528">
        <w:rPr>
          <w:lang w:val="id-ID"/>
        </w:rPr>
        <w:t>)</w:t>
      </w:r>
      <w:r w:rsidR="00E45393" w:rsidRPr="00E25528">
        <w:rPr>
          <w:lang w:val="id-ID"/>
        </w:rPr>
        <w:t xml:space="preserve">, dan </w:t>
      </w:r>
      <w:r w:rsidR="0094769F" w:rsidRPr="00E25528">
        <w:rPr>
          <w:lang w:val="id-ID"/>
        </w:rPr>
        <w:t>menarik</w:t>
      </w:r>
      <w:r w:rsidR="00E45393" w:rsidRPr="00E25528">
        <w:rPr>
          <w:lang w:val="id-ID"/>
        </w:rPr>
        <w:t xml:space="preserve"> kesimpulan untuk membuktikan teori atau konse</w:t>
      </w:r>
      <w:bookmarkEnd w:id="64"/>
      <w:r w:rsidR="00E45393" w:rsidRPr="00E25528">
        <w:rPr>
          <w:lang w:val="id-ID"/>
        </w:rPr>
        <w:t xml:space="preserve">p </w:t>
      </w:r>
      <w:r w:rsidR="00307672" w:rsidRPr="00E25528">
        <w:rPr>
          <w:lang w:val="id-ID"/>
        </w:rPr>
        <w:t xml:space="preserve">yang ada </w:t>
      </w:r>
      <w:r w:rsidR="00AD4FBB" w:rsidRPr="00E25528">
        <w:rPr>
          <w:b/>
          <w:bCs/>
          <w:lang w:val="id-ID"/>
        </w:rPr>
        <w:fldChar w:fldCharType="begin" w:fldLock="1"/>
      </w:r>
      <w:r w:rsidR="002D2F6E" w:rsidRPr="00E25528">
        <w:rPr>
          <w:lang w:val="id-ID"/>
        </w:rPr>
        <w:instrText>ADDIN CSL_CITATION {"citationItems":[{"id":"ITEM-1","itemData":{"DOI":"10.29303/jpft.v5i2.825","ISSN":"2614-5618","abstract":"The aim of this research is to know the effect of using Predict Observe Explain (POE) method toward studentsÃ¢â¬â¢ achievement in Physics. This is an experimental research by using experimental group and control group. The research design was Post-test Only Control Group Design. The population of this research was the students of class VII SMPN 1 Lembar academic year 2015/2016. The sampling technique was Cluster Random Sampling in which class VII 2 as the control group and class VII 3 as the experimental group. Both of the groups were given a pre-test before the treatment to know the homogeneity of the groups. The instrument used is an objective test in form of multiple choices. The finding showed that the mean of the posttest in experimental group was 70 and the control group was 60.67, in which both of them were distributed normal and homogeneous. The post-test result was analyzed by using t-test (t-test polled variants) in which the value of the was 2.473 and the ÃÂ was 2.015 with dk=46 and the significant level was 5%. It showed that the was accepted and was rejected. Therefore, it can be concluded that Predict Observe Explain (POE) Method gave significant effect to the studentsÃ¢â¬â¢ achievement in Physics at Class VII SMPN 1 Lembar Academic year 2015/2016.","author":[{"dropping-particle":"","family":"Safitri","given":"Elistiana","non-dropping-particle":"","parse-names":false,"suffix":""},{"dropping-particle":"","family":"Kosim","given":"Kosim","non-dropping-particle":"","parse-names":false,"suffix":""},{"dropping-particle":"","family":"Harjono","given":"Ahmad","non-dropping-particle":"","parse-names":false,"suffix":""}],"container-title":"Jurnal Pendidikan Fisika dan Teknologi","id":"ITEM-1","issue":"2","issued":{"date-parts":[["2019"]]},"page":"197-204","title":"Safitri, E., Kosim, A. H., &amp; Harjono, A. (2019). Pengaruh Model Pembelajaran Predict Observe Explain (POE) Terhadap Hasil Belajar IPA Fisika Siswa SMP Negeri 1 Lembar Tahun Ajaran 2015/2016.","type":"article-journal","volume":"5"},"uris":["http://www.mendeley.com/documents/?uuid=ee441195-223b-4273-b7d6-4455c4c32a90"]}],"mendeley":{"formattedCitation":"(Safitri, Kosim, and Harjono 2019)","plainTextFormattedCitation":"(Safitri, Kosim, and Harjono 2019)","previouslyFormattedCitation":"(Safitri, Kosim, and Harjono 2019)"},"properties":{"noteIndex":0},"schema":"https://github.com/citation-style-language/schema/raw/master/csl-citation.json"}</w:instrText>
      </w:r>
      <w:r w:rsidR="00AD4FBB" w:rsidRPr="00E25528">
        <w:rPr>
          <w:b/>
          <w:bCs/>
          <w:lang w:val="id-ID"/>
        </w:rPr>
        <w:fldChar w:fldCharType="separate"/>
      </w:r>
      <w:r w:rsidR="00AD4FBB" w:rsidRPr="00E25528">
        <w:rPr>
          <w:lang w:val="id-ID"/>
        </w:rPr>
        <w:t>(Safitri, Kosim, and Harjono 2019)</w:t>
      </w:r>
      <w:r w:rsidR="00AD4FBB" w:rsidRPr="00E25528">
        <w:rPr>
          <w:b/>
          <w:bCs/>
          <w:lang w:val="id-ID"/>
        </w:rPr>
        <w:fldChar w:fldCharType="end"/>
      </w:r>
      <w:r w:rsidR="00307672" w:rsidRPr="00E25528">
        <w:rPr>
          <w:lang w:val="id-ID"/>
        </w:rPr>
        <w:t>.</w:t>
      </w:r>
      <w:bookmarkStart w:id="65" w:name="_Hlk149656055"/>
      <w:bookmarkStart w:id="66" w:name="_Hlk149655575"/>
    </w:p>
    <w:p w14:paraId="02C902D1" w14:textId="10B6C4FD" w:rsidR="00F40C34" w:rsidRPr="00E25528" w:rsidRDefault="00E45393" w:rsidP="00E25528">
      <w:pPr>
        <w:spacing w:line="480" w:lineRule="auto"/>
        <w:ind w:left="1066" w:firstLine="720"/>
        <w:jc w:val="both"/>
        <w:rPr>
          <w:lang w:val="id-ID"/>
        </w:rPr>
      </w:pPr>
      <w:r w:rsidRPr="00E25528">
        <w:rPr>
          <w:lang w:val="id-ID"/>
        </w:rPr>
        <w:t xml:space="preserve">Pembelajaran IPA </w:t>
      </w:r>
      <w:r w:rsidR="009801F2" w:rsidRPr="00E25528">
        <w:rPr>
          <w:lang w:val="id-ID"/>
        </w:rPr>
        <w:t xml:space="preserve">yang dilaksanakan secara terpadu </w:t>
      </w:r>
      <w:r w:rsidRPr="00E25528">
        <w:rPr>
          <w:lang w:val="id-ID"/>
        </w:rPr>
        <w:t xml:space="preserve">seringkali </w:t>
      </w:r>
      <w:r w:rsidR="009801F2" w:rsidRPr="00E25528">
        <w:rPr>
          <w:lang w:val="id-ID"/>
        </w:rPr>
        <w:t>dilaksanakan</w:t>
      </w:r>
      <w:r w:rsidRPr="00E25528">
        <w:rPr>
          <w:lang w:val="id-ID"/>
        </w:rPr>
        <w:t xml:space="preserve"> dalam </w:t>
      </w:r>
      <w:r w:rsidR="009801F2" w:rsidRPr="00E25528">
        <w:rPr>
          <w:lang w:val="id-ID"/>
        </w:rPr>
        <w:t xml:space="preserve">suatu tema </w:t>
      </w:r>
      <w:r w:rsidRPr="00E25528">
        <w:rPr>
          <w:lang w:val="id-ID"/>
        </w:rPr>
        <w:t xml:space="preserve">yang berhubungan dengan suatu </w:t>
      </w:r>
      <w:r w:rsidR="009801F2" w:rsidRPr="00E25528">
        <w:rPr>
          <w:lang w:val="id-ID"/>
        </w:rPr>
        <w:t>tujuan pembelajaran</w:t>
      </w:r>
      <w:r w:rsidRPr="00E25528">
        <w:rPr>
          <w:lang w:val="id-ID"/>
        </w:rPr>
        <w:t xml:space="preserve">. Hal ini </w:t>
      </w:r>
      <w:r w:rsidR="009801F2" w:rsidRPr="00E25528">
        <w:rPr>
          <w:lang w:val="id-ID"/>
        </w:rPr>
        <w:t>dipelajari berdasarkan beberapa</w:t>
      </w:r>
      <w:r w:rsidRPr="00E25528">
        <w:rPr>
          <w:lang w:val="id-ID"/>
        </w:rPr>
        <w:t xml:space="preserve"> </w:t>
      </w:r>
      <w:r w:rsidR="009801F2" w:rsidRPr="00E25528">
        <w:rPr>
          <w:lang w:val="id-ID"/>
        </w:rPr>
        <w:t>sisi</w:t>
      </w:r>
      <w:r w:rsidRPr="00E25528">
        <w:rPr>
          <w:lang w:val="id-ID"/>
        </w:rPr>
        <w:t xml:space="preserve"> dan </w:t>
      </w:r>
      <w:r w:rsidR="009801F2" w:rsidRPr="00E25528">
        <w:rPr>
          <w:lang w:val="id-ID"/>
        </w:rPr>
        <w:t>materi</w:t>
      </w:r>
      <w:r w:rsidRPr="00E25528">
        <w:rPr>
          <w:lang w:val="id-ID"/>
        </w:rPr>
        <w:t xml:space="preserve"> yang </w:t>
      </w:r>
      <w:r w:rsidR="00E021E3" w:rsidRPr="00E25528">
        <w:rPr>
          <w:lang w:val="id-ID"/>
        </w:rPr>
        <w:t>dapat me</w:t>
      </w:r>
      <w:r w:rsidRPr="00E25528">
        <w:rPr>
          <w:lang w:val="id-ID"/>
        </w:rPr>
        <w:t>mudah</w:t>
      </w:r>
      <w:r w:rsidR="00E021E3" w:rsidRPr="00E25528">
        <w:rPr>
          <w:lang w:val="id-ID"/>
        </w:rPr>
        <w:t xml:space="preserve">kan peserta didik dalam memahaminya </w:t>
      </w:r>
      <w:r w:rsidR="002D2F6E" w:rsidRPr="00E25528">
        <w:rPr>
          <w:b/>
          <w:bCs/>
          <w:lang w:val="id-ID"/>
        </w:rPr>
        <w:fldChar w:fldCharType="begin" w:fldLock="1"/>
      </w:r>
      <w:r w:rsidR="004E7192" w:rsidRPr="00E25528">
        <w:rPr>
          <w:lang w:val="id-ID"/>
        </w:rPr>
        <w:instrText>ADDIN CSL_CITATION {"citationItems":[{"id":"ITEM-1","itemData":{"author":[{"dropping-particle":"","family":"Syafrilianto","given":"","non-dropping-particle":"","parse-names":false,"suffix":""}],"container-title":"Forum Paedagogik","id":"ITEM-1","issue":"01","issued":{"date-parts":[["2019"]]},"page":"64-76","title":"Pembelajaran Terpadu Tipe Connected","type":"article-journal","volume":"11"},"uris":["http://www.mendeley.com/documents/?uuid=f1dc9271-6e7e-4c34-b89c-9f04de29fabe"]}],"mendeley":{"formattedCitation":"(Syafrilianto 2019)","plainTextFormattedCitation":"(Syafrilianto 2019)","previouslyFormattedCitation":"(Syafrilianto 2019)"},"properties":{"noteIndex":0},"schema":"https://github.com/citation-style-language/schema/raw/master/csl-citation.json"}</w:instrText>
      </w:r>
      <w:r w:rsidR="002D2F6E" w:rsidRPr="00E25528">
        <w:rPr>
          <w:b/>
          <w:bCs/>
          <w:lang w:val="id-ID"/>
        </w:rPr>
        <w:fldChar w:fldCharType="separate"/>
      </w:r>
      <w:r w:rsidR="002D2F6E" w:rsidRPr="00E25528">
        <w:rPr>
          <w:lang w:val="id-ID"/>
        </w:rPr>
        <w:t>(Syafrilianto 2019)</w:t>
      </w:r>
      <w:r w:rsidR="002D2F6E" w:rsidRPr="00E25528">
        <w:rPr>
          <w:b/>
          <w:bCs/>
          <w:lang w:val="id-ID"/>
        </w:rPr>
        <w:fldChar w:fldCharType="end"/>
      </w:r>
      <w:r w:rsidR="00F40C34" w:rsidRPr="00E25528">
        <w:rPr>
          <w:lang w:val="id-ID"/>
        </w:rPr>
        <w:t xml:space="preserve">. </w:t>
      </w:r>
      <w:bookmarkEnd w:id="65"/>
      <w:r w:rsidR="00546EED" w:rsidRPr="00E25528">
        <w:rPr>
          <w:lang w:val="id-ID"/>
        </w:rPr>
        <w:t xml:space="preserve">Menurut </w:t>
      </w:r>
      <w:r w:rsidR="00546EED" w:rsidRPr="00E25528">
        <w:rPr>
          <w:b/>
          <w:bCs/>
          <w:lang w:val="id-ID"/>
        </w:rPr>
        <w:fldChar w:fldCharType="begin" w:fldLock="1"/>
      </w:r>
      <w:r w:rsidR="00DC1DC6" w:rsidRPr="00E25528">
        <w:rPr>
          <w:lang w:val="id-ID"/>
        </w:rPr>
        <w:instrText>ADDIN CSL_CITATION {"citationItems":[{"id":"ITEM-1","itemData":{"DOI":"10.21107/jps.v6i1.5233","ISSN":"2407-2311","abstract":"&lt;span lang=\"EN-US\"&gt;&lt;em&gt;Student quality of Science education program&lt;span&gt;  &lt;/span&gt;in the University of Pancasakti Tegal which is prepared to be science teacher candidates in junior high school in the future needs to be enhanced, because they must improve student scientific literacy ability.&lt;span&gt;  &lt;/span&gt;Students were expected to have scientific literacy competence and advanced in internet technology. Thus, research objectives were determining validity, reading level, and module effectiveness. It was development research. Subject of this reasearch is Students of Science Education study program in University of Pancasakti Tegal, semester IV, 2017/2018 academic year. The first step was fulfilling validity criteria, reading level and then trying out to determine learning effectiveness. Data analyze used judgment expert method, t-test and gain test. It concluded that the Integrated Science digital module based on scientific literacy was valid for learning with a score of 26 (high), easy understanding in reading level , it was useful to enhance cognitive learning outcome students that&lt;span&gt;  &lt;/span&gt;could be seen from classical learning outcome total of experiment class of 82.35% and control class of 52.94%. Gain result and t-test showed that there was a significant difference between experiment class and control class, it was 4.057, gain test for experiment class was g = 0.31and control class of g = 0.24.&lt;/em&gt;&lt;/span&gt;","author":[{"dropping-particle":"","family":"Astuti","given":"Retna Kusuma","non-dropping-particle":"","parse-names":false,"suffix":""},{"dropping-particle":"","family":"Hayati","given":"Muriani Nur","non-dropping-particle":"","parse-names":false,"suffix":""}],"container-title":"Jurnal Pena Sains","id":"ITEM-1","issue":"1","issued":{"date-parts":[["2019"]]},"page":"32","title":"Development of Integrated Science Digital Module Based on Scientific Literacy","type":"article-journal","volume":"6"},"uris":["http://www.mendeley.com/documents/?uuid=c113ba29-1cfd-441f-9cd7-35be83a2a9f7"]}],"mendeley":{"formattedCitation":"(Astuti and Hayati 2019)","plainTextFormattedCitation":"(Astuti and Hayati 2019)","previouslyFormattedCitation":"(Astuti and Hayati 2019)"},"properties":{"noteIndex":0},"schema":"https://github.com/citation-style-language/schema/raw/master/csl-citation.json"}</w:instrText>
      </w:r>
      <w:r w:rsidR="00546EED" w:rsidRPr="00E25528">
        <w:rPr>
          <w:b/>
          <w:bCs/>
          <w:lang w:val="id-ID"/>
        </w:rPr>
        <w:fldChar w:fldCharType="separate"/>
      </w:r>
      <w:r w:rsidR="00546EED" w:rsidRPr="00E25528">
        <w:rPr>
          <w:lang w:val="id-ID"/>
        </w:rPr>
        <w:t>(Astuti and Hayati 2019)</w:t>
      </w:r>
      <w:r w:rsidR="00546EED" w:rsidRPr="00E25528">
        <w:rPr>
          <w:b/>
          <w:bCs/>
          <w:lang w:val="id-ID"/>
        </w:rPr>
        <w:fldChar w:fldCharType="end"/>
      </w:r>
      <w:r w:rsidR="00546EED" w:rsidRPr="00E25528">
        <w:rPr>
          <w:lang w:val="id-ID"/>
        </w:rPr>
        <w:t xml:space="preserve"> IPA Terpadu </w:t>
      </w:r>
      <w:r w:rsidRPr="00E25528">
        <w:rPr>
          <w:lang w:val="id-ID"/>
        </w:rPr>
        <w:t>bertujuan mengembangkan pemahaman</w:t>
      </w:r>
      <w:r w:rsidR="00631677" w:rsidRPr="00E25528">
        <w:rPr>
          <w:lang w:val="id-ID"/>
        </w:rPr>
        <w:t xml:space="preserve"> peserta didik agar</w:t>
      </w:r>
      <w:r w:rsidRPr="00E25528">
        <w:rPr>
          <w:lang w:val="id-ID"/>
        </w:rPr>
        <w:t xml:space="preserve"> lebih luas terhadap konsep-konsep dalam sains, mencakup biologi, fisika, dan kimia, serta permasalahan sains yang terkait dengan kehidupan sehari-hari. Hubungan antara ketiga ilmu tersebut dijelaskan secara terpadu dalam satu tema kontekstual pada kegiatan pembelajaran. Melalui pembelajaran IPA Terpadu, </w:t>
      </w:r>
      <w:r w:rsidR="00631677" w:rsidRPr="00E25528">
        <w:rPr>
          <w:lang w:val="id-ID"/>
        </w:rPr>
        <w:t xml:space="preserve">diharapkan </w:t>
      </w:r>
      <w:r w:rsidRPr="00E25528">
        <w:rPr>
          <w:lang w:val="id-ID"/>
        </w:rPr>
        <w:t xml:space="preserve">peserta didik </w:t>
      </w:r>
      <w:r w:rsidR="00631677" w:rsidRPr="00E25528">
        <w:rPr>
          <w:lang w:val="id-ID"/>
        </w:rPr>
        <w:t>mengetahui berbagai konsep</w:t>
      </w:r>
      <w:r w:rsidRPr="00E25528">
        <w:rPr>
          <w:lang w:val="id-ID"/>
        </w:rPr>
        <w:t xml:space="preserve">, membuat pengajaran lebih efisien, dan mencapai tujuan pembelajaran secara </w:t>
      </w:r>
      <w:r w:rsidR="00F40C34" w:rsidRPr="00E25528">
        <w:rPr>
          <w:lang w:val="id-ID"/>
        </w:rPr>
        <w:t xml:space="preserve">efektif </w:t>
      </w:r>
      <w:bookmarkEnd w:id="66"/>
      <w:r w:rsidR="004E7192" w:rsidRPr="00E25528">
        <w:rPr>
          <w:b/>
          <w:bCs/>
          <w:lang w:val="id-ID"/>
        </w:rPr>
        <w:fldChar w:fldCharType="begin" w:fldLock="1"/>
      </w:r>
      <w:r w:rsidR="00B00278" w:rsidRPr="00E25528">
        <w:rPr>
          <w:lang w:val="id-ID"/>
        </w:rPr>
        <w:instrText>ADDIN CSL_CITATION {"citationItems":[{"id":"ITEM-1","itemData":{"DOI":"10.24036/jep/vol1-iss1/27","abstract":"Science learning should be able to develop the ability to think, to work, to use tools, and to live in the world for students. Integrated Science learning and integration of digital age literacy give good opportunities for students to develop fourth of these skills. But the reality shows that the implementa-tion of integrated science learning and integration of literacy in learning can’t be implemented well. An alternative solution of this problem is to develop integrated science learning by integrating digital age literacy. Before developing this integrated science materials it is necessary to conduct preliminary research as a basis for designing this learning materials. The purpose of this preliminary research is to describe the integration of knowledge basic competencies of science subjects, the implementation of integrated science learning, the learning materials available for science learning, and the integrating literacy of students. The type of research was descriptive research method. As object of the research consist of science teachers, syllabus and science learning materials, and students of grade VIII in ju-nior high school. Instruments to collect data consist of interview guide sheet, science syllabus and learning materials document, and digital age literacy test sheet. Research data was analyzed with de-scriptive statistic. Base on data analysis can be stated that results of this research are: 1). integrated science learning on grade VIII junior high school students can’t be implemented well, 2). the value of integration of science learning materials and its application in knowledge basic competence can be classified into enough category, 3). generally science learning materials in integrated science text-books and science worksheet on grade VIII junior high school are still separated form, and 4). the average value of digital age literacy of students is classified into low category.","author":[{"dropping-particle":"","family":"Asrizal","given":"Asrizal","non-dropping-particle":"","parse-names":false,"suffix":""},{"dropping-particle":"","family":"Festiyed","given":"Festiyed","non-dropping-particle":"","parse-names":false,"suffix":""},{"dropping-particle":"","family":"Sumarmin","given":"Ramadhan","non-dropping-particle":"","parse-names":false,"suffix":""}],"container-title":"Jurnal Eksakta Pendidikan (Jep)","id":"ITEM-1","issue":"1","issued":{"date-parts":[["2017"]]},"page":"1","title":"Analisis Kebutuhan Pengembangan Bahan Ajar Ipa Terpadu Bermuatan Literasi Era Digital Untuk Pembelajaran Siswa Smp Kelas Viii","type":"article-journal","volume":"1"},"uris":["http://www.mendeley.com/documents/?uuid=85891875-948e-484b-8aea-7d8ddea99b7d"]}],"mendeley":{"formattedCitation":"(Asrizal et al. 2017)","plainTextFormattedCitation":"(Asrizal et al. 2017)","previouslyFormattedCitation":"(Asrizal et al. 2017)"},"properties":{"noteIndex":0},"schema":"https://github.com/citation-style-language/schema/raw/master/csl-citation.json"}</w:instrText>
      </w:r>
      <w:r w:rsidR="004E7192" w:rsidRPr="00E25528">
        <w:rPr>
          <w:b/>
          <w:bCs/>
          <w:lang w:val="id-ID"/>
        </w:rPr>
        <w:fldChar w:fldCharType="separate"/>
      </w:r>
      <w:r w:rsidR="004E7192" w:rsidRPr="00E25528">
        <w:rPr>
          <w:lang w:val="id-ID"/>
        </w:rPr>
        <w:t>(Asrizal et al. 2017)</w:t>
      </w:r>
      <w:r w:rsidR="004E7192" w:rsidRPr="00E25528">
        <w:rPr>
          <w:b/>
          <w:bCs/>
          <w:lang w:val="id-ID"/>
        </w:rPr>
        <w:fldChar w:fldCharType="end"/>
      </w:r>
      <w:r w:rsidR="00F40C34" w:rsidRPr="00E25528">
        <w:rPr>
          <w:lang w:val="id-ID"/>
        </w:rPr>
        <w:t>.</w:t>
      </w:r>
    </w:p>
    <w:p w14:paraId="4A422ADE" w14:textId="6A295340" w:rsidR="005A76FB" w:rsidRPr="00EA4042" w:rsidRDefault="00D87BF0">
      <w:pPr>
        <w:pStyle w:val="P1"/>
        <w:numPr>
          <w:ilvl w:val="0"/>
          <w:numId w:val="28"/>
        </w:numPr>
        <w:ind w:left="1066" w:hanging="357"/>
        <w:rPr>
          <w:b/>
          <w:bCs w:val="0"/>
        </w:rPr>
      </w:pPr>
      <w:r w:rsidRPr="00EA4042">
        <w:rPr>
          <w:bCs w:val="0"/>
        </w:rPr>
        <w:t xml:space="preserve">Tujuan </w:t>
      </w:r>
      <w:r w:rsidR="00631677" w:rsidRPr="00EA4042">
        <w:rPr>
          <w:bCs w:val="0"/>
        </w:rPr>
        <w:t xml:space="preserve">dilaksanakannya </w:t>
      </w:r>
      <w:r w:rsidRPr="00EA4042">
        <w:rPr>
          <w:bCs w:val="0"/>
        </w:rPr>
        <w:t xml:space="preserve">pembelajaran IPA terpadu </w:t>
      </w:r>
    </w:p>
    <w:p w14:paraId="48EC5B7C" w14:textId="579B422A" w:rsidR="007A3B66" w:rsidRPr="00E25528" w:rsidRDefault="00631677" w:rsidP="00E25528">
      <w:pPr>
        <w:spacing w:line="480" w:lineRule="auto"/>
        <w:ind w:left="1066" w:firstLine="720"/>
        <w:jc w:val="both"/>
        <w:rPr>
          <w:b/>
          <w:bCs/>
          <w:lang w:val="id-ID"/>
        </w:rPr>
      </w:pPr>
      <w:r w:rsidRPr="00E25528">
        <w:rPr>
          <w:lang w:val="id-ID"/>
        </w:rPr>
        <w:t>Berikut beberapa</w:t>
      </w:r>
      <w:r w:rsidR="00D87BF0" w:rsidRPr="00E25528">
        <w:rPr>
          <w:lang w:val="id-ID"/>
        </w:rPr>
        <w:t xml:space="preserve"> tujuan </w:t>
      </w:r>
      <w:r w:rsidRPr="00E25528">
        <w:rPr>
          <w:lang w:val="id-ID"/>
        </w:rPr>
        <w:t xml:space="preserve">dilaksanakannya </w:t>
      </w:r>
      <w:r w:rsidR="00D87BF0" w:rsidRPr="00E25528">
        <w:rPr>
          <w:lang w:val="id-ID"/>
        </w:rPr>
        <w:t xml:space="preserve">pembelajaran IPA terpadu </w:t>
      </w:r>
      <w:r w:rsidRPr="00E25528">
        <w:rPr>
          <w:lang w:val="id-ID"/>
        </w:rPr>
        <w:t>menurut Depdiknas (2006a)</w:t>
      </w:r>
      <w:r w:rsidR="00D87BF0" w:rsidRPr="00E25528">
        <w:rPr>
          <w:lang w:val="id-ID"/>
        </w:rPr>
        <w:t>:</w:t>
      </w:r>
    </w:p>
    <w:p w14:paraId="7FA78BC4" w14:textId="788B248B" w:rsidR="00D87BF0" w:rsidRPr="00EA4042" w:rsidRDefault="00D87BF0" w:rsidP="00E25528">
      <w:pPr>
        <w:pStyle w:val="ListParagraph"/>
        <w:numPr>
          <w:ilvl w:val="0"/>
          <w:numId w:val="13"/>
        </w:numPr>
        <w:spacing w:after="0" w:line="480" w:lineRule="auto"/>
        <w:jc w:val="both"/>
        <w:rPr>
          <w:lang w:val="id-ID"/>
        </w:rPr>
      </w:pPr>
      <w:r w:rsidRPr="00EA4042">
        <w:rPr>
          <w:lang w:val="id-ID"/>
        </w:rPr>
        <w:t>Meningkat</w:t>
      </w:r>
      <w:r w:rsidR="006524CE" w:rsidRPr="00EA4042">
        <w:rPr>
          <w:lang w:val="id-ID"/>
        </w:rPr>
        <w:t xml:space="preserve">nya efektifitas </w:t>
      </w:r>
      <w:r w:rsidRPr="00EA4042">
        <w:rPr>
          <w:lang w:val="id-ID"/>
        </w:rPr>
        <w:t>pembelajaran</w:t>
      </w:r>
    </w:p>
    <w:p w14:paraId="10B503F7" w14:textId="760D6371" w:rsidR="006518FD" w:rsidRPr="00E25528" w:rsidRDefault="006518FD" w:rsidP="00E25528">
      <w:pPr>
        <w:spacing w:line="480" w:lineRule="auto"/>
        <w:ind w:left="1080" w:firstLine="720"/>
        <w:jc w:val="both"/>
        <w:rPr>
          <w:lang w:val="id-ID"/>
        </w:rPr>
      </w:pPr>
      <w:r w:rsidRPr="00E25528">
        <w:rPr>
          <w:lang w:val="id-ID"/>
        </w:rPr>
        <w:lastRenderedPageBreak/>
        <w:t xml:space="preserve">Menurut </w:t>
      </w:r>
      <w:r w:rsidR="00B00278" w:rsidRPr="00E25528">
        <w:rPr>
          <w:lang w:val="id-ID"/>
        </w:rPr>
        <w:fldChar w:fldCharType="begin" w:fldLock="1"/>
      </w:r>
      <w:r w:rsidR="000E0AAB" w:rsidRPr="00E25528">
        <w:rPr>
          <w:lang w:val="id-ID"/>
        </w:rPr>
        <w:instrText>ADDIN CSL_CITATION {"citationItems":[{"id":"ITEM-1","itemData":{"DOI":"10.20527/quantum.v11i1.7606","ISSN":"2086-7328","abstract":"Penelitian ini bertujuan untuk menghasilkan perangkat instrumen penilaian IPA Terpadu dan perangkat pembelajaran yang layak dengan model pembelajaran PjBL untuk meningkatkan kemampuan berpikir kritis dan kreatif siswa SMP pada materi Sistem Ekskresi Manusia. Adapun pengembangan perangkat merupakan modifikasi dari model Dick dan Carey yang diujicobakan pada siswa kelas VIII SMP semester genap tahun pelajaran 2018/2019 dan dilakukan pengulangan sebanyak 2 kali. Rancangan penelitian One-Group Pretest-Post-test Design. Data penelitian yang diukur adalah validitas, kepraktisan, dan efektivitas instrumen penilaian dan perangkat pembelajaran dan dianalisis secara deskriptif kuantitatif dan kualitatif. Hasil penelitian menunjukkan bahwa (a) perangkat pembelajaran dan instrumen penilaian IPA Terpadu yang dikembangkan berkategori sangat valid dengan nilai modus 5, (b) kegiatan pembelajaran terlaksana sangat baik dengan nilai modus 5, (c) aktivitas siswa dalam pembelajaran terlaksana sangat baik dengan nilai modus 5, (d) respon siswa terhadap pembelajaran proyek cukup baik dengan kisaran angka antara 50%-60%, dan (e) hasil tes berpikir kritis dan kreatif siswa ada peningkatan yang baik pula, kemampuan berpikir kritis meningkat dari 25,85 (Kurang Kritis) menjadi 87,76 (Sangat Kritis) dan kemampuan berpikir kreatif meningkat dari 20,44 (Kurang Kreatif) menjadi 84,85 (Sangat Kreatif). Simpulan pengembangan perangkat pembelajaran dan instrumen penilaian IPA Terpadu dalam pembelajaran Project Based Learning yang dikembangkan layak digunakan untuk meningkatkan kemampuan berpikir kritis dan kreatif siswa.","author":[{"dropping-particle":"","family":"Trimawati","given":"Karina","non-dropping-particle":"","parse-names":false,"suffix":""},{"dropping-particle":"","family":"Kirana","given":"Tjandra","non-dropping-particle":"","parse-names":false,"suffix":""},{"dropping-particle":"","family":"Raharjo","given":"Raharjo","non-dropping-particle":"","parse-names":false,"suffix":""}],"container-title":"Quantum: Jurnal Inovasi Pendidikan Sains","id":"ITEM-1","issue":"1","issued":{"date-parts":[["2020"]]},"page":"36","title":"PENGEMBANGAN INSTRUMEN PENILAIAN IPA TERPADU DALAM PEMBELAJARAN MODEL PROJECT BASED LEARNING (PjBL) UNTUK MENINGKATKAN KEMAMPUAN BERPIKIR KRITIS DAN KREATIF SISWA SMP","type":"article-journal","volume":"11"},"uris":["http://www.mendeley.com/documents/?uuid=e0975107-d92c-4d4a-b866-8b0c26afb7b9"]}],"mendeley":{"formattedCitation":"(Trimawati, Kirana, and Raharjo 2020)","manualFormatting":"Trimawati, Kirana, and Raharjo (2020)","plainTextFormattedCitation":"(Trimawati, Kirana, and Raharjo 2020)","previouslyFormattedCitation":"(Trimawati, Kirana, and Raharjo 2020)"},"properties":{"noteIndex":0},"schema":"https://github.com/citation-style-language/schema/raw/master/csl-citation.json"}</w:instrText>
      </w:r>
      <w:r w:rsidR="00B00278" w:rsidRPr="00E25528">
        <w:rPr>
          <w:lang w:val="id-ID"/>
        </w:rPr>
        <w:fldChar w:fldCharType="separate"/>
      </w:r>
      <w:r w:rsidR="00B00278" w:rsidRPr="00E25528">
        <w:rPr>
          <w:lang w:val="id-ID"/>
        </w:rPr>
        <w:t>Trimawati, Kirana, and Raharjo (2020)</w:t>
      </w:r>
      <w:r w:rsidR="00B00278" w:rsidRPr="00E25528">
        <w:rPr>
          <w:lang w:val="id-ID"/>
        </w:rPr>
        <w:fldChar w:fldCharType="end"/>
      </w:r>
      <w:r w:rsidRPr="00E25528">
        <w:rPr>
          <w:lang w:val="id-ID"/>
        </w:rPr>
        <w:t xml:space="preserve">, </w:t>
      </w:r>
      <w:r w:rsidR="00E45393" w:rsidRPr="00E25528">
        <w:rPr>
          <w:lang w:val="id-ID"/>
        </w:rPr>
        <w:t xml:space="preserve">Pembelajaran IPA yang dilakukan secara terpadu, tentunya akan </w:t>
      </w:r>
      <w:r w:rsidR="006524CE" w:rsidRPr="00E25528">
        <w:rPr>
          <w:lang w:val="id-ID"/>
        </w:rPr>
        <w:t>mampu membuat tingkat</w:t>
      </w:r>
      <w:r w:rsidR="00E45393" w:rsidRPr="00E25528">
        <w:rPr>
          <w:lang w:val="id-ID"/>
        </w:rPr>
        <w:t xml:space="preserve"> efisiensi </w:t>
      </w:r>
      <w:r w:rsidR="006524CE" w:rsidRPr="00E25528">
        <w:rPr>
          <w:lang w:val="id-ID"/>
        </w:rPr>
        <w:t>serta</w:t>
      </w:r>
      <w:r w:rsidR="00E45393" w:rsidRPr="00E25528">
        <w:rPr>
          <w:lang w:val="id-ID"/>
        </w:rPr>
        <w:t xml:space="preserve"> efektivitas </w:t>
      </w:r>
      <w:r w:rsidR="006524CE" w:rsidRPr="00E25528">
        <w:rPr>
          <w:lang w:val="id-ID"/>
        </w:rPr>
        <w:t xml:space="preserve">suatu </w:t>
      </w:r>
      <w:r w:rsidR="00E45393" w:rsidRPr="00E25528">
        <w:rPr>
          <w:lang w:val="id-ID"/>
        </w:rPr>
        <w:t>pembelajaran</w:t>
      </w:r>
      <w:r w:rsidR="006524CE" w:rsidRPr="00E25528">
        <w:rPr>
          <w:lang w:val="id-ID"/>
        </w:rPr>
        <w:t xml:space="preserve"> meningkat</w:t>
      </w:r>
      <w:r w:rsidR="00E45393" w:rsidRPr="00E25528">
        <w:rPr>
          <w:lang w:val="id-ID"/>
        </w:rPr>
        <w:t xml:space="preserve">, karena materi-materi yang berasal dari berbagai macam disiplin ilmu dibahas secara terpadu, sehingga pembelajaran dapat dilakukan secara </w:t>
      </w:r>
      <w:r w:rsidR="006524CE" w:rsidRPr="00E25528">
        <w:rPr>
          <w:lang w:val="id-ID"/>
        </w:rPr>
        <w:t>tepat</w:t>
      </w:r>
      <w:r w:rsidRPr="00E25528">
        <w:rPr>
          <w:lang w:val="id-ID"/>
        </w:rPr>
        <w:t>.</w:t>
      </w:r>
    </w:p>
    <w:p w14:paraId="058292F2" w14:textId="3FFFF946" w:rsidR="00D87BF0" w:rsidRPr="00EA4042" w:rsidRDefault="00D87BF0" w:rsidP="00E25528">
      <w:pPr>
        <w:pStyle w:val="ListParagraph"/>
        <w:numPr>
          <w:ilvl w:val="0"/>
          <w:numId w:val="13"/>
        </w:numPr>
        <w:spacing w:after="0" w:line="480" w:lineRule="auto"/>
        <w:jc w:val="both"/>
        <w:rPr>
          <w:lang w:val="id-ID"/>
        </w:rPr>
      </w:pPr>
      <w:r w:rsidRPr="00EA4042">
        <w:rPr>
          <w:lang w:val="id-ID"/>
        </w:rPr>
        <w:t>Meningkat</w:t>
      </w:r>
      <w:r w:rsidR="006524CE" w:rsidRPr="00EA4042">
        <w:rPr>
          <w:lang w:val="id-ID"/>
        </w:rPr>
        <w:t xml:space="preserve">nya </w:t>
      </w:r>
      <w:r w:rsidRPr="00EA4042">
        <w:rPr>
          <w:lang w:val="id-ID"/>
        </w:rPr>
        <w:t>motivasi</w:t>
      </w:r>
      <w:r w:rsidR="006524CE" w:rsidRPr="00EA4042">
        <w:rPr>
          <w:lang w:val="id-ID"/>
        </w:rPr>
        <w:t xml:space="preserve"> dan minat peserta didik dalam belajar</w:t>
      </w:r>
    </w:p>
    <w:p w14:paraId="1170291C" w14:textId="7E414B58" w:rsidR="00D87BF0" w:rsidRPr="00E25528" w:rsidRDefault="004D4F6F" w:rsidP="00E25528">
      <w:pPr>
        <w:spacing w:line="480" w:lineRule="auto"/>
        <w:ind w:left="1080" w:firstLine="720"/>
        <w:jc w:val="both"/>
        <w:rPr>
          <w:lang w:val="id-ID"/>
        </w:rPr>
      </w:pPr>
      <w:r w:rsidRPr="00E25528">
        <w:rPr>
          <w:lang w:val="id-ID"/>
        </w:rPr>
        <w:t>Melalui kegiatan p</w:t>
      </w:r>
      <w:r w:rsidR="00D7332A" w:rsidRPr="00E25528">
        <w:rPr>
          <w:lang w:val="id-ID"/>
        </w:rPr>
        <w:t xml:space="preserve">embelajaran </w:t>
      </w:r>
      <w:r w:rsidRPr="00E25528">
        <w:rPr>
          <w:lang w:val="id-ID"/>
        </w:rPr>
        <w:t>secara terpadu (</w:t>
      </w:r>
      <w:r w:rsidR="00D7332A" w:rsidRPr="00E25528">
        <w:rPr>
          <w:lang w:val="id-ID"/>
        </w:rPr>
        <w:t>IPA</w:t>
      </w:r>
      <w:r w:rsidRPr="00E25528">
        <w:rPr>
          <w:lang w:val="id-ID"/>
        </w:rPr>
        <w:t xml:space="preserve"> Terpadu)</w:t>
      </w:r>
      <w:r w:rsidR="00D7332A" w:rsidRPr="00E25528">
        <w:rPr>
          <w:lang w:val="id-ID"/>
        </w:rPr>
        <w:t xml:space="preserve"> </w:t>
      </w:r>
      <w:r w:rsidRPr="00E25528">
        <w:rPr>
          <w:lang w:val="id-ID"/>
        </w:rPr>
        <w:t>maka dapat meningkatkan motivasi serta minat peserta didik</w:t>
      </w:r>
      <w:r w:rsidR="00D7332A" w:rsidRPr="00E25528">
        <w:rPr>
          <w:lang w:val="id-ID"/>
        </w:rPr>
        <w:t xml:space="preserve">, </w:t>
      </w:r>
      <w:r w:rsidR="00E55F2B" w:rsidRPr="00E25528">
        <w:rPr>
          <w:lang w:val="id-ID"/>
        </w:rPr>
        <w:t>salah satunya untuk mengetahui</w:t>
      </w:r>
      <w:r w:rsidR="00D7332A" w:rsidRPr="00E25528">
        <w:rPr>
          <w:lang w:val="id-ID"/>
        </w:rPr>
        <w:t xml:space="preserve"> hubungan </w:t>
      </w:r>
      <w:r w:rsidR="00E55F2B" w:rsidRPr="00E25528">
        <w:rPr>
          <w:lang w:val="id-ID"/>
        </w:rPr>
        <w:t xml:space="preserve">antara </w:t>
      </w:r>
      <w:r w:rsidR="00D7332A" w:rsidRPr="00E25528">
        <w:rPr>
          <w:lang w:val="id-ID"/>
        </w:rPr>
        <w:t>kehidupan sehari-hari</w:t>
      </w:r>
      <w:r w:rsidR="00E55F2B" w:rsidRPr="00E25528">
        <w:rPr>
          <w:lang w:val="id-ID"/>
        </w:rPr>
        <w:t xml:space="preserve"> dengan konsep pengetahuan di sekolah</w:t>
      </w:r>
      <w:r w:rsidR="00D7332A" w:rsidRPr="00E25528">
        <w:rPr>
          <w:lang w:val="id-ID"/>
        </w:rPr>
        <w:t xml:space="preserve">. Dengan demikian, peserta didik dapat mengembangkan pemikiran yang luas dan mendalam, memahami hubungan serta konsep yang disajikan oleh guru. Mereka juga akan merasa bahwa pembelajaran memiliki makna bagi mereka, terutama jika dapat mengaplikasikan pengetahuan yang telah dipelajari </w:t>
      </w:r>
      <w:r w:rsidR="000E0AAB" w:rsidRPr="00E25528">
        <w:rPr>
          <w:lang w:val="id-ID"/>
        </w:rPr>
        <w:fldChar w:fldCharType="begin" w:fldLock="1"/>
      </w:r>
      <w:r w:rsidR="00003662" w:rsidRPr="00E25528">
        <w:rPr>
          <w:lang w:val="id-ID"/>
        </w:rPr>
        <w:instrText>ADDIN CSL_CITATION {"citationItems":[{"id":"ITEM-1","itemData":{"DOI":"10.54259/diajar.v2i3.1687","ISSN":"2810-0786","abstract":"The Integrated Science Props Energy Wheel is used as a tool to help students understand the conversion of motion energy into electrical energy and gain knowledge about the processes of catabolism and anabolism in cellular metabolism within the human body. Additionally, this tool presents a visually engaging, challenging, and enjoyable representation of the differences between molecules and compounds, aiming to attract students to study Natural Sciences. The research objective is to determine the design and working principles of the integrated energy wheel teaching aid. The research method employed is experimental method with a descriptive approach., involving the collection of data through detailed narratives and direct observation of the object under study. The study results in the creation of the integrated science props Energy Wheel, which has dimensions of 25 cm in length, 25 cm in width, and 20 cm in height. In this Energy Wheel, the conversion of motion energy into electricity is indicated by the illumination of lights mounted on the props when the wheel is turned. The illuminated lights symbolize the bond formation between simple molecules to form complex molecules, representing an anabolism reaction. When the wheel stops turning, the lights turn off, signifying the return of complex molecules to simple molecules and the occurrence of a catabolism reaction.","author":[{"dropping-particle":"","family":"Agustian","given":"Yunus","non-dropping-particle":"","parse-names":false,"suffix":""},{"dropping-particle":"","family":"Saraswati","given":"Dandan Luhur","non-dropping-particle":"","parse-names":false,"suffix":""},{"dropping-particle":"","family":"Supardi","given":"","non-dropping-particle":"","parse-names":false,"suffix":""}],"container-title":"Jurnal Pendidikan dan Pembelajaran ","id":"ITEM-1","issue":"3","issued":{"date-parts":[["2023"]]},"page":"359-366","title":"Pembuatan Alat Peraga Roda Energi Guna Mempermudah Proses Pembelajaran IPA Terpadu","type":"article-journal","volume":"2"},"uris":["http://www.mendeley.com/documents/?uuid=a72cc965-9858-4c9f-8d19-835d639ecdfd"]}],"mendeley":{"formattedCitation":"(Agustian, Saraswati, and Supardi 2023)","plainTextFormattedCitation":"(Agustian, Saraswati, and Supardi 2023)","previouslyFormattedCitation":"(Agustian, Saraswati, and Supardi 2023)"},"properties":{"noteIndex":0},"schema":"https://github.com/citation-style-language/schema/raw/master/csl-citation.json"}</w:instrText>
      </w:r>
      <w:r w:rsidR="000E0AAB" w:rsidRPr="00E25528">
        <w:rPr>
          <w:lang w:val="id-ID"/>
        </w:rPr>
        <w:fldChar w:fldCharType="separate"/>
      </w:r>
      <w:r w:rsidR="000E0AAB" w:rsidRPr="00E25528">
        <w:rPr>
          <w:lang w:val="id-ID"/>
        </w:rPr>
        <w:t>(Agustian, Saraswati, and Supardi 2023)</w:t>
      </w:r>
      <w:r w:rsidR="000E0AAB" w:rsidRPr="00E25528">
        <w:rPr>
          <w:lang w:val="id-ID"/>
        </w:rPr>
        <w:fldChar w:fldCharType="end"/>
      </w:r>
      <w:r w:rsidR="007B153E" w:rsidRPr="00E25528">
        <w:rPr>
          <w:lang w:val="id-ID"/>
        </w:rPr>
        <w:t>.</w:t>
      </w:r>
    </w:p>
    <w:p w14:paraId="3EA41E37" w14:textId="2D4915C1" w:rsidR="008D45B6" w:rsidRPr="00EA4042" w:rsidRDefault="00E55F2B" w:rsidP="00E25528">
      <w:pPr>
        <w:pStyle w:val="ListParagraph"/>
        <w:numPr>
          <w:ilvl w:val="0"/>
          <w:numId w:val="13"/>
        </w:numPr>
        <w:spacing w:after="0" w:line="480" w:lineRule="auto"/>
        <w:jc w:val="both"/>
        <w:rPr>
          <w:lang w:val="id-ID"/>
        </w:rPr>
      </w:pPr>
      <w:r w:rsidRPr="00EA4042">
        <w:rPr>
          <w:lang w:val="id-ID"/>
        </w:rPr>
        <w:t>Mencapai berbagai</w:t>
      </w:r>
      <w:r w:rsidR="00D87BF0" w:rsidRPr="00EA4042">
        <w:rPr>
          <w:lang w:val="id-ID"/>
        </w:rPr>
        <w:t xml:space="preserve"> kompetensi dasar </w:t>
      </w:r>
      <w:r w:rsidRPr="00EA4042">
        <w:rPr>
          <w:lang w:val="id-ID"/>
        </w:rPr>
        <w:t>secara efisien</w:t>
      </w:r>
    </w:p>
    <w:p w14:paraId="295C2CA6" w14:textId="672C73B1" w:rsidR="007A3B66" w:rsidRPr="00E25528" w:rsidRDefault="00D7332A" w:rsidP="00E25528">
      <w:pPr>
        <w:spacing w:line="480" w:lineRule="auto"/>
        <w:ind w:left="1080" w:firstLine="720"/>
        <w:jc w:val="both"/>
        <w:rPr>
          <w:lang w:val="id-ID"/>
        </w:rPr>
      </w:pPr>
      <w:r w:rsidRPr="00E25528">
        <w:rPr>
          <w:lang w:val="id-ID"/>
        </w:rPr>
        <w:t xml:space="preserve">Dalam konteks pembelajaran </w:t>
      </w:r>
      <w:r w:rsidR="00E55F2B" w:rsidRPr="00E25528">
        <w:rPr>
          <w:lang w:val="id-ID"/>
        </w:rPr>
        <w:t>yang dilaksanakan secara terpadu (</w:t>
      </w:r>
      <w:r w:rsidRPr="00E25528">
        <w:rPr>
          <w:lang w:val="id-ID"/>
        </w:rPr>
        <w:t>IPA terpadu</w:t>
      </w:r>
      <w:r w:rsidR="00E55F2B" w:rsidRPr="00E25528">
        <w:rPr>
          <w:lang w:val="id-ID"/>
        </w:rPr>
        <w:t>)</w:t>
      </w:r>
      <w:r w:rsidRPr="00E25528">
        <w:rPr>
          <w:lang w:val="id-ID"/>
        </w:rPr>
        <w:t xml:space="preserve">, </w:t>
      </w:r>
      <w:r w:rsidR="00E55F2B" w:rsidRPr="00E25528">
        <w:rPr>
          <w:lang w:val="id-ID"/>
        </w:rPr>
        <w:t>tentunya mampu men</w:t>
      </w:r>
      <w:r w:rsidRPr="00E25528">
        <w:rPr>
          <w:lang w:val="id-ID"/>
        </w:rPr>
        <w:t xml:space="preserve">capai beberapa kompetensi dasar secara bersamaan. Pendekatan ini diharapkan </w:t>
      </w:r>
      <w:r w:rsidR="00E55F2B" w:rsidRPr="00E25528">
        <w:rPr>
          <w:lang w:val="id-ID"/>
        </w:rPr>
        <w:t>agar mampu</w:t>
      </w:r>
      <w:r w:rsidRPr="00E25528">
        <w:rPr>
          <w:lang w:val="id-ID"/>
        </w:rPr>
        <w:t xml:space="preserve"> menghemat </w:t>
      </w:r>
      <w:r w:rsidR="00E55F2B" w:rsidRPr="00E25528">
        <w:rPr>
          <w:lang w:val="id-ID"/>
        </w:rPr>
        <w:t xml:space="preserve">tenaga, </w:t>
      </w:r>
      <w:r w:rsidRPr="00E25528">
        <w:rPr>
          <w:lang w:val="id-ID"/>
        </w:rPr>
        <w:t xml:space="preserve">waktu, </w:t>
      </w:r>
      <w:r w:rsidR="00E55F2B" w:rsidRPr="00E25528">
        <w:rPr>
          <w:lang w:val="id-ID"/>
        </w:rPr>
        <w:t>maupun</w:t>
      </w:r>
      <w:r w:rsidRPr="00E25528">
        <w:rPr>
          <w:lang w:val="id-ID"/>
        </w:rPr>
        <w:t xml:space="preserve"> sumber daya, </w:t>
      </w:r>
      <w:r w:rsidR="00E55F2B" w:rsidRPr="00E25528">
        <w:rPr>
          <w:lang w:val="id-ID"/>
        </w:rPr>
        <w:t>sebab</w:t>
      </w:r>
      <w:r w:rsidRPr="00E25528">
        <w:rPr>
          <w:lang w:val="id-ID"/>
        </w:rPr>
        <w:t xml:space="preserve"> berbagai aspek ilmu dapat diajarkan sekaligus, memungkinkan pencapaian kompetensi dasar secara efisien</w:t>
      </w:r>
      <w:r w:rsidR="007B153E" w:rsidRPr="00E25528">
        <w:rPr>
          <w:lang w:val="id-ID"/>
        </w:rPr>
        <w:t xml:space="preserve"> </w:t>
      </w:r>
      <w:r w:rsidR="00003662" w:rsidRPr="00E25528">
        <w:rPr>
          <w:lang w:val="id-ID"/>
        </w:rPr>
        <w:fldChar w:fldCharType="begin" w:fldLock="1"/>
      </w:r>
      <w:r w:rsidR="00F968AE" w:rsidRPr="00E25528">
        <w:rPr>
          <w:lang w:val="id-ID"/>
        </w:rPr>
        <w:instrText>ADDIN CSL_CITATION {"citationItems":[{"id":"ITEM-1","itemData":{"ISSN":"2623-0852","abstract":"Abstrak Pembelajaran IPA Terpadu merupakan implementasi dari kurikulum 2013. Dengan pengimplementasian pembelajaran IPA terpadu ini diharapkan materi-materi IPA yang terpisah yakni fisika, kimia dan biologi dapat diajarkan secara terpadu dan menyeluruh dalam satu bidang studi IPA Terpadu. Berdasarkan hasil observasi, pembelajaran IPA Terpadu belum sepenuhnya dapat diimplementasikan karena buku paket yang digunakan kurang menunjukan keterpaduan antara fisika, kimia dan biologi dalam satu konsep khususnya pada materi energi. Oleh karena itu dilakukan pengembangan produk bahan ajar IPA terpadu tipe connected pada materi energi. Tujuan penelitian ini adalah untuk mengetahui bagaimana cara mengembangkan bahan ajar ini dan mengetahui kelayakan bahan ajar ini. Model pengembangan yang dilakukan adalah modifikasi dari model pengembangan Dick and Carey dalam 4 tahapan yaitu pertama; melakukan analisis kebutuhan melalui observasi dan wawancara, kedua; mengembangkan instrumen penilaian berupa angket sebagai acuan kelayakan produk, ketiga; mendesain produk dengan menentukan materi pokok bahasan dan kompetensi dasar yang berkaitan serta melakukan pengembangan produk dengan menampilkan karakteristik connected, keempat; melakukan uji kelayakan oleh ahli materi dan ahli media. Jenis data yang digunakan berupa data kumulatif yaitu penilaian, tanggapan, dan saran yang diperolah dari ahli. Instrumen pengumpulan data yang digunakan berupa angket menggunakan kriteria penilaian skala likert dengan skor tertinggi 4 (empat) dan skor terendah 1 (satu). Berdasrkan penilaian ahli, bahan ajar ini menjalani tahap revisi. Hasil analisis uji kelayakan oleh ahli materi menunjukan persentase 91,27% dan ahli media 85,24% dengan rata-rata 88,25%, bahan ajar ini dinyatakan layak untuk digunakan sebagai Modul IPA Terpadu Berbasis Connected pada Materi Energi untuk SMP/MTs Kelas VII. Kata Kunci : Bahan Ajar, Pembelajaran Tipe Connected, Energi. Abstract Integrated Science Learning is an implementation of the 2013 curriculum. With the implementation of integrated science learning, it is hoped that separate science materials, namely physics, chemistry and biology, can be taught in an integrated and comprehensive manner in one Integrated Science field of study. Based on the results of observations, Integrated Science learning has not been fully implemented because the textbook used does not show the integration between physics, chemistry and biology in one concept, especially in energy material…","author":[{"dropping-particle":"","family":"Astiti","given":"Kadek Ayu","non-dropping-particle":"","parse-names":false,"suffix":""},{"dropping-particle":"","family":"Engge","given":"Betris Yasinta","non-dropping-particle":"","parse-names":false,"suffix":""},{"dropping-particle":"","family":"Bani","given":"Marsi D. S","non-dropping-particle":"","parse-names":false,"suffix":""}],"container-title":"Jurnal Pendidikan dan Pembelajaran Sains Indonesia (JPPSI)","id":"ITEM-1","issue":"2","issued":{"date-parts":[["2020"]]},"page":"102-111","title":"Pengembangan Bahan Ajar Ipa Terpadu Tipe Connected Pada Materi Energi","type":"article-journal","volume":"3"},"uris":["http://www.mendeley.com/documents/?uuid=b038b764-08a8-4665-b68d-7c0eccb4f420"]}],"mendeley":{"formattedCitation":"(Astiti et al. 2020)","plainTextFormattedCitation":"(Astiti et al. 2020)","previouslyFormattedCitation":"(Astiti et al. 2020)"},"properties":{"noteIndex":0},"schema":"https://github.com/citation-style-language/schema/raw/master/csl-citation.json"}</w:instrText>
      </w:r>
      <w:r w:rsidR="00003662" w:rsidRPr="00E25528">
        <w:rPr>
          <w:lang w:val="id-ID"/>
        </w:rPr>
        <w:fldChar w:fldCharType="separate"/>
      </w:r>
      <w:r w:rsidR="00003662" w:rsidRPr="00E25528">
        <w:rPr>
          <w:lang w:val="id-ID"/>
        </w:rPr>
        <w:t>(Astiti et al. 2020)</w:t>
      </w:r>
      <w:r w:rsidR="00003662" w:rsidRPr="00E25528">
        <w:rPr>
          <w:lang w:val="id-ID"/>
        </w:rPr>
        <w:fldChar w:fldCharType="end"/>
      </w:r>
      <w:r w:rsidR="007B153E" w:rsidRPr="00E25528">
        <w:rPr>
          <w:lang w:val="id-ID"/>
        </w:rPr>
        <w:t>.</w:t>
      </w:r>
    </w:p>
    <w:p w14:paraId="60DBB160" w14:textId="5CF698ED" w:rsidR="00310F81" w:rsidRPr="009E141F" w:rsidRDefault="00C25588">
      <w:pPr>
        <w:pStyle w:val="Heading3"/>
        <w:numPr>
          <w:ilvl w:val="2"/>
          <w:numId w:val="27"/>
        </w:numPr>
        <w:ind w:left="709" w:hanging="709"/>
        <w:rPr>
          <w:b w:val="0"/>
          <w:bCs/>
          <w:i/>
          <w:iCs/>
          <w:lang w:val="id-ID"/>
        </w:rPr>
      </w:pPr>
      <w:bookmarkStart w:id="67" w:name="_Toc156674416"/>
      <w:r w:rsidRPr="009E141F">
        <w:rPr>
          <w:i/>
          <w:iCs/>
          <w:lang w:val="id-ID"/>
        </w:rPr>
        <w:lastRenderedPageBreak/>
        <w:t>Scientific Issues</w:t>
      </w:r>
      <w:bookmarkEnd w:id="67"/>
    </w:p>
    <w:p w14:paraId="6F3A5F3D" w14:textId="298939B9" w:rsidR="009874CC" w:rsidRPr="009E141F" w:rsidRDefault="00C25588" w:rsidP="009874CC">
      <w:pPr>
        <w:pStyle w:val="P1"/>
        <w:ind w:left="709" w:firstLine="720"/>
      </w:pPr>
      <w:bookmarkStart w:id="68" w:name="_Hlk149253865"/>
      <w:r w:rsidRPr="009E141F">
        <w:rPr>
          <w:i/>
          <w:iCs/>
        </w:rPr>
        <w:t>Scientific Issues</w:t>
      </w:r>
      <w:r w:rsidRPr="009E141F">
        <w:t xml:space="preserve"> merupakan </w:t>
      </w:r>
      <w:r w:rsidR="008E0E59" w:rsidRPr="009E141F">
        <w:t xml:space="preserve">suatu </w:t>
      </w:r>
      <w:r w:rsidRPr="009E141F">
        <w:t xml:space="preserve">isu </w:t>
      </w:r>
      <w:r w:rsidR="008E0E59" w:rsidRPr="009E141F">
        <w:t>maupun</w:t>
      </w:r>
      <w:r w:rsidRPr="009E141F">
        <w:t xml:space="preserve"> permasalahan sains yang </w:t>
      </w:r>
      <w:r w:rsidR="00AD4F4A" w:rsidRPr="009E141F">
        <w:t>memiliki keterkaitan</w:t>
      </w:r>
      <w:r w:rsidRPr="009E141F">
        <w:t xml:space="preserve"> dengan kehidupan</w:t>
      </w:r>
      <w:r w:rsidR="008E0E59" w:rsidRPr="009E141F">
        <w:t xml:space="preserve"> masyarakat</w:t>
      </w:r>
      <w:r w:rsidRPr="009E141F">
        <w:t xml:space="preserve">. </w:t>
      </w:r>
      <w:bookmarkEnd w:id="68"/>
      <w:r w:rsidRPr="009E141F">
        <w:rPr>
          <w:i/>
          <w:iCs/>
        </w:rPr>
        <w:t>Scientific Issues</w:t>
      </w:r>
      <w:r w:rsidRPr="009E141F">
        <w:t xml:space="preserve"> dapat </w:t>
      </w:r>
      <w:r w:rsidR="00AD4F4A" w:rsidRPr="009E141F">
        <w:t xml:space="preserve">juga </w:t>
      </w:r>
      <w:r w:rsidRPr="009E141F">
        <w:t xml:space="preserve">dimaksud dengan beberapa isu-isu </w:t>
      </w:r>
      <w:r w:rsidR="00AD4F4A" w:rsidRPr="009E141F">
        <w:t xml:space="preserve">maupun </w:t>
      </w:r>
      <w:r w:rsidRPr="009E141F">
        <w:t>persoalan sains</w:t>
      </w:r>
      <w:r w:rsidR="00AD4F4A" w:rsidRPr="009E141F">
        <w:t xml:space="preserve">, </w:t>
      </w:r>
      <w:r w:rsidRPr="009E141F">
        <w:t xml:space="preserve">yang dapat membantu </w:t>
      </w:r>
      <w:r w:rsidR="00AD4F4A" w:rsidRPr="009E141F">
        <w:t>peserta didik pada suatu</w:t>
      </w:r>
      <w:r w:rsidRPr="009E141F">
        <w:t xml:space="preserve"> kondisi </w:t>
      </w:r>
      <w:r w:rsidR="00AD4F4A" w:rsidRPr="009E141F">
        <w:t xml:space="preserve">di sekitar </w:t>
      </w:r>
      <w:r w:rsidRPr="009E141F">
        <w:t xml:space="preserve">masyarakat pada </w:t>
      </w:r>
      <w:r w:rsidR="00AD4F4A" w:rsidRPr="009E141F">
        <w:t xml:space="preserve">suatu </w:t>
      </w:r>
      <w:r w:rsidRPr="009E141F">
        <w:t>kasus tertentu</w:t>
      </w:r>
      <w:r w:rsidR="00AD4F4A" w:rsidRPr="009E141F">
        <w:t>,</w:t>
      </w:r>
      <w:r w:rsidRPr="009E141F">
        <w:t xml:space="preserve"> yang </w:t>
      </w:r>
      <w:r w:rsidR="00AD4F4A" w:rsidRPr="009E141F">
        <w:t xml:space="preserve">kemudian </w:t>
      </w:r>
      <w:r w:rsidRPr="009E141F">
        <w:t xml:space="preserve">dihadapkan pada kondisi </w:t>
      </w:r>
      <w:r w:rsidR="00AD4F4A" w:rsidRPr="009E141F">
        <w:t>maupun</w:t>
      </w:r>
      <w:r w:rsidRPr="009E141F">
        <w:t xml:space="preserve"> situasi masalah yang </w:t>
      </w:r>
      <w:r w:rsidR="00AD4F4A" w:rsidRPr="009E141F">
        <w:t>berhubungan dengan</w:t>
      </w:r>
      <w:r w:rsidRPr="009E141F">
        <w:t xml:space="preserve"> sains dan kehidupan</w:t>
      </w:r>
      <w:r w:rsidR="00AD4F4A" w:rsidRPr="009E141F">
        <w:t xml:space="preserve"> masyarakat sekitar</w:t>
      </w:r>
      <w:r w:rsidRPr="009E141F">
        <w:t xml:space="preserve"> </w:t>
      </w:r>
      <w:bookmarkStart w:id="69" w:name="_Hlk149253906"/>
      <w:r w:rsidR="00F968AE" w:rsidRPr="009E141F">
        <w:rPr>
          <w:b/>
        </w:rPr>
        <w:fldChar w:fldCharType="begin" w:fldLock="1"/>
      </w:r>
      <w:r w:rsidR="00BC718F" w:rsidRPr="009E141F">
        <w:instrText>ADDIN CSL_CITATION {"citationItems":[{"id":"ITEM-1","itemData":{"abstract":"… considerations intersect: Students' argumentation in group discussions on a socio-scientific issue. Research in Science Education, 38(1), 67-… Situated learning in science education: Socio-scientific issues as contexts for practice. Studies in Science Education, 45(1), 1-42. Shaw, …","author":[{"dropping-particle":"","family":"Subiantoro","given":"Agung W","non-dropping-particle":"","parse-names":false,"suffix":""}],"container-title":"Seminar Nasional Pendidikan Biologi Iain Syekh Nurjati","id":"ITEM-1","issue":"February","issued":{"date-parts":[["2017"]]},"page":"1-11","title":"Pembelajaran Biologi berbasis Socio-scientific Issues ( SSI ) untuk Mengasah Keterampilan Berpikir Tingkat Tinggi","type":"article-journal"},"uris":["http://www.mendeley.com/documents/?uuid=47a16969-f175-4f22-964c-48a24daed3f1"]}],"mendeley":{"formattedCitation":"(Subiantoro 2017)","plainTextFormattedCitation":"(Subiantoro 2017)","previouslyFormattedCitation":"(Subiantoro 2017)"},"properties":{"noteIndex":0},"schema":"https://github.com/citation-style-language/schema/raw/master/csl-citation.json"}</w:instrText>
      </w:r>
      <w:r w:rsidR="00F968AE" w:rsidRPr="009E141F">
        <w:rPr>
          <w:b/>
        </w:rPr>
        <w:fldChar w:fldCharType="separate"/>
      </w:r>
      <w:r w:rsidR="00F968AE" w:rsidRPr="009E141F">
        <w:t>(Subiantoro 2017)</w:t>
      </w:r>
      <w:r w:rsidR="00F968AE" w:rsidRPr="009E141F">
        <w:rPr>
          <w:b/>
        </w:rPr>
        <w:fldChar w:fldCharType="end"/>
      </w:r>
      <w:r w:rsidRPr="009E141F">
        <w:t xml:space="preserve">. </w:t>
      </w:r>
      <w:bookmarkEnd w:id="69"/>
      <w:r w:rsidRPr="009E141F">
        <w:rPr>
          <w:i/>
          <w:iCs/>
        </w:rPr>
        <w:t>S</w:t>
      </w:r>
      <w:proofErr w:type="spellStart"/>
      <w:r w:rsidR="009E141F">
        <w:rPr>
          <w:i/>
          <w:iCs/>
          <w:lang w:val="en-US"/>
        </w:rPr>
        <w:t>cientific</w:t>
      </w:r>
      <w:proofErr w:type="spellEnd"/>
      <w:r w:rsidRPr="009E141F">
        <w:rPr>
          <w:i/>
          <w:iCs/>
        </w:rPr>
        <w:t xml:space="preserve"> Issues</w:t>
      </w:r>
      <w:r w:rsidRPr="009E141F">
        <w:t xml:space="preserve"> </w:t>
      </w:r>
      <w:r w:rsidR="00AD4F4A" w:rsidRPr="009E141F">
        <w:t xml:space="preserve">dapat dijadikan </w:t>
      </w:r>
      <w:r w:rsidRPr="009E141F">
        <w:t xml:space="preserve">sebagai </w:t>
      </w:r>
      <w:r w:rsidR="00AD4F4A" w:rsidRPr="009E141F">
        <w:t xml:space="preserve">suatu </w:t>
      </w:r>
      <w:r w:rsidRPr="009E141F">
        <w:t xml:space="preserve">acuan </w:t>
      </w:r>
      <w:r w:rsidR="00AD4F4A" w:rsidRPr="009E141F">
        <w:t>mengenai isu-</w:t>
      </w:r>
      <w:r w:rsidRPr="009E141F">
        <w:t>isu persoalan sains</w:t>
      </w:r>
      <w:r w:rsidR="00AD4F4A" w:rsidRPr="009E141F">
        <w:t xml:space="preserve">, </w:t>
      </w:r>
      <w:r w:rsidRPr="009E141F">
        <w:t xml:space="preserve">untuk </w:t>
      </w:r>
      <w:r w:rsidR="00AD4F4A" w:rsidRPr="009E141F">
        <w:t xml:space="preserve">mencapai tujuan </w:t>
      </w:r>
      <w:r w:rsidRPr="009E141F">
        <w:t>yang positif</w:t>
      </w:r>
      <w:r w:rsidR="00AD4F4A" w:rsidRPr="009E141F">
        <w:t>, terutama dalam</w:t>
      </w:r>
      <w:r w:rsidRPr="009E141F">
        <w:t xml:space="preserve"> membantu </w:t>
      </w:r>
      <w:r w:rsidR="00AD4F4A" w:rsidRPr="009E141F">
        <w:t xml:space="preserve">setiap </w:t>
      </w:r>
      <w:r w:rsidRPr="009E141F">
        <w:t>individu dalam menganali</w:t>
      </w:r>
      <w:r w:rsidR="00AD4F4A" w:rsidRPr="009E141F">
        <w:t>sis</w:t>
      </w:r>
      <w:r w:rsidRPr="009E141F">
        <w:t xml:space="preserve"> </w:t>
      </w:r>
      <w:r w:rsidR="00AD4F4A" w:rsidRPr="009E141F">
        <w:t>hubungan antara</w:t>
      </w:r>
      <w:r w:rsidRPr="009E141F">
        <w:t xml:space="preserve"> sains dengan kehidupan </w:t>
      </w:r>
      <w:r w:rsidR="00AD4F4A" w:rsidRPr="009E141F">
        <w:t>sekitar</w:t>
      </w:r>
      <w:r w:rsidRPr="009E141F">
        <w:t xml:space="preserve">, </w:t>
      </w:r>
      <w:r w:rsidR="00AD4F4A" w:rsidRPr="009E141F">
        <w:t xml:space="preserve">serta </w:t>
      </w:r>
      <w:r w:rsidRPr="009E141F">
        <w:t xml:space="preserve">memberikan </w:t>
      </w:r>
      <w:r w:rsidR="00AD4F4A" w:rsidRPr="009E141F">
        <w:t>solusi untuk mengatasi berbagai</w:t>
      </w:r>
      <w:r w:rsidRPr="009E141F">
        <w:t xml:space="preserve"> persoalan pada </w:t>
      </w:r>
      <w:r w:rsidR="00AD4F4A" w:rsidRPr="009E141F">
        <w:t xml:space="preserve">setiap </w:t>
      </w:r>
      <w:r w:rsidRPr="009E141F">
        <w:t>individu</w:t>
      </w:r>
      <w:r w:rsidR="00AD4F4A" w:rsidRPr="009E141F">
        <w:t>,</w:t>
      </w:r>
      <w:r w:rsidRPr="009E141F">
        <w:t xml:space="preserve"> khususnya </w:t>
      </w:r>
      <w:r w:rsidR="00AD4F4A" w:rsidRPr="009E141F">
        <w:t>peserta didik</w:t>
      </w:r>
      <w:r w:rsidRPr="009E141F">
        <w:t xml:space="preserve"> dalam </w:t>
      </w:r>
      <w:r w:rsidR="00AD4F4A" w:rsidRPr="009E141F">
        <w:t>menganalisis</w:t>
      </w:r>
      <w:r w:rsidRPr="009E141F">
        <w:t xml:space="preserve"> persoalan tentang literasi sains </w:t>
      </w:r>
      <w:r w:rsidR="00BC718F" w:rsidRPr="009E141F">
        <w:rPr>
          <w:b/>
        </w:rPr>
        <w:fldChar w:fldCharType="begin" w:fldLock="1"/>
      </w:r>
      <w:r w:rsidR="00D67677" w:rsidRPr="009E141F">
        <w:instrText>ADDIN CSL_CITATION {"citationItems":[{"id":"ITEM-1","itemData":{"DOI":"10.26740/jppipa.v3n1.p8-14","ISSN":"2527-7537","abstract":"Penelitian ini bertujuan untuk mendeskripsikan kemampuan literasi sains siswa dan respon siswa terhadap pembelajaran berkonteks Socio-Scientific Issues berbantuan media weblog. Jenis penelitian yang digunakan adalah penelitian deskriptif kuantitatif dengan rancangan penelitian one group pretest-postest design. Sampel yang digunakan dalam penelitian ini adalah siswa kelas VIII SMP Negeri 1 Sukodadi, semester ganjil tahun pelajaran 2016/2017. Hasil penelitian menunjukkan: Skor rata-rata kemampuan literasi sains siswa pada pre test 31,78 sedangkan post test 86.02, ada peningkatan kemampuan literasi sains siswa rata-rata sebesar 54,24; dan  Siswa  merespon  positif  pembelajaran berkonteks socio-scientific issues berbantuan media blog dengan persentase 98,33%. Berdasarkan hasil penelitian yang diperoleh, dapat disimpulkan bahwa proses pembelajaran berkonteks Socio-Scientific Issues berbantuan media weblog dapat melatihkan literasi sains siswa.Kata Kunci : Literasi sains, Socio-Scientific Issues","author":[{"dropping-particle":"","family":"Rohmawati","given":"Ely","non-dropping-particle":"","parse-names":false,"suffix":""},{"dropping-particle":"","family":"Widodo","given":"Wahono","non-dropping-particle":"","parse-names":false,"suffix":""},{"dropping-particle":"","family":"Agustini","given":"Rudiana","non-dropping-particle":"","parse-names":false,"suffix":""}],"container-title":"Jurnal Penelitian Pendidikan IPA","id":"ITEM-1","issue":"1","issued":{"date-parts":[["2018"]]},"page":"8","title":"Membangun Kemampuan Literasi Sains Siswa Melalui Pembelajaran Berkonteks Socio-Scientific Issues Berbantuan Media Weblog","type":"article-journal","volume":"3"},"uris":["http://www.mendeley.com/documents/?uuid=392f7666-a765-4b8a-ae23-b030688c60cd"]}],"mendeley":{"formattedCitation":"(Rohmawati, Widodo, and Agustini 2018)","plainTextFormattedCitation":"(Rohmawati, Widodo, and Agustini 2018)","previouslyFormattedCitation":"(Rohmawati, Widodo, and Agustini 2018)"},"properties":{"noteIndex":0},"schema":"https://github.com/citation-style-language/schema/raw/master/csl-citation.json"}</w:instrText>
      </w:r>
      <w:r w:rsidR="00BC718F" w:rsidRPr="009E141F">
        <w:rPr>
          <w:b/>
        </w:rPr>
        <w:fldChar w:fldCharType="separate"/>
      </w:r>
      <w:r w:rsidR="00BC718F" w:rsidRPr="009E141F">
        <w:t>(Rohmawati, Widodo, and Agustini 2018)</w:t>
      </w:r>
      <w:r w:rsidR="00BC718F" w:rsidRPr="009E141F">
        <w:rPr>
          <w:b/>
        </w:rPr>
        <w:fldChar w:fldCharType="end"/>
      </w:r>
      <w:r w:rsidR="00BC718F" w:rsidRPr="009E141F">
        <w:t>.</w:t>
      </w:r>
      <w:r w:rsidRPr="009E141F">
        <w:t xml:space="preserve"> </w:t>
      </w:r>
    </w:p>
    <w:p w14:paraId="10C33CC0" w14:textId="77777777" w:rsidR="000A0382" w:rsidRDefault="00C25588" w:rsidP="000A0382">
      <w:pPr>
        <w:pStyle w:val="P1"/>
        <w:ind w:left="709" w:firstLine="720"/>
        <w:rPr>
          <w:lang w:val="en-US"/>
        </w:rPr>
      </w:pPr>
      <w:r w:rsidRPr="009E141F">
        <w:rPr>
          <w:bCs w:val="0"/>
        </w:rPr>
        <w:t xml:space="preserve">Pembelajaran berbasis </w:t>
      </w:r>
      <w:r w:rsidRPr="009E141F">
        <w:rPr>
          <w:bCs w:val="0"/>
          <w:i/>
          <w:iCs/>
        </w:rPr>
        <w:t>scientific issues</w:t>
      </w:r>
      <w:r w:rsidRPr="009E141F">
        <w:rPr>
          <w:bCs w:val="0"/>
        </w:rPr>
        <w:t xml:space="preserve"> merupakan </w:t>
      </w:r>
      <w:r w:rsidR="00AD4F4A" w:rsidRPr="009E141F">
        <w:rPr>
          <w:bCs w:val="0"/>
        </w:rPr>
        <w:t xml:space="preserve">suatu </w:t>
      </w:r>
      <w:r w:rsidRPr="009E141F">
        <w:rPr>
          <w:bCs w:val="0"/>
        </w:rPr>
        <w:t xml:space="preserve">pembelajaran yang </w:t>
      </w:r>
      <w:r w:rsidR="00AD4F4A" w:rsidRPr="009E141F">
        <w:rPr>
          <w:bCs w:val="0"/>
        </w:rPr>
        <w:t xml:space="preserve">dilakukan dengan </w:t>
      </w:r>
      <w:r w:rsidRPr="009E141F">
        <w:rPr>
          <w:bCs w:val="0"/>
        </w:rPr>
        <w:t xml:space="preserve">menggabungkan </w:t>
      </w:r>
      <w:r w:rsidR="00AD4F4A" w:rsidRPr="009E141F">
        <w:rPr>
          <w:bCs w:val="0"/>
        </w:rPr>
        <w:t>konsep</w:t>
      </w:r>
      <w:r w:rsidRPr="009E141F">
        <w:rPr>
          <w:bCs w:val="0"/>
        </w:rPr>
        <w:t xml:space="preserve"> sains dengan </w:t>
      </w:r>
      <w:proofErr w:type="spellStart"/>
      <w:r w:rsidR="00E533C4">
        <w:rPr>
          <w:bCs w:val="0"/>
          <w:lang w:val="en-US"/>
        </w:rPr>
        <w:t>isu-isu</w:t>
      </w:r>
      <w:proofErr w:type="spellEnd"/>
      <w:r w:rsidR="00AD4F4A" w:rsidRPr="009E141F">
        <w:rPr>
          <w:bCs w:val="0"/>
        </w:rPr>
        <w:t xml:space="preserve"> yang </w:t>
      </w:r>
      <w:proofErr w:type="spellStart"/>
      <w:r w:rsidR="00A80FBC">
        <w:rPr>
          <w:bCs w:val="0"/>
          <w:lang w:val="en-US"/>
        </w:rPr>
        <w:t>terjadi</w:t>
      </w:r>
      <w:proofErr w:type="spellEnd"/>
      <w:r w:rsidR="00A80FBC">
        <w:rPr>
          <w:bCs w:val="0"/>
          <w:lang w:val="en-US"/>
        </w:rPr>
        <w:t xml:space="preserve"> </w:t>
      </w:r>
      <w:r w:rsidR="00E533C4">
        <w:rPr>
          <w:bCs w:val="0"/>
          <w:lang w:val="en-US"/>
        </w:rPr>
        <w:t xml:space="preserve">di </w:t>
      </w:r>
      <w:proofErr w:type="spellStart"/>
      <w:r w:rsidR="00E533C4">
        <w:rPr>
          <w:bCs w:val="0"/>
          <w:lang w:val="en-US"/>
        </w:rPr>
        <w:t>masyarakat</w:t>
      </w:r>
      <w:proofErr w:type="spellEnd"/>
      <w:r w:rsidR="00E533C4">
        <w:rPr>
          <w:bCs w:val="0"/>
          <w:lang w:val="en-US"/>
        </w:rPr>
        <w:t xml:space="preserve"> </w:t>
      </w:r>
      <w:proofErr w:type="spellStart"/>
      <w:r w:rsidR="00E533C4">
        <w:rPr>
          <w:bCs w:val="0"/>
          <w:lang w:val="en-US"/>
        </w:rPr>
        <w:t>sekitar</w:t>
      </w:r>
      <w:proofErr w:type="spellEnd"/>
      <w:r w:rsidR="00A80FBC">
        <w:rPr>
          <w:bCs w:val="0"/>
          <w:lang w:val="en-US"/>
        </w:rPr>
        <w:t xml:space="preserve">, yang </w:t>
      </w:r>
      <w:proofErr w:type="spellStart"/>
      <w:r w:rsidR="00A80FBC">
        <w:rPr>
          <w:bCs w:val="0"/>
          <w:lang w:val="en-US"/>
        </w:rPr>
        <w:t>dilakukan</w:t>
      </w:r>
      <w:proofErr w:type="spellEnd"/>
      <w:r w:rsidR="00A80FBC">
        <w:rPr>
          <w:bCs w:val="0"/>
          <w:lang w:val="en-US"/>
        </w:rPr>
        <w:t xml:space="preserve"> </w:t>
      </w:r>
      <w:r w:rsidR="00AD4F4A" w:rsidRPr="009E141F">
        <w:rPr>
          <w:bCs w:val="0"/>
        </w:rPr>
        <w:t xml:space="preserve">dengan tujuan agar </w:t>
      </w:r>
      <w:r w:rsidR="00B203AA" w:rsidRPr="009E141F">
        <w:rPr>
          <w:bCs w:val="0"/>
        </w:rPr>
        <w:t>peserta didik</w:t>
      </w:r>
      <w:r w:rsidRPr="009E141F">
        <w:rPr>
          <w:bCs w:val="0"/>
        </w:rPr>
        <w:t xml:space="preserve"> dapat </w:t>
      </w:r>
      <w:r w:rsidR="0003447B" w:rsidRPr="009E141F">
        <w:rPr>
          <w:bCs w:val="0"/>
        </w:rPr>
        <w:t>mengetahui</w:t>
      </w:r>
      <w:r w:rsidRPr="009E141F">
        <w:rPr>
          <w:bCs w:val="0"/>
        </w:rPr>
        <w:t xml:space="preserve"> ilmu</w:t>
      </w:r>
      <w:r w:rsidR="0003447B" w:rsidRPr="009E141F">
        <w:rPr>
          <w:bCs w:val="0"/>
        </w:rPr>
        <w:t xml:space="preserve">-ilmu dengan cara mengeksplorasinya, serta agar </w:t>
      </w:r>
      <w:r w:rsidRPr="009E141F">
        <w:rPr>
          <w:bCs w:val="0"/>
        </w:rPr>
        <w:t xml:space="preserve">pembelajaran IPA </w:t>
      </w:r>
      <w:r w:rsidR="0003447B" w:rsidRPr="009E141F">
        <w:rPr>
          <w:bCs w:val="0"/>
        </w:rPr>
        <w:t xml:space="preserve">yang dilaksanakan dapat </w:t>
      </w:r>
      <w:r w:rsidRPr="009E141F">
        <w:rPr>
          <w:bCs w:val="0"/>
        </w:rPr>
        <w:t>menjadi lebih bermakna</w:t>
      </w:r>
      <w:r w:rsidR="00224CE4">
        <w:rPr>
          <w:bCs w:val="0"/>
          <w:lang w:val="en-US"/>
        </w:rPr>
        <w:t xml:space="preserve"> (</w:t>
      </w:r>
      <w:proofErr w:type="spellStart"/>
      <w:r w:rsidR="00224CE4" w:rsidRPr="00224CE4">
        <w:rPr>
          <w:bCs w:val="0"/>
          <w:lang w:val="en-ID"/>
        </w:rPr>
        <w:t>Ilmi</w:t>
      </w:r>
      <w:proofErr w:type="spellEnd"/>
      <w:r w:rsidR="00224CE4" w:rsidRPr="00224CE4">
        <w:rPr>
          <w:bCs w:val="0"/>
          <w:lang w:val="en-ID"/>
        </w:rPr>
        <w:t>, D. U., &amp; Erman, E. 2019)</w:t>
      </w:r>
      <w:r w:rsidR="00D67677" w:rsidRPr="009E141F">
        <w:rPr>
          <w:b/>
          <w:bCs w:val="0"/>
        </w:rPr>
        <w:fldChar w:fldCharType="begin" w:fldLock="1"/>
      </w:r>
      <w:r w:rsidR="00D67677" w:rsidRPr="009E141F">
        <w:rPr>
          <w:bCs w:val="0"/>
        </w:rPr>
        <w:instrText>ADDIN CSL_CITATION {"citationItems":[{"id":"ITEM-1","itemData":{"ISBN":"9783540773405","ISSN":"03862186","abstract":"Oil film thickness of the oils containing non-functionalized polyalkylmethacrylate (PAMA) was determined under pure rolling condition between 0.001 and 1 m/s and a temperature of 40 • C with a glass disc-on-steel roller tester. The measurements for PAMA solutions with short-chain alkyl group (C1mix) showed a pronounced enhancement of film thickness in the low speeds, while those for long chain (C16mix) fell on the theoretical line. Adsorption test indicated that the increase in film thickness for C1mix was due to the absorbed layer formed by polymer molecule. Then, traction behaviour was studied by varying the rolling speed under a slide/roll ratio of 50 per cent with a sapphire disc-on-steel roller tester. In traction–speed curves, the measurements of all the polymer solutions fell on the base oil line in the high speeds. In the region below 0.1 m/s, as the speed was decreased, the traction for high-molecular-weight (HMw) C1mix and C16mix solutions deviated downward from the base oil line. The traction–film parameter curves suggested that the traction for C1mix and HMw-C1mix solutions was influenced by the mutual interaction of polymer molecules in the partial EHL region including thin-film lubrication, where the concentration of the polymer is high compared to bulk solution.","author":[{"dropping-particle":"","family":"Wulandari","given":"M. D.","non-dropping-particle":"","parse-names":false,"suffix":""}],"container-title":"Doctoral dissertation, UIN Raden Intan Lampung","id":"ITEM-1","issue":"11","issued":{"date-parts":[["2019"]]},"page":"122-130","title":"Pengaruh Strategi Pembelajaran Socio Scientific Issu Berbasis Problem Based Learning Terhadap Keterampilan Proses Sains Peserta Didik Pada Materi Ipa Kelas Viii Smp Negeri 7 Bandar Lampung","type":"article-journal","volume":"224"},"uris":["http://www.mendeley.com/documents/?uuid=129b7467-ba40-4c8f-a7b8-8f359cdfa735"]}],"mendeley":{"formattedCitation":"(Wulandari 2019)","plainTextFormattedCitation":"(Wulandari 2019)","previouslyFormattedCitation":"(Wulandari 2019)"},"properties":{"noteIndex":0},"schema":"https://github.com/citation-style-language/schema/raw/master/csl-citation.json"}</w:instrText>
      </w:r>
      <w:r w:rsidR="00D67677" w:rsidRPr="009E141F">
        <w:rPr>
          <w:b/>
          <w:bCs w:val="0"/>
        </w:rPr>
        <w:fldChar w:fldCharType="end"/>
      </w:r>
      <w:r w:rsidRPr="009E141F">
        <w:rPr>
          <w:bCs w:val="0"/>
        </w:rPr>
        <w:t xml:space="preserve">. </w:t>
      </w:r>
      <w:proofErr w:type="spellStart"/>
      <w:r w:rsidR="009C41AA">
        <w:rPr>
          <w:bCs w:val="0"/>
          <w:lang w:val="en-US"/>
        </w:rPr>
        <w:t>Menurut</w:t>
      </w:r>
      <w:proofErr w:type="spellEnd"/>
      <w:r w:rsidR="009C41AA">
        <w:rPr>
          <w:bCs w:val="0"/>
          <w:lang w:val="en-US"/>
        </w:rPr>
        <w:t xml:space="preserve"> </w:t>
      </w:r>
      <w:proofErr w:type="spellStart"/>
      <w:r w:rsidR="009C41AA" w:rsidRPr="009C41AA">
        <w:rPr>
          <w:bCs w:val="0"/>
          <w:lang w:val="en-ID"/>
        </w:rPr>
        <w:t>Erman</w:t>
      </w:r>
      <w:proofErr w:type="spellEnd"/>
      <w:r w:rsidR="009C41AA" w:rsidRPr="009C41AA">
        <w:rPr>
          <w:bCs w:val="0"/>
          <w:lang w:val="en-ID"/>
        </w:rPr>
        <w:t xml:space="preserve">, </w:t>
      </w:r>
      <w:proofErr w:type="spellStart"/>
      <w:r w:rsidR="009C41AA" w:rsidRPr="009C41AA">
        <w:rPr>
          <w:bCs w:val="0"/>
          <w:lang w:val="en-ID"/>
        </w:rPr>
        <w:t>dkk</w:t>
      </w:r>
      <w:proofErr w:type="spellEnd"/>
      <w:r w:rsidR="009C41AA" w:rsidRPr="009C41AA">
        <w:rPr>
          <w:bCs w:val="0"/>
          <w:lang w:val="en-ID"/>
        </w:rPr>
        <w:t xml:space="preserve"> (2019)</w:t>
      </w:r>
      <w:r w:rsidR="009C41AA">
        <w:rPr>
          <w:bCs w:val="0"/>
          <w:lang w:val="en-ID"/>
        </w:rPr>
        <w:t xml:space="preserve"> </w:t>
      </w:r>
      <w:proofErr w:type="spellStart"/>
      <w:r w:rsidR="009C41AA" w:rsidRPr="009C41AA">
        <w:rPr>
          <w:bCs w:val="0"/>
          <w:lang w:val="en-ID"/>
        </w:rPr>
        <w:t>strategi</w:t>
      </w:r>
      <w:proofErr w:type="spellEnd"/>
      <w:r w:rsidR="009C41AA" w:rsidRPr="009C41AA">
        <w:rPr>
          <w:bCs w:val="0"/>
          <w:lang w:val="en-ID"/>
        </w:rPr>
        <w:t xml:space="preserve"> </w:t>
      </w:r>
      <w:proofErr w:type="spellStart"/>
      <w:r w:rsidR="009C41AA" w:rsidRPr="009C41AA">
        <w:rPr>
          <w:bCs w:val="0"/>
          <w:lang w:val="en-ID"/>
        </w:rPr>
        <w:t>pembelajaran</w:t>
      </w:r>
      <w:proofErr w:type="spellEnd"/>
      <w:r w:rsidR="009C41AA" w:rsidRPr="009C41AA">
        <w:rPr>
          <w:bCs w:val="0"/>
          <w:lang w:val="en-ID"/>
        </w:rPr>
        <w:t xml:space="preserve"> </w:t>
      </w:r>
      <w:proofErr w:type="spellStart"/>
      <w:r w:rsidR="000A0382">
        <w:rPr>
          <w:bCs w:val="0"/>
          <w:lang w:val="en-ID"/>
        </w:rPr>
        <w:t>berbasis</w:t>
      </w:r>
      <w:proofErr w:type="spellEnd"/>
      <w:r w:rsidR="000A0382">
        <w:rPr>
          <w:bCs w:val="0"/>
          <w:lang w:val="en-ID"/>
        </w:rPr>
        <w:t xml:space="preserve"> </w:t>
      </w:r>
      <w:r w:rsidR="000A0382">
        <w:rPr>
          <w:bCs w:val="0"/>
          <w:i/>
          <w:iCs/>
          <w:lang w:val="en-ID"/>
        </w:rPr>
        <w:t>scientific issues</w:t>
      </w:r>
      <w:r w:rsidR="009C41AA" w:rsidRPr="009C41AA">
        <w:rPr>
          <w:bCs w:val="0"/>
          <w:lang w:val="en-ID"/>
        </w:rPr>
        <w:t xml:space="preserve"> </w:t>
      </w:r>
      <w:proofErr w:type="spellStart"/>
      <w:r w:rsidR="000A0382">
        <w:rPr>
          <w:bCs w:val="0"/>
          <w:lang w:val="en-ID"/>
        </w:rPr>
        <w:t>dilakukan</w:t>
      </w:r>
      <w:proofErr w:type="spellEnd"/>
      <w:r w:rsidR="000A0382">
        <w:rPr>
          <w:bCs w:val="0"/>
          <w:lang w:val="en-ID"/>
        </w:rPr>
        <w:t xml:space="preserve"> </w:t>
      </w:r>
      <w:proofErr w:type="spellStart"/>
      <w:r w:rsidR="000A0382">
        <w:rPr>
          <w:bCs w:val="0"/>
          <w:lang w:val="en-ID"/>
        </w:rPr>
        <w:t>dengan</w:t>
      </w:r>
      <w:proofErr w:type="spellEnd"/>
      <w:r w:rsidR="000A0382">
        <w:rPr>
          <w:bCs w:val="0"/>
          <w:lang w:val="en-ID"/>
        </w:rPr>
        <w:t xml:space="preserve"> </w:t>
      </w:r>
      <w:proofErr w:type="spellStart"/>
      <w:r w:rsidR="009C41AA" w:rsidRPr="009C41AA">
        <w:rPr>
          <w:bCs w:val="0"/>
          <w:lang w:val="en-ID"/>
        </w:rPr>
        <w:t>melibatkan</w:t>
      </w:r>
      <w:proofErr w:type="spellEnd"/>
      <w:r w:rsidR="009C41AA" w:rsidRPr="009C41AA">
        <w:rPr>
          <w:bCs w:val="0"/>
          <w:lang w:val="en-ID"/>
        </w:rPr>
        <w:t xml:space="preserve"> lima </w:t>
      </w:r>
      <w:proofErr w:type="spellStart"/>
      <w:r w:rsidR="009C41AA" w:rsidRPr="009C41AA">
        <w:rPr>
          <w:bCs w:val="0"/>
          <w:lang w:val="en-ID"/>
        </w:rPr>
        <w:t>indi</w:t>
      </w:r>
      <w:r w:rsidR="000A0382">
        <w:rPr>
          <w:bCs w:val="0"/>
          <w:lang w:val="en-ID"/>
        </w:rPr>
        <w:t>k</w:t>
      </w:r>
      <w:r w:rsidR="009C41AA" w:rsidRPr="009C41AA">
        <w:rPr>
          <w:bCs w:val="0"/>
          <w:lang w:val="en-ID"/>
        </w:rPr>
        <w:t>ator</w:t>
      </w:r>
      <w:proofErr w:type="spellEnd"/>
      <w:r w:rsidR="009C41AA" w:rsidRPr="009C41AA">
        <w:rPr>
          <w:bCs w:val="0"/>
          <w:lang w:val="en-ID"/>
        </w:rPr>
        <w:t xml:space="preserve">, </w:t>
      </w:r>
      <w:proofErr w:type="spellStart"/>
      <w:r w:rsidR="000A0382">
        <w:rPr>
          <w:bCs w:val="0"/>
          <w:lang w:val="en-ID"/>
        </w:rPr>
        <w:t>diantaranya</w:t>
      </w:r>
      <w:proofErr w:type="spellEnd"/>
      <w:r w:rsidR="009C41AA" w:rsidRPr="009C41AA">
        <w:rPr>
          <w:bCs w:val="0"/>
          <w:lang w:val="en-ID"/>
        </w:rPr>
        <w:t xml:space="preserve">: </w:t>
      </w:r>
      <w:r w:rsidR="000A0382">
        <w:rPr>
          <w:bCs w:val="0"/>
          <w:lang w:val="en-ID"/>
        </w:rPr>
        <w:t xml:space="preserve">a) </w:t>
      </w:r>
      <w:proofErr w:type="spellStart"/>
      <w:r w:rsidR="000A0382">
        <w:rPr>
          <w:bCs w:val="0"/>
          <w:lang w:val="en-ID"/>
        </w:rPr>
        <w:t>melakukan</w:t>
      </w:r>
      <w:proofErr w:type="spellEnd"/>
      <w:r w:rsidR="000A0382">
        <w:rPr>
          <w:bCs w:val="0"/>
          <w:lang w:val="en-ID"/>
        </w:rPr>
        <w:t xml:space="preserve"> </w:t>
      </w:r>
      <w:proofErr w:type="spellStart"/>
      <w:r w:rsidR="009C41AA" w:rsidRPr="009C41AA">
        <w:rPr>
          <w:bCs w:val="0"/>
          <w:lang w:val="en-ID"/>
        </w:rPr>
        <w:t>eksplorasi</w:t>
      </w:r>
      <w:proofErr w:type="spellEnd"/>
      <w:r w:rsidR="009C41AA" w:rsidRPr="009C41AA">
        <w:rPr>
          <w:bCs w:val="0"/>
          <w:lang w:val="en-ID"/>
        </w:rPr>
        <w:t xml:space="preserve"> </w:t>
      </w:r>
      <w:proofErr w:type="spellStart"/>
      <w:r w:rsidR="000A0382">
        <w:rPr>
          <w:bCs w:val="0"/>
          <w:lang w:val="en-ID"/>
        </w:rPr>
        <w:t>terhadap</w:t>
      </w:r>
      <w:proofErr w:type="spellEnd"/>
      <w:r w:rsidR="000A0382">
        <w:rPr>
          <w:bCs w:val="0"/>
          <w:lang w:val="en-ID"/>
        </w:rPr>
        <w:t xml:space="preserve"> </w:t>
      </w:r>
      <w:r w:rsidR="000A0382">
        <w:rPr>
          <w:bCs w:val="0"/>
          <w:i/>
          <w:iCs/>
          <w:lang w:val="en-ID"/>
        </w:rPr>
        <w:t>scientific issues</w:t>
      </w:r>
      <w:r w:rsidR="009C41AA" w:rsidRPr="009C41AA">
        <w:rPr>
          <w:bCs w:val="0"/>
          <w:lang w:val="en-ID"/>
        </w:rPr>
        <w:t xml:space="preserve">; </w:t>
      </w:r>
      <w:r w:rsidR="000A0382">
        <w:rPr>
          <w:bCs w:val="0"/>
          <w:lang w:val="en-ID"/>
        </w:rPr>
        <w:t>b</w:t>
      </w:r>
      <w:r w:rsidR="009C41AA" w:rsidRPr="009C41AA">
        <w:rPr>
          <w:bCs w:val="0"/>
          <w:lang w:val="en-ID"/>
        </w:rPr>
        <w:t xml:space="preserve">) </w:t>
      </w:r>
      <w:proofErr w:type="spellStart"/>
      <w:r w:rsidR="000A0382">
        <w:rPr>
          <w:bCs w:val="0"/>
          <w:lang w:val="en-ID"/>
        </w:rPr>
        <w:t>melakukan</w:t>
      </w:r>
      <w:proofErr w:type="spellEnd"/>
      <w:r w:rsidR="000A0382">
        <w:rPr>
          <w:bCs w:val="0"/>
          <w:lang w:val="en-ID"/>
        </w:rPr>
        <w:t xml:space="preserve"> </w:t>
      </w:r>
      <w:proofErr w:type="spellStart"/>
      <w:r w:rsidR="009C41AA" w:rsidRPr="009C41AA">
        <w:rPr>
          <w:bCs w:val="0"/>
          <w:lang w:val="en-ID"/>
        </w:rPr>
        <w:t>identifikasi</w:t>
      </w:r>
      <w:proofErr w:type="spellEnd"/>
      <w:r w:rsidR="009C41AA" w:rsidRPr="009C41AA">
        <w:rPr>
          <w:bCs w:val="0"/>
          <w:lang w:val="en-ID"/>
        </w:rPr>
        <w:t xml:space="preserve">; </w:t>
      </w:r>
      <w:r w:rsidR="000A0382">
        <w:rPr>
          <w:bCs w:val="0"/>
          <w:lang w:val="en-ID"/>
        </w:rPr>
        <w:t>c</w:t>
      </w:r>
      <w:r w:rsidR="009C41AA" w:rsidRPr="009C41AA">
        <w:rPr>
          <w:bCs w:val="0"/>
          <w:lang w:val="en-ID"/>
        </w:rPr>
        <w:t xml:space="preserve">) </w:t>
      </w:r>
      <w:proofErr w:type="spellStart"/>
      <w:r w:rsidR="000A0382">
        <w:rPr>
          <w:bCs w:val="0"/>
          <w:lang w:val="en-ID"/>
        </w:rPr>
        <w:t>melakukan</w:t>
      </w:r>
      <w:proofErr w:type="spellEnd"/>
      <w:r w:rsidR="000A0382">
        <w:rPr>
          <w:bCs w:val="0"/>
          <w:lang w:val="en-ID"/>
        </w:rPr>
        <w:t xml:space="preserve"> </w:t>
      </w:r>
      <w:proofErr w:type="spellStart"/>
      <w:r w:rsidR="000A0382">
        <w:rPr>
          <w:bCs w:val="0"/>
          <w:lang w:val="en-ID"/>
        </w:rPr>
        <w:lastRenderedPageBreak/>
        <w:t>kegiatan</w:t>
      </w:r>
      <w:proofErr w:type="spellEnd"/>
      <w:r w:rsidR="000A0382">
        <w:rPr>
          <w:bCs w:val="0"/>
          <w:lang w:val="en-ID"/>
        </w:rPr>
        <w:t xml:space="preserve"> </w:t>
      </w:r>
      <w:proofErr w:type="spellStart"/>
      <w:r w:rsidR="000A0382">
        <w:rPr>
          <w:bCs w:val="0"/>
          <w:lang w:val="en-ID"/>
        </w:rPr>
        <w:t>pende</w:t>
      </w:r>
      <w:r w:rsidR="009C41AA" w:rsidRPr="009C41AA">
        <w:rPr>
          <w:bCs w:val="0"/>
          <w:lang w:val="en-ID"/>
        </w:rPr>
        <w:t>finis</w:t>
      </w:r>
      <w:r w:rsidR="000A0382">
        <w:rPr>
          <w:bCs w:val="0"/>
          <w:lang w:val="en-ID"/>
        </w:rPr>
        <w:t>i</w:t>
      </w:r>
      <w:r w:rsidR="009C41AA" w:rsidRPr="009C41AA">
        <w:rPr>
          <w:bCs w:val="0"/>
          <w:lang w:val="en-ID"/>
        </w:rPr>
        <w:t>an</w:t>
      </w:r>
      <w:proofErr w:type="spellEnd"/>
      <w:r w:rsidR="009C41AA" w:rsidRPr="009C41AA">
        <w:rPr>
          <w:bCs w:val="0"/>
          <w:lang w:val="en-ID"/>
        </w:rPr>
        <w:t xml:space="preserve">; </w:t>
      </w:r>
      <w:r w:rsidR="000A0382">
        <w:rPr>
          <w:bCs w:val="0"/>
          <w:lang w:val="en-ID"/>
        </w:rPr>
        <w:t>d</w:t>
      </w:r>
      <w:r w:rsidR="009C41AA" w:rsidRPr="009C41AA">
        <w:rPr>
          <w:bCs w:val="0"/>
          <w:lang w:val="en-ID"/>
        </w:rPr>
        <w:t xml:space="preserve">) </w:t>
      </w:r>
      <w:proofErr w:type="spellStart"/>
      <w:r w:rsidR="000A0382">
        <w:rPr>
          <w:bCs w:val="0"/>
          <w:lang w:val="en-ID"/>
        </w:rPr>
        <w:t>melakukan</w:t>
      </w:r>
      <w:proofErr w:type="spellEnd"/>
      <w:r w:rsidR="000A0382">
        <w:rPr>
          <w:bCs w:val="0"/>
          <w:lang w:val="en-ID"/>
        </w:rPr>
        <w:t xml:space="preserve"> </w:t>
      </w:r>
      <w:proofErr w:type="spellStart"/>
      <w:r w:rsidR="000A0382">
        <w:rPr>
          <w:bCs w:val="0"/>
          <w:lang w:val="en-ID"/>
        </w:rPr>
        <w:t>kegiatan</w:t>
      </w:r>
      <w:proofErr w:type="spellEnd"/>
      <w:r w:rsidR="000A0382">
        <w:rPr>
          <w:bCs w:val="0"/>
          <w:lang w:val="en-ID"/>
        </w:rPr>
        <w:t xml:space="preserve"> </w:t>
      </w:r>
      <w:proofErr w:type="spellStart"/>
      <w:r w:rsidR="000A0382">
        <w:rPr>
          <w:bCs w:val="0"/>
          <w:lang w:val="en-ID"/>
        </w:rPr>
        <w:t>untuk</w:t>
      </w:r>
      <w:proofErr w:type="spellEnd"/>
      <w:r w:rsidR="000A0382">
        <w:rPr>
          <w:bCs w:val="0"/>
          <w:lang w:val="en-ID"/>
        </w:rPr>
        <w:t xml:space="preserve"> </w:t>
      </w:r>
      <w:proofErr w:type="spellStart"/>
      <w:r w:rsidR="009C41AA" w:rsidRPr="009C41AA">
        <w:rPr>
          <w:bCs w:val="0"/>
          <w:lang w:val="en-ID"/>
        </w:rPr>
        <w:t>menjelaskan</w:t>
      </w:r>
      <w:proofErr w:type="spellEnd"/>
      <w:r w:rsidR="009C41AA" w:rsidRPr="009C41AA">
        <w:rPr>
          <w:bCs w:val="0"/>
          <w:lang w:val="en-ID"/>
        </w:rPr>
        <w:t xml:space="preserve">; </w:t>
      </w:r>
      <w:proofErr w:type="spellStart"/>
      <w:r w:rsidR="009C41AA" w:rsidRPr="009C41AA">
        <w:rPr>
          <w:bCs w:val="0"/>
          <w:lang w:val="en-ID"/>
        </w:rPr>
        <w:t>dan</w:t>
      </w:r>
      <w:proofErr w:type="spellEnd"/>
      <w:r w:rsidR="009C41AA" w:rsidRPr="009C41AA">
        <w:rPr>
          <w:bCs w:val="0"/>
          <w:lang w:val="en-ID"/>
        </w:rPr>
        <w:t xml:space="preserve"> </w:t>
      </w:r>
      <w:r w:rsidR="000A0382">
        <w:rPr>
          <w:bCs w:val="0"/>
          <w:lang w:val="en-ID"/>
        </w:rPr>
        <w:t>e</w:t>
      </w:r>
      <w:r w:rsidR="009C41AA" w:rsidRPr="009C41AA">
        <w:rPr>
          <w:bCs w:val="0"/>
          <w:lang w:val="en-ID"/>
        </w:rPr>
        <w:t xml:space="preserve">) </w:t>
      </w:r>
      <w:proofErr w:type="spellStart"/>
      <w:r w:rsidR="000A0382">
        <w:rPr>
          <w:bCs w:val="0"/>
          <w:lang w:val="en-ID"/>
        </w:rPr>
        <w:t>melakukan</w:t>
      </w:r>
      <w:proofErr w:type="spellEnd"/>
      <w:r w:rsidR="000A0382">
        <w:rPr>
          <w:bCs w:val="0"/>
          <w:lang w:val="en-ID"/>
        </w:rPr>
        <w:t xml:space="preserve"> </w:t>
      </w:r>
      <w:proofErr w:type="spellStart"/>
      <w:r w:rsidR="000A0382">
        <w:rPr>
          <w:bCs w:val="0"/>
          <w:lang w:val="en-ID"/>
        </w:rPr>
        <w:t>penerapan</w:t>
      </w:r>
      <w:proofErr w:type="spellEnd"/>
      <w:r w:rsidR="009C41AA" w:rsidRPr="009C41AA">
        <w:rPr>
          <w:bCs w:val="0"/>
          <w:lang w:val="en-ID"/>
        </w:rPr>
        <w:t>.</w:t>
      </w:r>
    </w:p>
    <w:p w14:paraId="717EFD30" w14:textId="107E4057" w:rsidR="00C25588" w:rsidRPr="00383053" w:rsidRDefault="00C25588" w:rsidP="00383053">
      <w:pPr>
        <w:pStyle w:val="P1"/>
        <w:ind w:left="709" w:firstLine="720"/>
        <w:rPr>
          <w:bCs w:val="0"/>
          <w:lang w:val="en-ID"/>
        </w:rPr>
      </w:pPr>
      <w:r w:rsidRPr="009E141F">
        <w:rPr>
          <w:bCs w:val="0"/>
        </w:rPr>
        <w:t xml:space="preserve">Manfaat </w:t>
      </w:r>
      <w:r w:rsidRPr="009E141F">
        <w:rPr>
          <w:bCs w:val="0"/>
          <w:i/>
          <w:iCs/>
        </w:rPr>
        <w:t>scientific issues</w:t>
      </w:r>
      <w:r w:rsidRPr="009E141F">
        <w:rPr>
          <w:bCs w:val="0"/>
        </w:rPr>
        <w:t xml:space="preserve"> dalam </w:t>
      </w:r>
      <w:r w:rsidR="00AC72E8" w:rsidRPr="009E141F">
        <w:rPr>
          <w:bCs w:val="0"/>
        </w:rPr>
        <w:t xml:space="preserve">kegiatan </w:t>
      </w:r>
      <w:r w:rsidRPr="009E141F">
        <w:rPr>
          <w:bCs w:val="0"/>
        </w:rPr>
        <w:t xml:space="preserve">pembelajaran menurut </w:t>
      </w:r>
      <w:r w:rsidR="00383053" w:rsidRPr="00383053">
        <w:rPr>
          <w:bCs w:val="0"/>
          <w:lang w:val="en-ID"/>
        </w:rPr>
        <w:br/>
        <w:t>Ilmi, D. U., &amp; Erman, E. (2019)</w:t>
      </w:r>
      <w:r w:rsidR="00383053">
        <w:rPr>
          <w:bCs w:val="0"/>
          <w:lang w:val="en-ID"/>
        </w:rPr>
        <w:t xml:space="preserve"> </w:t>
      </w:r>
      <w:proofErr w:type="spellStart"/>
      <w:r w:rsidR="00383053">
        <w:rPr>
          <w:bCs w:val="0"/>
          <w:lang w:val="en-ID"/>
        </w:rPr>
        <w:t>yaitu</w:t>
      </w:r>
      <w:proofErr w:type="spellEnd"/>
      <w:r w:rsidR="00383053" w:rsidRPr="00383053">
        <w:rPr>
          <w:bCs w:val="0"/>
          <w:lang w:val="en-ID"/>
        </w:rPr>
        <w:t xml:space="preserve"> </w:t>
      </w:r>
      <w:proofErr w:type="spellStart"/>
      <w:r w:rsidR="00383053">
        <w:rPr>
          <w:bCs w:val="0"/>
          <w:lang w:val="en-ID"/>
        </w:rPr>
        <w:t>dapat</w:t>
      </w:r>
      <w:proofErr w:type="spellEnd"/>
      <w:r w:rsidR="00383053">
        <w:rPr>
          <w:bCs w:val="0"/>
          <w:lang w:val="en-ID"/>
        </w:rPr>
        <w:t xml:space="preserve"> </w:t>
      </w:r>
      <w:proofErr w:type="spellStart"/>
      <w:r w:rsidR="00383053">
        <w:rPr>
          <w:bCs w:val="0"/>
          <w:lang w:val="en-ID"/>
        </w:rPr>
        <w:t>m</w:t>
      </w:r>
      <w:r w:rsidR="00383053" w:rsidRPr="00383053">
        <w:rPr>
          <w:bCs w:val="0"/>
          <w:lang w:val="en-ID"/>
        </w:rPr>
        <w:t>eningkatkan</w:t>
      </w:r>
      <w:proofErr w:type="spellEnd"/>
      <w:r w:rsidR="00383053" w:rsidRPr="00383053">
        <w:rPr>
          <w:bCs w:val="0"/>
          <w:lang w:val="en-ID"/>
        </w:rPr>
        <w:t xml:space="preserve"> </w:t>
      </w:r>
      <w:proofErr w:type="spellStart"/>
      <w:r w:rsidR="00383053" w:rsidRPr="00383053">
        <w:rPr>
          <w:bCs w:val="0"/>
          <w:lang w:val="en-ID"/>
        </w:rPr>
        <w:t>pemahaman</w:t>
      </w:r>
      <w:proofErr w:type="spellEnd"/>
      <w:r w:rsidR="00383053" w:rsidRPr="00383053">
        <w:rPr>
          <w:bCs w:val="0"/>
          <w:lang w:val="en-ID"/>
        </w:rPr>
        <w:t xml:space="preserve"> </w:t>
      </w:r>
      <w:proofErr w:type="spellStart"/>
      <w:r w:rsidR="00383053" w:rsidRPr="00383053">
        <w:rPr>
          <w:bCs w:val="0"/>
          <w:lang w:val="en-ID"/>
        </w:rPr>
        <w:t>literasi</w:t>
      </w:r>
      <w:proofErr w:type="spellEnd"/>
      <w:r w:rsidR="00383053" w:rsidRPr="00383053">
        <w:rPr>
          <w:bCs w:val="0"/>
          <w:lang w:val="en-ID"/>
        </w:rPr>
        <w:t xml:space="preserve"> </w:t>
      </w:r>
      <w:proofErr w:type="spellStart"/>
      <w:r w:rsidR="00383053" w:rsidRPr="00383053">
        <w:rPr>
          <w:bCs w:val="0"/>
          <w:lang w:val="en-ID"/>
        </w:rPr>
        <w:t>sains</w:t>
      </w:r>
      <w:proofErr w:type="spellEnd"/>
      <w:r w:rsidR="00383053" w:rsidRPr="00383053">
        <w:rPr>
          <w:bCs w:val="0"/>
          <w:lang w:val="en-ID"/>
        </w:rPr>
        <w:t xml:space="preserve"> </w:t>
      </w:r>
      <w:proofErr w:type="spellStart"/>
      <w:r w:rsidR="00383053" w:rsidRPr="00383053">
        <w:rPr>
          <w:bCs w:val="0"/>
          <w:lang w:val="en-ID"/>
        </w:rPr>
        <w:t>dan</w:t>
      </w:r>
      <w:proofErr w:type="spellEnd"/>
      <w:r w:rsidR="00383053" w:rsidRPr="00383053">
        <w:rPr>
          <w:bCs w:val="0"/>
          <w:lang w:val="en-ID"/>
        </w:rPr>
        <w:t xml:space="preserve"> </w:t>
      </w:r>
      <w:proofErr w:type="spellStart"/>
      <w:r w:rsidR="00383053" w:rsidRPr="00383053">
        <w:rPr>
          <w:bCs w:val="0"/>
          <w:lang w:val="en-ID"/>
        </w:rPr>
        <w:t>mendukung</w:t>
      </w:r>
      <w:proofErr w:type="spellEnd"/>
      <w:r w:rsidR="00383053" w:rsidRPr="00383053">
        <w:rPr>
          <w:bCs w:val="0"/>
          <w:lang w:val="en-ID"/>
        </w:rPr>
        <w:t xml:space="preserve"> </w:t>
      </w:r>
      <w:proofErr w:type="spellStart"/>
      <w:r w:rsidR="00383053">
        <w:rPr>
          <w:bCs w:val="0"/>
          <w:lang w:val="en-ID"/>
        </w:rPr>
        <w:t>peserta</w:t>
      </w:r>
      <w:proofErr w:type="spellEnd"/>
      <w:r w:rsidR="00383053">
        <w:rPr>
          <w:bCs w:val="0"/>
          <w:lang w:val="en-ID"/>
        </w:rPr>
        <w:t xml:space="preserve"> </w:t>
      </w:r>
      <w:proofErr w:type="spellStart"/>
      <w:r w:rsidR="00383053">
        <w:rPr>
          <w:bCs w:val="0"/>
          <w:lang w:val="en-ID"/>
        </w:rPr>
        <w:t>didik</w:t>
      </w:r>
      <w:proofErr w:type="spellEnd"/>
      <w:r w:rsidR="00383053" w:rsidRPr="00383053">
        <w:rPr>
          <w:bCs w:val="0"/>
          <w:lang w:val="en-ID"/>
        </w:rPr>
        <w:t xml:space="preserve"> </w:t>
      </w:r>
      <w:proofErr w:type="spellStart"/>
      <w:r w:rsidR="00383053" w:rsidRPr="00383053">
        <w:rPr>
          <w:bCs w:val="0"/>
          <w:lang w:val="en-ID"/>
        </w:rPr>
        <w:t>sebagai</w:t>
      </w:r>
      <w:proofErr w:type="spellEnd"/>
      <w:r w:rsidR="00383053" w:rsidRPr="00383053">
        <w:rPr>
          <w:bCs w:val="0"/>
          <w:lang w:val="en-ID"/>
        </w:rPr>
        <w:t xml:space="preserve"> </w:t>
      </w:r>
      <w:proofErr w:type="spellStart"/>
      <w:r w:rsidR="00383053" w:rsidRPr="00383053">
        <w:rPr>
          <w:bCs w:val="0"/>
          <w:lang w:val="en-ID"/>
        </w:rPr>
        <w:t>anggota</w:t>
      </w:r>
      <w:proofErr w:type="spellEnd"/>
      <w:r w:rsidR="00383053" w:rsidRPr="00383053">
        <w:rPr>
          <w:bCs w:val="0"/>
          <w:lang w:val="en-ID"/>
        </w:rPr>
        <w:t xml:space="preserve"> </w:t>
      </w:r>
      <w:proofErr w:type="spellStart"/>
      <w:r w:rsidR="00383053" w:rsidRPr="00383053">
        <w:rPr>
          <w:bCs w:val="0"/>
          <w:lang w:val="en-ID"/>
        </w:rPr>
        <w:t>masyarakat</w:t>
      </w:r>
      <w:proofErr w:type="spellEnd"/>
      <w:r w:rsidR="00383053" w:rsidRPr="00383053">
        <w:rPr>
          <w:bCs w:val="0"/>
          <w:lang w:val="en-ID"/>
        </w:rPr>
        <w:t xml:space="preserve"> yang </w:t>
      </w:r>
      <w:proofErr w:type="spellStart"/>
      <w:r w:rsidR="00383053" w:rsidRPr="00383053">
        <w:rPr>
          <w:bCs w:val="0"/>
          <w:lang w:val="en-ID"/>
        </w:rPr>
        <w:t>bertanggung</w:t>
      </w:r>
      <w:proofErr w:type="spellEnd"/>
      <w:r w:rsidR="00383053" w:rsidRPr="00383053">
        <w:rPr>
          <w:bCs w:val="0"/>
          <w:lang w:val="en-ID"/>
        </w:rPr>
        <w:t xml:space="preserve"> </w:t>
      </w:r>
      <w:proofErr w:type="spellStart"/>
      <w:r w:rsidR="00383053" w:rsidRPr="00383053">
        <w:rPr>
          <w:bCs w:val="0"/>
          <w:lang w:val="en-ID"/>
        </w:rPr>
        <w:t>jawab</w:t>
      </w:r>
      <w:proofErr w:type="spellEnd"/>
      <w:r w:rsidR="00383053">
        <w:rPr>
          <w:bCs w:val="0"/>
          <w:lang w:val="en-ID"/>
        </w:rPr>
        <w:t xml:space="preserve"> </w:t>
      </w:r>
      <w:proofErr w:type="spellStart"/>
      <w:r w:rsidR="00383053">
        <w:rPr>
          <w:bCs w:val="0"/>
          <w:lang w:val="en-ID"/>
        </w:rPr>
        <w:t>dan</w:t>
      </w:r>
      <w:proofErr w:type="spellEnd"/>
      <w:r w:rsidR="00383053">
        <w:rPr>
          <w:bCs w:val="0"/>
          <w:lang w:val="en-ID"/>
        </w:rPr>
        <w:t xml:space="preserve"> </w:t>
      </w:r>
      <w:proofErr w:type="spellStart"/>
      <w:r w:rsidR="00383053">
        <w:rPr>
          <w:bCs w:val="0"/>
          <w:lang w:val="en-US"/>
        </w:rPr>
        <w:t>juga</w:t>
      </w:r>
      <w:proofErr w:type="spellEnd"/>
      <w:r w:rsidR="00383053">
        <w:rPr>
          <w:bCs w:val="0"/>
          <w:lang w:val="en-US"/>
        </w:rPr>
        <w:t xml:space="preserve"> </w:t>
      </w:r>
      <w:proofErr w:type="spellStart"/>
      <w:r w:rsidR="00383053">
        <w:rPr>
          <w:bCs w:val="0"/>
          <w:lang w:val="en-US"/>
        </w:rPr>
        <w:t>dapat</w:t>
      </w:r>
      <w:proofErr w:type="spellEnd"/>
      <w:r w:rsidR="00383053">
        <w:rPr>
          <w:bCs w:val="0"/>
          <w:lang w:val="en-US"/>
        </w:rPr>
        <w:t xml:space="preserve"> </w:t>
      </w:r>
      <w:proofErr w:type="spellStart"/>
      <w:r w:rsidR="00383053" w:rsidRPr="00383053">
        <w:rPr>
          <w:bCs w:val="0"/>
          <w:lang w:val="en-ID"/>
        </w:rPr>
        <w:t>membekali</w:t>
      </w:r>
      <w:proofErr w:type="spellEnd"/>
      <w:r w:rsidR="00383053" w:rsidRPr="00383053">
        <w:rPr>
          <w:bCs w:val="0"/>
          <w:lang w:val="en-ID"/>
        </w:rPr>
        <w:t xml:space="preserve"> </w:t>
      </w:r>
      <w:proofErr w:type="spellStart"/>
      <w:r w:rsidR="00383053" w:rsidRPr="00383053">
        <w:rPr>
          <w:bCs w:val="0"/>
          <w:lang w:val="en-ID"/>
        </w:rPr>
        <w:t>mereka</w:t>
      </w:r>
      <w:proofErr w:type="spellEnd"/>
      <w:r w:rsidR="00383053" w:rsidRPr="00383053">
        <w:rPr>
          <w:bCs w:val="0"/>
          <w:lang w:val="en-ID"/>
        </w:rPr>
        <w:t xml:space="preserve"> </w:t>
      </w:r>
      <w:proofErr w:type="spellStart"/>
      <w:r w:rsidR="00383053" w:rsidRPr="00383053">
        <w:rPr>
          <w:bCs w:val="0"/>
          <w:lang w:val="en-ID"/>
        </w:rPr>
        <w:t>untuk</w:t>
      </w:r>
      <w:proofErr w:type="spellEnd"/>
      <w:r w:rsidR="00383053" w:rsidRPr="00383053">
        <w:rPr>
          <w:bCs w:val="0"/>
          <w:lang w:val="en-ID"/>
        </w:rPr>
        <w:t xml:space="preserve"> </w:t>
      </w:r>
      <w:proofErr w:type="spellStart"/>
      <w:r w:rsidR="00383053" w:rsidRPr="00383053">
        <w:rPr>
          <w:bCs w:val="0"/>
          <w:lang w:val="en-ID"/>
        </w:rPr>
        <w:t>mengeksplorasi</w:t>
      </w:r>
      <w:proofErr w:type="spellEnd"/>
      <w:r w:rsidR="00383053" w:rsidRPr="00383053">
        <w:rPr>
          <w:bCs w:val="0"/>
          <w:lang w:val="en-ID"/>
        </w:rPr>
        <w:t xml:space="preserve"> </w:t>
      </w:r>
      <w:proofErr w:type="spellStart"/>
      <w:r w:rsidR="00383053" w:rsidRPr="00383053">
        <w:rPr>
          <w:bCs w:val="0"/>
          <w:lang w:val="en-ID"/>
        </w:rPr>
        <w:t>serta</w:t>
      </w:r>
      <w:proofErr w:type="spellEnd"/>
      <w:r w:rsidR="00383053" w:rsidRPr="00383053">
        <w:rPr>
          <w:bCs w:val="0"/>
          <w:lang w:val="en-ID"/>
        </w:rPr>
        <w:t xml:space="preserve"> </w:t>
      </w:r>
      <w:proofErr w:type="spellStart"/>
      <w:r w:rsidR="00383053" w:rsidRPr="00383053">
        <w:rPr>
          <w:bCs w:val="0"/>
          <w:lang w:val="en-ID"/>
        </w:rPr>
        <w:t>menganalisis</w:t>
      </w:r>
      <w:proofErr w:type="spellEnd"/>
      <w:r w:rsidR="00383053" w:rsidRPr="00383053">
        <w:rPr>
          <w:bCs w:val="0"/>
          <w:lang w:val="en-ID"/>
        </w:rPr>
        <w:t xml:space="preserve"> </w:t>
      </w:r>
      <w:proofErr w:type="spellStart"/>
      <w:r w:rsidR="00383053" w:rsidRPr="00383053">
        <w:rPr>
          <w:bCs w:val="0"/>
          <w:lang w:val="en-ID"/>
        </w:rPr>
        <w:t>isu-isu</w:t>
      </w:r>
      <w:proofErr w:type="spellEnd"/>
      <w:r w:rsidR="00383053" w:rsidRPr="00383053">
        <w:rPr>
          <w:bCs w:val="0"/>
          <w:lang w:val="en-ID"/>
        </w:rPr>
        <w:t xml:space="preserve"> </w:t>
      </w:r>
      <w:r w:rsidR="000D1BB7">
        <w:rPr>
          <w:bCs w:val="0"/>
          <w:lang w:val="en-ID"/>
        </w:rPr>
        <w:t xml:space="preserve">yang </w:t>
      </w:r>
      <w:proofErr w:type="spellStart"/>
      <w:r w:rsidR="000D1BB7">
        <w:rPr>
          <w:bCs w:val="0"/>
          <w:lang w:val="en-ID"/>
        </w:rPr>
        <w:t>terjadi</w:t>
      </w:r>
      <w:proofErr w:type="spellEnd"/>
      <w:r w:rsidR="00383053" w:rsidRPr="00383053">
        <w:rPr>
          <w:bCs w:val="0"/>
          <w:lang w:val="en-ID"/>
        </w:rPr>
        <w:t xml:space="preserve"> </w:t>
      </w:r>
      <w:proofErr w:type="spellStart"/>
      <w:r w:rsidR="00383053" w:rsidRPr="00383053">
        <w:rPr>
          <w:bCs w:val="0"/>
          <w:lang w:val="en-ID"/>
        </w:rPr>
        <w:t>terkait</w:t>
      </w:r>
      <w:proofErr w:type="spellEnd"/>
      <w:r w:rsidR="00383053" w:rsidRPr="00383053">
        <w:rPr>
          <w:bCs w:val="0"/>
          <w:lang w:val="en-ID"/>
        </w:rPr>
        <w:t xml:space="preserve"> </w:t>
      </w:r>
      <w:proofErr w:type="spellStart"/>
      <w:r w:rsidR="00383053" w:rsidRPr="00383053">
        <w:rPr>
          <w:bCs w:val="0"/>
          <w:lang w:val="en-ID"/>
        </w:rPr>
        <w:t>dengan</w:t>
      </w:r>
      <w:proofErr w:type="spellEnd"/>
      <w:r w:rsidR="00383053" w:rsidRPr="00383053">
        <w:rPr>
          <w:bCs w:val="0"/>
          <w:lang w:val="en-ID"/>
        </w:rPr>
        <w:t xml:space="preserve"> </w:t>
      </w:r>
      <w:proofErr w:type="spellStart"/>
      <w:r w:rsidR="00383053" w:rsidRPr="00383053">
        <w:rPr>
          <w:bCs w:val="0"/>
          <w:lang w:val="en-ID"/>
        </w:rPr>
        <w:t>ilmu</w:t>
      </w:r>
      <w:proofErr w:type="spellEnd"/>
      <w:r w:rsidR="00383053" w:rsidRPr="00383053">
        <w:rPr>
          <w:bCs w:val="0"/>
          <w:lang w:val="en-ID"/>
        </w:rPr>
        <w:t xml:space="preserve"> </w:t>
      </w:r>
      <w:proofErr w:type="spellStart"/>
      <w:r w:rsidR="00383053" w:rsidRPr="00383053">
        <w:rPr>
          <w:bCs w:val="0"/>
          <w:lang w:val="en-ID"/>
        </w:rPr>
        <w:t>pengetahuan</w:t>
      </w:r>
      <w:proofErr w:type="spellEnd"/>
      <w:r w:rsidR="00BB4340" w:rsidRPr="009E141F">
        <w:rPr>
          <w:bCs w:val="0"/>
        </w:rPr>
        <w:t xml:space="preserve">. Ini memungkinkan </w:t>
      </w:r>
      <w:r w:rsidR="004D208F" w:rsidRPr="009E141F">
        <w:rPr>
          <w:bCs w:val="0"/>
        </w:rPr>
        <w:t>agar mereka dapat</w:t>
      </w:r>
      <w:r w:rsidR="00BB4340" w:rsidRPr="009E141F">
        <w:rPr>
          <w:bCs w:val="0"/>
        </w:rPr>
        <w:t xml:space="preserve"> menerapkan pengetahuan sains </w:t>
      </w:r>
      <w:r w:rsidR="004D208F" w:rsidRPr="009E141F">
        <w:rPr>
          <w:bCs w:val="0"/>
        </w:rPr>
        <w:t xml:space="preserve">dengan </w:t>
      </w:r>
      <w:r w:rsidR="00BB4340" w:rsidRPr="009E141F">
        <w:rPr>
          <w:bCs w:val="0"/>
        </w:rPr>
        <w:t xml:space="preserve">kehidupan </w:t>
      </w:r>
      <w:r w:rsidR="004D208F" w:rsidRPr="009E141F">
        <w:rPr>
          <w:bCs w:val="0"/>
        </w:rPr>
        <w:t>sekitar</w:t>
      </w:r>
      <w:r w:rsidR="00BB4340" w:rsidRPr="009E141F">
        <w:rPr>
          <w:bCs w:val="0"/>
        </w:rPr>
        <w:t xml:space="preserve">. </w:t>
      </w:r>
      <w:r w:rsidR="004D208F" w:rsidRPr="009E141F">
        <w:rPr>
          <w:bCs w:val="0"/>
        </w:rPr>
        <w:t>P</w:t>
      </w:r>
      <w:r w:rsidR="00BB4340" w:rsidRPr="009E141F">
        <w:rPr>
          <w:bCs w:val="0"/>
        </w:rPr>
        <w:t xml:space="preserve">embelajaran </w:t>
      </w:r>
      <w:r w:rsidR="004D208F" w:rsidRPr="009E141F">
        <w:rPr>
          <w:bCs w:val="0"/>
        </w:rPr>
        <w:t xml:space="preserve">yang dilaksanakan </w:t>
      </w:r>
      <w:r w:rsidR="00BB4340" w:rsidRPr="009E141F">
        <w:rPr>
          <w:bCs w:val="0"/>
        </w:rPr>
        <w:t xml:space="preserve">dengan </w:t>
      </w:r>
      <w:r w:rsidR="00BB4340" w:rsidRPr="009E141F">
        <w:rPr>
          <w:bCs w:val="0"/>
          <w:i/>
          <w:iCs/>
        </w:rPr>
        <w:t>scientific issues</w:t>
      </w:r>
      <w:r w:rsidR="00BB4340" w:rsidRPr="009E141F">
        <w:rPr>
          <w:bCs w:val="0"/>
        </w:rPr>
        <w:t xml:space="preserve"> </w:t>
      </w:r>
      <w:r w:rsidR="004D208F" w:rsidRPr="009E141F">
        <w:rPr>
          <w:bCs w:val="0"/>
        </w:rPr>
        <w:t>juga dap</w:t>
      </w:r>
      <w:r w:rsidR="00BB4340" w:rsidRPr="009E141F">
        <w:rPr>
          <w:bCs w:val="0"/>
        </w:rPr>
        <w:t>at meningkatkan kemampuan peserta didik dalam menyampaikan argumen terhadap fenomena ilmiah, baik dalam konteks masyarakat maupun dunia secara lebih luas</w:t>
      </w:r>
      <w:r w:rsidR="00D60139">
        <w:rPr>
          <w:bCs w:val="0"/>
          <w:lang w:val="en-US"/>
        </w:rPr>
        <w:t xml:space="preserve"> (</w:t>
      </w:r>
      <w:r w:rsidR="00D60139" w:rsidRPr="00383053">
        <w:rPr>
          <w:bCs w:val="0"/>
          <w:lang w:val="en-ID"/>
        </w:rPr>
        <w:t>Ilmi, D. U., &amp; Erman, E. 2019)</w:t>
      </w:r>
      <w:r w:rsidR="00D60139">
        <w:rPr>
          <w:bCs w:val="0"/>
          <w:lang w:val="en-ID"/>
        </w:rPr>
        <w:t>.</w:t>
      </w:r>
      <w:r w:rsidR="009F18C9">
        <w:rPr>
          <w:bCs w:val="0"/>
          <w:lang w:val="en-ID"/>
        </w:rPr>
        <w:t xml:space="preserve"> </w:t>
      </w:r>
    </w:p>
    <w:p w14:paraId="2C6ABD67" w14:textId="5F91E135" w:rsidR="006C3DD1" w:rsidRPr="000E48DD" w:rsidRDefault="00681836">
      <w:pPr>
        <w:pStyle w:val="Heading3"/>
        <w:numPr>
          <w:ilvl w:val="2"/>
          <w:numId w:val="27"/>
        </w:numPr>
        <w:ind w:left="709" w:hanging="709"/>
        <w:rPr>
          <w:b w:val="0"/>
          <w:bCs/>
          <w:lang w:val="id-ID"/>
        </w:rPr>
      </w:pPr>
      <w:bookmarkStart w:id="70" w:name="_Toc156674417"/>
      <w:r w:rsidRPr="000E48DD">
        <w:rPr>
          <w:lang w:val="id-ID"/>
        </w:rPr>
        <w:t xml:space="preserve">Modul </w:t>
      </w:r>
      <w:r w:rsidR="0018081D" w:rsidRPr="000E48DD">
        <w:rPr>
          <w:lang w:val="id-ID"/>
        </w:rPr>
        <w:t xml:space="preserve">ajar </w:t>
      </w:r>
      <w:r w:rsidRPr="000E48DD">
        <w:rPr>
          <w:lang w:val="id-ID"/>
        </w:rPr>
        <w:t xml:space="preserve">IPA </w:t>
      </w:r>
      <w:r w:rsidR="0018081D" w:rsidRPr="000E48DD">
        <w:rPr>
          <w:lang w:val="id-ID"/>
        </w:rPr>
        <w:t xml:space="preserve">terpadu </w:t>
      </w:r>
      <w:r w:rsidRPr="000E48DD">
        <w:rPr>
          <w:lang w:val="id-ID"/>
        </w:rPr>
        <w:t xml:space="preserve">berbasis </w:t>
      </w:r>
      <w:r w:rsidRPr="000E48DD">
        <w:rPr>
          <w:i/>
          <w:iCs/>
          <w:lang w:val="id-ID"/>
        </w:rPr>
        <w:t>scientific issues</w:t>
      </w:r>
      <w:bookmarkEnd w:id="70"/>
    </w:p>
    <w:p w14:paraId="22A26D37" w14:textId="57D0F149" w:rsidR="009874CC" w:rsidRPr="00097FD0" w:rsidRDefault="00BB4340" w:rsidP="00B760D5">
      <w:pPr>
        <w:pStyle w:val="P1"/>
        <w:ind w:left="709" w:firstLine="720"/>
        <w:rPr>
          <w:bCs w:val="0"/>
          <w:lang w:val="en-US"/>
        </w:rPr>
      </w:pPr>
      <w:r w:rsidRPr="000E48DD">
        <w:rPr>
          <w:bCs w:val="0"/>
        </w:rPr>
        <w:t xml:space="preserve">Modul ajar adalah </w:t>
      </w:r>
      <w:r w:rsidR="004D208F" w:rsidRPr="000E48DD">
        <w:rPr>
          <w:bCs w:val="0"/>
        </w:rPr>
        <w:t xml:space="preserve">salah satu perangkat </w:t>
      </w:r>
      <w:r w:rsidRPr="000E48DD">
        <w:rPr>
          <w:bCs w:val="0"/>
        </w:rPr>
        <w:t xml:space="preserve">ajar yang dirancang terstruktur, </w:t>
      </w:r>
      <w:r w:rsidR="00520261" w:rsidRPr="000E48DD">
        <w:rPr>
          <w:bCs w:val="0"/>
        </w:rPr>
        <w:t xml:space="preserve">serta penggunaan </w:t>
      </w:r>
      <w:r w:rsidRPr="000E48DD">
        <w:rPr>
          <w:bCs w:val="0"/>
        </w:rPr>
        <w:t>bahasa</w:t>
      </w:r>
      <w:r w:rsidR="00520261" w:rsidRPr="000E48DD">
        <w:rPr>
          <w:bCs w:val="0"/>
        </w:rPr>
        <w:t>nya di</w:t>
      </w:r>
      <w:r w:rsidRPr="000E48DD">
        <w:rPr>
          <w:bCs w:val="0"/>
        </w:rPr>
        <w:t>sesuai</w:t>
      </w:r>
      <w:r w:rsidR="00520261" w:rsidRPr="000E48DD">
        <w:rPr>
          <w:bCs w:val="0"/>
        </w:rPr>
        <w:t>kan</w:t>
      </w:r>
      <w:r w:rsidRPr="000E48DD">
        <w:rPr>
          <w:bCs w:val="0"/>
        </w:rPr>
        <w:t xml:space="preserve"> dengan pemahaman </w:t>
      </w:r>
      <w:r w:rsidR="00520261" w:rsidRPr="000E48DD">
        <w:rPr>
          <w:bCs w:val="0"/>
        </w:rPr>
        <w:t xml:space="preserve">para </w:t>
      </w:r>
      <w:r w:rsidRPr="000E48DD">
        <w:rPr>
          <w:bCs w:val="0"/>
        </w:rPr>
        <w:t xml:space="preserve">peserta didik, dan disesuaikan </w:t>
      </w:r>
      <w:r w:rsidR="00520261" w:rsidRPr="000E48DD">
        <w:rPr>
          <w:bCs w:val="0"/>
        </w:rPr>
        <w:t>juga dengan masing-masing</w:t>
      </w:r>
      <w:r w:rsidRPr="000E48DD">
        <w:rPr>
          <w:bCs w:val="0"/>
        </w:rPr>
        <w:t xml:space="preserve"> tingkat</w:t>
      </w:r>
      <w:r w:rsidR="00520261" w:rsidRPr="000E48DD">
        <w:rPr>
          <w:bCs w:val="0"/>
        </w:rPr>
        <w:t>an</w:t>
      </w:r>
      <w:r w:rsidRPr="000E48DD">
        <w:rPr>
          <w:bCs w:val="0"/>
        </w:rPr>
        <w:t xml:space="preserve"> pengetahuan serta </w:t>
      </w:r>
      <w:r w:rsidR="00520261" w:rsidRPr="000E48DD">
        <w:rPr>
          <w:bCs w:val="0"/>
        </w:rPr>
        <w:t>umur peserta didik</w:t>
      </w:r>
      <w:r w:rsidRPr="000E48DD">
        <w:rPr>
          <w:bCs w:val="0"/>
        </w:rPr>
        <w:t xml:space="preserve">. Tujuannya adalah agar </w:t>
      </w:r>
      <w:r w:rsidR="00520261" w:rsidRPr="000E48DD">
        <w:rPr>
          <w:bCs w:val="0"/>
        </w:rPr>
        <w:t>mereka mampu</w:t>
      </w:r>
      <w:r w:rsidRPr="000E48DD">
        <w:rPr>
          <w:bCs w:val="0"/>
        </w:rPr>
        <w:t xml:space="preserve"> belajar </w:t>
      </w:r>
      <w:r w:rsidR="00520261" w:rsidRPr="000E48DD">
        <w:rPr>
          <w:bCs w:val="0"/>
        </w:rPr>
        <w:t>dengan</w:t>
      </w:r>
      <w:r w:rsidRPr="000E48DD">
        <w:rPr>
          <w:bCs w:val="0"/>
        </w:rPr>
        <w:t xml:space="preserve"> mandiri </w:t>
      </w:r>
      <w:r w:rsidR="00520261" w:rsidRPr="000E48DD">
        <w:rPr>
          <w:bCs w:val="0"/>
        </w:rPr>
        <w:t>disertai</w:t>
      </w:r>
      <w:r w:rsidRPr="000E48DD">
        <w:rPr>
          <w:bCs w:val="0"/>
        </w:rPr>
        <w:t xml:space="preserve"> bimbingan minimal dari </w:t>
      </w:r>
      <w:r w:rsidR="00520261" w:rsidRPr="000E48DD">
        <w:rPr>
          <w:bCs w:val="0"/>
        </w:rPr>
        <w:t>guru</w:t>
      </w:r>
      <w:r w:rsidRPr="000E48DD">
        <w:rPr>
          <w:bCs w:val="0"/>
        </w:rPr>
        <w:t xml:space="preserve"> </w:t>
      </w:r>
      <w:r w:rsidR="008C5B75" w:rsidRPr="000E48DD">
        <w:rPr>
          <w:b/>
          <w:bCs w:val="0"/>
        </w:rPr>
        <w:fldChar w:fldCharType="begin" w:fldLock="1"/>
      </w:r>
      <w:r w:rsidR="00D05C45" w:rsidRPr="000E48DD">
        <w:rPr>
          <w:bCs w:val="0"/>
        </w:rPr>
        <w:instrText>ADDIN CSL_CITATION {"citationItems":[{"id":"ITEM-1","itemData":{"DOI":"10.20961/seeds.v5i1.56736","abstract":"&lt;em&gt;Pendidik perlu memahami setiap karakter siswa dalam menerima pembelajaran dan mampu mendorong siswa supaya aktif selama proses pembelajaran agar penyampaian materi atau proses pembelajaran menjadi lancar dan sukses sehingga tercapainya tujuan pembelajaran. Pendidik juga perlu memahami upaya-upaya yang harus dilakukan untuk merangsang keatifan siswa dalam proses pembelajaran.Tujuan kajian ini adalah untuk (1) mendeskripsikan keaktifan siswa dalam belajar; (2) mendeskripsikan ciri-ciri siswa aktif; (3) mendeskripsikan upaya- upaya yang dilakukan untuk meningkatkan keaktifan siswa dalam belajar. Hasil penelitian ini adalah sebagai berikut: (1) Siswa aktif adalah siswa yang secara terus menerus berpartisipasi secara fisik, psikis, intelektual dan emosional, membentuk suatu proses membandingkan materi yang diterima; (2) Ciri-ciri siswa aktif adalah: a. berani mengeluarkan pendapat, kemauan serta kehendaknya dan berupaya melaksanakan kegiatan pembelajaran, b. Ikut serta  pada saat persiapan, pemprosesan dan kelanjutan kegiatan pembelajaran hingga menginformasikan nilai pembelajaran, c. menunjukan upaya pembelajaran yang berbeda guna mencapai keberhasilan (pembelajaran kreatif), d. belajar mencari dan menemukan sendiri ilmu pengetahuan yang di dapat. (3) Upaya yang dapat dilakukan untuk meningkatkan pembelajaran siswa dapat menggunakan pembelajaran kooperatif, media interaktif, video pembelajaran, dan metode diskusi.&lt;/em&gt;","author":[{"dropping-particle":"","family":"Murni","given":"Neli Fitra","non-dropping-particle":"","parse-names":false,"suffix":""}],"container-title":"Science, Engineering, Education, and Development Studies (SEEDS): Conference Series","id":"ITEM-1","issue":"1","issued":{"date-parts":[["2021"]]},"page":"45-50","title":"Upaya Meningkatkan Keaktifan Siswa Dalam Proses Pembelajaran","type":"article-journal","volume":"5"},"uris":["http://www.mendeley.com/documents/?uuid=34298ca8-8a29-4a85-b9a1-2c48b4e973e3"]}],"mendeley":{"formattedCitation":"(Murni 2021)","plainTextFormattedCitation":"(Murni 2021)","previouslyFormattedCitation":"(Murni 2021)"},"properties":{"noteIndex":0},"schema":"https://github.com/citation-style-language/schema/raw/master/csl-citation.json"}</w:instrText>
      </w:r>
      <w:r w:rsidR="008C5B75" w:rsidRPr="000E48DD">
        <w:rPr>
          <w:b/>
          <w:bCs w:val="0"/>
        </w:rPr>
        <w:fldChar w:fldCharType="separate"/>
      </w:r>
      <w:r w:rsidR="008C5B75" w:rsidRPr="000E48DD">
        <w:rPr>
          <w:bCs w:val="0"/>
        </w:rPr>
        <w:t>(Murni 2021)</w:t>
      </w:r>
      <w:r w:rsidR="008C5B75" w:rsidRPr="000E48DD">
        <w:rPr>
          <w:b/>
          <w:bCs w:val="0"/>
        </w:rPr>
        <w:fldChar w:fldCharType="end"/>
      </w:r>
      <w:r w:rsidR="00166A5F" w:rsidRPr="000E48DD">
        <w:rPr>
          <w:bCs w:val="0"/>
        </w:rPr>
        <w:t xml:space="preserve">. Di sisi lain, </w:t>
      </w:r>
      <w:r w:rsidR="006661AB">
        <w:rPr>
          <w:i/>
          <w:iCs/>
          <w:lang w:val="en-US"/>
        </w:rPr>
        <w:t>s</w:t>
      </w:r>
      <w:r w:rsidR="00B760D5" w:rsidRPr="009E141F">
        <w:rPr>
          <w:i/>
          <w:iCs/>
        </w:rPr>
        <w:t>cientific</w:t>
      </w:r>
      <w:r w:rsidR="006661AB">
        <w:rPr>
          <w:i/>
          <w:iCs/>
          <w:lang w:val="en-US"/>
        </w:rPr>
        <w:t xml:space="preserve"> i</w:t>
      </w:r>
      <w:r w:rsidR="00B760D5" w:rsidRPr="009E141F">
        <w:rPr>
          <w:i/>
          <w:iCs/>
        </w:rPr>
        <w:t>ssues</w:t>
      </w:r>
      <w:r w:rsidR="00B760D5" w:rsidRPr="009E141F">
        <w:t xml:space="preserve"> merupakan suatu isu maupun permasalahan sains yang memiliki keterkaitan dengan kehidupan masyarakat</w:t>
      </w:r>
      <w:r w:rsidR="00B760D5">
        <w:rPr>
          <w:bCs w:val="0"/>
          <w:lang w:val="en-US"/>
        </w:rPr>
        <w:t xml:space="preserve">. </w:t>
      </w:r>
      <w:r w:rsidR="002B4E57" w:rsidRPr="000E48DD">
        <w:rPr>
          <w:bCs w:val="0"/>
        </w:rPr>
        <w:t xml:space="preserve">Sehingga modul ajar berbasis </w:t>
      </w:r>
      <w:r w:rsidR="00166A5F" w:rsidRPr="000E48DD">
        <w:rPr>
          <w:bCs w:val="0"/>
          <w:i/>
          <w:iCs/>
        </w:rPr>
        <w:t>scientific issues</w:t>
      </w:r>
      <w:r w:rsidR="00166A5F" w:rsidRPr="000E48DD">
        <w:rPr>
          <w:bCs w:val="0"/>
        </w:rPr>
        <w:t xml:space="preserve"> </w:t>
      </w:r>
      <w:r w:rsidR="002B4E57" w:rsidRPr="000E48DD">
        <w:rPr>
          <w:bCs w:val="0"/>
        </w:rPr>
        <w:t xml:space="preserve">juga dikenal sebagai perangkat pembelajaran yang berisi </w:t>
      </w:r>
      <w:r w:rsidR="00166A5F" w:rsidRPr="000E48DD">
        <w:rPr>
          <w:bCs w:val="0"/>
        </w:rPr>
        <w:t xml:space="preserve">materi pembelajaran yang </w:t>
      </w:r>
      <w:r w:rsidR="00166A5F" w:rsidRPr="000E48DD">
        <w:rPr>
          <w:bCs w:val="0"/>
        </w:rPr>
        <w:lastRenderedPageBreak/>
        <w:t xml:space="preserve">tersusun secara terstruktur, </w:t>
      </w:r>
      <w:r w:rsidR="000B4C74" w:rsidRPr="000E48DD">
        <w:rPr>
          <w:bCs w:val="0"/>
        </w:rPr>
        <w:t>di dalamnya terdapat</w:t>
      </w:r>
      <w:r w:rsidRPr="000E48DD">
        <w:rPr>
          <w:bCs w:val="0"/>
        </w:rPr>
        <w:t xml:space="preserve"> isu-isu ilmiah </w:t>
      </w:r>
      <w:r w:rsidR="000B4C74" w:rsidRPr="000E48DD">
        <w:rPr>
          <w:bCs w:val="0"/>
        </w:rPr>
        <w:t>yang terjadi</w:t>
      </w:r>
      <w:r w:rsidRPr="000E48DD">
        <w:rPr>
          <w:bCs w:val="0"/>
        </w:rPr>
        <w:t xml:space="preserve">, </w:t>
      </w:r>
      <w:r w:rsidR="000B4C74" w:rsidRPr="000E48DD">
        <w:rPr>
          <w:bCs w:val="0"/>
        </w:rPr>
        <w:t>serta</w:t>
      </w:r>
      <w:r w:rsidRPr="000E48DD">
        <w:rPr>
          <w:bCs w:val="0"/>
        </w:rPr>
        <w:t xml:space="preserve"> memungkinkan peserta didik untuk menjelajah dan memahami isu tersebut secara mandiri atau </w:t>
      </w:r>
      <w:r w:rsidR="000B4C74" w:rsidRPr="000E48DD">
        <w:rPr>
          <w:bCs w:val="0"/>
        </w:rPr>
        <w:t>secara bersama-sama.</w:t>
      </w:r>
      <w:r w:rsidR="00097FD0">
        <w:rPr>
          <w:bCs w:val="0"/>
          <w:lang w:val="en-US"/>
        </w:rPr>
        <w:t xml:space="preserve"> </w:t>
      </w:r>
    </w:p>
    <w:p w14:paraId="406B3AF7" w14:textId="0E1D4897" w:rsidR="009874CC" w:rsidRPr="00B760D5" w:rsidRDefault="000B4C74" w:rsidP="009874CC">
      <w:pPr>
        <w:pStyle w:val="P1"/>
        <w:ind w:left="709" w:firstLine="720"/>
        <w:rPr>
          <w:bCs w:val="0"/>
        </w:rPr>
      </w:pPr>
      <w:r w:rsidRPr="00B760D5">
        <w:rPr>
          <w:bCs w:val="0"/>
        </w:rPr>
        <w:t>Penerapan</w:t>
      </w:r>
      <w:r w:rsidR="00681836" w:rsidRPr="00B760D5">
        <w:rPr>
          <w:bCs w:val="0"/>
        </w:rPr>
        <w:t xml:space="preserve"> </w:t>
      </w:r>
      <w:r w:rsidR="00681836" w:rsidRPr="00B760D5">
        <w:rPr>
          <w:bCs w:val="0"/>
          <w:i/>
          <w:iCs/>
        </w:rPr>
        <w:t>scientific issues</w:t>
      </w:r>
      <w:r w:rsidR="00681836" w:rsidRPr="00B760D5">
        <w:rPr>
          <w:bCs w:val="0"/>
        </w:rPr>
        <w:t xml:space="preserve"> </w:t>
      </w:r>
      <w:r w:rsidRPr="00B760D5">
        <w:rPr>
          <w:bCs w:val="0"/>
        </w:rPr>
        <w:t>pada</w:t>
      </w:r>
      <w:r w:rsidR="00681836" w:rsidRPr="00B760D5">
        <w:rPr>
          <w:bCs w:val="0"/>
        </w:rPr>
        <w:t xml:space="preserve"> </w:t>
      </w:r>
      <w:r w:rsidR="00166A5F" w:rsidRPr="00B760D5">
        <w:rPr>
          <w:bCs w:val="0"/>
        </w:rPr>
        <w:t xml:space="preserve">kegiatan </w:t>
      </w:r>
      <w:r w:rsidRPr="00B760D5">
        <w:rPr>
          <w:bCs w:val="0"/>
        </w:rPr>
        <w:t xml:space="preserve">belajar-mengajar </w:t>
      </w:r>
      <w:r w:rsidR="00586311" w:rsidRPr="00B760D5">
        <w:rPr>
          <w:bCs w:val="0"/>
        </w:rPr>
        <w:t xml:space="preserve">memberikan peluang bagi peserta didik untuk mengaitkan konsep-konsep dengan isu-isu ilmiah yang memiliki relevansi dan kemudian mendebatkannya. Poin penting dari kegiatan </w:t>
      </w:r>
      <w:r w:rsidRPr="00B760D5">
        <w:rPr>
          <w:bCs w:val="0"/>
        </w:rPr>
        <w:t>tersebut yaitu agar mampu menyediakan peluang bagi pendidik maupun peserta didik dalam menyelidiki, mencari, hingga menemukan</w:t>
      </w:r>
      <w:r w:rsidR="00586311" w:rsidRPr="00B760D5">
        <w:rPr>
          <w:bCs w:val="0"/>
        </w:rPr>
        <w:t xml:space="preserve"> </w:t>
      </w:r>
      <w:r w:rsidRPr="00B760D5">
        <w:rPr>
          <w:bCs w:val="0"/>
        </w:rPr>
        <w:t xml:space="preserve">ilmu </w:t>
      </w:r>
      <w:r w:rsidR="00586311" w:rsidRPr="00B760D5">
        <w:rPr>
          <w:bCs w:val="0"/>
        </w:rPr>
        <w:t xml:space="preserve">pengetahuan </w:t>
      </w:r>
      <w:r w:rsidR="00263DAF" w:rsidRPr="00B760D5">
        <w:rPr>
          <w:b/>
          <w:bCs w:val="0"/>
        </w:rPr>
        <w:fldChar w:fldCharType="begin" w:fldLock="1"/>
      </w:r>
      <w:r w:rsidR="005A78CA" w:rsidRPr="00B760D5">
        <w:rPr>
          <w:bCs w:val="0"/>
        </w:rPr>
        <w:instrText>ADDIN CSL_CITATION {"citationItems":[{"id":"ITEM-1","itemData":{"DOI":"10.18404/ijemst.270186","abstract":"The aim of this paper is to examine the importance of contextualization of Nature of Science (NOS) within the Socioscientific Issues (SSI) framework, because of the importance to science education. The emphasis on advancing scientific literacy is contingent upon a robust understanding and appreciation of NOS, as well as the acquisition of socioscientific reasoning, skills, and values. Students’ negotiations within SSI are influenced by a variety of factors related to NOS such as scientific knowledge, data interpretations and social interactions including an individuals’ own articulation of personal beliefs. Since NOS and SSI have become fundamental constructs in science education, especially for achieving scientific literacy, it is conceptually important to highlight the rationale(s) behind the contextualization of NOS within the SSI framework. This paper reviews research that entails the integration of SSI with NOS, exploring the nuanced relationships between these two areas. We do this in three sections presenting key aspects of: (a) SSI in science education; (b) NOS in science education; and (c) contextualization of NOS in SSI.","author":[{"dropping-particle":"","family":"Karisan","given":"Dilek","non-dropping-particle":"","parse-names":false,"suffix":""},{"dropping-particle":"","family":"Zeidler","given":"Dana L.","non-dropping-particle":"","parse-names":false,"suffix":""}],"container-title":"International Journal of Education in Mathematics, Science and Technology","id":"ITEM-1","issued":{"date-parts":[["2016"]]},"page":"139-152","title":"Contextualization of Nature of Science Within the Socioscientific Issues Framework: A Review of Research","type":"article-journal"},"uris":["http://www.mendeley.com/documents/?uuid=c3ad4ee2-5610-42cc-b0d7-ba904d5ba071"]}],"mendeley":{"formattedCitation":"(Karisan and Zeidler 2016)","plainTextFormattedCitation":"(Karisan and Zeidler 2016)","previouslyFormattedCitation":"(Karisan and Zeidler 2016)"},"properties":{"noteIndex":0},"schema":"https://github.com/citation-style-language/schema/raw/master/csl-citation.json"}</w:instrText>
      </w:r>
      <w:r w:rsidR="00263DAF" w:rsidRPr="00B760D5">
        <w:rPr>
          <w:b/>
          <w:bCs w:val="0"/>
        </w:rPr>
        <w:fldChar w:fldCharType="separate"/>
      </w:r>
      <w:r w:rsidR="00263DAF" w:rsidRPr="00B760D5">
        <w:rPr>
          <w:bCs w:val="0"/>
        </w:rPr>
        <w:t>(Karisan and Zeidler 2016)</w:t>
      </w:r>
      <w:r w:rsidR="00263DAF" w:rsidRPr="00B760D5">
        <w:rPr>
          <w:b/>
          <w:bCs w:val="0"/>
        </w:rPr>
        <w:fldChar w:fldCharType="end"/>
      </w:r>
      <w:r w:rsidR="00166A5F" w:rsidRPr="00B760D5">
        <w:rPr>
          <w:bCs w:val="0"/>
        </w:rPr>
        <w:t xml:space="preserve">, sehingga </w:t>
      </w:r>
      <w:proofErr w:type="spellStart"/>
      <w:r w:rsidR="00B760D5" w:rsidRPr="00B760D5">
        <w:rPr>
          <w:bCs w:val="0"/>
          <w:lang w:val="en-US"/>
        </w:rPr>
        <w:t>aspek</w:t>
      </w:r>
      <w:proofErr w:type="spellEnd"/>
      <w:r w:rsidR="00B760D5" w:rsidRPr="00B760D5">
        <w:rPr>
          <w:bCs w:val="0"/>
          <w:lang w:val="en-US"/>
        </w:rPr>
        <w:t xml:space="preserve"> </w:t>
      </w:r>
      <w:r w:rsidR="00681836" w:rsidRPr="00B760D5">
        <w:rPr>
          <w:bCs w:val="0"/>
          <w:i/>
          <w:iCs/>
        </w:rPr>
        <w:t>scientific issues</w:t>
      </w:r>
      <w:r w:rsidR="00681836" w:rsidRPr="00B760D5">
        <w:rPr>
          <w:bCs w:val="0"/>
        </w:rPr>
        <w:t xml:space="preserve"> </w:t>
      </w:r>
      <w:r w:rsidRPr="00B760D5">
        <w:rPr>
          <w:bCs w:val="0"/>
        </w:rPr>
        <w:t>yang terdapat pada</w:t>
      </w:r>
      <w:r w:rsidR="00681836" w:rsidRPr="00B760D5">
        <w:rPr>
          <w:bCs w:val="0"/>
        </w:rPr>
        <w:t xml:space="preserve"> modul </w:t>
      </w:r>
      <w:r w:rsidRPr="00B760D5">
        <w:rPr>
          <w:bCs w:val="0"/>
        </w:rPr>
        <w:t xml:space="preserve">ajar </w:t>
      </w:r>
      <w:r w:rsidR="00681836" w:rsidRPr="00B760D5">
        <w:rPr>
          <w:bCs w:val="0"/>
        </w:rPr>
        <w:t>IPA</w:t>
      </w:r>
      <w:r w:rsidR="00586311" w:rsidRPr="00B760D5">
        <w:rPr>
          <w:bCs w:val="0"/>
        </w:rPr>
        <w:t xml:space="preserve"> </w:t>
      </w:r>
      <w:r w:rsidRPr="00B760D5">
        <w:rPr>
          <w:bCs w:val="0"/>
        </w:rPr>
        <w:t xml:space="preserve">dapat </w:t>
      </w:r>
      <w:r w:rsidR="00586311" w:rsidRPr="00B760D5">
        <w:rPr>
          <w:bCs w:val="0"/>
        </w:rPr>
        <w:t xml:space="preserve">membantu peserta didik </w:t>
      </w:r>
      <w:r w:rsidRPr="00B760D5">
        <w:rPr>
          <w:bCs w:val="0"/>
        </w:rPr>
        <w:t>untuk</w:t>
      </w:r>
      <w:r w:rsidR="00586311" w:rsidRPr="00B760D5">
        <w:rPr>
          <w:bCs w:val="0"/>
        </w:rPr>
        <w:t xml:space="preserve"> mengelola, memproses, </w:t>
      </w:r>
      <w:r w:rsidRPr="00B760D5">
        <w:rPr>
          <w:bCs w:val="0"/>
        </w:rPr>
        <w:t>serta mencari</w:t>
      </w:r>
      <w:r w:rsidR="00586311" w:rsidRPr="00B760D5">
        <w:rPr>
          <w:bCs w:val="0"/>
        </w:rPr>
        <w:t xml:space="preserve"> informas</w:t>
      </w:r>
      <w:r w:rsidRPr="00B760D5">
        <w:rPr>
          <w:bCs w:val="0"/>
        </w:rPr>
        <w:t>i dengan baik</w:t>
      </w:r>
      <w:r w:rsidR="00586311" w:rsidRPr="00B760D5">
        <w:rPr>
          <w:bCs w:val="0"/>
        </w:rPr>
        <w:t xml:space="preserve">. Selain itu, </w:t>
      </w:r>
      <w:r w:rsidR="0087208B" w:rsidRPr="00B760D5">
        <w:rPr>
          <w:bCs w:val="0"/>
        </w:rPr>
        <w:t xml:space="preserve">hal tersebut </w:t>
      </w:r>
      <w:r w:rsidR="00586311" w:rsidRPr="00B760D5">
        <w:rPr>
          <w:bCs w:val="0"/>
        </w:rPr>
        <w:t xml:space="preserve">juga melatih peserta didik dalam </w:t>
      </w:r>
      <w:r w:rsidRPr="00B760D5">
        <w:rPr>
          <w:bCs w:val="0"/>
        </w:rPr>
        <w:t>menciptakan</w:t>
      </w:r>
      <w:r w:rsidR="00586311" w:rsidRPr="00B760D5">
        <w:rPr>
          <w:bCs w:val="0"/>
        </w:rPr>
        <w:t xml:space="preserve"> </w:t>
      </w:r>
      <w:r w:rsidRPr="00B760D5">
        <w:rPr>
          <w:bCs w:val="0"/>
        </w:rPr>
        <w:t xml:space="preserve">konsep, </w:t>
      </w:r>
      <w:r w:rsidR="00586311" w:rsidRPr="00B760D5">
        <w:rPr>
          <w:bCs w:val="0"/>
        </w:rPr>
        <w:t xml:space="preserve">pengetahuan, </w:t>
      </w:r>
      <w:r w:rsidRPr="00B760D5">
        <w:rPr>
          <w:bCs w:val="0"/>
        </w:rPr>
        <w:t>maupun</w:t>
      </w:r>
      <w:r w:rsidR="00586311" w:rsidRPr="00B760D5">
        <w:rPr>
          <w:bCs w:val="0"/>
        </w:rPr>
        <w:t xml:space="preserve"> teori </w:t>
      </w:r>
      <w:r w:rsidRPr="00B760D5">
        <w:rPr>
          <w:bCs w:val="0"/>
        </w:rPr>
        <w:t xml:space="preserve">agar </w:t>
      </w:r>
      <w:r w:rsidR="0087208B" w:rsidRPr="00B760D5">
        <w:rPr>
          <w:bCs w:val="0"/>
        </w:rPr>
        <w:t>berkaitan</w:t>
      </w:r>
      <w:r w:rsidR="00586311" w:rsidRPr="00B760D5">
        <w:rPr>
          <w:bCs w:val="0"/>
        </w:rPr>
        <w:t xml:space="preserve"> dengan pendekatan konstruktivisme</w:t>
      </w:r>
      <w:r w:rsidRPr="00B760D5">
        <w:rPr>
          <w:bCs w:val="0"/>
        </w:rPr>
        <w:t xml:space="preserve"> yang ada</w:t>
      </w:r>
      <w:r w:rsidR="00681836" w:rsidRPr="00B760D5">
        <w:rPr>
          <w:bCs w:val="0"/>
        </w:rPr>
        <w:t>.</w:t>
      </w:r>
    </w:p>
    <w:p w14:paraId="4F182FA6" w14:textId="3E015753" w:rsidR="00A801F0" w:rsidRDefault="0087208B" w:rsidP="00024E71">
      <w:pPr>
        <w:pStyle w:val="P1"/>
        <w:ind w:left="709" w:firstLine="720"/>
        <w:rPr>
          <w:lang w:val="en-US"/>
        </w:rPr>
      </w:pPr>
      <w:r w:rsidRPr="006661AB">
        <w:rPr>
          <w:bCs w:val="0"/>
        </w:rPr>
        <w:t>Pada m</w:t>
      </w:r>
      <w:r w:rsidR="00681836" w:rsidRPr="006661AB">
        <w:rPr>
          <w:bCs w:val="0"/>
        </w:rPr>
        <w:t xml:space="preserve">odul </w:t>
      </w:r>
      <w:r w:rsidRPr="006661AB">
        <w:rPr>
          <w:bCs w:val="0"/>
        </w:rPr>
        <w:t xml:space="preserve">ajar </w:t>
      </w:r>
      <w:r w:rsidR="00681836" w:rsidRPr="006661AB">
        <w:rPr>
          <w:bCs w:val="0"/>
        </w:rPr>
        <w:t xml:space="preserve">IPA berbasis </w:t>
      </w:r>
      <w:r w:rsidR="006661AB" w:rsidRPr="00B760D5">
        <w:rPr>
          <w:bCs w:val="0"/>
          <w:i/>
          <w:iCs/>
        </w:rPr>
        <w:t>scientific issues</w:t>
      </w:r>
      <w:r w:rsidRPr="006661AB">
        <w:rPr>
          <w:bCs w:val="0"/>
        </w:rPr>
        <w:t>,</w:t>
      </w:r>
      <w:r w:rsidR="00681836" w:rsidRPr="006661AB">
        <w:rPr>
          <w:bCs w:val="0"/>
        </w:rPr>
        <w:t xml:space="preserve"> </w:t>
      </w:r>
      <w:r w:rsidRPr="006661AB">
        <w:rPr>
          <w:bCs w:val="0"/>
        </w:rPr>
        <w:t xml:space="preserve">tentunya didalamnya terdapat </w:t>
      </w:r>
      <w:r w:rsidR="006C3DD1" w:rsidRPr="006661AB">
        <w:rPr>
          <w:bCs w:val="0"/>
        </w:rPr>
        <w:t>berbagai</w:t>
      </w:r>
      <w:r w:rsidR="00681836" w:rsidRPr="006661AB">
        <w:rPr>
          <w:bCs w:val="0"/>
        </w:rPr>
        <w:t xml:space="preserve"> </w:t>
      </w:r>
      <w:r w:rsidRPr="006661AB">
        <w:rPr>
          <w:bCs w:val="0"/>
        </w:rPr>
        <w:t>macam manfaat</w:t>
      </w:r>
      <w:r w:rsidR="006661AB">
        <w:rPr>
          <w:bCs w:val="0"/>
          <w:lang w:val="en-US"/>
        </w:rPr>
        <w:t>. T</w:t>
      </w:r>
      <w:r w:rsidR="009F0289" w:rsidRPr="006661AB">
        <w:rPr>
          <w:bCs w:val="0"/>
        </w:rPr>
        <w:t xml:space="preserve">ermasuk </w:t>
      </w:r>
      <w:r w:rsidRPr="006661AB">
        <w:rPr>
          <w:bCs w:val="0"/>
        </w:rPr>
        <w:t>merumuskan</w:t>
      </w:r>
      <w:r w:rsidR="009F0289" w:rsidRPr="006661AB">
        <w:rPr>
          <w:bCs w:val="0"/>
        </w:rPr>
        <w:t xml:space="preserve"> masalah secara ilmiah </w:t>
      </w:r>
      <w:r w:rsidRPr="006661AB">
        <w:rPr>
          <w:bCs w:val="0"/>
        </w:rPr>
        <w:t>terkait isu-isu yang terjadi</w:t>
      </w:r>
      <w:r w:rsidR="006661AB">
        <w:rPr>
          <w:bCs w:val="0"/>
          <w:lang w:val="en-US"/>
        </w:rPr>
        <w:t xml:space="preserve"> </w:t>
      </w:r>
      <w:proofErr w:type="spellStart"/>
      <w:r w:rsidR="006661AB">
        <w:rPr>
          <w:bCs w:val="0"/>
          <w:lang w:val="en-US"/>
        </w:rPr>
        <w:t>dalam</w:t>
      </w:r>
      <w:proofErr w:type="spellEnd"/>
      <w:r w:rsidR="006661AB">
        <w:rPr>
          <w:bCs w:val="0"/>
          <w:lang w:val="en-US"/>
        </w:rPr>
        <w:t xml:space="preserve"> </w:t>
      </w:r>
      <w:proofErr w:type="spellStart"/>
      <w:r w:rsidR="006661AB">
        <w:rPr>
          <w:bCs w:val="0"/>
          <w:lang w:val="en-US"/>
        </w:rPr>
        <w:t>masyarakat</w:t>
      </w:r>
      <w:proofErr w:type="spellEnd"/>
      <w:r w:rsidR="009F0289" w:rsidRPr="006661AB">
        <w:rPr>
          <w:bCs w:val="0"/>
        </w:rPr>
        <w:t>, me</w:t>
      </w:r>
      <w:r w:rsidRPr="006661AB">
        <w:rPr>
          <w:bCs w:val="0"/>
        </w:rPr>
        <w:t>mberikan kesempatan kepada</w:t>
      </w:r>
      <w:r w:rsidR="009F0289" w:rsidRPr="006661AB">
        <w:rPr>
          <w:bCs w:val="0"/>
        </w:rPr>
        <w:t xml:space="preserve"> peserta didik untuk mengelola</w:t>
      </w:r>
      <w:r w:rsidRPr="006661AB">
        <w:rPr>
          <w:bCs w:val="0"/>
        </w:rPr>
        <w:t xml:space="preserve"> dan </w:t>
      </w:r>
      <w:r w:rsidR="009F0289" w:rsidRPr="006661AB">
        <w:rPr>
          <w:bCs w:val="0"/>
        </w:rPr>
        <w:t xml:space="preserve">memproses </w:t>
      </w:r>
      <w:r w:rsidRPr="006661AB">
        <w:rPr>
          <w:bCs w:val="0"/>
        </w:rPr>
        <w:t>berbagai</w:t>
      </w:r>
      <w:r w:rsidR="009F0289" w:rsidRPr="006661AB">
        <w:rPr>
          <w:bCs w:val="0"/>
        </w:rPr>
        <w:t xml:space="preserve"> informasi, </w:t>
      </w:r>
      <w:r w:rsidRPr="006661AB">
        <w:rPr>
          <w:bCs w:val="0"/>
        </w:rPr>
        <w:t xml:space="preserve">melatih </w:t>
      </w:r>
      <w:r w:rsidR="009F0289" w:rsidRPr="006661AB">
        <w:rPr>
          <w:bCs w:val="0"/>
        </w:rPr>
        <w:t xml:space="preserve">peserta didik dalam </w:t>
      </w:r>
      <w:r w:rsidRPr="006661AB">
        <w:rPr>
          <w:bCs w:val="0"/>
        </w:rPr>
        <w:t>menciptakan</w:t>
      </w:r>
      <w:r w:rsidR="009F0289" w:rsidRPr="006661AB">
        <w:rPr>
          <w:bCs w:val="0"/>
        </w:rPr>
        <w:t xml:space="preserve"> pengetahuan melalui </w:t>
      </w:r>
      <w:r w:rsidRPr="006661AB">
        <w:rPr>
          <w:bCs w:val="0"/>
        </w:rPr>
        <w:t xml:space="preserve">kegiatan pembelajaran di sekolah, misalnya </w:t>
      </w:r>
      <w:proofErr w:type="spellStart"/>
      <w:r w:rsidR="006661AB">
        <w:rPr>
          <w:bCs w:val="0"/>
          <w:lang w:val="en-US"/>
        </w:rPr>
        <w:t>dalam</w:t>
      </w:r>
      <w:proofErr w:type="spellEnd"/>
      <w:r w:rsidR="006661AB">
        <w:rPr>
          <w:bCs w:val="0"/>
          <w:lang w:val="en-US"/>
        </w:rPr>
        <w:t xml:space="preserve"> </w:t>
      </w:r>
      <w:proofErr w:type="spellStart"/>
      <w:r w:rsidR="006661AB">
        <w:rPr>
          <w:bCs w:val="0"/>
          <w:lang w:val="en-US"/>
        </w:rPr>
        <w:t>kegiatan</w:t>
      </w:r>
      <w:proofErr w:type="spellEnd"/>
      <w:r w:rsidR="006661AB">
        <w:rPr>
          <w:bCs w:val="0"/>
          <w:lang w:val="en-US"/>
        </w:rPr>
        <w:t xml:space="preserve"> </w:t>
      </w:r>
      <w:r w:rsidR="009F0289" w:rsidRPr="006661AB">
        <w:rPr>
          <w:bCs w:val="0"/>
        </w:rPr>
        <w:t>diskusi,</w:t>
      </w:r>
      <w:r w:rsidRPr="006661AB">
        <w:rPr>
          <w:bCs w:val="0"/>
        </w:rPr>
        <w:t xml:space="preserve"> presentasi, dan sebagainya untuk</w:t>
      </w:r>
      <w:r w:rsidR="009F0289" w:rsidRPr="006661AB">
        <w:rPr>
          <w:bCs w:val="0"/>
        </w:rPr>
        <w:t xml:space="preserve"> membantu peserta didik </w:t>
      </w:r>
      <w:proofErr w:type="spellStart"/>
      <w:r w:rsidR="006661AB">
        <w:rPr>
          <w:bCs w:val="0"/>
          <w:lang w:val="en-US"/>
        </w:rPr>
        <w:t>dalam</w:t>
      </w:r>
      <w:proofErr w:type="spellEnd"/>
      <w:r w:rsidR="006661AB">
        <w:rPr>
          <w:bCs w:val="0"/>
          <w:lang w:val="en-US"/>
        </w:rPr>
        <w:t xml:space="preserve"> </w:t>
      </w:r>
      <w:r w:rsidR="009F0289" w:rsidRPr="006661AB">
        <w:rPr>
          <w:bCs w:val="0"/>
        </w:rPr>
        <w:t xml:space="preserve">menghadapi permasalahan </w:t>
      </w:r>
      <w:proofErr w:type="spellStart"/>
      <w:r w:rsidR="00FA53F0">
        <w:rPr>
          <w:bCs w:val="0"/>
          <w:lang w:val="en-US"/>
        </w:rPr>
        <w:t>terkait</w:t>
      </w:r>
      <w:proofErr w:type="spellEnd"/>
      <w:r w:rsidR="00FA53F0">
        <w:rPr>
          <w:bCs w:val="0"/>
          <w:lang w:val="en-US"/>
        </w:rPr>
        <w:t xml:space="preserve"> </w:t>
      </w:r>
      <w:proofErr w:type="spellStart"/>
      <w:r w:rsidR="00FA53F0">
        <w:rPr>
          <w:bCs w:val="0"/>
          <w:lang w:val="en-US"/>
        </w:rPr>
        <w:t>dengan</w:t>
      </w:r>
      <w:proofErr w:type="spellEnd"/>
      <w:r w:rsidR="00FA53F0">
        <w:rPr>
          <w:bCs w:val="0"/>
          <w:lang w:val="en-US"/>
        </w:rPr>
        <w:t xml:space="preserve"> </w:t>
      </w:r>
      <w:proofErr w:type="spellStart"/>
      <w:r w:rsidR="00FA53F0">
        <w:rPr>
          <w:bCs w:val="0"/>
          <w:lang w:val="en-US"/>
        </w:rPr>
        <w:t>isu-isu</w:t>
      </w:r>
      <w:proofErr w:type="spellEnd"/>
      <w:r w:rsidR="00FA53F0">
        <w:rPr>
          <w:bCs w:val="0"/>
          <w:lang w:val="en-US"/>
        </w:rPr>
        <w:t xml:space="preserve"> </w:t>
      </w:r>
      <w:proofErr w:type="spellStart"/>
      <w:r w:rsidR="00FA53F0">
        <w:rPr>
          <w:bCs w:val="0"/>
          <w:lang w:val="en-US"/>
        </w:rPr>
        <w:t>sains</w:t>
      </w:r>
      <w:proofErr w:type="spellEnd"/>
      <w:r w:rsidR="009F0289" w:rsidRPr="006661AB">
        <w:rPr>
          <w:bCs w:val="0"/>
        </w:rPr>
        <w:t xml:space="preserve">, serta melatih mereka memberikan solusi </w:t>
      </w:r>
      <w:r w:rsidRPr="006661AB">
        <w:rPr>
          <w:bCs w:val="0"/>
        </w:rPr>
        <w:t>dalam</w:t>
      </w:r>
      <w:r w:rsidR="009F0289" w:rsidRPr="006661AB">
        <w:rPr>
          <w:bCs w:val="0"/>
        </w:rPr>
        <w:t xml:space="preserve"> mengatasi masalah ilmiah yang </w:t>
      </w:r>
      <w:r w:rsidR="009F0289" w:rsidRPr="006661AB">
        <w:rPr>
          <w:bCs w:val="0"/>
        </w:rPr>
        <w:lastRenderedPageBreak/>
        <w:t>kontroversia</w:t>
      </w:r>
      <w:r w:rsidR="00681836" w:rsidRPr="006661AB">
        <w:rPr>
          <w:bCs w:val="0"/>
        </w:rPr>
        <w:t>l.</w:t>
      </w:r>
      <w:r w:rsidR="00024E71">
        <w:rPr>
          <w:bCs w:val="0"/>
          <w:lang w:val="en-US"/>
        </w:rPr>
        <w:t xml:space="preserve"> P</w:t>
      </w:r>
      <w:r w:rsidR="00A801F0" w:rsidRPr="006661AB">
        <w:t xml:space="preserve">enjelasan mengenai komponen modul dengan letak aspek </w:t>
      </w:r>
      <w:r w:rsidR="00A801F0" w:rsidRPr="006661AB">
        <w:rPr>
          <w:i/>
          <w:iCs/>
        </w:rPr>
        <w:t>Scientific Issues</w:t>
      </w:r>
      <w:r w:rsidR="00024E71">
        <w:rPr>
          <w:i/>
          <w:iCs/>
          <w:lang w:val="en-US"/>
        </w:rPr>
        <w:t xml:space="preserve"> </w:t>
      </w:r>
      <w:proofErr w:type="spellStart"/>
      <w:r w:rsidR="00024E71">
        <w:rPr>
          <w:lang w:val="en-US"/>
        </w:rPr>
        <w:t>terdapat</w:t>
      </w:r>
      <w:proofErr w:type="spellEnd"/>
      <w:r w:rsidR="00024E71">
        <w:rPr>
          <w:lang w:val="en-US"/>
        </w:rPr>
        <w:t xml:space="preserve"> </w:t>
      </w:r>
      <w:proofErr w:type="spellStart"/>
      <w:r w:rsidR="00024E71">
        <w:rPr>
          <w:lang w:val="en-US"/>
        </w:rPr>
        <w:t>pada</w:t>
      </w:r>
      <w:proofErr w:type="spellEnd"/>
      <w:r w:rsidR="00024E71">
        <w:rPr>
          <w:lang w:val="en-US"/>
        </w:rPr>
        <w:t xml:space="preserve"> </w:t>
      </w:r>
      <w:proofErr w:type="spellStart"/>
      <w:r w:rsidR="00024E71">
        <w:rPr>
          <w:lang w:val="en-US"/>
        </w:rPr>
        <w:t>tabel</w:t>
      </w:r>
      <w:proofErr w:type="spellEnd"/>
      <w:r w:rsidR="00024E71">
        <w:rPr>
          <w:lang w:val="en-US"/>
        </w:rPr>
        <w:t xml:space="preserve"> 2.1.</w:t>
      </w:r>
    </w:p>
    <w:p w14:paraId="2BAFF1C1" w14:textId="77777777" w:rsidR="00405E99" w:rsidRDefault="00405E99" w:rsidP="00024E71">
      <w:pPr>
        <w:pStyle w:val="P1"/>
        <w:ind w:left="709" w:firstLine="720"/>
        <w:rPr>
          <w:lang w:val="en-US"/>
        </w:rPr>
      </w:pPr>
    </w:p>
    <w:p w14:paraId="25522BED" w14:textId="77777777" w:rsidR="00405E99" w:rsidRDefault="00405E99" w:rsidP="00024E71">
      <w:pPr>
        <w:pStyle w:val="P1"/>
        <w:ind w:left="709" w:firstLine="720"/>
        <w:rPr>
          <w:lang w:val="en-US"/>
        </w:rPr>
      </w:pPr>
    </w:p>
    <w:p w14:paraId="63160FE1" w14:textId="77777777" w:rsidR="00405E99" w:rsidRDefault="00405E99" w:rsidP="00024E71">
      <w:pPr>
        <w:pStyle w:val="P1"/>
        <w:ind w:left="709" w:firstLine="720"/>
        <w:rPr>
          <w:lang w:val="en-US"/>
        </w:rPr>
      </w:pPr>
    </w:p>
    <w:p w14:paraId="1B32D614" w14:textId="77777777" w:rsidR="00405E99" w:rsidRPr="00024E71" w:rsidRDefault="00405E99" w:rsidP="00024E71">
      <w:pPr>
        <w:pStyle w:val="P1"/>
        <w:ind w:left="709" w:firstLine="720"/>
        <w:rPr>
          <w:bCs w:val="0"/>
          <w:lang w:val="en-US"/>
        </w:rPr>
      </w:pPr>
    </w:p>
    <w:p w14:paraId="3BADF2C7" w14:textId="3C9A6F51" w:rsidR="00A801F0" w:rsidRPr="00EA4042" w:rsidRDefault="00C04172" w:rsidP="00024E71">
      <w:pPr>
        <w:pStyle w:val="Caption"/>
        <w:rPr>
          <w:b w:val="0"/>
          <w:bCs/>
          <w:spacing w:val="-2"/>
          <w:lang w:val="id-ID"/>
        </w:rPr>
      </w:pPr>
      <w:bookmarkStart w:id="71" w:name="_Toc152647451"/>
      <w:bookmarkStart w:id="72" w:name="_Toc156674258"/>
      <w:bookmarkStart w:id="73" w:name="_Toc156674303"/>
      <w:bookmarkStart w:id="74" w:name="_Toc156674341"/>
      <w:r w:rsidRPr="00024E71">
        <w:rPr>
          <w:spacing w:val="-2"/>
          <w:lang w:val="id-ID"/>
        </w:rPr>
        <w:t>Tabel 2.</w:t>
      </w:r>
      <w:r w:rsidRPr="00024E71">
        <w:rPr>
          <w:spacing w:val="-2"/>
          <w:lang w:val="id-ID"/>
        </w:rPr>
        <w:fldChar w:fldCharType="begin"/>
      </w:r>
      <w:r w:rsidRPr="00024E71">
        <w:rPr>
          <w:spacing w:val="-2"/>
          <w:lang w:val="id-ID"/>
        </w:rPr>
        <w:instrText xml:space="preserve"> SEQ Tabel_2. \* ARABIC </w:instrText>
      </w:r>
      <w:r w:rsidRPr="00024E71">
        <w:rPr>
          <w:spacing w:val="-2"/>
          <w:lang w:val="id-ID"/>
        </w:rPr>
        <w:fldChar w:fldCharType="separate"/>
      </w:r>
      <w:r w:rsidR="00B021B1">
        <w:rPr>
          <w:noProof/>
          <w:spacing w:val="-2"/>
          <w:lang w:val="id-ID"/>
        </w:rPr>
        <w:t>1</w:t>
      </w:r>
      <w:r w:rsidRPr="00024E71">
        <w:rPr>
          <w:spacing w:val="-2"/>
          <w:lang w:val="id-ID"/>
        </w:rPr>
        <w:fldChar w:fldCharType="end"/>
      </w:r>
      <w:r w:rsidRPr="00024E71">
        <w:rPr>
          <w:spacing w:val="-2"/>
          <w:lang w:val="id-ID"/>
        </w:rPr>
        <w:t xml:space="preserve"> </w:t>
      </w:r>
      <w:r w:rsidR="00A801F0" w:rsidRPr="00024E71">
        <w:rPr>
          <w:bCs/>
          <w:spacing w:val="-2"/>
          <w:lang w:val="id-ID"/>
        </w:rPr>
        <w:t xml:space="preserve">Penjelasan </w:t>
      </w:r>
      <w:r w:rsidR="00AC1903" w:rsidRPr="00024E71">
        <w:rPr>
          <w:bCs/>
          <w:spacing w:val="-2"/>
          <w:lang w:val="id-ID"/>
        </w:rPr>
        <w:t xml:space="preserve">Komponen Modul dan Aspek </w:t>
      </w:r>
      <w:r w:rsidR="00A801F0" w:rsidRPr="00024E71">
        <w:rPr>
          <w:bCs/>
          <w:i/>
          <w:spacing w:val="-2"/>
          <w:lang w:val="id-ID"/>
        </w:rPr>
        <w:t>scientific Issues</w:t>
      </w:r>
      <w:bookmarkEnd w:id="71"/>
      <w:bookmarkEnd w:id="72"/>
      <w:bookmarkEnd w:id="73"/>
      <w:bookmarkEnd w:id="74"/>
    </w:p>
    <w:tbl>
      <w:tblPr>
        <w:tblStyle w:val="TableGrid"/>
        <w:tblW w:w="0" w:type="auto"/>
        <w:tblInd w:w="817" w:type="dxa"/>
        <w:tblLook w:val="04A0" w:firstRow="1" w:lastRow="0" w:firstColumn="1" w:lastColumn="0" w:noHBand="0" w:noVBand="1"/>
      </w:tblPr>
      <w:tblGrid>
        <w:gridCol w:w="2423"/>
        <w:gridCol w:w="4913"/>
      </w:tblGrid>
      <w:tr w:rsidR="00285838" w:rsidRPr="00EA4042" w14:paraId="1AE7736E" w14:textId="77777777" w:rsidTr="00285838">
        <w:tc>
          <w:tcPr>
            <w:tcW w:w="2721" w:type="dxa"/>
          </w:tcPr>
          <w:p w14:paraId="00641772" w14:textId="095FB2D4" w:rsidR="00285838" w:rsidRPr="00EA4042" w:rsidRDefault="00285838" w:rsidP="00FB2AAE">
            <w:pPr>
              <w:spacing w:line="480" w:lineRule="auto"/>
              <w:ind w:left="0"/>
              <w:rPr>
                <w:b/>
                <w:bCs/>
                <w:lang w:val="id-ID"/>
              </w:rPr>
            </w:pPr>
            <w:r w:rsidRPr="00EA4042">
              <w:rPr>
                <w:b/>
                <w:bCs/>
                <w:lang w:val="id-ID"/>
              </w:rPr>
              <w:t>Komponen Modul</w:t>
            </w:r>
          </w:p>
        </w:tc>
        <w:tc>
          <w:tcPr>
            <w:tcW w:w="5501" w:type="dxa"/>
          </w:tcPr>
          <w:p w14:paraId="1AE41774" w14:textId="3E26CCA1" w:rsidR="00285838" w:rsidRPr="00EA4042" w:rsidRDefault="00344A3E" w:rsidP="00FB2AAE">
            <w:pPr>
              <w:spacing w:line="480" w:lineRule="auto"/>
              <w:ind w:left="0"/>
              <w:rPr>
                <w:b/>
                <w:bCs/>
                <w:i/>
                <w:iCs/>
                <w:lang w:val="id-ID"/>
              </w:rPr>
            </w:pPr>
            <w:r w:rsidRPr="00EA4042">
              <w:rPr>
                <w:b/>
                <w:bCs/>
                <w:lang w:val="id-ID"/>
              </w:rPr>
              <w:t xml:space="preserve">Letak Aspek </w:t>
            </w:r>
            <w:r w:rsidR="00285838" w:rsidRPr="00EA4042">
              <w:rPr>
                <w:b/>
                <w:bCs/>
                <w:i/>
                <w:iCs/>
                <w:lang w:val="id-ID"/>
              </w:rPr>
              <w:t>Scientific Issues</w:t>
            </w:r>
          </w:p>
        </w:tc>
      </w:tr>
      <w:tr w:rsidR="00285838" w:rsidRPr="00EA4042" w14:paraId="27E4B6B8" w14:textId="77777777" w:rsidTr="00285838">
        <w:tc>
          <w:tcPr>
            <w:tcW w:w="2721" w:type="dxa"/>
          </w:tcPr>
          <w:p w14:paraId="3C43F490" w14:textId="0ADDE9DE" w:rsidR="00285838" w:rsidRPr="00EA4042" w:rsidRDefault="00285838" w:rsidP="00FB2AAE">
            <w:pPr>
              <w:spacing w:line="480" w:lineRule="auto"/>
              <w:ind w:left="0"/>
              <w:jc w:val="both"/>
              <w:rPr>
                <w:lang w:val="id-ID"/>
              </w:rPr>
            </w:pPr>
            <w:r w:rsidRPr="00EA4042">
              <w:rPr>
                <w:lang w:val="id-ID"/>
              </w:rPr>
              <w:t>Identitas</w:t>
            </w:r>
            <w:r w:rsidR="00843AC2" w:rsidRPr="00EA4042">
              <w:rPr>
                <w:lang w:val="id-ID"/>
              </w:rPr>
              <w:t xml:space="preserve"> dan informasi modul</w:t>
            </w:r>
          </w:p>
        </w:tc>
        <w:tc>
          <w:tcPr>
            <w:tcW w:w="5501" w:type="dxa"/>
          </w:tcPr>
          <w:p w14:paraId="160A1B98" w14:textId="10AA7D9F" w:rsidR="00285838" w:rsidRPr="00EA4042" w:rsidRDefault="00285838" w:rsidP="004C6167">
            <w:pPr>
              <w:pStyle w:val="ListParagraph"/>
              <w:numPr>
                <w:ilvl w:val="0"/>
                <w:numId w:val="15"/>
              </w:numPr>
              <w:spacing w:line="480" w:lineRule="auto"/>
              <w:ind w:left="542"/>
              <w:jc w:val="both"/>
              <w:rPr>
                <w:lang w:val="id-ID"/>
              </w:rPr>
            </w:pPr>
            <w:r w:rsidRPr="00EA4042">
              <w:rPr>
                <w:lang w:val="id-ID"/>
              </w:rPr>
              <w:t>M</w:t>
            </w:r>
            <w:r w:rsidR="00843AC2" w:rsidRPr="00EA4042">
              <w:rPr>
                <w:lang w:val="id-ID"/>
              </w:rPr>
              <w:t xml:space="preserve">etode pembelajaran: </w:t>
            </w:r>
            <w:r w:rsidR="00843AC2" w:rsidRPr="00EA4042">
              <w:rPr>
                <w:i/>
                <w:iCs/>
                <w:lang w:val="id-ID"/>
              </w:rPr>
              <w:t>Scientific Issues</w:t>
            </w:r>
          </w:p>
        </w:tc>
      </w:tr>
      <w:tr w:rsidR="00285838" w:rsidRPr="00EA4042" w14:paraId="18081185" w14:textId="77777777" w:rsidTr="00285838">
        <w:tc>
          <w:tcPr>
            <w:tcW w:w="2721" w:type="dxa"/>
          </w:tcPr>
          <w:p w14:paraId="0C4287EA" w14:textId="26B7C57D" w:rsidR="00285838" w:rsidRPr="00EA4042" w:rsidRDefault="00843AC2" w:rsidP="00FB2AAE">
            <w:pPr>
              <w:spacing w:line="480" w:lineRule="auto"/>
              <w:ind w:left="0"/>
              <w:jc w:val="both"/>
              <w:rPr>
                <w:lang w:val="id-ID"/>
              </w:rPr>
            </w:pPr>
            <w:r w:rsidRPr="00EA4042">
              <w:rPr>
                <w:lang w:val="id-ID"/>
              </w:rPr>
              <w:t>Langkah-langkah pembelajaran</w:t>
            </w:r>
          </w:p>
        </w:tc>
        <w:tc>
          <w:tcPr>
            <w:tcW w:w="5501" w:type="dxa"/>
          </w:tcPr>
          <w:p w14:paraId="3784642B" w14:textId="1749A1C5" w:rsidR="004C6167" w:rsidRDefault="00344A3E" w:rsidP="004C6167">
            <w:pPr>
              <w:pStyle w:val="ListParagraph"/>
              <w:numPr>
                <w:ilvl w:val="0"/>
                <w:numId w:val="16"/>
              </w:numPr>
              <w:spacing w:line="480" w:lineRule="auto"/>
              <w:ind w:left="542"/>
              <w:jc w:val="both"/>
              <w:rPr>
                <w:lang w:val="id-ID"/>
              </w:rPr>
            </w:pPr>
            <w:r w:rsidRPr="00EA4042">
              <w:rPr>
                <w:lang w:val="id-ID"/>
              </w:rPr>
              <w:t>Kegiatan</w:t>
            </w:r>
            <w:r w:rsidR="00843AC2" w:rsidRPr="00EA4042">
              <w:rPr>
                <w:lang w:val="id-ID"/>
              </w:rPr>
              <w:t xml:space="preserve"> </w:t>
            </w:r>
            <w:r w:rsidR="00843AC2" w:rsidRPr="00EA4042">
              <w:rPr>
                <w:i/>
                <w:iCs/>
                <w:lang w:val="id-ID"/>
              </w:rPr>
              <w:t>pre-test</w:t>
            </w:r>
            <w:r w:rsidRPr="00EA4042">
              <w:rPr>
                <w:lang w:val="id-ID"/>
              </w:rPr>
              <w:t xml:space="preserve">: dilakukan dengan menampilkan </w:t>
            </w:r>
            <w:r w:rsidR="00C55FCF" w:rsidRPr="00EA4042">
              <w:rPr>
                <w:i/>
                <w:iCs/>
                <w:lang w:val="id-ID"/>
              </w:rPr>
              <w:t>Scientific Issues</w:t>
            </w:r>
            <w:r w:rsidR="00C55FCF" w:rsidRPr="00EA4042">
              <w:rPr>
                <w:lang w:val="id-ID"/>
              </w:rPr>
              <w:t xml:space="preserve"> </w:t>
            </w:r>
            <w:r w:rsidRPr="00EA4042">
              <w:rPr>
                <w:lang w:val="id-ID"/>
              </w:rPr>
              <w:t>menggunakan aspek</w:t>
            </w:r>
            <w:r w:rsidR="00FA7533" w:rsidRPr="00EA4042">
              <w:rPr>
                <w:lang w:val="id-ID"/>
              </w:rPr>
              <w:t xml:space="preserve"> </w:t>
            </w:r>
            <w:proofErr w:type="spellStart"/>
            <w:r w:rsidR="00261365" w:rsidRPr="00261365">
              <w:rPr>
                <w:lang w:val="en-US"/>
              </w:rPr>
              <w:t>keterampilan</w:t>
            </w:r>
            <w:proofErr w:type="spellEnd"/>
            <w:r w:rsidR="00261365" w:rsidRPr="00EA4042">
              <w:rPr>
                <w:lang w:val="id-ID"/>
              </w:rPr>
              <w:t xml:space="preserve"> </w:t>
            </w:r>
            <w:r w:rsidR="00FA7533" w:rsidRPr="00EA4042">
              <w:rPr>
                <w:lang w:val="id-ID"/>
              </w:rPr>
              <w:t>ber</w:t>
            </w:r>
            <w:r w:rsidR="0028437F">
              <w:rPr>
                <w:lang w:val="en-US"/>
              </w:rPr>
              <w:t>p</w:t>
            </w:r>
            <w:r w:rsidR="00FA7533" w:rsidRPr="00EA4042">
              <w:rPr>
                <w:lang w:val="id-ID"/>
              </w:rPr>
              <w:t>ikir kritis</w:t>
            </w:r>
          </w:p>
          <w:p w14:paraId="4823A077" w14:textId="4EFE0C68" w:rsidR="004C6167" w:rsidRDefault="00344A3E" w:rsidP="004C6167">
            <w:pPr>
              <w:pStyle w:val="ListParagraph"/>
              <w:numPr>
                <w:ilvl w:val="0"/>
                <w:numId w:val="16"/>
              </w:numPr>
              <w:spacing w:line="480" w:lineRule="auto"/>
              <w:ind w:left="542"/>
              <w:jc w:val="both"/>
              <w:rPr>
                <w:lang w:val="id-ID"/>
              </w:rPr>
            </w:pPr>
            <w:r w:rsidRPr="004C6167">
              <w:rPr>
                <w:lang w:val="id-ID"/>
              </w:rPr>
              <w:t>K</w:t>
            </w:r>
            <w:r w:rsidR="00FA7533" w:rsidRPr="004C6167">
              <w:rPr>
                <w:lang w:val="id-ID"/>
              </w:rPr>
              <w:t>egiatan diskusi</w:t>
            </w:r>
            <w:r w:rsidRPr="004C6167">
              <w:rPr>
                <w:lang w:val="id-ID"/>
              </w:rPr>
              <w:t xml:space="preserve">: </w:t>
            </w:r>
            <w:r w:rsidR="00C55FCF" w:rsidRPr="004C6167">
              <w:rPr>
                <w:lang w:val="id-ID"/>
              </w:rPr>
              <w:t>dilakukan secara ber</w:t>
            </w:r>
            <w:r w:rsidR="00FA7533" w:rsidRPr="004C6167">
              <w:rPr>
                <w:lang w:val="id-ID"/>
              </w:rPr>
              <w:t xml:space="preserve">kelompok </w:t>
            </w:r>
            <w:r w:rsidR="00C55FCF" w:rsidRPr="004C6167">
              <w:rPr>
                <w:lang w:val="id-ID"/>
              </w:rPr>
              <w:t>untuk</w:t>
            </w:r>
            <w:r w:rsidR="00FA7533" w:rsidRPr="004C6167">
              <w:rPr>
                <w:lang w:val="id-ID"/>
              </w:rPr>
              <w:t xml:space="preserve"> membahas mengenai </w:t>
            </w:r>
            <w:r w:rsidR="00C55FCF" w:rsidRPr="004C6167">
              <w:rPr>
                <w:i/>
                <w:iCs/>
                <w:lang w:val="id-ID"/>
              </w:rPr>
              <w:t>Scientific Issues</w:t>
            </w:r>
            <w:r w:rsidR="00C55FCF" w:rsidRPr="004C6167">
              <w:rPr>
                <w:lang w:val="id-ID"/>
              </w:rPr>
              <w:t xml:space="preserve"> </w:t>
            </w:r>
            <w:r w:rsidR="00FA7533" w:rsidRPr="004C6167">
              <w:rPr>
                <w:lang w:val="id-ID"/>
              </w:rPr>
              <w:t>menggunakan lembar LKPD</w:t>
            </w:r>
          </w:p>
          <w:p w14:paraId="6F64D207" w14:textId="78138424" w:rsidR="00C55FCF" w:rsidRPr="004C6167" w:rsidRDefault="00C55FCF" w:rsidP="004C6167">
            <w:pPr>
              <w:pStyle w:val="ListParagraph"/>
              <w:numPr>
                <w:ilvl w:val="0"/>
                <w:numId w:val="16"/>
              </w:numPr>
              <w:spacing w:line="480" w:lineRule="auto"/>
              <w:ind w:left="542"/>
              <w:jc w:val="both"/>
              <w:rPr>
                <w:lang w:val="id-ID"/>
              </w:rPr>
            </w:pPr>
            <w:r w:rsidRPr="004C6167">
              <w:rPr>
                <w:lang w:val="id-ID"/>
              </w:rPr>
              <w:t xml:space="preserve">Kegiatan </w:t>
            </w:r>
            <w:r w:rsidRPr="004C6167">
              <w:rPr>
                <w:i/>
                <w:iCs/>
                <w:lang w:val="id-ID"/>
              </w:rPr>
              <w:t>post-test</w:t>
            </w:r>
            <w:r w:rsidRPr="004C6167">
              <w:rPr>
                <w:lang w:val="id-ID"/>
              </w:rPr>
              <w:t xml:space="preserve">: dilakukan dengan menampilkan </w:t>
            </w:r>
            <w:r w:rsidRPr="004C6167">
              <w:rPr>
                <w:i/>
                <w:iCs/>
                <w:lang w:val="id-ID"/>
              </w:rPr>
              <w:t>Scientific Issues</w:t>
            </w:r>
            <w:r w:rsidRPr="004C6167">
              <w:rPr>
                <w:lang w:val="id-ID"/>
              </w:rPr>
              <w:t xml:space="preserve"> menggunakan aspek </w:t>
            </w:r>
            <w:proofErr w:type="spellStart"/>
            <w:r w:rsidR="00261365" w:rsidRPr="00261365">
              <w:rPr>
                <w:lang w:val="en-US"/>
              </w:rPr>
              <w:t>keterampilan</w:t>
            </w:r>
            <w:proofErr w:type="spellEnd"/>
            <w:r w:rsidR="00261365" w:rsidRPr="00261365">
              <w:rPr>
                <w:lang w:val="id-ID"/>
              </w:rPr>
              <w:t xml:space="preserve"> </w:t>
            </w:r>
            <w:r w:rsidRPr="004C6167">
              <w:rPr>
                <w:lang w:val="id-ID"/>
              </w:rPr>
              <w:t>ber</w:t>
            </w:r>
            <w:r w:rsidR="0028437F">
              <w:rPr>
                <w:lang w:val="en-US"/>
              </w:rPr>
              <w:t>p</w:t>
            </w:r>
            <w:r w:rsidRPr="004C6167">
              <w:rPr>
                <w:lang w:val="id-ID"/>
              </w:rPr>
              <w:t>ikir kritis</w:t>
            </w:r>
          </w:p>
        </w:tc>
      </w:tr>
      <w:tr w:rsidR="00285838" w:rsidRPr="00EA4042" w14:paraId="696D909B" w14:textId="77777777" w:rsidTr="00285838">
        <w:tc>
          <w:tcPr>
            <w:tcW w:w="2721" w:type="dxa"/>
          </w:tcPr>
          <w:p w14:paraId="1FEE7F75" w14:textId="77777777" w:rsidR="00285838" w:rsidRDefault="00C55FCF" w:rsidP="00FB2AAE">
            <w:pPr>
              <w:spacing w:line="480" w:lineRule="auto"/>
              <w:ind w:left="0"/>
              <w:jc w:val="both"/>
              <w:rPr>
                <w:lang w:val="id-ID"/>
              </w:rPr>
            </w:pPr>
            <w:r w:rsidRPr="00EA4042">
              <w:rPr>
                <w:lang w:val="id-ID"/>
              </w:rPr>
              <w:t xml:space="preserve">Lampiran </w:t>
            </w:r>
          </w:p>
          <w:p w14:paraId="1FC9DEEB" w14:textId="77777777" w:rsidR="00405E99" w:rsidRDefault="00405E99" w:rsidP="00FB2AAE">
            <w:pPr>
              <w:spacing w:line="480" w:lineRule="auto"/>
              <w:ind w:left="0"/>
              <w:jc w:val="both"/>
              <w:rPr>
                <w:lang w:val="id-ID"/>
              </w:rPr>
            </w:pPr>
          </w:p>
          <w:p w14:paraId="3AF86C83" w14:textId="77777777" w:rsidR="00405E99" w:rsidRDefault="00405E99" w:rsidP="00FB2AAE">
            <w:pPr>
              <w:spacing w:line="480" w:lineRule="auto"/>
              <w:ind w:left="0"/>
              <w:jc w:val="both"/>
              <w:rPr>
                <w:lang w:val="id-ID"/>
              </w:rPr>
            </w:pPr>
          </w:p>
          <w:p w14:paraId="0D7C9099" w14:textId="77777777" w:rsidR="00405E99" w:rsidRDefault="00405E99" w:rsidP="00FB2AAE">
            <w:pPr>
              <w:spacing w:line="480" w:lineRule="auto"/>
              <w:ind w:left="0"/>
              <w:jc w:val="both"/>
              <w:rPr>
                <w:lang w:val="id-ID"/>
              </w:rPr>
            </w:pPr>
          </w:p>
          <w:p w14:paraId="3F0EF218" w14:textId="77777777" w:rsidR="00405E99" w:rsidRDefault="00405E99" w:rsidP="00FB2AAE">
            <w:pPr>
              <w:spacing w:line="480" w:lineRule="auto"/>
              <w:ind w:left="0"/>
              <w:jc w:val="both"/>
              <w:rPr>
                <w:lang w:val="id-ID"/>
              </w:rPr>
            </w:pPr>
          </w:p>
          <w:p w14:paraId="7A6DAB9E" w14:textId="77777777" w:rsidR="00405E99" w:rsidRDefault="00405E99" w:rsidP="00FB2AAE">
            <w:pPr>
              <w:spacing w:line="480" w:lineRule="auto"/>
              <w:ind w:left="0"/>
              <w:jc w:val="both"/>
              <w:rPr>
                <w:lang w:val="id-ID"/>
              </w:rPr>
            </w:pPr>
          </w:p>
          <w:p w14:paraId="156DC279" w14:textId="77777777" w:rsidR="00405E99" w:rsidRDefault="00405E99" w:rsidP="00FB2AAE">
            <w:pPr>
              <w:spacing w:line="480" w:lineRule="auto"/>
              <w:ind w:left="0"/>
              <w:jc w:val="both"/>
              <w:rPr>
                <w:lang w:val="id-ID"/>
              </w:rPr>
            </w:pPr>
          </w:p>
          <w:p w14:paraId="0894CFEB" w14:textId="2ECA4851" w:rsidR="00405E99" w:rsidRPr="00EA4042" w:rsidRDefault="00405E99" w:rsidP="00405E99">
            <w:pPr>
              <w:spacing w:line="480" w:lineRule="auto"/>
              <w:ind w:left="0"/>
              <w:rPr>
                <w:lang w:val="id-ID"/>
              </w:rPr>
            </w:pPr>
            <w:r w:rsidRPr="00EA4042">
              <w:rPr>
                <w:b/>
                <w:bCs/>
                <w:lang w:val="id-ID"/>
              </w:rPr>
              <w:t>Komponen Modul</w:t>
            </w:r>
          </w:p>
        </w:tc>
        <w:tc>
          <w:tcPr>
            <w:tcW w:w="5501" w:type="dxa"/>
          </w:tcPr>
          <w:p w14:paraId="126E43B1" w14:textId="77777777" w:rsidR="00285838" w:rsidRPr="00EA4042" w:rsidRDefault="00C55FCF" w:rsidP="004C6167">
            <w:pPr>
              <w:pStyle w:val="ListParagraph"/>
              <w:numPr>
                <w:ilvl w:val="0"/>
                <w:numId w:val="17"/>
              </w:numPr>
              <w:spacing w:line="480" w:lineRule="auto"/>
              <w:ind w:left="542"/>
              <w:jc w:val="both"/>
              <w:rPr>
                <w:lang w:val="id-ID"/>
              </w:rPr>
            </w:pPr>
            <w:r w:rsidRPr="00EA4042">
              <w:rPr>
                <w:lang w:val="id-ID"/>
              </w:rPr>
              <w:lastRenderedPageBreak/>
              <w:t xml:space="preserve">Materi </w:t>
            </w:r>
          </w:p>
          <w:p w14:paraId="31B2AE8B" w14:textId="740A4601" w:rsidR="00405E99" w:rsidRDefault="00C55FCF" w:rsidP="00405E99">
            <w:pPr>
              <w:pStyle w:val="ListParagraph"/>
              <w:numPr>
                <w:ilvl w:val="0"/>
                <w:numId w:val="18"/>
              </w:numPr>
              <w:spacing w:after="160" w:line="480" w:lineRule="auto"/>
              <w:ind w:left="967"/>
              <w:jc w:val="both"/>
              <w:rPr>
                <w:lang w:val="id-ID"/>
              </w:rPr>
            </w:pPr>
            <w:r w:rsidRPr="00EA4042">
              <w:rPr>
                <w:lang w:val="id-ID"/>
              </w:rPr>
              <w:lastRenderedPageBreak/>
              <w:t xml:space="preserve">Konsep suhu: menampilkan </w:t>
            </w:r>
            <w:r w:rsidRPr="00EA4042">
              <w:rPr>
                <w:i/>
                <w:iCs/>
                <w:lang w:val="id-ID"/>
              </w:rPr>
              <w:t>Scientific Issues</w:t>
            </w:r>
            <w:r w:rsidRPr="00EA4042">
              <w:rPr>
                <w:lang w:val="id-ID"/>
              </w:rPr>
              <w:t xml:space="preserve"> mengenai dampak peningkatan suhu bumi terhadap lingkungan dan ekosistem</w:t>
            </w:r>
          </w:p>
          <w:p w14:paraId="4ACB78C6" w14:textId="77777777" w:rsidR="00405E99" w:rsidRPr="00405E99" w:rsidRDefault="00405E99" w:rsidP="00405E99">
            <w:pPr>
              <w:spacing w:line="480" w:lineRule="auto"/>
              <w:jc w:val="both"/>
              <w:rPr>
                <w:lang w:val="id-ID"/>
              </w:rPr>
            </w:pPr>
          </w:p>
          <w:p w14:paraId="4FF9317A" w14:textId="415ABD81" w:rsidR="00D8542D" w:rsidRPr="004C6167" w:rsidRDefault="00405E99" w:rsidP="00405E99">
            <w:pPr>
              <w:pStyle w:val="ListParagraph"/>
              <w:spacing w:line="480" w:lineRule="auto"/>
              <w:ind w:left="542"/>
              <w:rPr>
                <w:lang w:val="id-ID"/>
              </w:rPr>
            </w:pPr>
            <w:r w:rsidRPr="00EA4042">
              <w:rPr>
                <w:b/>
                <w:bCs/>
                <w:lang w:val="id-ID"/>
              </w:rPr>
              <w:t xml:space="preserve">Letak Aspek </w:t>
            </w:r>
            <w:r w:rsidRPr="00EA4042">
              <w:rPr>
                <w:b/>
                <w:bCs/>
                <w:i/>
                <w:iCs/>
                <w:lang w:val="id-ID"/>
              </w:rPr>
              <w:t>Scientific Issues</w:t>
            </w:r>
          </w:p>
        </w:tc>
      </w:tr>
      <w:tr w:rsidR="00405E99" w:rsidRPr="00EA4042" w14:paraId="7FEF85B8" w14:textId="77777777" w:rsidTr="00285838">
        <w:tc>
          <w:tcPr>
            <w:tcW w:w="2721" w:type="dxa"/>
          </w:tcPr>
          <w:p w14:paraId="20E388A5" w14:textId="77777777" w:rsidR="00405E99" w:rsidRDefault="00405E99" w:rsidP="00FB2AAE">
            <w:pPr>
              <w:spacing w:line="480" w:lineRule="auto"/>
              <w:ind w:left="0"/>
              <w:jc w:val="both"/>
              <w:rPr>
                <w:lang w:val="id-ID"/>
              </w:rPr>
            </w:pPr>
          </w:p>
          <w:p w14:paraId="4C308FB3" w14:textId="77777777" w:rsidR="00405E99" w:rsidRDefault="00405E99" w:rsidP="00FB2AAE">
            <w:pPr>
              <w:spacing w:line="480" w:lineRule="auto"/>
              <w:ind w:left="0"/>
              <w:jc w:val="both"/>
              <w:rPr>
                <w:lang w:val="id-ID"/>
              </w:rPr>
            </w:pPr>
          </w:p>
          <w:p w14:paraId="3B0EDF96" w14:textId="77777777" w:rsidR="00405E99" w:rsidRDefault="00405E99" w:rsidP="00FB2AAE">
            <w:pPr>
              <w:spacing w:line="480" w:lineRule="auto"/>
              <w:ind w:left="0"/>
              <w:jc w:val="both"/>
              <w:rPr>
                <w:lang w:val="id-ID"/>
              </w:rPr>
            </w:pPr>
          </w:p>
          <w:p w14:paraId="6D7E0328" w14:textId="77777777" w:rsidR="00405E99" w:rsidRDefault="00405E99" w:rsidP="00FB2AAE">
            <w:pPr>
              <w:spacing w:line="480" w:lineRule="auto"/>
              <w:ind w:left="0"/>
              <w:jc w:val="both"/>
              <w:rPr>
                <w:lang w:val="id-ID"/>
              </w:rPr>
            </w:pPr>
          </w:p>
          <w:p w14:paraId="7BA6502F" w14:textId="77777777" w:rsidR="00405E99" w:rsidRDefault="00405E99" w:rsidP="00FB2AAE">
            <w:pPr>
              <w:spacing w:line="480" w:lineRule="auto"/>
              <w:ind w:left="0"/>
              <w:jc w:val="both"/>
              <w:rPr>
                <w:lang w:val="id-ID"/>
              </w:rPr>
            </w:pPr>
          </w:p>
          <w:p w14:paraId="7997E542" w14:textId="77777777" w:rsidR="00405E99" w:rsidRDefault="00405E99" w:rsidP="00FB2AAE">
            <w:pPr>
              <w:spacing w:line="480" w:lineRule="auto"/>
              <w:ind w:left="0"/>
              <w:jc w:val="both"/>
              <w:rPr>
                <w:lang w:val="id-ID"/>
              </w:rPr>
            </w:pPr>
          </w:p>
          <w:p w14:paraId="4EEC7EE7" w14:textId="77777777" w:rsidR="00405E99" w:rsidRDefault="00405E99" w:rsidP="00FB2AAE">
            <w:pPr>
              <w:spacing w:line="480" w:lineRule="auto"/>
              <w:ind w:left="0"/>
              <w:jc w:val="both"/>
              <w:rPr>
                <w:lang w:val="id-ID"/>
              </w:rPr>
            </w:pPr>
          </w:p>
          <w:p w14:paraId="1C818DBA" w14:textId="77777777" w:rsidR="00405E99" w:rsidRDefault="00405E99" w:rsidP="00FB2AAE">
            <w:pPr>
              <w:spacing w:line="480" w:lineRule="auto"/>
              <w:ind w:left="0"/>
              <w:jc w:val="both"/>
              <w:rPr>
                <w:lang w:val="id-ID"/>
              </w:rPr>
            </w:pPr>
          </w:p>
          <w:p w14:paraId="37C521AA" w14:textId="77777777" w:rsidR="00405E99" w:rsidRDefault="00405E99" w:rsidP="00FB2AAE">
            <w:pPr>
              <w:spacing w:line="480" w:lineRule="auto"/>
              <w:ind w:left="0"/>
              <w:jc w:val="both"/>
              <w:rPr>
                <w:lang w:val="id-ID"/>
              </w:rPr>
            </w:pPr>
          </w:p>
          <w:p w14:paraId="16A61BE0" w14:textId="77777777" w:rsidR="00405E99" w:rsidRDefault="00405E99" w:rsidP="00FB2AAE">
            <w:pPr>
              <w:spacing w:line="480" w:lineRule="auto"/>
              <w:ind w:left="0"/>
              <w:jc w:val="both"/>
              <w:rPr>
                <w:lang w:val="id-ID"/>
              </w:rPr>
            </w:pPr>
          </w:p>
          <w:p w14:paraId="68B640A2" w14:textId="77777777" w:rsidR="00405E99" w:rsidRDefault="00405E99" w:rsidP="00FB2AAE">
            <w:pPr>
              <w:spacing w:line="480" w:lineRule="auto"/>
              <w:ind w:left="0"/>
              <w:jc w:val="both"/>
              <w:rPr>
                <w:lang w:val="id-ID"/>
              </w:rPr>
            </w:pPr>
          </w:p>
          <w:p w14:paraId="007CA3CD" w14:textId="77777777" w:rsidR="00405E99" w:rsidRDefault="00405E99" w:rsidP="00FB2AAE">
            <w:pPr>
              <w:spacing w:line="480" w:lineRule="auto"/>
              <w:ind w:left="0"/>
              <w:jc w:val="both"/>
              <w:rPr>
                <w:lang w:val="id-ID"/>
              </w:rPr>
            </w:pPr>
          </w:p>
          <w:p w14:paraId="705F46B0" w14:textId="77777777" w:rsidR="00405E99" w:rsidRDefault="00405E99" w:rsidP="00FB2AAE">
            <w:pPr>
              <w:spacing w:line="480" w:lineRule="auto"/>
              <w:ind w:left="0"/>
              <w:jc w:val="both"/>
              <w:rPr>
                <w:lang w:val="id-ID"/>
              </w:rPr>
            </w:pPr>
          </w:p>
          <w:p w14:paraId="19E0067D" w14:textId="77777777" w:rsidR="00405E99" w:rsidRDefault="00405E99" w:rsidP="00FB2AAE">
            <w:pPr>
              <w:spacing w:line="480" w:lineRule="auto"/>
              <w:ind w:left="0"/>
              <w:jc w:val="both"/>
              <w:rPr>
                <w:lang w:val="id-ID"/>
              </w:rPr>
            </w:pPr>
          </w:p>
          <w:p w14:paraId="515A09F4" w14:textId="77777777" w:rsidR="00405E99" w:rsidRDefault="00405E99" w:rsidP="00FB2AAE">
            <w:pPr>
              <w:spacing w:line="480" w:lineRule="auto"/>
              <w:ind w:left="0"/>
              <w:jc w:val="both"/>
              <w:rPr>
                <w:lang w:val="id-ID"/>
              </w:rPr>
            </w:pPr>
          </w:p>
          <w:p w14:paraId="609239F3" w14:textId="77777777" w:rsidR="00405E99" w:rsidRDefault="00405E99" w:rsidP="00FB2AAE">
            <w:pPr>
              <w:spacing w:line="480" w:lineRule="auto"/>
              <w:ind w:left="0"/>
              <w:jc w:val="both"/>
              <w:rPr>
                <w:lang w:val="id-ID"/>
              </w:rPr>
            </w:pPr>
          </w:p>
          <w:p w14:paraId="1CA1C6AA" w14:textId="77777777" w:rsidR="00405E99" w:rsidRDefault="00405E99" w:rsidP="00FB2AAE">
            <w:pPr>
              <w:spacing w:line="480" w:lineRule="auto"/>
              <w:ind w:left="0"/>
              <w:jc w:val="both"/>
              <w:rPr>
                <w:lang w:val="id-ID"/>
              </w:rPr>
            </w:pPr>
          </w:p>
          <w:p w14:paraId="48A369A6" w14:textId="77777777" w:rsidR="00405E99" w:rsidRDefault="00405E99" w:rsidP="00FB2AAE">
            <w:pPr>
              <w:spacing w:line="480" w:lineRule="auto"/>
              <w:ind w:left="0"/>
              <w:jc w:val="both"/>
              <w:rPr>
                <w:lang w:val="id-ID"/>
              </w:rPr>
            </w:pPr>
          </w:p>
          <w:p w14:paraId="1372146C" w14:textId="77777777" w:rsidR="00405E99" w:rsidRDefault="00405E99" w:rsidP="00FB2AAE">
            <w:pPr>
              <w:spacing w:line="480" w:lineRule="auto"/>
              <w:ind w:left="0"/>
              <w:jc w:val="both"/>
              <w:rPr>
                <w:lang w:val="id-ID"/>
              </w:rPr>
            </w:pPr>
          </w:p>
          <w:p w14:paraId="26B04F7E" w14:textId="77777777" w:rsidR="00405E99" w:rsidRDefault="00405E99" w:rsidP="00FB2AAE">
            <w:pPr>
              <w:spacing w:line="480" w:lineRule="auto"/>
              <w:ind w:left="0"/>
              <w:jc w:val="both"/>
              <w:rPr>
                <w:lang w:val="id-ID"/>
              </w:rPr>
            </w:pPr>
          </w:p>
          <w:p w14:paraId="21B0ADF3" w14:textId="77777777" w:rsidR="00405E99" w:rsidRDefault="00405E99" w:rsidP="00FB2AAE">
            <w:pPr>
              <w:spacing w:line="480" w:lineRule="auto"/>
              <w:ind w:left="0"/>
              <w:jc w:val="both"/>
              <w:rPr>
                <w:lang w:val="id-ID"/>
              </w:rPr>
            </w:pPr>
          </w:p>
          <w:p w14:paraId="3FB9D984" w14:textId="77777777" w:rsidR="00405E99" w:rsidRDefault="00405E99" w:rsidP="00FB2AAE">
            <w:pPr>
              <w:spacing w:line="480" w:lineRule="auto"/>
              <w:ind w:left="0"/>
              <w:jc w:val="both"/>
              <w:rPr>
                <w:lang w:val="id-ID"/>
              </w:rPr>
            </w:pPr>
          </w:p>
          <w:p w14:paraId="57F8AA1D" w14:textId="57DA646F" w:rsidR="00405E99" w:rsidRPr="00EA4042" w:rsidRDefault="00405E99" w:rsidP="00405E99">
            <w:pPr>
              <w:spacing w:line="480" w:lineRule="auto"/>
              <w:ind w:left="0"/>
              <w:rPr>
                <w:lang w:val="id-ID"/>
              </w:rPr>
            </w:pPr>
            <w:r w:rsidRPr="00EA4042">
              <w:rPr>
                <w:b/>
                <w:bCs/>
                <w:lang w:val="id-ID"/>
              </w:rPr>
              <w:t>Komponen Modul</w:t>
            </w:r>
          </w:p>
        </w:tc>
        <w:tc>
          <w:tcPr>
            <w:tcW w:w="5501" w:type="dxa"/>
          </w:tcPr>
          <w:p w14:paraId="41FD4331" w14:textId="77777777" w:rsidR="00405E99" w:rsidRDefault="00405E99" w:rsidP="00405E99">
            <w:pPr>
              <w:pStyle w:val="ListParagraph"/>
              <w:numPr>
                <w:ilvl w:val="0"/>
                <w:numId w:val="18"/>
              </w:numPr>
              <w:spacing w:after="160" w:line="480" w:lineRule="auto"/>
              <w:ind w:left="967"/>
              <w:jc w:val="both"/>
              <w:rPr>
                <w:lang w:val="id-ID"/>
              </w:rPr>
            </w:pPr>
            <w:r w:rsidRPr="004C6167">
              <w:rPr>
                <w:lang w:val="id-ID"/>
              </w:rPr>
              <w:lastRenderedPageBreak/>
              <w:t xml:space="preserve">Skala suhu:  menampilkan </w:t>
            </w:r>
            <w:r w:rsidRPr="004C6167">
              <w:rPr>
                <w:i/>
                <w:iCs/>
                <w:lang w:val="id-ID"/>
              </w:rPr>
              <w:t>Scientific Issues</w:t>
            </w:r>
            <w:r w:rsidRPr="004C6167">
              <w:rPr>
                <w:lang w:val="id-ID"/>
              </w:rPr>
              <w:t xml:space="preserve"> berkaitan dengan gelombang panas di Eropa terhadap resiko kesehatan</w:t>
            </w:r>
          </w:p>
          <w:p w14:paraId="2C079920" w14:textId="77777777" w:rsidR="00405E99" w:rsidRPr="004C6167" w:rsidRDefault="00405E99" w:rsidP="00405E99">
            <w:pPr>
              <w:pStyle w:val="ListParagraph"/>
              <w:numPr>
                <w:ilvl w:val="0"/>
                <w:numId w:val="18"/>
              </w:numPr>
              <w:spacing w:after="160" w:line="480" w:lineRule="auto"/>
              <w:ind w:left="967"/>
              <w:jc w:val="both"/>
              <w:rPr>
                <w:lang w:val="id-ID"/>
              </w:rPr>
            </w:pPr>
            <w:r w:rsidRPr="004C6167">
              <w:rPr>
                <w:lang w:val="id-ID"/>
              </w:rPr>
              <w:t xml:space="preserve">Perbandingan skala suhu: menampilkan </w:t>
            </w:r>
            <w:r w:rsidRPr="004C6167">
              <w:rPr>
                <w:i/>
                <w:iCs/>
                <w:lang w:val="id-ID"/>
              </w:rPr>
              <w:t>Scientific Issues</w:t>
            </w:r>
            <w:r w:rsidRPr="004C6167">
              <w:rPr>
                <w:lang w:val="id-ID"/>
              </w:rPr>
              <w:t xml:space="preserve"> berkaitan dengan gelombang panas di Eropa yang menyebabkan beberapa orang meninggal dunia</w:t>
            </w:r>
          </w:p>
          <w:p w14:paraId="3A8A30CD" w14:textId="77777777" w:rsidR="00405E99" w:rsidRDefault="00405E99" w:rsidP="00405E99">
            <w:pPr>
              <w:pStyle w:val="ListParagraph"/>
              <w:numPr>
                <w:ilvl w:val="0"/>
                <w:numId w:val="17"/>
              </w:numPr>
              <w:spacing w:line="480" w:lineRule="auto"/>
              <w:ind w:left="542"/>
              <w:jc w:val="both"/>
              <w:rPr>
                <w:lang w:val="id-ID"/>
              </w:rPr>
            </w:pPr>
            <w:r w:rsidRPr="00EA4042">
              <w:rPr>
                <w:lang w:val="id-ID"/>
              </w:rPr>
              <w:t>LKPD</w:t>
            </w:r>
          </w:p>
          <w:p w14:paraId="627EE995" w14:textId="1DE969C6" w:rsidR="00405E99" w:rsidRPr="004C6167" w:rsidRDefault="00405E99" w:rsidP="00405E99">
            <w:pPr>
              <w:pStyle w:val="ListParagraph"/>
              <w:spacing w:line="480" w:lineRule="auto"/>
              <w:ind w:left="542"/>
              <w:jc w:val="both"/>
              <w:rPr>
                <w:lang w:val="id-ID"/>
              </w:rPr>
            </w:pPr>
            <w:r w:rsidRPr="004C6167">
              <w:rPr>
                <w:lang w:val="id-ID"/>
              </w:rPr>
              <w:t xml:space="preserve">Menampilkan pertanyaan-pertanyaan diskusi mengenai </w:t>
            </w:r>
            <w:r w:rsidRPr="004C6167">
              <w:rPr>
                <w:i/>
                <w:iCs/>
                <w:lang w:val="id-ID"/>
              </w:rPr>
              <w:t xml:space="preserve">Scientific Issues </w:t>
            </w:r>
            <w:r w:rsidRPr="004C6167">
              <w:rPr>
                <w:lang w:val="id-ID"/>
              </w:rPr>
              <w:t>yang terjadi di lingkungan, baik dari segi kesehatan, ekonomi, maupun lingkungan.</w:t>
            </w:r>
          </w:p>
          <w:p w14:paraId="39D3F36A" w14:textId="77777777" w:rsidR="00405E99" w:rsidRDefault="00405E99" w:rsidP="00405E99">
            <w:pPr>
              <w:pStyle w:val="ListParagraph"/>
              <w:numPr>
                <w:ilvl w:val="0"/>
                <w:numId w:val="17"/>
              </w:numPr>
              <w:spacing w:line="480" w:lineRule="auto"/>
              <w:ind w:left="542"/>
              <w:jc w:val="both"/>
              <w:rPr>
                <w:lang w:val="id-ID"/>
              </w:rPr>
            </w:pPr>
            <w:r w:rsidRPr="00EA4042">
              <w:rPr>
                <w:lang w:val="id-ID"/>
              </w:rPr>
              <w:t>Asesmen (Diagnostik, Formatif dan Sumatif)</w:t>
            </w:r>
          </w:p>
          <w:p w14:paraId="0F7F0E87" w14:textId="08A1FF30" w:rsidR="00405E99" w:rsidRPr="00405E99" w:rsidRDefault="00405E99" w:rsidP="00405E99">
            <w:pPr>
              <w:pStyle w:val="ListParagraph"/>
              <w:spacing w:line="480" w:lineRule="auto"/>
              <w:ind w:left="542"/>
              <w:jc w:val="both"/>
              <w:rPr>
                <w:lang w:val="id-ID"/>
              </w:rPr>
            </w:pPr>
            <w:r w:rsidRPr="004C6167">
              <w:rPr>
                <w:lang w:val="id-ID"/>
              </w:rPr>
              <w:lastRenderedPageBreak/>
              <w:t xml:space="preserve">Menampilkan pertanyaan-pertanyaan yang berhubungan dengan aspek </w:t>
            </w:r>
            <w:r w:rsidRPr="004C6167">
              <w:rPr>
                <w:i/>
                <w:iCs/>
                <w:lang w:val="id-ID"/>
              </w:rPr>
              <w:t xml:space="preserve">Scientific Issues </w:t>
            </w:r>
            <w:r w:rsidRPr="004C6167">
              <w:rPr>
                <w:lang w:val="id-ID"/>
              </w:rPr>
              <w:t>yang terjadi di lingkungan, baik dari segi kesehatan, ekonomi, maupun lingkungan.</w:t>
            </w:r>
          </w:p>
          <w:p w14:paraId="79A311D1" w14:textId="7F8863E2" w:rsidR="00405E99" w:rsidRPr="00405E99" w:rsidRDefault="00405E99" w:rsidP="00405E99">
            <w:pPr>
              <w:spacing w:line="480" w:lineRule="auto"/>
              <w:ind w:left="0"/>
              <w:rPr>
                <w:lang w:val="id-ID"/>
              </w:rPr>
            </w:pPr>
            <w:r w:rsidRPr="00EA4042">
              <w:rPr>
                <w:b/>
                <w:bCs/>
                <w:lang w:val="id-ID"/>
              </w:rPr>
              <w:t xml:space="preserve">Letak Aspek </w:t>
            </w:r>
            <w:r w:rsidRPr="00EA4042">
              <w:rPr>
                <w:b/>
                <w:bCs/>
                <w:i/>
                <w:iCs/>
                <w:lang w:val="id-ID"/>
              </w:rPr>
              <w:t>Scientific Issues</w:t>
            </w:r>
          </w:p>
        </w:tc>
      </w:tr>
      <w:tr w:rsidR="00405E99" w:rsidRPr="00EA4042" w14:paraId="06F40804" w14:textId="77777777" w:rsidTr="00285838">
        <w:tc>
          <w:tcPr>
            <w:tcW w:w="2721" w:type="dxa"/>
          </w:tcPr>
          <w:p w14:paraId="4F48D600" w14:textId="77777777" w:rsidR="00405E99" w:rsidRPr="00EA4042" w:rsidRDefault="00405E99" w:rsidP="00FB2AAE">
            <w:pPr>
              <w:spacing w:line="480" w:lineRule="auto"/>
              <w:ind w:left="0"/>
              <w:jc w:val="both"/>
              <w:rPr>
                <w:lang w:val="id-ID"/>
              </w:rPr>
            </w:pPr>
          </w:p>
        </w:tc>
        <w:tc>
          <w:tcPr>
            <w:tcW w:w="5501" w:type="dxa"/>
          </w:tcPr>
          <w:p w14:paraId="1C2F40DE" w14:textId="77777777" w:rsidR="00405E99" w:rsidRDefault="00405E99" w:rsidP="00405E99">
            <w:pPr>
              <w:pStyle w:val="ListParagraph"/>
              <w:numPr>
                <w:ilvl w:val="0"/>
                <w:numId w:val="17"/>
              </w:numPr>
              <w:spacing w:line="480" w:lineRule="auto"/>
              <w:ind w:left="542"/>
              <w:jc w:val="both"/>
              <w:rPr>
                <w:lang w:val="id-ID"/>
              </w:rPr>
            </w:pPr>
            <w:r w:rsidRPr="00EA4042">
              <w:rPr>
                <w:lang w:val="id-ID"/>
              </w:rPr>
              <w:t>Bahan Bacaan</w:t>
            </w:r>
          </w:p>
          <w:p w14:paraId="384695F7" w14:textId="032777E5" w:rsidR="00405E99" w:rsidRPr="00405E99" w:rsidRDefault="00405E99" w:rsidP="00405E99">
            <w:pPr>
              <w:pStyle w:val="ListParagraph"/>
              <w:spacing w:line="480" w:lineRule="auto"/>
              <w:ind w:left="542"/>
              <w:jc w:val="both"/>
              <w:rPr>
                <w:lang w:val="id-ID"/>
              </w:rPr>
            </w:pPr>
            <w:r w:rsidRPr="00405E99">
              <w:rPr>
                <w:lang w:val="id-ID"/>
              </w:rPr>
              <w:t xml:space="preserve">Tidak hanya bersumber pada buku, tetapi juga bersumber dari berbagai informasi yang berhubungan dengan </w:t>
            </w:r>
            <w:r w:rsidRPr="00405E99">
              <w:rPr>
                <w:i/>
                <w:iCs/>
                <w:lang w:val="id-ID"/>
              </w:rPr>
              <w:t xml:space="preserve">Scientific Issues, </w:t>
            </w:r>
            <w:r w:rsidRPr="00405E99">
              <w:rPr>
                <w:lang w:val="id-ID"/>
              </w:rPr>
              <w:t>misalnya dari sumber berita di internet, maupun artikel.</w:t>
            </w:r>
          </w:p>
        </w:tc>
      </w:tr>
    </w:tbl>
    <w:p w14:paraId="404FB9D6" w14:textId="3E368499" w:rsidR="007B153E" w:rsidRPr="00EA4042" w:rsidRDefault="00C25588" w:rsidP="004C6167">
      <w:pPr>
        <w:pStyle w:val="Heading3"/>
        <w:numPr>
          <w:ilvl w:val="2"/>
          <w:numId w:val="27"/>
        </w:numPr>
        <w:spacing w:before="240"/>
        <w:ind w:left="709" w:hanging="709"/>
        <w:rPr>
          <w:b w:val="0"/>
          <w:bCs/>
          <w:lang w:val="id-ID"/>
        </w:rPr>
      </w:pPr>
      <w:bookmarkStart w:id="75" w:name="_Toc156674418"/>
      <w:r w:rsidRPr="00EA4042">
        <w:rPr>
          <w:lang w:val="id-ID"/>
        </w:rPr>
        <w:t xml:space="preserve">Karakter </w:t>
      </w:r>
      <w:r w:rsidR="00FE5295" w:rsidRPr="00EA4042">
        <w:rPr>
          <w:lang w:val="id-ID"/>
        </w:rPr>
        <w:t>Abad-21</w:t>
      </w:r>
      <w:bookmarkEnd w:id="75"/>
      <w:r w:rsidR="008E74F1" w:rsidRPr="00EA4042">
        <w:rPr>
          <w:lang w:val="id-ID"/>
        </w:rPr>
        <w:t xml:space="preserve"> </w:t>
      </w:r>
    </w:p>
    <w:p w14:paraId="5CDD96B7" w14:textId="77777777" w:rsidR="009874CC" w:rsidRDefault="00C12761" w:rsidP="009874CC">
      <w:pPr>
        <w:pStyle w:val="P1"/>
        <w:ind w:left="709" w:firstLine="720"/>
        <w:rPr>
          <w:lang w:val="en-US"/>
        </w:rPr>
      </w:pPr>
      <w:bookmarkStart w:id="76" w:name="_Hlk149660144"/>
      <w:proofErr w:type="spellStart"/>
      <w:r w:rsidRPr="00C12761">
        <w:rPr>
          <w:lang w:val="en-US"/>
        </w:rPr>
        <w:t>Pada</w:t>
      </w:r>
      <w:proofErr w:type="spellEnd"/>
      <w:r w:rsidRPr="00C12761">
        <w:rPr>
          <w:lang w:val="en-US"/>
        </w:rPr>
        <w:t xml:space="preserve"> </w:t>
      </w:r>
      <w:proofErr w:type="spellStart"/>
      <w:r w:rsidRPr="00C12761">
        <w:rPr>
          <w:lang w:val="en-US"/>
        </w:rPr>
        <w:t>tahun</w:t>
      </w:r>
      <w:proofErr w:type="spellEnd"/>
      <w:r w:rsidRPr="00C12761">
        <w:rPr>
          <w:lang w:val="en-US"/>
        </w:rPr>
        <w:t xml:space="preserve"> 2015, Forum </w:t>
      </w:r>
      <w:proofErr w:type="spellStart"/>
      <w:r w:rsidRPr="00C12761">
        <w:rPr>
          <w:lang w:val="en-US"/>
        </w:rPr>
        <w:t>Ekonomi</w:t>
      </w:r>
      <w:proofErr w:type="spellEnd"/>
      <w:r w:rsidRPr="00C12761">
        <w:rPr>
          <w:lang w:val="en-US"/>
        </w:rPr>
        <w:t xml:space="preserve"> </w:t>
      </w:r>
      <w:proofErr w:type="spellStart"/>
      <w:r w:rsidRPr="00C12761">
        <w:rPr>
          <w:lang w:val="en-US"/>
        </w:rPr>
        <w:t>Dunia</w:t>
      </w:r>
      <w:proofErr w:type="spellEnd"/>
      <w:r w:rsidRPr="00C12761">
        <w:rPr>
          <w:lang w:val="en-US"/>
        </w:rPr>
        <w:t xml:space="preserve"> (</w:t>
      </w:r>
      <w:r w:rsidRPr="00C12761">
        <w:rPr>
          <w:i/>
          <w:iCs/>
        </w:rPr>
        <w:t>World Economic Forum</w:t>
      </w:r>
      <w:r w:rsidRPr="00C12761">
        <w:rPr>
          <w:lang w:val="en-US"/>
        </w:rPr>
        <w:t xml:space="preserve">) </w:t>
      </w:r>
      <w:proofErr w:type="spellStart"/>
      <w:r w:rsidRPr="00C12761">
        <w:rPr>
          <w:lang w:val="en-US"/>
        </w:rPr>
        <w:t>mengusulkan</w:t>
      </w:r>
      <w:proofErr w:type="spellEnd"/>
      <w:r w:rsidRPr="00C12761">
        <w:rPr>
          <w:lang w:val="en-US"/>
        </w:rPr>
        <w:t xml:space="preserve"> </w:t>
      </w:r>
      <w:proofErr w:type="spellStart"/>
      <w:r w:rsidRPr="00C12761">
        <w:rPr>
          <w:lang w:val="en-US"/>
        </w:rPr>
        <w:t>visi</w:t>
      </w:r>
      <w:proofErr w:type="spellEnd"/>
      <w:r w:rsidRPr="00C12761">
        <w:rPr>
          <w:lang w:val="en-US"/>
        </w:rPr>
        <w:t xml:space="preserve"> </w:t>
      </w:r>
      <w:proofErr w:type="spellStart"/>
      <w:r w:rsidRPr="00C12761">
        <w:rPr>
          <w:lang w:val="en-US"/>
        </w:rPr>
        <w:t>baru</w:t>
      </w:r>
      <w:proofErr w:type="spellEnd"/>
      <w:r w:rsidRPr="00C12761">
        <w:rPr>
          <w:lang w:val="en-US"/>
        </w:rPr>
        <w:t xml:space="preserve"> </w:t>
      </w:r>
      <w:proofErr w:type="spellStart"/>
      <w:r w:rsidRPr="00C12761">
        <w:rPr>
          <w:lang w:val="en-US"/>
        </w:rPr>
        <w:t>untuk</w:t>
      </w:r>
      <w:proofErr w:type="spellEnd"/>
      <w:r w:rsidRPr="00C12761">
        <w:rPr>
          <w:lang w:val="en-US"/>
        </w:rPr>
        <w:t xml:space="preserve"> </w:t>
      </w:r>
      <w:proofErr w:type="spellStart"/>
      <w:r w:rsidRPr="00C12761">
        <w:rPr>
          <w:lang w:val="en-US"/>
        </w:rPr>
        <w:t>pendidikan</w:t>
      </w:r>
      <w:proofErr w:type="spellEnd"/>
      <w:r w:rsidRPr="00C12761">
        <w:rPr>
          <w:lang w:val="en-US"/>
        </w:rPr>
        <w:t xml:space="preserve">. </w:t>
      </w:r>
      <w:proofErr w:type="spellStart"/>
      <w:r w:rsidRPr="00C12761">
        <w:rPr>
          <w:lang w:val="en-US"/>
        </w:rPr>
        <w:t>Laporan</w:t>
      </w:r>
      <w:proofErr w:type="spellEnd"/>
      <w:r w:rsidRPr="00C12761">
        <w:rPr>
          <w:lang w:val="en-US"/>
        </w:rPr>
        <w:t xml:space="preserve"> </w:t>
      </w:r>
      <w:proofErr w:type="spellStart"/>
      <w:r w:rsidRPr="00C12761">
        <w:rPr>
          <w:lang w:val="en-US"/>
        </w:rPr>
        <w:t>ini</w:t>
      </w:r>
      <w:proofErr w:type="spellEnd"/>
      <w:r w:rsidRPr="00C12761">
        <w:rPr>
          <w:lang w:val="en-US"/>
        </w:rPr>
        <w:t xml:space="preserve"> </w:t>
      </w:r>
      <w:proofErr w:type="spellStart"/>
      <w:r w:rsidRPr="00C12761">
        <w:rPr>
          <w:lang w:val="en-US"/>
        </w:rPr>
        <w:t>mengusulkan</w:t>
      </w:r>
      <w:proofErr w:type="spellEnd"/>
      <w:r w:rsidRPr="00C12761">
        <w:rPr>
          <w:lang w:val="en-US"/>
        </w:rPr>
        <w:t xml:space="preserve"> 16 </w:t>
      </w:r>
      <w:proofErr w:type="spellStart"/>
      <w:r w:rsidRPr="00C12761">
        <w:rPr>
          <w:lang w:val="en-US"/>
        </w:rPr>
        <w:t>keterampilan</w:t>
      </w:r>
      <w:proofErr w:type="spellEnd"/>
      <w:r w:rsidRPr="00C12761">
        <w:rPr>
          <w:lang w:val="en-US"/>
        </w:rPr>
        <w:t xml:space="preserve"> yang </w:t>
      </w:r>
      <w:proofErr w:type="spellStart"/>
      <w:r w:rsidRPr="00C12761">
        <w:rPr>
          <w:lang w:val="en-US"/>
        </w:rPr>
        <w:t>dibutuhkan</w:t>
      </w:r>
      <w:proofErr w:type="spellEnd"/>
      <w:r w:rsidRPr="00C12761">
        <w:rPr>
          <w:lang w:val="en-US"/>
        </w:rPr>
        <w:t xml:space="preserve"> </w:t>
      </w:r>
      <w:proofErr w:type="spellStart"/>
      <w:r w:rsidRPr="00C12761">
        <w:rPr>
          <w:lang w:val="en-US"/>
        </w:rPr>
        <w:t>oleh</w:t>
      </w:r>
      <w:proofErr w:type="spellEnd"/>
      <w:r w:rsidRPr="00C12761">
        <w:rPr>
          <w:lang w:val="en-US"/>
        </w:rPr>
        <w:t xml:space="preserve"> </w:t>
      </w:r>
      <w:proofErr w:type="spellStart"/>
      <w:r w:rsidRPr="00C12761">
        <w:rPr>
          <w:lang w:val="en-US"/>
        </w:rPr>
        <w:t>peserta</w:t>
      </w:r>
      <w:proofErr w:type="spellEnd"/>
      <w:r w:rsidRPr="00C12761">
        <w:rPr>
          <w:lang w:val="en-US"/>
        </w:rPr>
        <w:t xml:space="preserve"> </w:t>
      </w:r>
      <w:proofErr w:type="spellStart"/>
      <w:r w:rsidRPr="00C12761">
        <w:rPr>
          <w:lang w:val="en-US"/>
        </w:rPr>
        <w:t>didik</w:t>
      </w:r>
      <w:proofErr w:type="spellEnd"/>
      <w:r w:rsidRPr="00C12761">
        <w:rPr>
          <w:lang w:val="en-US"/>
        </w:rPr>
        <w:t xml:space="preserve"> di </w:t>
      </w:r>
      <w:proofErr w:type="spellStart"/>
      <w:r w:rsidRPr="00C12761">
        <w:rPr>
          <w:lang w:val="en-US"/>
        </w:rPr>
        <w:t>abad</w:t>
      </w:r>
      <w:proofErr w:type="spellEnd"/>
      <w:r w:rsidRPr="00C12761">
        <w:rPr>
          <w:lang w:val="en-US"/>
        </w:rPr>
        <w:t xml:space="preserve"> ke-21. </w:t>
      </w:r>
      <w:proofErr w:type="spellStart"/>
      <w:r w:rsidRPr="00C12761">
        <w:rPr>
          <w:lang w:val="en-US"/>
        </w:rPr>
        <w:t>Visi</w:t>
      </w:r>
      <w:proofErr w:type="spellEnd"/>
      <w:r w:rsidRPr="00C12761">
        <w:rPr>
          <w:lang w:val="en-US"/>
        </w:rPr>
        <w:t xml:space="preserve"> </w:t>
      </w:r>
      <w:proofErr w:type="spellStart"/>
      <w:r w:rsidRPr="00C12761">
        <w:rPr>
          <w:lang w:val="en-US"/>
        </w:rPr>
        <w:t>Baru</w:t>
      </w:r>
      <w:proofErr w:type="spellEnd"/>
      <w:r w:rsidRPr="00C12761">
        <w:rPr>
          <w:lang w:val="en-US"/>
        </w:rPr>
        <w:t xml:space="preserve"> </w:t>
      </w:r>
      <w:proofErr w:type="spellStart"/>
      <w:r w:rsidRPr="00C12761">
        <w:rPr>
          <w:lang w:val="en-US"/>
        </w:rPr>
        <w:t>untuk</w:t>
      </w:r>
      <w:proofErr w:type="spellEnd"/>
      <w:r w:rsidRPr="00C12761">
        <w:rPr>
          <w:lang w:val="en-US"/>
        </w:rPr>
        <w:t xml:space="preserve"> </w:t>
      </w:r>
      <w:proofErr w:type="spellStart"/>
      <w:r w:rsidRPr="00C12761">
        <w:rPr>
          <w:lang w:val="en-US"/>
        </w:rPr>
        <w:t>pendidikan</w:t>
      </w:r>
      <w:proofErr w:type="spellEnd"/>
      <w:r w:rsidRPr="00C12761">
        <w:rPr>
          <w:lang w:val="en-US"/>
        </w:rPr>
        <w:t xml:space="preserve"> </w:t>
      </w:r>
      <w:proofErr w:type="spellStart"/>
      <w:r w:rsidRPr="00C12761">
        <w:rPr>
          <w:lang w:val="en-US"/>
        </w:rPr>
        <w:t>tersebut</w:t>
      </w:r>
      <w:proofErr w:type="spellEnd"/>
      <w:r w:rsidRPr="00C12761">
        <w:rPr>
          <w:lang w:val="en-US"/>
        </w:rPr>
        <w:t xml:space="preserve"> </w:t>
      </w:r>
      <w:proofErr w:type="spellStart"/>
      <w:r w:rsidRPr="00C12761">
        <w:rPr>
          <w:lang w:val="en-US"/>
        </w:rPr>
        <w:t>mendalilkan</w:t>
      </w:r>
      <w:proofErr w:type="spellEnd"/>
      <w:r w:rsidRPr="00C12761">
        <w:rPr>
          <w:lang w:val="en-US"/>
        </w:rPr>
        <w:t xml:space="preserve"> </w:t>
      </w:r>
      <w:proofErr w:type="spellStart"/>
      <w:r w:rsidRPr="00C12761">
        <w:rPr>
          <w:lang w:val="en-US"/>
        </w:rPr>
        <w:t>literasi</w:t>
      </w:r>
      <w:proofErr w:type="spellEnd"/>
      <w:r w:rsidRPr="00C12761">
        <w:rPr>
          <w:lang w:val="en-US"/>
        </w:rPr>
        <w:t xml:space="preserve"> </w:t>
      </w:r>
      <w:proofErr w:type="spellStart"/>
      <w:r w:rsidRPr="00C12761">
        <w:rPr>
          <w:lang w:val="en-US"/>
        </w:rPr>
        <w:t>dasar</w:t>
      </w:r>
      <w:proofErr w:type="spellEnd"/>
      <w:r w:rsidRPr="00C12761">
        <w:rPr>
          <w:lang w:val="en-US"/>
        </w:rPr>
        <w:t xml:space="preserve">, </w:t>
      </w:r>
      <w:proofErr w:type="spellStart"/>
      <w:r w:rsidRPr="00C12761">
        <w:rPr>
          <w:lang w:val="en-US"/>
        </w:rPr>
        <w:t>kompetensi</w:t>
      </w:r>
      <w:proofErr w:type="spellEnd"/>
      <w:r w:rsidRPr="00C12761">
        <w:rPr>
          <w:lang w:val="en-US"/>
        </w:rPr>
        <w:t xml:space="preserve"> </w:t>
      </w:r>
      <w:proofErr w:type="spellStart"/>
      <w:r w:rsidRPr="00C12761">
        <w:rPr>
          <w:lang w:val="en-US"/>
        </w:rPr>
        <w:t>dan</w:t>
      </w:r>
      <w:proofErr w:type="spellEnd"/>
      <w:r w:rsidRPr="00C12761">
        <w:rPr>
          <w:lang w:val="en-US"/>
        </w:rPr>
        <w:t xml:space="preserve"> </w:t>
      </w:r>
      <w:proofErr w:type="spellStart"/>
      <w:r w:rsidRPr="00C12761">
        <w:rPr>
          <w:lang w:val="en-US"/>
        </w:rPr>
        <w:t>kualitas</w:t>
      </w:r>
      <w:proofErr w:type="spellEnd"/>
      <w:r w:rsidRPr="00C12761">
        <w:rPr>
          <w:lang w:val="en-US"/>
        </w:rPr>
        <w:t xml:space="preserve"> </w:t>
      </w:r>
      <w:proofErr w:type="spellStart"/>
      <w:r w:rsidRPr="00C12761">
        <w:rPr>
          <w:lang w:val="en-US"/>
        </w:rPr>
        <w:t>karakter</w:t>
      </w:r>
      <w:proofErr w:type="spellEnd"/>
      <w:r w:rsidRPr="00C12761">
        <w:rPr>
          <w:lang w:val="en-US"/>
        </w:rPr>
        <w:t xml:space="preserve"> </w:t>
      </w:r>
      <w:proofErr w:type="spellStart"/>
      <w:r w:rsidRPr="00C12761">
        <w:rPr>
          <w:lang w:val="en-US"/>
        </w:rPr>
        <w:t>sebagai</w:t>
      </w:r>
      <w:proofErr w:type="spellEnd"/>
      <w:r w:rsidRPr="00C12761">
        <w:rPr>
          <w:lang w:val="en-US"/>
        </w:rPr>
        <w:t xml:space="preserve"> sub-</w:t>
      </w:r>
      <w:proofErr w:type="spellStart"/>
      <w:r w:rsidRPr="00C12761">
        <w:rPr>
          <w:lang w:val="en-US"/>
        </w:rPr>
        <w:t>keterampilan</w:t>
      </w:r>
      <w:proofErr w:type="spellEnd"/>
      <w:r w:rsidRPr="00C12761">
        <w:rPr>
          <w:lang w:val="en-US"/>
        </w:rPr>
        <w:t xml:space="preserve"> </w:t>
      </w:r>
      <w:proofErr w:type="spellStart"/>
      <w:r w:rsidRPr="00C12761">
        <w:rPr>
          <w:lang w:val="en-US"/>
        </w:rPr>
        <w:t>utama</w:t>
      </w:r>
      <w:proofErr w:type="spellEnd"/>
      <w:r w:rsidRPr="00C12761">
        <w:rPr>
          <w:lang w:val="en-US"/>
        </w:rPr>
        <w:t xml:space="preserve">. </w:t>
      </w:r>
      <w:proofErr w:type="spellStart"/>
      <w:r w:rsidRPr="00C12761">
        <w:rPr>
          <w:lang w:val="en-US"/>
        </w:rPr>
        <w:t>Literasi</w:t>
      </w:r>
      <w:proofErr w:type="spellEnd"/>
      <w:r w:rsidRPr="00C12761">
        <w:rPr>
          <w:lang w:val="en-US"/>
        </w:rPr>
        <w:t xml:space="preserve"> </w:t>
      </w:r>
      <w:proofErr w:type="spellStart"/>
      <w:r w:rsidRPr="00C12761">
        <w:rPr>
          <w:lang w:val="en-US"/>
        </w:rPr>
        <w:t>dasar</w:t>
      </w:r>
      <w:proofErr w:type="spellEnd"/>
      <w:r w:rsidRPr="00C12761">
        <w:rPr>
          <w:lang w:val="en-US"/>
        </w:rPr>
        <w:t xml:space="preserve"> </w:t>
      </w:r>
      <w:proofErr w:type="spellStart"/>
      <w:r w:rsidRPr="00C12761">
        <w:rPr>
          <w:lang w:val="en-US"/>
        </w:rPr>
        <w:t>mencakup</w:t>
      </w:r>
      <w:proofErr w:type="spellEnd"/>
      <w:r w:rsidRPr="00C12761">
        <w:rPr>
          <w:lang w:val="en-US"/>
        </w:rPr>
        <w:t xml:space="preserve"> </w:t>
      </w:r>
      <w:proofErr w:type="spellStart"/>
      <w:r w:rsidRPr="00C12761">
        <w:rPr>
          <w:lang w:val="en-US"/>
        </w:rPr>
        <w:t>aspek</w:t>
      </w:r>
      <w:proofErr w:type="spellEnd"/>
      <w:r w:rsidRPr="00C12761">
        <w:rPr>
          <w:lang w:val="en-US"/>
        </w:rPr>
        <w:t xml:space="preserve"> </w:t>
      </w:r>
      <w:proofErr w:type="spellStart"/>
      <w:r w:rsidRPr="00C12761">
        <w:rPr>
          <w:lang w:val="en-US"/>
        </w:rPr>
        <w:t>literasi</w:t>
      </w:r>
      <w:proofErr w:type="spellEnd"/>
      <w:r w:rsidRPr="00C12761">
        <w:rPr>
          <w:lang w:val="en-US"/>
        </w:rPr>
        <w:t xml:space="preserve"> </w:t>
      </w:r>
      <w:proofErr w:type="spellStart"/>
      <w:r w:rsidRPr="00C12761">
        <w:rPr>
          <w:lang w:val="en-US"/>
        </w:rPr>
        <w:t>dan</w:t>
      </w:r>
      <w:proofErr w:type="spellEnd"/>
      <w:r w:rsidRPr="00C12761">
        <w:rPr>
          <w:lang w:val="en-US"/>
        </w:rPr>
        <w:t xml:space="preserve"> </w:t>
      </w:r>
      <w:proofErr w:type="spellStart"/>
      <w:r w:rsidRPr="00C12761">
        <w:rPr>
          <w:lang w:val="en-US"/>
        </w:rPr>
        <w:t>numerasi</w:t>
      </w:r>
      <w:proofErr w:type="spellEnd"/>
      <w:r w:rsidRPr="00C12761">
        <w:rPr>
          <w:lang w:val="en-US"/>
        </w:rPr>
        <w:t xml:space="preserve">, </w:t>
      </w:r>
      <w:proofErr w:type="spellStart"/>
      <w:r w:rsidRPr="00C12761">
        <w:rPr>
          <w:lang w:val="en-US"/>
        </w:rPr>
        <w:t>literasi</w:t>
      </w:r>
      <w:proofErr w:type="spellEnd"/>
      <w:r w:rsidRPr="00C12761">
        <w:rPr>
          <w:lang w:val="en-US"/>
        </w:rPr>
        <w:t xml:space="preserve"> TIK, </w:t>
      </w:r>
      <w:proofErr w:type="spellStart"/>
      <w:r w:rsidRPr="00C12761">
        <w:rPr>
          <w:lang w:val="en-US"/>
        </w:rPr>
        <w:t>literasi</w:t>
      </w:r>
      <w:proofErr w:type="spellEnd"/>
      <w:r w:rsidRPr="00C12761">
        <w:rPr>
          <w:lang w:val="en-US"/>
        </w:rPr>
        <w:t xml:space="preserve"> </w:t>
      </w:r>
      <w:proofErr w:type="spellStart"/>
      <w:r w:rsidRPr="00C12761">
        <w:rPr>
          <w:lang w:val="en-US"/>
        </w:rPr>
        <w:t>sains</w:t>
      </w:r>
      <w:proofErr w:type="spellEnd"/>
      <w:r w:rsidRPr="00C12761">
        <w:rPr>
          <w:lang w:val="en-US"/>
        </w:rPr>
        <w:t xml:space="preserve">, </w:t>
      </w:r>
      <w:proofErr w:type="spellStart"/>
      <w:r w:rsidRPr="00C12761">
        <w:rPr>
          <w:lang w:val="en-US"/>
        </w:rPr>
        <w:t>literasi</w:t>
      </w:r>
      <w:proofErr w:type="spellEnd"/>
      <w:r w:rsidRPr="00C12761">
        <w:rPr>
          <w:lang w:val="en-US"/>
        </w:rPr>
        <w:t xml:space="preserve"> </w:t>
      </w:r>
      <w:proofErr w:type="spellStart"/>
      <w:r w:rsidRPr="00C12761">
        <w:rPr>
          <w:lang w:val="en-US"/>
        </w:rPr>
        <w:t>keuangan</w:t>
      </w:r>
      <w:proofErr w:type="spellEnd"/>
      <w:r w:rsidRPr="00C12761">
        <w:rPr>
          <w:lang w:val="en-US"/>
        </w:rPr>
        <w:t xml:space="preserve">, </w:t>
      </w:r>
      <w:proofErr w:type="spellStart"/>
      <w:r w:rsidRPr="00C12761">
        <w:rPr>
          <w:lang w:val="en-US"/>
        </w:rPr>
        <w:t>serta</w:t>
      </w:r>
      <w:proofErr w:type="spellEnd"/>
      <w:r w:rsidRPr="00C12761">
        <w:rPr>
          <w:lang w:val="en-US"/>
        </w:rPr>
        <w:t xml:space="preserve"> </w:t>
      </w:r>
      <w:proofErr w:type="spellStart"/>
      <w:r w:rsidRPr="00C12761">
        <w:rPr>
          <w:lang w:val="en-US"/>
        </w:rPr>
        <w:t>literasi</w:t>
      </w:r>
      <w:proofErr w:type="spellEnd"/>
      <w:r w:rsidRPr="00C12761">
        <w:rPr>
          <w:lang w:val="en-US"/>
        </w:rPr>
        <w:t xml:space="preserve"> </w:t>
      </w:r>
      <w:proofErr w:type="spellStart"/>
      <w:r w:rsidRPr="00C12761">
        <w:rPr>
          <w:lang w:val="en-US"/>
        </w:rPr>
        <w:t>budaya</w:t>
      </w:r>
      <w:proofErr w:type="spellEnd"/>
      <w:r w:rsidRPr="00C12761">
        <w:rPr>
          <w:lang w:val="en-US"/>
        </w:rPr>
        <w:t xml:space="preserve"> </w:t>
      </w:r>
      <w:proofErr w:type="spellStart"/>
      <w:r w:rsidRPr="00C12761">
        <w:rPr>
          <w:lang w:val="en-US"/>
        </w:rPr>
        <w:t>dan</w:t>
      </w:r>
      <w:proofErr w:type="spellEnd"/>
      <w:r w:rsidRPr="00C12761">
        <w:rPr>
          <w:lang w:val="en-US"/>
        </w:rPr>
        <w:t xml:space="preserve"> </w:t>
      </w:r>
      <w:proofErr w:type="spellStart"/>
      <w:r w:rsidRPr="00C12761">
        <w:rPr>
          <w:lang w:val="en-US"/>
        </w:rPr>
        <w:t>kewarganegaraan</w:t>
      </w:r>
      <w:proofErr w:type="spellEnd"/>
      <w:r w:rsidRPr="00C12761">
        <w:rPr>
          <w:lang w:val="en-US"/>
        </w:rPr>
        <w:t xml:space="preserve">. </w:t>
      </w:r>
      <w:proofErr w:type="spellStart"/>
      <w:r w:rsidRPr="00C12761">
        <w:rPr>
          <w:lang w:val="en-US"/>
        </w:rPr>
        <w:t>Kompetensi</w:t>
      </w:r>
      <w:proofErr w:type="spellEnd"/>
      <w:r w:rsidRPr="00C12761">
        <w:rPr>
          <w:lang w:val="en-US"/>
        </w:rPr>
        <w:t xml:space="preserve"> </w:t>
      </w:r>
      <w:proofErr w:type="spellStart"/>
      <w:r w:rsidRPr="00C12761">
        <w:rPr>
          <w:lang w:val="en-US"/>
        </w:rPr>
        <w:t>mencakup</w:t>
      </w:r>
      <w:proofErr w:type="spellEnd"/>
      <w:r w:rsidRPr="00C12761">
        <w:rPr>
          <w:lang w:val="en-US"/>
        </w:rPr>
        <w:t xml:space="preserve"> </w:t>
      </w:r>
      <w:proofErr w:type="spellStart"/>
      <w:r w:rsidRPr="00C12761">
        <w:rPr>
          <w:lang w:val="en-US"/>
        </w:rPr>
        <w:t>aspek</w:t>
      </w:r>
      <w:proofErr w:type="spellEnd"/>
      <w:r w:rsidRPr="00C12761">
        <w:rPr>
          <w:lang w:val="en-US"/>
        </w:rPr>
        <w:t xml:space="preserve"> </w:t>
      </w:r>
      <w:proofErr w:type="spellStart"/>
      <w:r w:rsidRPr="00C12761">
        <w:rPr>
          <w:lang w:val="en-US"/>
        </w:rPr>
        <w:t>berpikir</w:t>
      </w:r>
      <w:proofErr w:type="spellEnd"/>
      <w:r w:rsidRPr="00C12761">
        <w:rPr>
          <w:lang w:val="en-US"/>
        </w:rPr>
        <w:t xml:space="preserve"> </w:t>
      </w:r>
      <w:proofErr w:type="spellStart"/>
      <w:r w:rsidRPr="00C12761">
        <w:rPr>
          <w:lang w:val="en-US"/>
        </w:rPr>
        <w:t>kritis</w:t>
      </w:r>
      <w:proofErr w:type="spellEnd"/>
      <w:r w:rsidRPr="00C12761">
        <w:rPr>
          <w:lang w:val="en-US"/>
        </w:rPr>
        <w:t xml:space="preserve"> </w:t>
      </w:r>
      <w:proofErr w:type="spellStart"/>
      <w:r w:rsidRPr="00C12761">
        <w:rPr>
          <w:lang w:val="en-US"/>
        </w:rPr>
        <w:t>atau</w:t>
      </w:r>
      <w:proofErr w:type="spellEnd"/>
      <w:r w:rsidRPr="00C12761">
        <w:rPr>
          <w:lang w:val="en-US"/>
        </w:rPr>
        <w:t xml:space="preserve"> </w:t>
      </w:r>
      <w:proofErr w:type="spellStart"/>
      <w:r w:rsidRPr="00C12761">
        <w:rPr>
          <w:lang w:val="en-US"/>
        </w:rPr>
        <w:t>pemecahan</w:t>
      </w:r>
      <w:proofErr w:type="spellEnd"/>
      <w:r w:rsidRPr="00C12761">
        <w:rPr>
          <w:lang w:val="en-US"/>
        </w:rPr>
        <w:t xml:space="preserve"> </w:t>
      </w:r>
      <w:proofErr w:type="spellStart"/>
      <w:r w:rsidRPr="00C12761">
        <w:rPr>
          <w:lang w:val="en-US"/>
        </w:rPr>
        <w:t>masalah</w:t>
      </w:r>
      <w:proofErr w:type="spellEnd"/>
      <w:r w:rsidRPr="00C12761">
        <w:rPr>
          <w:lang w:val="en-US"/>
        </w:rPr>
        <w:t xml:space="preserve">, </w:t>
      </w:r>
      <w:proofErr w:type="spellStart"/>
      <w:r w:rsidRPr="00C12761">
        <w:rPr>
          <w:lang w:val="en-US"/>
        </w:rPr>
        <w:t>kreativitas</w:t>
      </w:r>
      <w:proofErr w:type="spellEnd"/>
      <w:r w:rsidRPr="00C12761">
        <w:rPr>
          <w:lang w:val="en-US"/>
        </w:rPr>
        <w:t xml:space="preserve">, </w:t>
      </w:r>
      <w:proofErr w:type="spellStart"/>
      <w:r w:rsidRPr="00C12761">
        <w:rPr>
          <w:lang w:val="en-US"/>
        </w:rPr>
        <w:t>kolaborasi</w:t>
      </w:r>
      <w:proofErr w:type="spellEnd"/>
      <w:r w:rsidRPr="00C12761">
        <w:rPr>
          <w:lang w:val="en-US"/>
        </w:rPr>
        <w:t xml:space="preserve"> </w:t>
      </w:r>
      <w:proofErr w:type="spellStart"/>
      <w:r w:rsidRPr="00C12761">
        <w:rPr>
          <w:lang w:val="en-US"/>
        </w:rPr>
        <w:t>dan</w:t>
      </w:r>
      <w:proofErr w:type="spellEnd"/>
      <w:r w:rsidRPr="00C12761">
        <w:rPr>
          <w:lang w:val="en-US"/>
        </w:rPr>
        <w:t xml:space="preserve"> </w:t>
      </w:r>
      <w:proofErr w:type="spellStart"/>
      <w:r w:rsidRPr="00C12761">
        <w:rPr>
          <w:lang w:val="en-US"/>
        </w:rPr>
        <w:t>komunikasi</w:t>
      </w:r>
      <w:proofErr w:type="spellEnd"/>
      <w:r w:rsidRPr="00C12761">
        <w:rPr>
          <w:lang w:val="en-US"/>
        </w:rPr>
        <w:t xml:space="preserve">. </w:t>
      </w:r>
      <w:proofErr w:type="spellStart"/>
      <w:r w:rsidRPr="00C12761">
        <w:rPr>
          <w:lang w:val="en-US"/>
        </w:rPr>
        <w:t>Sedangkan</w:t>
      </w:r>
      <w:proofErr w:type="spellEnd"/>
      <w:r w:rsidRPr="00C12761">
        <w:rPr>
          <w:lang w:val="en-US"/>
        </w:rPr>
        <w:t xml:space="preserve"> </w:t>
      </w:r>
      <w:proofErr w:type="spellStart"/>
      <w:r w:rsidRPr="00C12761">
        <w:rPr>
          <w:lang w:val="en-US"/>
        </w:rPr>
        <w:t>kualitas</w:t>
      </w:r>
      <w:proofErr w:type="spellEnd"/>
      <w:r w:rsidRPr="00C12761">
        <w:rPr>
          <w:lang w:val="en-US"/>
        </w:rPr>
        <w:t xml:space="preserve"> </w:t>
      </w:r>
      <w:proofErr w:type="spellStart"/>
      <w:r w:rsidRPr="00C12761">
        <w:rPr>
          <w:lang w:val="en-US"/>
        </w:rPr>
        <w:t>karakter</w:t>
      </w:r>
      <w:proofErr w:type="spellEnd"/>
      <w:r w:rsidRPr="00C12761">
        <w:rPr>
          <w:lang w:val="en-US"/>
        </w:rPr>
        <w:t xml:space="preserve"> </w:t>
      </w:r>
      <w:proofErr w:type="spellStart"/>
      <w:r w:rsidRPr="00C12761">
        <w:rPr>
          <w:lang w:val="en-US"/>
        </w:rPr>
        <w:t>mencakup</w:t>
      </w:r>
      <w:proofErr w:type="spellEnd"/>
      <w:r w:rsidRPr="00C12761">
        <w:rPr>
          <w:lang w:val="en-US"/>
        </w:rPr>
        <w:t xml:space="preserve"> rasa </w:t>
      </w:r>
      <w:proofErr w:type="spellStart"/>
      <w:r w:rsidRPr="00C12761">
        <w:rPr>
          <w:lang w:val="en-US"/>
        </w:rPr>
        <w:t>ingin</w:t>
      </w:r>
      <w:proofErr w:type="spellEnd"/>
      <w:r w:rsidRPr="00C12761">
        <w:rPr>
          <w:lang w:val="en-US"/>
        </w:rPr>
        <w:t xml:space="preserve"> </w:t>
      </w:r>
      <w:proofErr w:type="spellStart"/>
      <w:r w:rsidRPr="00C12761">
        <w:rPr>
          <w:lang w:val="en-US"/>
        </w:rPr>
        <w:t>tahu</w:t>
      </w:r>
      <w:proofErr w:type="spellEnd"/>
      <w:r w:rsidRPr="00C12761">
        <w:rPr>
          <w:lang w:val="en-US"/>
        </w:rPr>
        <w:t xml:space="preserve">, </w:t>
      </w:r>
      <w:proofErr w:type="spellStart"/>
      <w:r w:rsidRPr="00C12761">
        <w:rPr>
          <w:lang w:val="en-US"/>
        </w:rPr>
        <w:lastRenderedPageBreak/>
        <w:t>ketekunan</w:t>
      </w:r>
      <w:proofErr w:type="spellEnd"/>
      <w:r w:rsidRPr="00C12761">
        <w:rPr>
          <w:lang w:val="en-US"/>
        </w:rPr>
        <w:t xml:space="preserve">, </w:t>
      </w:r>
      <w:proofErr w:type="spellStart"/>
      <w:r w:rsidRPr="00C12761">
        <w:rPr>
          <w:lang w:val="en-US"/>
        </w:rPr>
        <w:t>inisiatif</w:t>
      </w:r>
      <w:proofErr w:type="spellEnd"/>
      <w:r w:rsidRPr="00C12761">
        <w:rPr>
          <w:lang w:val="en-US"/>
        </w:rPr>
        <w:t xml:space="preserve">, </w:t>
      </w:r>
      <w:proofErr w:type="spellStart"/>
      <w:r w:rsidRPr="00C12761">
        <w:rPr>
          <w:lang w:val="en-US"/>
        </w:rPr>
        <w:t>kepemimpinan</w:t>
      </w:r>
      <w:proofErr w:type="spellEnd"/>
      <w:r w:rsidRPr="00C12761">
        <w:rPr>
          <w:lang w:val="en-US"/>
        </w:rPr>
        <w:t xml:space="preserve">, </w:t>
      </w:r>
      <w:proofErr w:type="spellStart"/>
      <w:r w:rsidRPr="00C12761">
        <w:rPr>
          <w:lang w:val="en-US"/>
        </w:rPr>
        <w:t>kemampuan</w:t>
      </w:r>
      <w:proofErr w:type="spellEnd"/>
      <w:r w:rsidRPr="00C12761">
        <w:rPr>
          <w:lang w:val="en-US"/>
        </w:rPr>
        <w:t xml:space="preserve"> </w:t>
      </w:r>
      <w:proofErr w:type="spellStart"/>
      <w:r w:rsidRPr="00C12761">
        <w:rPr>
          <w:lang w:val="en-US"/>
        </w:rPr>
        <w:t>beradaptasi</w:t>
      </w:r>
      <w:proofErr w:type="spellEnd"/>
      <w:r w:rsidRPr="00C12761">
        <w:rPr>
          <w:lang w:val="en-US"/>
        </w:rPr>
        <w:t xml:space="preserve">, </w:t>
      </w:r>
      <w:proofErr w:type="spellStart"/>
      <w:r w:rsidRPr="00C12761">
        <w:rPr>
          <w:lang w:val="en-US"/>
        </w:rPr>
        <w:t>serta</w:t>
      </w:r>
      <w:proofErr w:type="spellEnd"/>
      <w:r w:rsidRPr="00C12761">
        <w:rPr>
          <w:lang w:val="en-US"/>
        </w:rPr>
        <w:t xml:space="preserve"> </w:t>
      </w:r>
      <w:proofErr w:type="spellStart"/>
      <w:r w:rsidRPr="00C12761">
        <w:rPr>
          <w:lang w:val="en-US"/>
        </w:rPr>
        <w:t>kesadaran</w:t>
      </w:r>
      <w:proofErr w:type="spellEnd"/>
      <w:r w:rsidRPr="00C12761">
        <w:rPr>
          <w:lang w:val="en-US"/>
        </w:rPr>
        <w:t xml:space="preserve"> </w:t>
      </w:r>
      <w:proofErr w:type="spellStart"/>
      <w:r w:rsidRPr="00C12761">
        <w:rPr>
          <w:lang w:val="en-US"/>
        </w:rPr>
        <w:t>sosial</w:t>
      </w:r>
      <w:proofErr w:type="spellEnd"/>
      <w:r w:rsidRPr="00C12761">
        <w:rPr>
          <w:lang w:val="en-US"/>
        </w:rPr>
        <w:t xml:space="preserve"> </w:t>
      </w:r>
      <w:proofErr w:type="spellStart"/>
      <w:r w:rsidRPr="00C12761">
        <w:rPr>
          <w:lang w:val="en-US"/>
        </w:rPr>
        <w:t>dan</w:t>
      </w:r>
      <w:proofErr w:type="spellEnd"/>
      <w:r w:rsidRPr="00C12761">
        <w:rPr>
          <w:lang w:val="en-US"/>
        </w:rPr>
        <w:t xml:space="preserve"> </w:t>
      </w:r>
      <w:proofErr w:type="spellStart"/>
      <w:r w:rsidRPr="00C12761">
        <w:rPr>
          <w:lang w:val="en-US"/>
        </w:rPr>
        <w:t>budaya</w:t>
      </w:r>
      <w:proofErr w:type="spellEnd"/>
      <w:r w:rsidRPr="00C12761">
        <w:rPr>
          <w:lang w:val="en-US"/>
        </w:rPr>
        <w:t xml:space="preserve"> (</w:t>
      </w:r>
      <w:r w:rsidRPr="00C12761">
        <w:rPr>
          <w:lang w:val="en-ID"/>
        </w:rPr>
        <w:t>WEF. 2015).</w:t>
      </w:r>
    </w:p>
    <w:p w14:paraId="402FE3FE" w14:textId="77777777" w:rsidR="009874CC" w:rsidRDefault="006C3DD1" w:rsidP="009874CC">
      <w:pPr>
        <w:pStyle w:val="P1"/>
        <w:ind w:left="709" w:firstLine="720"/>
        <w:rPr>
          <w:lang w:val="en-US"/>
        </w:rPr>
      </w:pPr>
      <w:r w:rsidRPr="00EA4042">
        <w:rPr>
          <w:bCs w:val="0"/>
        </w:rPr>
        <w:t xml:space="preserve">Menurut </w:t>
      </w:r>
      <w:r w:rsidR="005A78CA" w:rsidRPr="00EA4042">
        <w:rPr>
          <w:b/>
          <w:bCs w:val="0"/>
        </w:rPr>
        <w:fldChar w:fldCharType="begin" w:fldLock="1"/>
      </w:r>
      <w:r w:rsidR="005A78CA" w:rsidRPr="00EA4042">
        <w:rPr>
          <w:bCs w:val="0"/>
        </w:rPr>
        <w:instrText>ADDIN CSL_CITATION {"citationItems":[{"id":"ITEM-1","itemData":{"abstract":"Salah satu tantangan besar masyarakat Indonesia pada abad ke-21 adalah globalisasi, dimana globalisasi dapat menyebabkan persaingan di segala bidang kehidupan masyarakat semakin besar. Untuk menghadapi persaingan tersebut, maka setiap orang harus memiliki keterampilan abad 21. Keterampilan abad 21 yaitu keterampilan belajar dan berinovasi (learning and innovation skill) yang harus dimiliki manusia di abad 21 meliputi 4C keterampilan berpikir kritis, berpikir kreatif, komunikasi dan kolaborasi. Salah satu model pembelajaran yang dapat memunculkan keterampilan abad-21 ini adalah pembelajaran berbasis proyek. Penelitian ini dilakukan dengan tujuan untuk menggambarkan profil keterampilan abad 21 siswa dalam pembelajaran matematika berbasis proyek.. Penelitian ini merupakan penelitian deskriptif kualitatif dengan subjek 6 siswa kelas VIIIA SMPN 17 Surabaya, yang dibedakan berdasarkan tingkat kemampuan matematika yaitu 2 siswa dengan kemampuan matematika tinggi, 2 siswa dengan kemampuan matematika sedang dan 2 siswa dengan kemampuan matematika rendah. Pada penelitian ini, data dikumpulkan melalui tes dan wawancara untuk keterampilan berpikir kritis dan kreatif. Tes dan observasi untuk keterampilan komunikasi, observasi dan penilaian teman sejawat untuk keterampilan kolaborasi. Data penelitian dianalisis dan memperoleh hasil sebagai berikut, profil keterampilan abad 21 siswa dalam pembelajaran berbasis proyek adalah 1)Siswa dengan kemampuan matematika tinggi dan sedang memiliki profil keterampilan berpikir kritis yang baik, dan siswa dengan kemampuan matematika rendah memiliki profil keterampilan berpikir kritis yang cukup. 2)Siswa dengan kemampuan matematika tinggi memiliki profil keterampilan berpikir kreatif yang baik, siswa dengan kemampuan matematika sedang memiliki profil keterampilan berpikir kreatif yang cukup, dan siswa dengan kemampuan matematika rendah memiliki profil keterampilan berpikir kreatif yang kurang. 3) Profil keterampilan komunikasi siswa dengan kemampuan matematika tinggi, sedang dan rendah termasuk dalam kategori cukup, dan 4)Profil keterampilan kolaborasi siswa dengan kemampuan matematika tinggi termasuk dalam kategori cukup dan baik, sedangkan profil keterampilan kolaborasi siswa dengan kemampuan matematika sedang dan rendah termasuk dalam kategori baik.","author":[{"dropping-particle":"","family":"Afifah","given":"Masriah Nur","non-dropping-particle":"","parse-names":false,"suffix":""}],"id":"ITEM-1","issued":{"date-parts":[["2019"]]},"page":"8-34","title":"Ketrampilan Abad 21 dalam Pembelajaran Matematika Berbasis Proyek","type":"article-journal"},"uris":["http://www.mendeley.com/documents/?uuid=b5018b02-ae80-4dd7-a5fd-cf84bf35aeb5"]}],"mendeley":{"formattedCitation":"(Afifah 2019)","manualFormatting":"Afifah (2019)","plainTextFormattedCitation":"(Afifah 2019)","previouslyFormattedCitation":"(Afifah 2019)"},"properties":{"noteIndex":0},"schema":"https://github.com/citation-style-language/schema/raw/master/csl-citation.json"}</w:instrText>
      </w:r>
      <w:r w:rsidR="005A78CA" w:rsidRPr="00EA4042">
        <w:rPr>
          <w:b/>
          <w:bCs w:val="0"/>
        </w:rPr>
        <w:fldChar w:fldCharType="separate"/>
      </w:r>
      <w:r w:rsidR="005A78CA" w:rsidRPr="00EA4042">
        <w:rPr>
          <w:bCs w:val="0"/>
        </w:rPr>
        <w:t>Afifah (2019)</w:t>
      </w:r>
      <w:r w:rsidR="005A78CA" w:rsidRPr="00EA4042">
        <w:rPr>
          <w:b/>
          <w:bCs w:val="0"/>
        </w:rPr>
        <w:fldChar w:fldCharType="end"/>
      </w:r>
      <w:r w:rsidRPr="00EA4042">
        <w:rPr>
          <w:bCs w:val="0"/>
        </w:rPr>
        <w:t xml:space="preserve">, </w:t>
      </w:r>
      <w:r w:rsidR="00FF0231" w:rsidRPr="00EA4042">
        <w:rPr>
          <w:bCs w:val="0"/>
        </w:rPr>
        <w:t>karakteristik abad-21 dapat dibagi</w:t>
      </w:r>
      <w:r w:rsidR="00FA66CA" w:rsidRPr="00EA4042">
        <w:rPr>
          <w:bCs w:val="0"/>
        </w:rPr>
        <w:t xml:space="preserve"> menjadi:</w:t>
      </w:r>
      <w:r w:rsidR="00FF0231" w:rsidRPr="00EA4042">
        <w:rPr>
          <w:bCs w:val="0"/>
        </w:rPr>
        <w:t xml:space="preserve"> yakni komunikasi efektif, pemikiran </w:t>
      </w:r>
      <w:r w:rsidR="00FA66CA" w:rsidRPr="00EA4042">
        <w:rPr>
          <w:bCs w:val="0"/>
        </w:rPr>
        <w:t>kreatif</w:t>
      </w:r>
      <w:r w:rsidR="00FF0231" w:rsidRPr="00EA4042">
        <w:rPr>
          <w:bCs w:val="0"/>
        </w:rPr>
        <w:t xml:space="preserve">, </w:t>
      </w:r>
      <w:r w:rsidR="00FA66CA" w:rsidRPr="00EA4042">
        <w:rPr>
          <w:bCs w:val="0"/>
        </w:rPr>
        <w:t xml:space="preserve">literasi digital, </w:t>
      </w:r>
      <w:r w:rsidR="00FF0231" w:rsidRPr="00EA4042">
        <w:rPr>
          <w:bCs w:val="0"/>
        </w:rPr>
        <w:t xml:space="preserve">dan produktivitas tinggi. Keterampilan abad-21 juga terdiri dari empat aspek, yakni cara berpikir, kemampuan komunikasi dan kerjasama tim, penggunaan alat dan literasi teknologi informasi, serta kewarganegaraan yang baik, termasuk partisipasi dalam kegiatan pemerintahan dan tanggung jawab </w:t>
      </w:r>
      <w:bookmarkStart w:id="77" w:name="_Hlk149660305"/>
      <w:bookmarkEnd w:id="76"/>
      <w:r w:rsidR="008E74F1" w:rsidRPr="00EA4042">
        <w:rPr>
          <w:bCs w:val="0"/>
        </w:rPr>
        <w:t>sosial</w:t>
      </w:r>
      <w:r w:rsidR="001938FF" w:rsidRPr="00EA4042">
        <w:rPr>
          <w:bCs w:val="0"/>
        </w:rPr>
        <w:t xml:space="preserve"> </w:t>
      </w:r>
      <w:r w:rsidR="005A78CA" w:rsidRPr="00EA4042">
        <w:rPr>
          <w:b/>
          <w:bCs w:val="0"/>
        </w:rPr>
        <w:fldChar w:fldCharType="begin" w:fldLock="1"/>
      </w:r>
      <w:r w:rsidR="00525A3B" w:rsidRPr="00EA4042">
        <w:rPr>
          <w:bCs w:val="0"/>
        </w:rPr>
        <w:instrText>ADDIN CSL_CITATION {"citationItems":[{"id":"ITEM-1","itemData":{"DOI":"10.35316/alifmatika.2020.v2i1.37-58","ISSN":"2715-6095","abstract":"Descriptive analysis methode of research describes about increasing subject in the level of critical thinking skills of students in solving mathematics based on 21st-century skills. The subjects research were 28 students of Mathematics Education Study Program at Ibrahimy University of Situbondo. Data collection is done by providing pre-test and study documentation to students. The test is given to collect data related to students' critical thinking skills. Then learning is done based on 21st-century skills. Furthermore, students are given a post-test solving mathematical problem. Data were collected through observations, test results and interview data tested for their validity by triangulation. The data analysis technique used is qualitative descriptive data analysis. The results of this study indicate that: (1) the results of the achievement of indicators of critical thinking of students based on critical thinking stages formulated by Facione, overall the subject of an increase of 7.53%; (2) there was the same highest increase in the achievement of the indicator thinking Facione stage, namely at the Analyze stage (A) for high, medium, and low category subjects respectively, 77.78%, 80%, and 44.44%. However, there are still two stages of critical thinking that still need attention for further research, namely at the List (L) and Self-Correct (S) stages classified as still needing special attention in implementing 21st-century skills in learning activities; (3) the level of critical thinking skills of students based on the critical thinking stages formulated by Facione was in the category of \"not critical\" for the pre-test results and was in the category of \"sufficient critical\" for the post-test results.","author":[{"dropping-particle":"","family":"Munawwarah","given":"Muzayyanatun","non-dropping-particle":"","parse-names":false,"suffix":""},{"dropping-particle":"","family":"Laili","given":"Nurul","non-dropping-particle":"","parse-names":false,"suffix":""},{"dropping-particle":"","family":"Tohir","given":"Mohammad","non-dropping-particle":"","parse-names":false,"suffix":""}],"container-title":"Alifmatika: Jurnal Pendidikan dan Pembelajaran Matematika","id":"ITEM-1","issue":"1","issued":{"date-parts":[["2020"]]},"page":"37-58","title":"Keterampilan Berpikir Kritis Mahasiswa Dalam Memecahkan Masalah Matematika Berdasarkan Keterampilan Abad 21","type":"article-journal","volume":"2"},"uris":["http://www.mendeley.com/documents/?uuid=2437d301-0638-495f-90ef-0101573295ac"]}],"mendeley":{"formattedCitation":"(Munawwarah, Laili, and Tohir 2020)","plainTextFormattedCitation":"(Munawwarah, Laili, and Tohir 2020)","previouslyFormattedCitation":"(Munawwarah, Laili, and Tohir 2020)"},"properties":{"noteIndex":0},"schema":"https://github.com/citation-style-language/schema/raw/master/csl-citation.json"}</w:instrText>
      </w:r>
      <w:r w:rsidR="005A78CA" w:rsidRPr="00EA4042">
        <w:rPr>
          <w:b/>
          <w:bCs w:val="0"/>
        </w:rPr>
        <w:fldChar w:fldCharType="separate"/>
      </w:r>
      <w:r w:rsidR="005A78CA" w:rsidRPr="00EA4042">
        <w:rPr>
          <w:bCs w:val="0"/>
        </w:rPr>
        <w:t>(Munawwarah, Laili, and Tohir 2020)</w:t>
      </w:r>
      <w:r w:rsidR="005A78CA" w:rsidRPr="00EA4042">
        <w:rPr>
          <w:b/>
          <w:bCs w:val="0"/>
        </w:rPr>
        <w:fldChar w:fldCharType="end"/>
      </w:r>
      <w:r w:rsidR="001938FF" w:rsidRPr="00EA4042">
        <w:rPr>
          <w:bCs w:val="0"/>
        </w:rPr>
        <w:t>.</w:t>
      </w:r>
      <w:bookmarkStart w:id="78" w:name="_Hlk149660633"/>
      <w:bookmarkEnd w:id="77"/>
    </w:p>
    <w:p w14:paraId="2A8C6442" w14:textId="77777777" w:rsidR="009874CC" w:rsidRDefault="00BE5627" w:rsidP="009874CC">
      <w:pPr>
        <w:pStyle w:val="P1"/>
        <w:ind w:left="709" w:firstLine="720"/>
        <w:rPr>
          <w:lang w:val="en-US"/>
        </w:rPr>
      </w:pPr>
      <w:r w:rsidRPr="00EA4042">
        <w:rPr>
          <w:bCs w:val="0"/>
        </w:rPr>
        <w:t xml:space="preserve">Menurut </w:t>
      </w:r>
      <w:r w:rsidR="001938FF" w:rsidRPr="00EA4042">
        <w:rPr>
          <w:bCs w:val="0"/>
        </w:rPr>
        <w:t xml:space="preserve">Trilling dan Fadel (dalam </w:t>
      </w:r>
      <w:r w:rsidR="00525A3B" w:rsidRPr="00EA4042">
        <w:rPr>
          <w:b/>
          <w:bCs w:val="0"/>
        </w:rPr>
        <w:fldChar w:fldCharType="begin" w:fldLock="1"/>
      </w:r>
      <w:r w:rsidR="00525A3B" w:rsidRPr="00EA4042">
        <w:rPr>
          <w:bCs w:val="0"/>
        </w:rPr>
        <w:instrText>ADDIN CSL_CITATION {"citationItems":[{"id":"ITEM-1","itemData":{"author":[{"dropping-particle":"","family":"Mulyaningrum","given":"M.","non-dropping-particle":"","parse-names":false,"suffix":""}],"container-title":"Doctoral dissertation, Muhammadiyah University, Semarang","id":"ITEM-1","issued":{"date-parts":[["2020"]]},"page":"10-29","title":"Analisis Implementasi Keterampilan Komunikasi pada Abad-21 dalam Pembelajaran Kimia (Studi Kasus di MA Kota Semarang)","type":"article-journal"},"uris":["http://www.mendeley.com/documents/?uuid=51d9e2a2-7d64-4091-bda2-47a9d1de5b36"]}],"mendeley":{"formattedCitation":"(Mulyaningrum 2020)","manualFormatting":"Mulyaningrum 2020)","plainTextFormattedCitation":"(Mulyaningrum 2020)","previouslyFormattedCitation":"(Mulyaningrum 2020)"},"properties":{"noteIndex":0},"schema":"https://github.com/citation-style-language/schema/raw/master/csl-citation.json"}</w:instrText>
      </w:r>
      <w:r w:rsidR="00525A3B" w:rsidRPr="00EA4042">
        <w:rPr>
          <w:b/>
          <w:bCs w:val="0"/>
        </w:rPr>
        <w:fldChar w:fldCharType="separate"/>
      </w:r>
      <w:r w:rsidR="00525A3B" w:rsidRPr="00EA4042">
        <w:rPr>
          <w:bCs w:val="0"/>
        </w:rPr>
        <w:t>Mulyaningrum 2020)</w:t>
      </w:r>
      <w:r w:rsidR="00525A3B" w:rsidRPr="00EA4042">
        <w:rPr>
          <w:b/>
          <w:bCs w:val="0"/>
        </w:rPr>
        <w:fldChar w:fldCharType="end"/>
      </w:r>
      <w:r w:rsidRPr="00EA4042">
        <w:rPr>
          <w:bCs w:val="0"/>
        </w:rPr>
        <w:t xml:space="preserve">, keterampilan abad-21 disebut sebagai </w:t>
      </w:r>
      <w:r w:rsidR="00FF0231" w:rsidRPr="00EA4042">
        <w:rPr>
          <w:bCs w:val="0"/>
        </w:rPr>
        <w:t xml:space="preserve">"21st </w:t>
      </w:r>
      <w:r w:rsidR="00FF0231" w:rsidRPr="00EA4042">
        <w:rPr>
          <w:bCs w:val="0"/>
          <w:i/>
          <w:iCs/>
        </w:rPr>
        <w:t>century knowledge-skill rainbow</w:t>
      </w:r>
      <w:r w:rsidR="00FF0231" w:rsidRPr="00EA4042">
        <w:rPr>
          <w:bCs w:val="0"/>
        </w:rPr>
        <w:t xml:space="preserve">." </w:t>
      </w:r>
      <w:r w:rsidRPr="00EA4042">
        <w:rPr>
          <w:bCs w:val="0"/>
        </w:rPr>
        <w:t>yang</w:t>
      </w:r>
      <w:r w:rsidR="00FF0231" w:rsidRPr="00EA4042">
        <w:rPr>
          <w:bCs w:val="0"/>
        </w:rPr>
        <w:t xml:space="preserve"> mencakup keterampilan hidup dan berkarir; </w:t>
      </w:r>
      <w:r w:rsidRPr="00EA4042">
        <w:rPr>
          <w:bCs w:val="0"/>
        </w:rPr>
        <w:t>keterampilan belajar dan berinovasi</w:t>
      </w:r>
      <w:r w:rsidR="00FF0231" w:rsidRPr="00EA4042">
        <w:rPr>
          <w:bCs w:val="0"/>
        </w:rPr>
        <w:t xml:space="preserve">, yang melibatkan keterampilan berpikir kritis, keterampilan </w:t>
      </w:r>
      <w:r w:rsidRPr="00EA4042">
        <w:rPr>
          <w:bCs w:val="0"/>
        </w:rPr>
        <w:t>ber</w:t>
      </w:r>
      <w:r w:rsidR="00FF0231" w:rsidRPr="00EA4042">
        <w:rPr>
          <w:bCs w:val="0"/>
        </w:rPr>
        <w:t xml:space="preserve">komunikasi, </w:t>
      </w:r>
      <w:r w:rsidRPr="00EA4042">
        <w:rPr>
          <w:bCs w:val="0"/>
        </w:rPr>
        <w:t>berkolaborasi</w:t>
      </w:r>
      <w:r w:rsidR="00FF0231" w:rsidRPr="00EA4042">
        <w:rPr>
          <w:bCs w:val="0"/>
        </w:rPr>
        <w:t xml:space="preserve">, </w:t>
      </w:r>
      <w:r w:rsidRPr="00EA4042">
        <w:rPr>
          <w:bCs w:val="0"/>
        </w:rPr>
        <w:t>serta</w:t>
      </w:r>
      <w:r w:rsidR="00FF0231" w:rsidRPr="00EA4042">
        <w:rPr>
          <w:bCs w:val="0"/>
        </w:rPr>
        <w:t xml:space="preserve"> berpikir </w:t>
      </w:r>
      <w:r w:rsidRPr="00EA4042">
        <w:rPr>
          <w:bCs w:val="0"/>
        </w:rPr>
        <w:t xml:space="preserve">secara </w:t>
      </w:r>
      <w:r w:rsidR="00FF0231" w:rsidRPr="00EA4042">
        <w:rPr>
          <w:bCs w:val="0"/>
        </w:rPr>
        <w:t xml:space="preserve">kreatif; </w:t>
      </w:r>
      <w:r w:rsidRPr="00EA4042">
        <w:rPr>
          <w:bCs w:val="0"/>
        </w:rPr>
        <w:t xml:space="preserve">dan memiliki keterampilan </w:t>
      </w:r>
      <w:r w:rsidR="00600BA2" w:rsidRPr="00EA4042">
        <w:rPr>
          <w:bCs w:val="0"/>
        </w:rPr>
        <w:t xml:space="preserve">terhadap </w:t>
      </w:r>
      <w:r w:rsidRPr="00EA4042">
        <w:rPr>
          <w:bCs w:val="0"/>
        </w:rPr>
        <w:t xml:space="preserve">teknologi </w:t>
      </w:r>
      <w:r w:rsidR="00600BA2" w:rsidRPr="00EA4042">
        <w:rPr>
          <w:bCs w:val="0"/>
        </w:rPr>
        <w:t xml:space="preserve">dan media </w:t>
      </w:r>
      <w:r w:rsidRPr="00EA4042">
        <w:rPr>
          <w:bCs w:val="0"/>
        </w:rPr>
        <w:t>yang bai</w:t>
      </w:r>
      <w:r w:rsidR="00600BA2" w:rsidRPr="00EA4042">
        <w:rPr>
          <w:bCs w:val="0"/>
        </w:rPr>
        <w:t>k.</w:t>
      </w:r>
      <w:bookmarkEnd w:id="78"/>
    </w:p>
    <w:p w14:paraId="0A9FCEAE" w14:textId="25578B6C" w:rsidR="003E3EA8" w:rsidRPr="009874CC" w:rsidRDefault="003E3EA8" w:rsidP="009874CC">
      <w:pPr>
        <w:pStyle w:val="P1"/>
        <w:spacing w:after="240"/>
        <w:ind w:left="709" w:firstLine="720"/>
        <w:rPr>
          <w:lang w:val="en-US"/>
        </w:rPr>
      </w:pPr>
      <w:r w:rsidRPr="00EA4042">
        <w:rPr>
          <w:bCs w:val="0"/>
        </w:rPr>
        <w:t xml:space="preserve">Berdasarkan beberapa </w:t>
      </w:r>
      <w:r w:rsidR="003C594D" w:rsidRPr="00EA4042">
        <w:rPr>
          <w:bCs w:val="0"/>
        </w:rPr>
        <w:t>sudut pandang</w:t>
      </w:r>
      <w:r w:rsidRPr="00EA4042">
        <w:rPr>
          <w:bCs w:val="0"/>
        </w:rPr>
        <w:t xml:space="preserve"> </w:t>
      </w:r>
      <w:r w:rsidR="00600BA2" w:rsidRPr="00EA4042">
        <w:rPr>
          <w:bCs w:val="0"/>
        </w:rPr>
        <w:t>tersebut</w:t>
      </w:r>
      <w:r w:rsidRPr="00EA4042">
        <w:rPr>
          <w:bCs w:val="0"/>
        </w:rPr>
        <w:t>,</w:t>
      </w:r>
      <w:r w:rsidR="003C594D" w:rsidRPr="00EA4042">
        <w:rPr>
          <w:bCs w:val="0"/>
        </w:rPr>
        <w:t xml:space="preserve"> maka</w:t>
      </w:r>
      <w:r w:rsidRPr="00EA4042">
        <w:rPr>
          <w:bCs w:val="0"/>
        </w:rPr>
        <w:t xml:space="preserve"> </w:t>
      </w:r>
      <w:r w:rsidR="00600BA2" w:rsidRPr="00EA4042">
        <w:rPr>
          <w:bCs w:val="0"/>
        </w:rPr>
        <w:t xml:space="preserve">bisa diambil kesimpulan yaitu </w:t>
      </w:r>
      <w:r w:rsidR="00FF0231" w:rsidRPr="00EA4042">
        <w:rPr>
          <w:bCs w:val="0"/>
        </w:rPr>
        <w:t xml:space="preserve">setiap individu pada era ini perlu mengembangkan </w:t>
      </w:r>
      <w:r w:rsidR="00600BA2" w:rsidRPr="00EA4042">
        <w:rPr>
          <w:bCs w:val="0"/>
        </w:rPr>
        <w:t>4 macam</w:t>
      </w:r>
      <w:r w:rsidR="00FF0231" w:rsidRPr="00EA4042">
        <w:rPr>
          <w:bCs w:val="0"/>
        </w:rPr>
        <w:t xml:space="preserve"> keterampilan utama</w:t>
      </w:r>
      <w:r w:rsidR="003E1110" w:rsidRPr="00EA4042">
        <w:rPr>
          <w:bCs w:val="0"/>
        </w:rPr>
        <w:t>:</w:t>
      </w:r>
      <w:r w:rsidR="00FF0231" w:rsidRPr="00EA4042">
        <w:rPr>
          <w:bCs w:val="0"/>
        </w:rPr>
        <w:t xml:space="preserve"> berpikir </w:t>
      </w:r>
      <w:r w:rsidR="00600BA2" w:rsidRPr="00EA4042">
        <w:rPr>
          <w:bCs w:val="0"/>
        </w:rPr>
        <w:t xml:space="preserve">secara </w:t>
      </w:r>
      <w:r w:rsidR="00FF0231" w:rsidRPr="00EA4042">
        <w:rPr>
          <w:bCs w:val="0"/>
        </w:rPr>
        <w:t>kritis</w:t>
      </w:r>
      <w:r w:rsidR="003E1110" w:rsidRPr="00EA4042">
        <w:rPr>
          <w:bCs w:val="0"/>
        </w:rPr>
        <w:t>;</w:t>
      </w:r>
      <w:r w:rsidR="00600BA2" w:rsidRPr="00EA4042">
        <w:rPr>
          <w:bCs w:val="0"/>
        </w:rPr>
        <w:t xml:space="preserve"> dan </w:t>
      </w:r>
      <w:r w:rsidR="00FF0231" w:rsidRPr="00EA4042">
        <w:rPr>
          <w:bCs w:val="0"/>
        </w:rPr>
        <w:t>kreatif</w:t>
      </w:r>
      <w:r w:rsidR="003E1110" w:rsidRPr="00EA4042">
        <w:rPr>
          <w:bCs w:val="0"/>
        </w:rPr>
        <w:t>;</w:t>
      </w:r>
      <w:r w:rsidR="00FF0231" w:rsidRPr="00EA4042">
        <w:rPr>
          <w:bCs w:val="0"/>
        </w:rPr>
        <w:t xml:space="preserve"> komunikasi efektif</w:t>
      </w:r>
      <w:r w:rsidR="003E1110" w:rsidRPr="00EA4042">
        <w:rPr>
          <w:bCs w:val="0"/>
        </w:rPr>
        <w:t>;</w:t>
      </w:r>
      <w:r w:rsidR="00FF0231" w:rsidRPr="00EA4042">
        <w:rPr>
          <w:bCs w:val="0"/>
        </w:rPr>
        <w:t xml:space="preserve"> </w:t>
      </w:r>
      <w:r w:rsidR="00600BA2" w:rsidRPr="00EA4042">
        <w:rPr>
          <w:bCs w:val="0"/>
        </w:rPr>
        <w:t xml:space="preserve">serta </w:t>
      </w:r>
      <w:r w:rsidR="00FF0231" w:rsidRPr="00EA4042">
        <w:rPr>
          <w:bCs w:val="0"/>
        </w:rPr>
        <w:t>kemampuan kolaborasi. M</w:t>
      </w:r>
      <w:r w:rsidRPr="00EA4042">
        <w:rPr>
          <w:bCs w:val="0"/>
        </w:rPr>
        <w:t>enurut Trilling &amp; Fadel,</w:t>
      </w:r>
      <w:r w:rsidR="003C594D" w:rsidRPr="00EA4042">
        <w:rPr>
          <w:bCs w:val="0"/>
        </w:rPr>
        <w:t xml:space="preserve"> (dalam </w:t>
      </w:r>
      <w:r w:rsidR="00525A3B" w:rsidRPr="00EA4042">
        <w:rPr>
          <w:b/>
          <w:bCs w:val="0"/>
        </w:rPr>
        <w:fldChar w:fldCharType="begin" w:fldLock="1"/>
      </w:r>
      <w:r w:rsidR="004D017B" w:rsidRPr="00EA4042">
        <w:rPr>
          <w:bCs w:val="0"/>
        </w:rPr>
        <w:instrText>ADDIN CSL_CITATION {"citationItems":[{"id":"ITEM-1","itemData":{"author":[{"dropping-particle":"","family":"Mulyaningrum","given":"M.","non-dropping-particle":"","parse-names":false,"suffix":""}],"container-title":"Doctoral dissertation, Muhammadiyah University, Semarang","id":"ITEM-1","issued":{"date-parts":[["2020"]]},"page":"10-29","title":"Analisis Implementasi Keterampilan Komunikasi pada Abad-21 dalam Pembelajaran Kimia (Studi Kasus di MA Kota Semarang)","type":"article-journal"},"uris":["http://www.mendeley.com/documents/?uuid=51d9e2a2-7d64-4091-bda2-47a9d1de5b36"]}],"mendeley":{"formattedCitation":"(Mulyaningrum 2020)","manualFormatting":"Mulyaningrum 2020)","plainTextFormattedCitation":"(Mulyaningrum 2020)","previouslyFormattedCitation":"(Mulyaningrum 2020)"},"properties":{"noteIndex":0},"schema":"https://github.com/citation-style-language/schema/raw/master/csl-citation.json"}</w:instrText>
      </w:r>
      <w:r w:rsidR="00525A3B" w:rsidRPr="00EA4042">
        <w:rPr>
          <w:b/>
          <w:bCs w:val="0"/>
        </w:rPr>
        <w:fldChar w:fldCharType="separate"/>
      </w:r>
      <w:r w:rsidR="00525A3B" w:rsidRPr="00EA4042">
        <w:rPr>
          <w:bCs w:val="0"/>
        </w:rPr>
        <w:t>Mulyaningrum 2020)</w:t>
      </w:r>
      <w:r w:rsidR="00525A3B" w:rsidRPr="00EA4042">
        <w:rPr>
          <w:b/>
          <w:bCs w:val="0"/>
        </w:rPr>
        <w:fldChar w:fldCharType="end"/>
      </w:r>
      <w:r w:rsidR="003C594D" w:rsidRPr="00EA4042">
        <w:rPr>
          <w:bCs w:val="0"/>
        </w:rPr>
        <w:t>,</w:t>
      </w:r>
      <w:r w:rsidRPr="00EA4042">
        <w:rPr>
          <w:bCs w:val="0"/>
        </w:rPr>
        <w:t xml:space="preserve"> keempat keterampilan tersebut </w:t>
      </w:r>
      <w:r w:rsidR="003C594D" w:rsidRPr="00EA4042">
        <w:rPr>
          <w:bCs w:val="0"/>
        </w:rPr>
        <w:t xml:space="preserve">merupakan </w:t>
      </w:r>
      <w:r w:rsidR="00600BA2" w:rsidRPr="00EA4042">
        <w:rPr>
          <w:bCs w:val="0"/>
        </w:rPr>
        <w:t>bagian dari keterampilan be</w:t>
      </w:r>
      <w:r w:rsidR="003E1110" w:rsidRPr="00EA4042">
        <w:rPr>
          <w:bCs w:val="0"/>
        </w:rPr>
        <w:t>l</w:t>
      </w:r>
      <w:r w:rsidR="00600BA2" w:rsidRPr="00EA4042">
        <w:rPr>
          <w:bCs w:val="0"/>
        </w:rPr>
        <w:t>ajar dan berinovasi</w:t>
      </w:r>
      <w:r w:rsidR="003C594D" w:rsidRPr="00EA4042">
        <w:rPr>
          <w:bCs w:val="0"/>
        </w:rPr>
        <w:t xml:space="preserve">, sedangkan </w:t>
      </w:r>
      <w:r w:rsidR="00600BA2" w:rsidRPr="00EA4042">
        <w:rPr>
          <w:bCs w:val="0"/>
        </w:rPr>
        <w:t xml:space="preserve">skill </w:t>
      </w:r>
      <w:r w:rsidR="003E1110" w:rsidRPr="00EA4042">
        <w:rPr>
          <w:bCs w:val="0"/>
        </w:rPr>
        <w:t xml:space="preserve">di </w:t>
      </w:r>
      <w:r w:rsidRPr="00EA4042">
        <w:rPr>
          <w:bCs w:val="0"/>
        </w:rPr>
        <w:t>abad</w:t>
      </w:r>
      <w:r w:rsidR="003C594D" w:rsidRPr="00EA4042">
        <w:rPr>
          <w:bCs w:val="0"/>
        </w:rPr>
        <w:t>-</w:t>
      </w:r>
      <w:r w:rsidRPr="00EA4042">
        <w:rPr>
          <w:bCs w:val="0"/>
        </w:rPr>
        <w:t xml:space="preserve">21 yang dimaksud </w:t>
      </w:r>
      <w:r w:rsidR="003C594D" w:rsidRPr="00EA4042">
        <w:rPr>
          <w:bCs w:val="0"/>
        </w:rPr>
        <w:t>yaitu</w:t>
      </w:r>
      <w:r w:rsidRPr="00EA4042">
        <w:rPr>
          <w:bCs w:val="0"/>
        </w:rPr>
        <w:t xml:space="preserve"> </w:t>
      </w:r>
      <w:r w:rsidR="003C594D" w:rsidRPr="00EA4042">
        <w:rPr>
          <w:bCs w:val="0"/>
          <w:i/>
          <w:iCs/>
        </w:rPr>
        <w:t>critical thinking</w:t>
      </w:r>
      <w:r w:rsidR="00600BA2" w:rsidRPr="00EA4042">
        <w:rPr>
          <w:bCs w:val="0"/>
        </w:rPr>
        <w:t xml:space="preserve">, </w:t>
      </w:r>
      <w:r w:rsidRPr="00EA4042">
        <w:rPr>
          <w:bCs w:val="0"/>
        </w:rPr>
        <w:t xml:space="preserve">yang </w:t>
      </w:r>
      <w:r w:rsidR="00600BA2" w:rsidRPr="00EA4042">
        <w:rPr>
          <w:bCs w:val="0"/>
        </w:rPr>
        <w:t xml:space="preserve">tentunya perlu </w:t>
      </w:r>
      <w:r w:rsidRPr="00EA4042">
        <w:rPr>
          <w:bCs w:val="0"/>
        </w:rPr>
        <w:t>dimiliki manusia di abad</w:t>
      </w:r>
      <w:r w:rsidR="003C594D" w:rsidRPr="00EA4042">
        <w:rPr>
          <w:bCs w:val="0"/>
        </w:rPr>
        <w:t>-</w:t>
      </w:r>
      <w:r w:rsidRPr="00EA4042">
        <w:rPr>
          <w:bCs w:val="0"/>
        </w:rPr>
        <w:t>2</w:t>
      </w:r>
      <w:r w:rsidR="003C594D" w:rsidRPr="00EA4042">
        <w:rPr>
          <w:bCs w:val="0"/>
        </w:rPr>
        <w:t>1</w:t>
      </w:r>
      <w:r w:rsidR="003E1110" w:rsidRPr="00EA4042">
        <w:rPr>
          <w:bCs w:val="0"/>
        </w:rPr>
        <w:t xml:space="preserve"> nanti</w:t>
      </w:r>
      <w:r w:rsidRPr="00EA4042">
        <w:rPr>
          <w:bCs w:val="0"/>
        </w:rPr>
        <w:t>.</w:t>
      </w:r>
    </w:p>
    <w:p w14:paraId="7FF38889" w14:textId="19A13027" w:rsidR="00B367D1" w:rsidRPr="00EA4042" w:rsidRDefault="006F5B82">
      <w:pPr>
        <w:pStyle w:val="Heading3"/>
        <w:numPr>
          <w:ilvl w:val="2"/>
          <w:numId w:val="27"/>
        </w:numPr>
        <w:ind w:left="709" w:hanging="709"/>
        <w:rPr>
          <w:b w:val="0"/>
          <w:bCs/>
          <w:i/>
          <w:iCs/>
          <w:lang w:val="id-ID"/>
        </w:rPr>
      </w:pPr>
      <w:bookmarkStart w:id="79" w:name="_Toc156674419"/>
      <w:r w:rsidRPr="00EA4042">
        <w:rPr>
          <w:lang w:val="id-ID"/>
        </w:rPr>
        <w:lastRenderedPageBreak/>
        <w:t>Ber</w:t>
      </w:r>
      <w:r w:rsidR="0028437F">
        <w:rPr>
          <w:lang w:val="en-US"/>
        </w:rPr>
        <w:t>p</w:t>
      </w:r>
      <w:r w:rsidRPr="00EA4042">
        <w:rPr>
          <w:lang w:val="id-ID"/>
        </w:rPr>
        <w:t>ikir Kritis (</w:t>
      </w:r>
      <w:r w:rsidR="00FE5295" w:rsidRPr="00EA4042">
        <w:rPr>
          <w:i/>
          <w:iCs/>
          <w:lang w:val="id-ID"/>
        </w:rPr>
        <w:t>Critical Thinking</w:t>
      </w:r>
      <w:r w:rsidRPr="00EA4042">
        <w:rPr>
          <w:lang w:val="id-ID"/>
        </w:rPr>
        <w:t>)</w:t>
      </w:r>
      <w:bookmarkEnd w:id="79"/>
    </w:p>
    <w:p w14:paraId="756A81ED" w14:textId="77777777" w:rsidR="009874CC" w:rsidRDefault="00E17D4F" w:rsidP="009874CC">
      <w:pPr>
        <w:pStyle w:val="P1"/>
        <w:ind w:left="709" w:firstLine="720"/>
        <w:rPr>
          <w:bCs w:val="0"/>
        </w:rPr>
      </w:pPr>
      <w:r w:rsidRPr="00EA4042">
        <w:rPr>
          <w:bCs w:val="0"/>
        </w:rPr>
        <w:t>M</w:t>
      </w:r>
      <w:r w:rsidR="001A7FBA" w:rsidRPr="00EA4042">
        <w:rPr>
          <w:bCs w:val="0"/>
        </w:rPr>
        <w:t>erupakan kemampuan esensial yang diperlukan oleh individu pada abad-21</w:t>
      </w:r>
      <w:r w:rsidR="00857326" w:rsidRPr="00EA4042">
        <w:rPr>
          <w:bCs w:val="0"/>
        </w:rPr>
        <w:t xml:space="preserve">, </w:t>
      </w:r>
      <w:r w:rsidR="001A7FBA" w:rsidRPr="00EA4042">
        <w:rPr>
          <w:bCs w:val="0"/>
        </w:rPr>
        <w:t xml:space="preserve">melibatkan suatu proses pemikiran yang memerlukan objek, pengetahuan, dan proses pemikiran yang sistematis. Kemampuan ini memungkinkan seseorang untuk </w:t>
      </w:r>
      <w:r w:rsidRPr="00EA4042">
        <w:rPr>
          <w:bCs w:val="0"/>
        </w:rPr>
        <w:t xml:space="preserve">memperoleh </w:t>
      </w:r>
      <w:r w:rsidR="001A7FBA" w:rsidRPr="00EA4042">
        <w:rPr>
          <w:bCs w:val="0"/>
        </w:rPr>
        <w:t>informasi</w:t>
      </w:r>
      <w:r w:rsidRPr="00EA4042">
        <w:rPr>
          <w:bCs w:val="0"/>
        </w:rPr>
        <w:t xml:space="preserve"> yang saling berhubungan</w:t>
      </w:r>
      <w:r w:rsidR="001A7FBA" w:rsidRPr="00EA4042">
        <w:rPr>
          <w:bCs w:val="0"/>
        </w:rPr>
        <w:t xml:space="preserve">, </w:t>
      </w:r>
      <w:r w:rsidRPr="00EA4042">
        <w:rPr>
          <w:bCs w:val="0"/>
        </w:rPr>
        <w:t>memperoleh</w:t>
      </w:r>
      <w:r w:rsidR="001A7FBA" w:rsidRPr="00EA4042">
        <w:rPr>
          <w:bCs w:val="0"/>
        </w:rPr>
        <w:t xml:space="preserve"> </w:t>
      </w:r>
      <w:r w:rsidR="00857326" w:rsidRPr="00EA4042">
        <w:rPr>
          <w:bCs w:val="0"/>
        </w:rPr>
        <w:t xml:space="preserve">dugaan yang benar, </w:t>
      </w:r>
      <w:r w:rsidR="001A7FBA" w:rsidRPr="00EA4042">
        <w:rPr>
          <w:bCs w:val="0"/>
        </w:rPr>
        <w:t xml:space="preserve">kesimpulan </w:t>
      </w:r>
      <w:r w:rsidRPr="00EA4042">
        <w:rPr>
          <w:bCs w:val="0"/>
        </w:rPr>
        <w:t xml:space="preserve">yang </w:t>
      </w:r>
      <w:r w:rsidR="001A7FBA" w:rsidRPr="00EA4042">
        <w:rPr>
          <w:bCs w:val="0"/>
        </w:rPr>
        <w:t xml:space="preserve">logis, mengevaluasi </w:t>
      </w:r>
      <w:r w:rsidR="00857326" w:rsidRPr="00EA4042">
        <w:rPr>
          <w:bCs w:val="0"/>
        </w:rPr>
        <w:t>hasilnya dengan</w:t>
      </w:r>
      <w:r w:rsidR="001A7FBA" w:rsidRPr="00EA4042">
        <w:rPr>
          <w:bCs w:val="0"/>
        </w:rPr>
        <w:t xml:space="preserve"> logis, </w:t>
      </w:r>
      <w:r w:rsidR="00857326" w:rsidRPr="00EA4042">
        <w:rPr>
          <w:bCs w:val="0"/>
        </w:rPr>
        <w:t>serta</w:t>
      </w:r>
      <w:r w:rsidR="001A7FBA" w:rsidRPr="00EA4042">
        <w:rPr>
          <w:bCs w:val="0"/>
        </w:rPr>
        <w:t xml:space="preserve"> </w:t>
      </w:r>
      <w:r w:rsidR="00857326" w:rsidRPr="00EA4042">
        <w:rPr>
          <w:bCs w:val="0"/>
        </w:rPr>
        <w:t>memastikan</w:t>
      </w:r>
      <w:r w:rsidR="001A7FBA" w:rsidRPr="00EA4042">
        <w:rPr>
          <w:bCs w:val="0"/>
        </w:rPr>
        <w:t xml:space="preserve"> informasi </w:t>
      </w:r>
      <w:r w:rsidR="00857326" w:rsidRPr="00EA4042">
        <w:rPr>
          <w:bCs w:val="0"/>
        </w:rPr>
        <w:t>yang didapat</w:t>
      </w:r>
      <w:r w:rsidR="001A7FBA" w:rsidRPr="00EA4042">
        <w:rPr>
          <w:bCs w:val="0"/>
        </w:rPr>
        <w:t xml:space="preserve"> akurat </w:t>
      </w:r>
      <w:r w:rsidR="004D017B" w:rsidRPr="00EA4042">
        <w:rPr>
          <w:b/>
          <w:bCs w:val="0"/>
        </w:rPr>
        <w:fldChar w:fldCharType="begin" w:fldLock="1"/>
      </w:r>
      <w:r w:rsidR="00C060D2" w:rsidRPr="00EA4042">
        <w:rPr>
          <w:bCs w:val="0"/>
        </w:rPr>
        <w:instrText>ADDIN CSL_CITATION {"citationItems":[{"id":"ITEM-1","itemData":{"abstract":"Era globalisasi memberi dampak yang cukup luas dalam berbagai aspek kehidupan, termasuk tuntutan dalam penyelenggaraan pendidikan Salah satu tantangan nyata tersebut adalah bahwa pendidikan hendaknya mampu menghasilkan sumberdaya manusia yang memiliki kompetensi utuh, dikenal dengan kompetensi abad ke-21. Kompetensi abad ke-21 merupakan kompetensi utama yang harus dimiliki siswa agar mampu berkiprah dalam kehidupan nyata pada abad ke-21. Di Abad-21 ditantang untuk mampu menciptakan pendidikan yang dapat ikut menghasilkan sumber daya pemikir yang mampu ikut membangun tatanan sosial dan ekonomi sadar pengetahuan sebagaimana layaknya warga dunia di Abad-21. Tujuan penelitian ini adalah untuk mendeskripsikan kompetensi abad-21 yang dibutuhkan di dunia usaha/ dunia industri bidang pekerjaan sebagai teknisi jaringan. Metode penelitian yang digunakan adalah deskriptif kuantitatif. Sampel penelitian ini adalah penyedia jasa Internet Service Provider (ISP) yang berada di Kota Malang dengan rincian 7 perusahaan dengan responden 33 orang. Hasil penelitian menunjukkan bahwa kemampuan abad ke-21 yang dibutuhkan di dunia usaha dan dunia industri adalah: (1) keterampilan dan belajar berinovasi; (2) kehidupan dan karir; dan (3) keterampilan teknologi dan media informasi. Kata","author":[{"dropping-particle":"","family":"Etistika Y W","given":"","non-dropping-particle":"","parse-names":false,"suffix":""},{"dropping-particle":"","family":"Dwi A S","given":"","non-dropping-particle":"","parse-names":false,"suffix":""},{"dropping-particle":"","family":"Amat N","given":"","non-dropping-particle":"","parse-names":false,"suffix":""}],"container-title":"Jurnal pendidikan","id":"ITEM-1","issued":{"date-parts":[["2016"]]},"page":"263-278","title":"Transformasi Pendidikan Abad 21 Sebagai Tuntutan","type":"article-journal","volume":"1"},"uris":["http://www.mendeley.com/documents/?uuid=bb6a0e9f-9888-40c0-86e5-c76963bf4af3"]}],"mendeley":{"formattedCitation":"(Etistika Y W, Dwi A S, and Amat N 2016)","plainTextFormattedCitation":"(Etistika Y W, Dwi A S, and Amat N 2016)","previouslyFormattedCitation":"(Etistika Y W, Dwi A S, and Amat N 2016)"},"properties":{"noteIndex":0},"schema":"https://github.com/citation-style-language/schema/raw/master/csl-citation.json"}</w:instrText>
      </w:r>
      <w:r w:rsidR="004D017B" w:rsidRPr="00EA4042">
        <w:rPr>
          <w:b/>
          <w:bCs w:val="0"/>
        </w:rPr>
        <w:fldChar w:fldCharType="separate"/>
      </w:r>
      <w:r w:rsidR="004D017B" w:rsidRPr="00EA4042">
        <w:rPr>
          <w:bCs w:val="0"/>
        </w:rPr>
        <w:t>(Etistika Y W, Dwi A S, and Amat N 2016)</w:t>
      </w:r>
      <w:r w:rsidR="004D017B" w:rsidRPr="00EA4042">
        <w:rPr>
          <w:b/>
          <w:bCs w:val="0"/>
        </w:rPr>
        <w:fldChar w:fldCharType="end"/>
      </w:r>
      <w:r w:rsidR="00996DAB" w:rsidRPr="00EA4042">
        <w:rPr>
          <w:bCs w:val="0"/>
        </w:rPr>
        <w:t xml:space="preserve">. </w:t>
      </w:r>
      <w:r w:rsidR="001A7FBA" w:rsidRPr="00EA4042">
        <w:rPr>
          <w:bCs w:val="0"/>
        </w:rPr>
        <w:t>Keterampilan berpikir kritis dianggap sebagai aspek penting dalam persiapan peserta didik untuk masa depan mereka</w:t>
      </w:r>
      <w:r w:rsidR="00996DAB" w:rsidRPr="00EA4042">
        <w:rPr>
          <w:bCs w:val="0"/>
        </w:rPr>
        <w:t xml:space="preserve"> </w:t>
      </w:r>
      <w:r w:rsidR="00C060D2" w:rsidRPr="00EA4042">
        <w:rPr>
          <w:b/>
          <w:bCs w:val="0"/>
        </w:rPr>
        <w:fldChar w:fldCharType="begin" w:fldLock="1"/>
      </w:r>
      <w:r w:rsidR="004B1B1A" w:rsidRPr="00EA4042">
        <w:rPr>
          <w:bCs w:val="0"/>
        </w:rPr>
        <w:instrText>ADDIN CSL_CITATION {"citationItems":[{"id":"ITEM-1","itemData":{"ISSN":"2613-9189","abstract":"Pendidikan merupakan salah satu penentu maju mundurnya peradaban suatu bangsa. Oleh karena itu, di zaman modern ini pendidikan memegang peranan penting dalam menciptakan generasi-generasi bangsa yang mampu mengimbangi laju perkembangan ilmu pengetahuan, tak terkecuali bidang ilmu matematika. Bidang ilmu matematika yang berkembang tak hanya matematika itu sendiri namun juga pembelajaran di dalam kelas. Berkembangnya pembelajaran matematika, diikuti dengan tuntutan meningkatnya kemampuan dan keterampilan dalam pembelajaran matematika. Salah satu kemampuan yang terlibat dalam pembelajaran matematika yaitu kemampuan Berpikir Kritis. Kemampuan berpikir kritis dan pemecahan masalah mengarah pada kemampuan berpikir secara kritis, lateral, dan sistemik, terutama dalam konteks pemecahan masalah. Kemampuan berkomunikasi dan bekerjasama yakni mampu berkomunikasi dan berkolaborasi secara efektif dengan berbagai pihak. Kemampuan mencipta dan membaharui berkaitan dengan mampunya seseorang dalam mengembangkan kreativitas yang dimilikinya untuk menghasilkan berbagai trobosan yang inovatif. Makalah ini akan menjawab pertanyaan-pertanyaan, bagaimana peran kemampuan berpikir kritis matematis dalam pembelajaran matematika dengan model pembelajaran problem solving (pemecahan masalah)","author":[{"dropping-particle":"","family":"Rachmantika","given":"Arfika Riestyan","non-dropping-particle":"","parse-names":false,"suffix":""},{"dropping-particle":"","family":"Wardono","given":"","non-dropping-particle":"","parse-names":false,"suffix":""}],"container-title":"Prosiding Seminar Nasional Matematika","id":"ITEM-1","issue":"1","issued":{"date-parts":[["2019"]]},"page":"441","title":"The role of students' critical thinking skills in learning mathematics with problem-solving","type":"article-journal","volume":"2"},"uris":["http://www.mendeley.com/documents/?uuid=6e30f6c4-e370-4405-ad5e-0a94830f58d6"]}],"mendeley":{"formattedCitation":"(Rachmantika and Wardono 2019)","plainTextFormattedCitation":"(Rachmantika and Wardono 2019)","previouslyFormattedCitation":"(Rachmantika and Wardono 2019)"},"properties":{"noteIndex":0},"schema":"https://github.com/citation-style-language/schema/raw/master/csl-citation.json"}</w:instrText>
      </w:r>
      <w:r w:rsidR="00C060D2" w:rsidRPr="00EA4042">
        <w:rPr>
          <w:b/>
          <w:bCs w:val="0"/>
        </w:rPr>
        <w:fldChar w:fldCharType="separate"/>
      </w:r>
      <w:r w:rsidR="00C060D2" w:rsidRPr="00EA4042">
        <w:rPr>
          <w:bCs w:val="0"/>
        </w:rPr>
        <w:t>(Rachmantika and Wardono 2019)</w:t>
      </w:r>
      <w:r w:rsidR="00C060D2" w:rsidRPr="00EA4042">
        <w:rPr>
          <w:b/>
          <w:bCs w:val="0"/>
        </w:rPr>
        <w:fldChar w:fldCharType="end"/>
      </w:r>
      <w:r w:rsidR="00996DAB" w:rsidRPr="00EA4042">
        <w:rPr>
          <w:bCs w:val="0"/>
        </w:rPr>
        <w:t>.</w:t>
      </w:r>
    </w:p>
    <w:p w14:paraId="63272B48" w14:textId="77777777" w:rsidR="009874CC" w:rsidRDefault="001A7FBA" w:rsidP="009874CC">
      <w:pPr>
        <w:pStyle w:val="P1"/>
        <w:ind w:left="709" w:firstLine="720"/>
        <w:rPr>
          <w:bCs w:val="0"/>
        </w:rPr>
      </w:pPr>
      <w:r w:rsidRPr="00EA4042">
        <w:rPr>
          <w:bCs w:val="0"/>
        </w:rPr>
        <w:t>Berpikir kritis adalah suatu proses pemikiran rasional dan reflektif yang digunakan untuk menentukan keyakinan atau tindakan yang tepat. Ini bukan hanya tujuan pembelajaran, tetapi juga merupakan suatu kebutuhan dalam menghadapi tantangan kompleks. Rasionalitas dalam berpikir kritis mencakup keyakinan yang didukung oleh bukti yang relevan, sementara reflektifitas melibatkan kemampuan untuk mempertimbangkan dengan cermat berbagai alternatif sebelum membuat keputusan</w:t>
      </w:r>
      <w:r w:rsidRPr="00EA4042">
        <w:t xml:space="preserve"> </w:t>
      </w:r>
      <w:r w:rsidR="00B33C5E" w:rsidRPr="00EA4042">
        <w:rPr>
          <w:bCs w:val="0"/>
        </w:rPr>
        <w:t>(Ennis, 2011).</w:t>
      </w:r>
      <w:r w:rsidRPr="00EA4042">
        <w:rPr>
          <w:bCs w:val="0"/>
        </w:rPr>
        <w:t xml:space="preserve"> </w:t>
      </w:r>
      <w:r w:rsidR="00857326" w:rsidRPr="00EA4042">
        <w:rPr>
          <w:bCs w:val="0"/>
          <w:i/>
          <w:iCs/>
        </w:rPr>
        <w:t xml:space="preserve">Critical thinking </w:t>
      </w:r>
      <w:r w:rsidR="00857326" w:rsidRPr="00EA4042">
        <w:rPr>
          <w:bCs w:val="0"/>
        </w:rPr>
        <w:t>merupakan</w:t>
      </w:r>
      <w:r w:rsidRPr="00EA4042">
        <w:rPr>
          <w:bCs w:val="0"/>
        </w:rPr>
        <w:t xml:space="preserve"> keterampilan yang sangat vital dalam menghadapi masalah-masalah kompleks </w:t>
      </w:r>
      <w:r w:rsidR="00857326" w:rsidRPr="00EA4042">
        <w:rPr>
          <w:bCs w:val="0"/>
        </w:rPr>
        <w:t>serta</w:t>
      </w:r>
      <w:r w:rsidRPr="00EA4042">
        <w:rPr>
          <w:bCs w:val="0"/>
        </w:rPr>
        <w:t xml:space="preserve"> membutuhkan analisis </w:t>
      </w:r>
      <w:r w:rsidR="00857326" w:rsidRPr="00EA4042">
        <w:rPr>
          <w:bCs w:val="0"/>
        </w:rPr>
        <w:t>yang benar</w:t>
      </w:r>
      <w:r w:rsidRPr="00EA4042">
        <w:rPr>
          <w:bCs w:val="0"/>
        </w:rPr>
        <w:t xml:space="preserve">. Oleh karena itu, </w:t>
      </w:r>
      <w:r w:rsidR="00857326" w:rsidRPr="00EA4042">
        <w:rPr>
          <w:bCs w:val="0"/>
        </w:rPr>
        <w:t>keterampilan tersebut mampu</w:t>
      </w:r>
      <w:r w:rsidRPr="00EA4042">
        <w:rPr>
          <w:bCs w:val="0"/>
        </w:rPr>
        <w:t xml:space="preserve"> membantu peserta didik mencapai pencapaian akademis yang tinggi </w:t>
      </w:r>
      <w:r w:rsidR="004B1B1A" w:rsidRPr="00EA4042">
        <w:rPr>
          <w:b/>
          <w:bCs w:val="0"/>
        </w:rPr>
        <w:fldChar w:fldCharType="begin" w:fldLock="1"/>
      </w:r>
      <w:r w:rsidR="00F24CFA" w:rsidRPr="00EA4042">
        <w:rPr>
          <w:bCs w:val="0"/>
        </w:rPr>
        <w:instrText>ADDIN CSL_CITATION {"citationItems":[{"id":"ITEM-1","itemData":{"DOI":"10.20961/bioedukasi-uns.v11i1.19738","ISSN":"2549-0605","abstract":"Critical thinking ability is important to be possessed by every individual, especially in the era of globalization. The ability to think critically supports the individual to overcome the problems in life, among which environmental problems are. Individuals and environments cannot be separated, the relationship between them is reciprocal. Solutions to environmental problems can be realized through critical thinking. Each individual's critical thinking ability varies, depending on the frequency of frequent exercises to develop that ability. Such exercises include frequently asking questions, posing assumptions, identifying information, making inferences, identifying impacts, and so on. It is therefore important to identify the critical thinking skills of individuals in a forum. Description of the ability to think critically about environmental problems is expected to be the basis for the design of development of learning plan set related to the subject of Environmental Knowledge. The description of students' critical thinking ability is obtained through questions prepared according to Polya’s problem solving syntax. The set of questions contains elements of reasoning that are judged based on the intellectual standards of reasoning by Paul and Elder.","author":[{"dropping-particle":"","family":"Nuzulia Santi, Mochamad Arief Soendjoto","given":"Atiek Winarti","non-dropping-particle":"","parse-names":false,"suffix":""}],"container-title":"Bioedukasi: Jurnal Pendidikan Biologi","id":"ITEM-1","issue":"1","issued":{"date-parts":[["2018"]]},"page":"35-39","title":"Kemampuan Berpikir Kritis Mahasiswa Pendidikan Biologi Melalui Penyelesaian Masalah Lingkungan","type":"article-journal","volume":"11"},"uris":["http://www.mendeley.com/documents/?uuid=fd2f402d-1a0d-497d-abba-13e3bd7cfad1"]}],"mendeley":{"formattedCitation":"(Nuzulia Santi, Mochamad Arief Soendjoto 2018)","plainTextFormattedCitation":"(Nuzulia Santi, Mochamad Arief Soendjoto 2018)","previouslyFormattedCitation":"(Nuzulia Santi, Mochamad Arief Soendjoto 2018)"},"properties":{"noteIndex":0},"schema":"https://github.com/citation-style-language/schema/raw/master/csl-citation.json"}</w:instrText>
      </w:r>
      <w:r w:rsidR="004B1B1A" w:rsidRPr="00EA4042">
        <w:rPr>
          <w:b/>
          <w:bCs w:val="0"/>
        </w:rPr>
        <w:fldChar w:fldCharType="separate"/>
      </w:r>
      <w:r w:rsidR="004B1B1A" w:rsidRPr="00EA4042">
        <w:rPr>
          <w:bCs w:val="0"/>
        </w:rPr>
        <w:t>(Nuzulia Santi, Mochamad Arief Soendjoto 2018)</w:t>
      </w:r>
      <w:r w:rsidR="004B1B1A" w:rsidRPr="00EA4042">
        <w:rPr>
          <w:b/>
          <w:bCs w:val="0"/>
        </w:rPr>
        <w:fldChar w:fldCharType="end"/>
      </w:r>
      <w:r w:rsidRPr="00EA4042">
        <w:rPr>
          <w:bCs w:val="0"/>
        </w:rPr>
        <w:t>.</w:t>
      </w:r>
    </w:p>
    <w:p w14:paraId="5BCA2DAF" w14:textId="77777777" w:rsidR="009874CC" w:rsidRDefault="00F10B6A" w:rsidP="009874CC">
      <w:pPr>
        <w:pStyle w:val="P1"/>
        <w:ind w:left="709" w:firstLine="720"/>
        <w:rPr>
          <w:bCs w:val="0"/>
        </w:rPr>
      </w:pPr>
      <w:r w:rsidRPr="00EA4042">
        <w:rPr>
          <w:bCs w:val="0"/>
        </w:rPr>
        <w:lastRenderedPageBreak/>
        <w:t>Jika</w:t>
      </w:r>
      <w:r w:rsidR="00BF28A5" w:rsidRPr="00EA4042">
        <w:rPr>
          <w:bCs w:val="0"/>
        </w:rPr>
        <w:t xml:space="preserve"> keterampilan berpikir kritis</w:t>
      </w:r>
      <w:r w:rsidRPr="00EA4042">
        <w:rPr>
          <w:bCs w:val="0"/>
        </w:rPr>
        <w:t xml:space="preserve"> dimiliki oleh peserta didik, maka tentunya akan membuat mereka</w:t>
      </w:r>
      <w:r w:rsidR="00BF28A5" w:rsidRPr="00EA4042">
        <w:rPr>
          <w:bCs w:val="0"/>
        </w:rPr>
        <w:t xml:space="preserve"> memiliki kemampuan untuk </w:t>
      </w:r>
      <w:r w:rsidRPr="00EA4042">
        <w:rPr>
          <w:bCs w:val="0"/>
        </w:rPr>
        <w:t>mengatasi masalah yang dihadapi diri sendiri maupun orang lain</w:t>
      </w:r>
      <w:r w:rsidR="00BF28A5" w:rsidRPr="00EA4042">
        <w:rPr>
          <w:bCs w:val="0"/>
        </w:rPr>
        <w:t xml:space="preserve">, sehingga </w:t>
      </w:r>
      <w:r w:rsidR="00875616" w:rsidRPr="00EA4042">
        <w:rPr>
          <w:bCs w:val="0"/>
        </w:rPr>
        <w:t xml:space="preserve">tentunya </w:t>
      </w:r>
      <w:r w:rsidR="00BF28A5" w:rsidRPr="00EA4042">
        <w:rPr>
          <w:bCs w:val="0"/>
        </w:rPr>
        <w:t xml:space="preserve">kompetensi belajar </w:t>
      </w:r>
      <w:r w:rsidR="00875616" w:rsidRPr="00EA4042">
        <w:rPr>
          <w:bCs w:val="0"/>
        </w:rPr>
        <w:t>peserta didik secara tidak langsung juga meningkat</w:t>
      </w:r>
      <w:r w:rsidR="00BF28A5" w:rsidRPr="00EA4042">
        <w:rPr>
          <w:bCs w:val="0"/>
        </w:rPr>
        <w:t xml:space="preserve">. Peningkatan kompetensi dan keterampilan berpikir kritis peserta didik secara positif berkontribusi pada pencapaian tujuan pembelajaran </w:t>
      </w:r>
      <w:r w:rsidR="00F24CFA" w:rsidRPr="00EA4042">
        <w:rPr>
          <w:b/>
          <w:bCs w:val="0"/>
        </w:rPr>
        <w:fldChar w:fldCharType="begin" w:fldLock="1"/>
      </w:r>
      <w:r w:rsidR="00F24CFA" w:rsidRPr="00EA4042">
        <w:rPr>
          <w:bCs w:val="0"/>
        </w:rPr>
        <w:instrText>ADDIN CSL_CITATION {"citationItems":[{"id":"ITEM-1","itemData":{"author":[{"dropping-particle":"","family":"Monalisa, C., Ahda, Y., &amp; Fitria","given":"Y. (2019)","non-dropping-particle":"","parse-names":false,"suffix":""}],"container-title":"International Journal of Science and Research (IJSR)","id":"ITEM-1","issue":"2","issued":{"date-parts":[["2019"]]},"page":"429-432","title":"Critical Thinking Skill Improvement Using Problem Based Learning (PBL) Model of 4th Grade Students of Elementary School","type":"article-journal","volume":"8"},"uris":["http://www.mendeley.com/documents/?uuid=eb6295ac-7431-4e90-95c7-a5a4a8b8cb98"]}],"mendeley":{"formattedCitation":"(Monalisa, C., Ahda, Y., &amp; Fitria 2019)","plainTextFormattedCitation":"(Monalisa, C., Ahda, Y., &amp; Fitria 2019)","previouslyFormattedCitation":"(Monalisa, C., Ahda, Y., &amp; Fitria 2019)"},"properties":{"noteIndex":0},"schema":"https://github.com/citation-style-language/schema/raw/master/csl-citation.json"}</w:instrText>
      </w:r>
      <w:r w:rsidR="00F24CFA" w:rsidRPr="00EA4042">
        <w:rPr>
          <w:b/>
          <w:bCs w:val="0"/>
        </w:rPr>
        <w:fldChar w:fldCharType="separate"/>
      </w:r>
      <w:r w:rsidR="00F24CFA" w:rsidRPr="00EA4042">
        <w:rPr>
          <w:bCs w:val="0"/>
        </w:rPr>
        <w:t>(Monalisa, C., Ahda, Y., &amp; Fitria 2019)</w:t>
      </w:r>
      <w:r w:rsidR="00F24CFA" w:rsidRPr="00EA4042">
        <w:rPr>
          <w:b/>
          <w:bCs w:val="0"/>
        </w:rPr>
        <w:fldChar w:fldCharType="end"/>
      </w:r>
      <w:r w:rsidR="00B33C5E" w:rsidRPr="00EA4042">
        <w:rPr>
          <w:bCs w:val="0"/>
        </w:rPr>
        <w:t xml:space="preserve">. Menurut Cottrell (2005) </w:t>
      </w:r>
      <w:r w:rsidR="00F24CFA" w:rsidRPr="00EA4042">
        <w:rPr>
          <w:bCs w:val="0"/>
        </w:rPr>
        <w:t xml:space="preserve">(dalam </w:t>
      </w:r>
      <w:r w:rsidR="00F24CFA" w:rsidRPr="00EA4042">
        <w:rPr>
          <w:b/>
          <w:bCs w:val="0"/>
        </w:rPr>
        <w:fldChar w:fldCharType="begin" w:fldLock="1"/>
      </w:r>
      <w:r w:rsidR="00FA5BB1" w:rsidRPr="00EA4042">
        <w:rPr>
          <w:bCs w:val="0"/>
        </w:rPr>
        <w:instrText>ADDIN CSL_CITATION {"citationItems":[{"id":"ITEM-1","itemData":{"ISBN":"9788578110796","ISSN":"00127086","PMID":"25246403","abstract":"[ASSENTED TO 3 FEBRUARY 2000] [DATE OF COMMENCEMENT: 30 NOVEMBER 2000] (Unless otherwise indicated) (English text signed by the President) as amended by Judicial Matters Amendment Act 42 of 2001 Promotion of Administrative Justice Amendment Act 53 of 2002 Judicial Matters Second Amendment Act 55 of 2003 Judicial Matters Amendment Act 22 of 2005 Public Service Amendment Act 30 of 2007 Judicial Matters Amendment Act 66 of 2008 Regulations under this Act REGULATIONS ON FAIR ADMINISTRATIVE PROCEDURES (GN R1022 in GG 23674 of 31 July 2002) ACT To give effect to the right to administrative action that is lawful, reasonable and procedurally fair and to the right to written reasons for administrative action as contemplated in section 33 of the Constitution of the Republic of South Africa, 1996; and to provide for matters incidental thereto. Preamble WHEREAS section 33 (1) and (2) of the Constitution provides that everyone has the right to administrative action that is lawful, reasonable and procedurally fair and that everyone whose rights have been adversely affected by administrative action has the right to be given written reasons; AND WHEREAS section 33 (3) of the Constitution requires national legislation to be enacted to give effect to those rights, and to-* provide for the review of administrative action by a court or, where appropriate, an independent and impartial tribunal; * impose a duty on the state to give effect to those rights; and * promote an efficient administration; AND WHEREAS item 23 of Schedule 6 to the Constitution provides that the national legislation envisaged in section 33 (3) must be enacted within three years of the date on which the Constitution took effect; AND IN ORDER TO-* promote an efficient administration and good governance; and * create a culture of accountability, openness and transparency in the public administration or in the exercise of a public power or the performance of a public function, by giving effect to the right to just administrative action, BE IT THEREFORE ENACTED by the Parliament of the Republic of South Africa, as","author":[{"dropping-particle":"","family":"Kimianti","given":"F. E. B. Y. A. R. N. I.","non-dropping-particle":"","parse-names":false,"suffix":""}],"container-title":"Universitas Negeri Yogyakarta.","id":"ITEM-1","issue":"1","issued":{"date-parts":[["2019"]]},"title":"Pengembangan E-Modul IPA Berbasis Problem Based Learning Untuk Meningkatkan Kemampuan Berpikir Kritis Dan Literasi Sains. Universitas Negeri Yogyakarta.","type":"article-journal","volume":"1"},"uris":["http://www.mendeley.com/documents/?uuid=319f4d9b-d120-4f45-96cd-4dfa936c57aa"]}],"mendeley":{"formattedCitation":"(Kimianti 2019)","manualFormatting":"Kimianti 2019)","plainTextFormattedCitation":"(Kimianti 2019)","previouslyFormattedCitation":"(Kimianti 2019)"},"properties":{"noteIndex":0},"schema":"https://github.com/citation-style-language/schema/raw/master/csl-citation.json"}</w:instrText>
      </w:r>
      <w:r w:rsidR="00F24CFA" w:rsidRPr="00EA4042">
        <w:rPr>
          <w:b/>
          <w:bCs w:val="0"/>
        </w:rPr>
        <w:fldChar w:fldCharType="separate"/>
      </w:r>
      <w:r w:rsidR="00F24CFA" w:rsidRPr="00EA4042">
        <w:rPr>
          <w:bCs w:val="0"/>
        </w:rPr>
        <w:t>Kimianti 2019)</w:t>
      </w:r>
      <w:r w:rsidR="00F24CFA" w:rsidRPr="00EA4042">
        <w:rPr>
          <w:b/>
          <w:bCs w:val="0"/>
        </w:rPr>
        <w:fldChar w:fldCharType="end"/>
      </w:r>
      <w:r w:rsidR="00F24CFA" w:rsidRPr="00EA4042">
        <w:rPr>
          <w:bCs w:val="0"/>
        </w:rPr>
        <w:t xml:space="preserve"> </w:t>
      </w:r>
      <w:r w:rsidR="00B33C5E" w:rsidRPr="00EA4042">
        <w:rPr>
          <w:bCs w:val="0"/>
        </w:rPr>
        <w:t xml:space="preserve">berpikir kritis berkaitan erat dengan penalaran atau pemikiran rasional. </w:t>
      </w:r>
      <w:r w:rsidR="00875616" w:rsidRPr="00EA4042">
        <w:rPr>
          <w:bCs w:val="0"/>
        </w:rPr>
        <w:t>R</w:t>
      </w:r>
      <w:r w:rsidR="00BF28A5" w:rsidRPr="00EA4042">
        <w:rPr>
          <w:bCs w:val="0"/>
        </w:rPr>
        <w:t xml:space="preserve">asionalitas mengacu pada penggunaan alasan </w:t>
      </w:r>
      <w:r w:rsidR="00875616" w:rsidRPr="00EA4042">
        <w:rPr>
          <w:bCs w:val="0"/>
        </w:rPr>
        <w:t xml:space="preserve">dalam </w:t>
      </w:r>
      <w:r w:rsidR="00BF28A5" w:rsidRPr="00EA4042">
        <w:rPr>
          <w:bCs w:val="0"/>
        </w:rPr>
        <w:t xml:space="preserve">memecahkan </w:t>
      </w:r>
      <w:r w:rsidR="00875616" w:rsidRPr="00EA4042">
        <w:rPr>
          <w:bCs w:val="0"/>
        </w:rPr>
        <w:t>persoalan yang dihadapi, yaitu</w:t>
      </w:r>
      <w:r w:rsidR="00BF28A5" w:rsidRPr="00EA4042">
        <w:rPr>
          <w:bCs w:val="0"/>
        </w:rPr>
        <w:t xml:space="preserve"> </w:t>
      </w:r>
      <w:r w:rsidR="00875616" w:rsidRPr="00EA4042">
        <w:rPr>
          <w:bCs w:val="0"/>
        </w:rPr>
        <w:t>melalui kemampuan untuk meng</w:t>
      </w:r>
      <w:r w:rsidR="00BF28A5" w:rsidRPr="00EA4042">
        <w:rPr>
          <w:bCs w:val="0"/>
        </w:rPr>
        <w:t xml:space="preserve">introspeksi diri, </w:t>
      </w:r>
      <w:r w:rsidR="00875616" w:rsidRPr="00EA4042">
        <w:rPr>
          <w:bCs w:val="0"/>
        </w:rPr>
        <w:t>dengan</w:t>
      </w:r>
      <w:r w:rsidR="00BF28A5" w:rsidRPr="00EA4042">
        <w:rPr>
          <w:bCs w:val="0"/>
        </w:rPr>
        <w:t xml:space="preserve"> </w:t>
      </w:r>
      <w:r w:rsidR="00875616" w:rsidRPr="00EA4042">
        <w:rPr>
          <w:bCs w:val="0"/>
        </w:rPr>
        <w:t>alasan-</w:t>
      </w:r>
      <w:r w:rsidR="00BF28A5" w:rsidRPr="00EA4042">
        <w:rPr>
          <w:bCs w:val="0"/>
        </w:rPr>
        <w:t>alasan atas keyakinan dan tindakan sendiri, serta kemampuan untuk secara kritis mengevaluasi keyakinan dan tindakan tersebut.</w:t>
      </w:r>
    </w:p>
    <w:p w14:paraId="134A4B6D" w14:textId="79EDE9E9" w:rsidR="00996DAB" w:rsidRPr="00960658" w:rsidRDefault="00BF28A5" w:rsidP="00657DF0">
      <w:pPr>
        <w:pStyle w:val="P1"/>
        <w:ind w:left="709" w:firstLine="720"/>
        <w:rPr>
          <w:bCs w:val="0"/>
          <w:lang w:val="en-US"/>
        </w:rPr>
      </w:pPr>
      <w:r w:rsidRPr="00EA4042">
        <w:rPr>
          <w:bCs w:val="0"/>
        </w:rPr>
        <w:t xml:space="preserve">Selain itu, berpikir kritis mencakup </w:t>
      </w:r>
      <w:r w:rsidR="00F225CD" w:rsidRPr="00EA4042">
        <w:rPr>
          <w:bCs w:val="0"/>
        </w:rPr>
        <w:t>kemampuan meng</w:t>
      </w:r>
      <w:r w:rsidRPr="00EA4042">
        <w:rPr>
          <w:bCs w:val="0"/>
        </w:rPr>
        <w:t>analisis</w:t>
      </w:r>
      <w:r w:rsidR="00D50567" w:rsidRPr="00EA4042">
        <w:rPr>
          <w:bCs w:val="0"/>
        </w:rPr>
        <w:t xml:space="preserve">, mengidentifikasi, serta membuat kesimpulan </w:t>
      </w:r>
      <w:r w:rsidR="00F225CD" w:rsidRPr="00EA4042">
        <w:rPr>
          <w:bCs w:val="0"/>
        </w:rPr>
        <w:t>secara</w:t>
      </w:r>
      <w:r w:rsidRPr="00EA4042">
        <w:rPr>
          <w:bCs w:val="0"/>
        </w:rPr>
        <w:t xml:space="preserve"> kritis </w:t>
      </w:r>
      <w:r w:rsidR="00D50567" w:rsidRPr="00EA4042">
        <w:rPr>
          <w:bCs w:val="0"/>
        </w:rPr>
        <w:t>terkait</w:t>
      </w:r>
      <w:r w:rsidRPr="00EA4042">
        <w:rPr>
          <w:bCs w:val="0"/>
        </w:rPr>
        <w:t xml:space="preserve"> </w:t>
      </w:r>
      <w:r w:rsidR="00D50567" w:rsidRPr="00EA4042">
        <w:rPr>
          <w:bCs w:val="0"/>
        </w:rPr>
        <w:t>cara</w:t>
      </w:r>
      <w:r w:rsidRPr="00EA4042">
        <w:rPr>
          <w:bCs w:val="0"/>
        </w:rPr>
        <w:t xml:space="preserve"> </w:t>
      </w:r>
      <w:r w:rsidR="00D50567" w:rsidRPr="00EA4042">
        <w:rPr>
          <w:bCs w:val="0"/>
        </w:rPr>
        <w:t>setiap manusia menentukan pilihan</w:t>
      </w:r>
      <w:r w:rsidRPr="00EA4042">
        <w:rPr>
          <w:bCs w:val="0"/>
        </w:rPr>
        <w:t xml:space="preserve">, menggabungkan, dan </w:t>
      </w:r>
      <w:r w:rsidR="00D50567" w:rsidRPr="00EA4042">
        <w:rPr>
          <w:bCs w:val="0"/>
        </w:rPr>
        <w:t xml:space="preserve">menyusun, </w:t>
      </w:r>
      <w:r w:rsidRPr="00EA4042">
        <w:rPr>
          <w:bCs w:val="0"/>
        </w:rPr>
        <w:t xml:space="preserve">serta mengevaluasi </w:t>
      </w:r>
      <w:r w:rsidR="00D50567" w:rsidRPr="00EA4042">
        <w:rPr>
          <w:bCs w:val="0"/>
        </w:rPr>
        <w:t>argumennya</w:t>
      </w:r>
      <w:r w:rsidRPr="00EA4042">
        <w:rPr>
          <w:bCs w:val="0"/>
        </w:rPr>
        <w:t xml:space="preserve"> </w:t>
      </w:r>
      <w:r w:rsidR="00D50567" w:rsidRPr="00EA4042">
        <w:rPr>
          <w:bCs w:val="0"/>
        </w:rPr>
        <w:t>dengan didasarkan pada</w:t>
      </w:r>
      <w:r w:rsidRPr="00EA4042">
        <w:rPr>
          <w:bCs w:val="0"/>
        </w:rPr>
        <w:t xml:space="preserve"> bukti </w:t>
      </w:r>
      <w:r w:rsidR="00D50567" w:rsidRPr="00EA4042">
        <w:rPr>
          <w:bCs w:val="0"/>
        </w:rPr>
        <w:t>yang ada</w:t>
      </w:r>
      <w:r w:rsidRPr="00EA4042">
        <w:rPr>
          <w:bCs w:val="0"/>
        </w:rPr>
        <w:t>.</w:t>
      </w:r>
      <w:r w:rsidR="00D50567" w:rsidRPr="00EA4042">
        <w:rPr>
          <w:bCs w:val="0"/>
        </w:rPr>
        <w:t xml:space="preserve"> </w:t>
      </w:r>
      <w:r w:rsidR="0089171C" w:rsidRPr="00EA4042">
        <w:rPr>
          <w:bCs w:val="0"/>
        </w:rPr>
        <w:t xml:space="preserve">Menurut </w:t>
      </w:r>
      <w:r w:rsidR="00FA5BB1" w:rsidRPr="00EA4042">
        <w:rPr>
          <w:b/>
          <w:bCs w:val="0"/>
        </w:rPr>
        <w:fldChar w:fldCharType="begin" w:fldLock="1"/>
      </w:r>
      <w:r w:rsidR="00727F39" w:rsidRPr="00EA4042">
        <w:rPr>
          <w:bCs w:val="0"/>
        </w:rPr>
        <w:instrText>ADDIN CSL_CITATION {"citationItems":[{"id":"ITEM-1","itemData":{"abstract":"This study discusses the axiology of critical thinking, how the benefits of critical thinking skills in education and using the literature study method are carried out only based on written works, including research results, both published and unpublished. The purpose of this article is to provide additional knowledge for teachers and other researchers that critical thinking skills have many benefits for education so that later in the education unit they are able to realize their abilities to produce competent students according to educational goals. The results of the literature study on critical thinking skills seen in axiological studies related to ethical and aesthetic values show that by utilizing critical thinking skills students are able to build quality thinking so as to produce good learning. Developing thinking skills is very important because it will have an impact on students' daily lives.","author":[{"dropping-particle":"","family":"Syafitri","given":"Ely","non-dropping-particle":"","parse-names":false,"suffix":""},{"dropping-particle":"","family":"Armanto","given":"Dian","non-dropping-particle":"","parse-names":false,"suffix":""},{"dropping-particle":"","family":"Rahmadani","given":"Elfira","non-dropping-particle":"","parse-names":false,"suffix":""}],"container-title":"Journal of Science and Social Research","id":"ITEM-1","issue":"3","issued":{"date-parts":[["2021"]]},"page":"320-325","title":"Aksiologi Kemampuan Berpikir Kritis","type":"article-journal","volume":"4307"},"uris":["http://www.mendeley.com/documents/?uuid=3903bcec-972d-4181-ba6a-a0708d769877"]}],"mendeley":{"formattedCitation":"(Syafitri, Armanto, and Rahmadani 2021)","manualFormatting":"Syafitri, Armanto, and Rahmadani (2021)","plainTextFormattedCitation":"(Syafitri, Armanto, and Rahmadani 2021)","previouslyFormattedCitation":"(Syafitri, Armanto, and Rahmadani 2021)"},"properties":{"noteIndex":0},"schema":"https://github.com/citation-style-language/schema/raw/master/csl-citation.json"}</w:instrText>
      </w:r>
      <w:r w:rsidR="00FA5BB1" w:rsidRPr="00EA4042">
        <w:rPr>
          <w:b/>
          <w:bCs w:val="0"/>
        </w:rPr>
        <w:fldChar w:fldCharType="separate"/>
      </w:r>
      <w:r w:rsidR="00FA5BB1" w:rsidRPr="00EA4042">
        <w:rPr>
          <w:bCs w:val="0"/>
        </w:rPr>
        <w:t>Syafitri, Armanto, and Rahmadani (2021)</w:t>
      </w:r>
      <w:r w:rsidR="00FA5BB1" w:rsidRPr="00EA4042">
        <w:rPr>
          <w:b/>
          <w:bCs w:val="0"/>
        </w:rPr>
        <w:fldChar w:fldCharType="end"/>
      </w:r>
      <w:r w:rsidR="0089171C" w:rsidRPr="00EA4042">
        <w:rPr>
          <w:bCs w:val="0"/>
        </w:rPr>
        <w:t xml:space="preserve">, </w:t>
      </w:r>
      <w:r w:rsidR="004C69A9" w:rsidRPr="00EA4042">
        <w:rPr>
          <w:bCs w:val="0"/>
          <w:i/>
          <w:iCs/>
        </w:rPr>
        <w:t xml:space="preserve">critical thinking </w:t>
      </w:r>
      <w:r w:rsidRPr="00EA4042">
        <w:rPr>
          <w:bCs w:val="0"/>
        </w:rPr>
        <w:t xml:space="preserve">adalah kemampuan </w:t>
      </w:r>
      <w:r w:rsidR="004C69A9" w:rsidRPr="00EA4042">
        <w:rPr>
          <w:bCs w:val="0"/>
        </w:rPr>
        <w:t>untuk mempertanggung jawabkan pemikirannya d</w:t>
      </w:r>
      <w:r w:rsidRPr="00EA4042">
        <w:rPr>
          <w:bCs w:val="0"/>
        </w:rPr>
        <w:t xml:space="preserve">alam </w:t>
      </w:r>
      <w:r w:rsidR="004C69A9" w:rsidRPr="00EA4042">
        <w:rPr>
          <w:bCs w:val="0"/>
        </w:rPr>
        <w:t>mengambil suatu kesimpulan</w:t>
      </w:r>
      <w:r w:rsidRPr="00EA4042">
        <w:rPr>
          <w:bCs w:val="0"/>
        </w:rPr>
        <w:t>. Hal ini juga dipahami sebagai proses berpikir rasional dalam menghadapi suatu situasi, di mana individu, sebelum mengambil tindakan atau keputusan, terlebih dahulu mengumpulkan sebanyak mungkin informasi tentang situasi tersebut</w:t>
      </w:r>
      <w:r w:rsidR="00727F39" w:rsidRPr="00EA4042">
        <w:rPr>
          <w:bCs w:val="0"/>
        </w:rPr>
        <w:t xml:space="preserve"> </w:t>
      </w:r>
      <w:r w:rsidR="00727F39" w:rsidRPr="00EA4042">
        <w:rPr>
          <w:b/>
          <w:bCs w:val="0"/>
        </w:rPr>
        <w:lastRenderedPageBreak/>
        <w:fldChar w:fldCharType="begin" w:fldLock="1"/>
      </w:r>
      <w:r w:rsidR="00753446" w:rsidRPr="00EA4042">
        <w:rPr>
          <w:bCs w:val="0"/>
        </w:rPr>
        <w:instrText>ADDIN CSL_CITATION {"citationItems":[{"id":"ITEM-1","itemData":{"abstract":"Masyarakat Ekonomi Asean (MEA) merupakan tantangan yang harus dihadapi Indonesia dalam meningkatkan perekonomian Indonesia. Implementasi MEA membutuhkan kesiapan yang matang dalam berbagai sektor salah satunya Sumber Daya Manusia. Untuk mencapai SDM yang berkualitas perlu adanya peningkatan kualitas pendidikan. Pendidikan menjadi unsur penting yang harus mendapat prioritas utama dalam menghadapi MEA. Salah satu upaya yang dapat dilakukan adalah dengan meningkatkan kualitas pendidikan yang berfokus pada pengembangan kemampuan berpikir kritis siswa. Berpikir kritis menjadi keterampilan yang paling penting dalam menghadapi tantangan dan memecahkan masalah dikehidupan sehari-hari. Salah satu alat untuk mengembangkan kemampuan berpikir kritis siswa adalah matematika. Berdasarkan uraian diatas, tujuan penulisan makalah ini adalah untuk memaparkan pentingnya berfikir kritis dalam pembelajaran matematika dan peranannya dalam menghadapi MEA. Materi matematika dan berpikir kritis merupakan dua hal yang saling berkaitan dan tidak dapat dipisahkan. Materi matematika dipahami melalui berpikir kritis dan berpikir kritis dilatih melalui serangkaian proses dalam pembelajaran matematika. Keterampilan berpikir kritis sangat perlu dikembangkan dalam pembelajaran matematika karena dengan berpikir kritis memungkinkan siswa menganalisis pemikirannya sendiri untuk memutuskan suatu pilihan dan menarik kesimpulan","author":[{"dropping-particle":"","family":"Sulistiani","given":"Eny","non-dropping-particle":"","parse-names":false,"suffix":""},{"dropping-particle":"","family":"Masrukan","given":"","non-dropping-particle":"","parse-names":false,"suffix":""}],"container-title":"Seminar Nasional Matematika X Universitas Semarang","id":"ITEM-1","issued":{"date-parts":[["2016"]]},"page":"605-612","title":"Pentingnya Berpikir Kritis dalam Pembelajaran Matematika untuk Menghadapi Tantangan MEA","type":"article-journal"},"uris":["http://www.mendeley.com/documents/?uuid=e786ade5-b3bb-4851-a4ee-08e3d748b476"]}],"mendeley":{"formattedCitation":"(Sulistiani and Masrukan 2016)","plainTextFormattedCitation":"(Sulistiani and Masrukan 2016)","previouslyFormattedCitation":"(Sulistiani and Masrukan 2016)"},"properties":{"noteIndex":0},"schema":"https://github.com/citation-style-language/schema/raw/master/csl-citation.json"}</w:instrText>
      </w:r>
      <w:r w:rsidR="00727F39" w:rsidRPr="00EA4042">
        <w:rPr>
          <w:b/>
          <w:bCs w:val="0"/>
        </w:rPr>
        <w:fldChar w:fldCharType="separate"/>
      </w:r>
      <w:r w:rsidR="00727F39" w:rsidRPr="00EA4042">
        <w:rPr>
          <w:bCs w:val="0"/>
        </w:rPr>
        <w:t>(Sulistiani and Masrukan 2016)</w:t>
      </w:r>
      <w:r w:rsidR="00727F39" w:rsidRPr="00EA4042">
        <w:rPr>
          <w:b/>
          <w:bCs w:val="0"/>
        </w:rPr>
        <w:fldChar w:fldCharType="end"/>
      </w:r>
      <w:r w:rsidR="0089171C" w:rsidRPr="00EA4042">
        <w:rPr>
          <w:bCs w:val="0"/>
        </w:rPr>
        <w:t xml:space="preserve">. </w:t>
      </w:r>
      <w:r w:rsidR="004C69A9" w:rsidRPr="00EA4042">
        <w:rPr>
          <w:bCs w:val="0"/>
        </w:rPr>
        <w:t>D</w:t>
      </w:r>
      <w:r w:rsidRPr="00EA4042">
        <w:rPr>
          <w:bCs w:val="0"/>
        </w:rPr>
        <w:t xml:space="preserve">alam </w:t>
      </w:r>
      <w:r w:rsidR="004C69A9" w:rsidRPr="00EA4042">
        <w:rPr>
          <w:bCs w:val="0"/>
        </w:rPr>
        <w:t xml:space="preserve">bidang pendidikan di </w:t>
      </w:r>
      <w:r w:rsidRPr="00EA4042">
        <w:rPr>
          <w:bCs w:val="0"/>
        </w:rPr>
        <w:t xml:space="preserve">kurikulum 2013, </w:t>
      </w:r>
      <w:r w:rsidR="004C69A9" w:rsidRPr="00EA4042">
        <w:rPr>
          <w:bCs w:val="0"/>
        </w:rPr>
        <w:t xml:space="preserve">keterampilan berpikir kritis merupakan fokus utama, </w:t>
      </w:r>
      <w:r w:rsidRPr="00EA4042">
        <w:rPr>
          <w:bCs w:val="0"/>
        </w:rPr>
        <w:t xml:space="preserve">di mana peserta didik </w:t>
      </w:r>
      <w:r w:rsidR="004C69A9" w:rsidRPr="00EA4042">
        <w:rPr>
          <w:bCs w:val="0"/>
        </w:rPr>
        <w:t xml:space="preserve">diberikan kesempatan agar mereka mampu </w:t>
      </w:r>
      <w:r w:rsidRPr="00EA4042">
        <w:rPr>
          <w:bCs w:val="0"/>
        </w:rPr>
        <w:t xml:space="preserve">mengembangkan </w:t>
      </w:r>
      <w:r w:rsidR="004C69A9" w:rsidRPr="00EA4042">
        <w:rPr>
          <w:bCs w:val="0"/>
        </w:rPr>
        <w:t>ketrampilan</w:t>
      </w:r>
      <w:r w:rsidRPr="00EA4042">
        <w:rPr>
          <w:bCs w:val="0"/>
        </w:rPr>
        <w:t xml:space="preserve"> berpikir kritis</w:t>
      </w:r>
      <w:r w:rsidR="00971292" w:rsidRPr="00EA4042">
        <w:rPr>
          <w:bCs w:val="0"/>
        </w:rPr>
        <w:t>nya</w:t>
      </w:r>
      <w:r w:rsidRPr="00EA4042">
        <w:rPr>
          <w:bCs w:val="0"/>
        </w:rPr>
        <w:t xml:space="preserve"> sebagai salah satu kompetensi kunci dalam pembelajaran </w:t>
      </w:r>
      <w:r w:rsidR="0089171C" w:rsidRPr="00EA4042">
        <w:rPr>
          <w:bCs w:val="0"/>
        </w:rPr>
        <w:t xml:space="preserve"> (Permendikbud, 2016).</w:t>
      </w:r>
      <w:r w:rsidR="00657DF0">
        <w:rPr>
          <w:bCs w:val="0"/>
          <w:lang w:val="en-US"/>
        </w:rPr>
        <w:t xml:space="preserve"> </w:t>
      </w:r>
      <w:r w:rsidR="00971292" w:rsidRPr="00EA4042">
        <w:rPr>
          <w:bCs w:val="0"/>
        </w:rPr>
        <w:t xml:space="preserve">Menurut </w:t>
      </w:r>
      <w:r w:rsidR="00996DAB" w:rsidRPr="00EA4042">
        <w:rPr>
          <w:bCs w:val="0"/>
        </w:rPr>
        <w:t>Ennis (2011)</w:t>
      </w:r>
      <w:r w:rsidR="00971292" w:rsidRPr="00EA4042">
        <w:rPr>
          <w:bCs w:val="0"/>
        </w:rPr>
        <w:t xml:space="preserve">, </w:t>
      </w:r>
      <w:proofErr w:type="spellStart"/>
      <w:r w:rsidR="00657DF0">
        <w:rPr>
          <w:bCs w:val="0"/>
          <w:lang w:val="en-US"/>
        </w:rPr>
        <w:t>terdapat</w:t>
      </w:r>
      <w:proofErr w:type="spellEnd"/>
      <w:r w:rsidR="00657DF0">
        <w:rPr>
          <w:bCs w:val="0"/>
          <w:lang w:val="en-US"/>
        </w:rPr>
        <w:t xml:space="preserve"> </w:t>
      </w:r>
      <w:proofErr w:type="spellStart"/>
      <w:r w:rsidR="00657DF0">
        <w:rPr>
          <w:bCs w:val="0"/>
          <w:lang w:val="en-US"/>
        </w:rPr>
        <w:t>beberapa</w:t>
      </w:r>
      <w:proofErr w:type="spellEnd"/>
      <w:r w:rsidR="00657DF0">
        <w:rPr>
          <w:bCs w:val="0"/>
          <w:lang w:val="en-US"/>
        </w:rPr>
        <w:t xml:space="preserve"> </w:t>
      </w:r>
      <w:r w:rsidR="00971292" w:rsidRPr="00EA4042">
        <w:rPr>
          <w:bCs w:val="0"/>
        </w:rPr>
        <w:t>aspek keterampilan ber</w:t>
      </w:r>
      <w:r w:rsidR="0028437F">
        <w:rPr>
          <w:bCs w:val="0"/>
          <w:lang w:val="en-US"/>
        </w:rPr>
        <w:t>pi</w:t>
      </w:r>
      <w:r w:rsidR="00971292" w:rsidRPr="00EA4042">
        <w:rPr>
          <w:bCs w:val="0"/>
        </w:rPr>
        <w:t xml:space="preserve">kir kritis </w:t>
      </w:r>
      <w:r w:rsidR="00960658">
        <w:rPr>
          <w:bCs w:val="0"/>
          <w:lang w:val="en-US"/>
        </w:rPr>
        <w:t xml:space="preserve">yang </w:t>
      </w:r>
      <w:r w:rsidR="00996DAB" w:rsidRPr="00EA4042">
        <w:rPr>
          <w:bCs w:val="0"/>
        </w:rPr>
        <w:t xml:space="preserve">dapat </w:t>
      </w:r>
      <w:r w:rsidR="00971292" w:rsidRPr="00EA4042">
        <w:rPr>
          <w:bCs w:val="0"/>
        </w:rPr>
        <w:t>dibedakan menjadi</w:t>
      </w:r>
      <w:r w:rsidR="00960658">
        <w:rPr>
          <w:bCs w:val="0"/>
          <w:lang w:val="en-US"/>
        </w:rPr>
        <w:t xml:space="preserve"> </w:t>
      </w:r>
      <w:proofErr w:type="spellStart"/>
      <w:r w:rsidR="00960658">
        <w:rPr>
          <w:bCs w:val="0"/>
          <w:lang w:val="en-US"/>
        </w:rPr>
        <w:t>beberapa</w:t>
      </w:r>
      <w:proofErr w:type="spellEnd"/>
      <w:r w:rsidR="00960658">
        <w:rPr>
          <w:bCs w:val="0"/>
          <w:lang w:val="en-US"/>
        </w:rPr>
        <w:t xml:space="preserve"> sub </w:t>
      </w:r>
      <w:proofErr w:type="spellStart"/>
      <w:r w:rsidR="00960658">
        <w:rPr>
          <w:bCs w:val="0"/>
          <w:lang w:val="en-US"/>
        </w:rPr>
        <w:t>aspek</w:t>
      </w:r>
      <w:proofErr w:type="spellEnd"/>
      <w:r w:rsidR="00960658">
        <w:rPr>
          <w:bCs w:val="0"/>
          <w:lang w:val="en-US"/>
        </w:rPr>
        <w:t xml:space="preserve"> </w:t>
      </w:r>
      <w:proofErr w:type="spellStart"/>
      <w:r w:rsidR="00960658">
        <w:rPr>
          <w:bCs w:val="0"/>
          <w:lang w:val="en-US"/>
        </w:rPr>
        <w:t>seperti</w:t>
      </w:r>
      <w:proofErr w:type="spellEnd"/>
      <w:r w:rsidR="00960658">
        <w:rPr>
          <w:bCs w:val="0"/>
          <w:lang w:val="en-US"/>
        </w:rPr>
        <w:t xml:space="preserve"> yang </w:t>
      </w:r>
      <w:proofErr w:type="spellStart"/>
      <w:r w:rsidR="00960658">
        <w:rPr>
          <w:bCs w:val="0"/>
          <w:lang w:val="en-US"/>
        </w:rPr>
        <w:t>terdapat</w:t>
      </w:r>
      <w:proofErr w:type="spellEnd"/>
      <w:r w:rsidR="00960658">
        <w:rPr>
          <w:bCs w:val="0"/>
          <w:lang w:val="en-US"/>
        </w:rPr>
        <w:t xml:space="preserve"> </w:t>
      </w:r>
      <w:proofErr w:type="spellStart"/>
      <w:r w:rsidR="00960658">
        <w:rPr>
          <w:bCs w:val="0"/>
          <w:lang w:val="en-US"/>
        </w:rPr>
        <w:t>pada</w:t>
      </w:r>
      <w:proofErr w:type="spellEnd"/>
      <w:r w:rsidR="00960658">
        <w:rPr>
          <w:bCs w:val="0"/>
          <w:lang w:val="en-US"/>
        </w:rPr>
        <w:t xml:space="preserve"> </w:t>
      </w:r>
      <w:proofErr w:type="spellStart"/>
      <w:r w:rsidR="00960658">
        <w:rPr>
          <w:bCs w:val="0"/>
          <w:lang w:val="en-US"/>
        </w:rPr>
        <w:t>tabel</w:t>
      </w:r>
      <w:proofErr w:type="spellEnd"/>
      <w:r w:rsidR="00960658">
        <w:rPr>
          <w:bCs w:val="0"/>
          <w:lang w:val="en-US"/>
        </w:rPr>
        <w:t xml:space="preserve"> 2.2.</w:t>
      </w:r>
    </w:p>
    <w:p w14:paraId="67EF4CD0" w14:textId="6D8AA3A6" w:rsidR="001238B1" w:rsidRPr="00EA4042" w:rsidRDefault="008141C8" w:rsidP="008141C8">
      <w:pPr>
        <w:pStyle w:val="Caption"/>
        <w:rPr>
          <w:b w:val="0"/>
          <w:bCs/>
          <w:lang w:val="id-ID"/>
        </w:rPr>
      </w:pPr>
      <w:bookmarkStart w:id="80" w:name="_Toc152647452"/>
      <w:bookmarkStart w:id="81" w:name="_Toc156674259"/>
      <w:bookmarkStart w:id="82" w:name="_Toc156674304"/>
      <w:bookmarkStart w:id="83" w:name="_Toc156674342"/>
      <w:r w:rsidRPr="00EA4042">
        <w:rPr>
          <w:lang w:val="id-ID"/>
        </w:rPr>
        <w:t>Tabel 2.</w:t>
      </w:r>
      <w:r w:rsidRPr="00EA4042">
        <w:rPr>
          <w:lang w:val="id-ID"/>
        </w:rPr>
        <w:fldChar w:fldCharType="begin"/>
      </w:r>
      <w:r w:rsidRPr="00EA4042">
        <w:rPr>
          <w:lang w:val="id-ID"/>
        </w:rPr>
        <w:instrText xml:space="preserve"> SEQ Tabel_2. \* ARABIC </w:instrText>
      </w:r>
      <w:r w:rsidRPr="00EA4042">
        <w:rPr>
          <w:lang w:val="id-ID"/>
        </w:rPr>
        <w:fldChar w:fldCharType="separate"/>
      </w:r>
      <w:r w:rsidR="00B021B1">
        <w:rPr>
          <w:noProof/>
          <w:lang w:val="id-ID"/>
        </w:rPr>
        <w:t>2</w:t>
      </w:r>
      <w:r w:rsidRPr="00EA4042">
        <w:rPr>
          <w:lang w:val="id-ID"/>
        </w:rPr>
        <w:fldChar w:fldCharType="end"/>
      </w:r>
      <w:r w:rsidRPr="00EA4042">
        <w:rPr>
          <w:lang w:val="id-ID"/>
        </w:rPr>
        <w:t xml:space="preserve"> </w:t>
      </w:r>
      <w:r w:rsidRPr="00EA4042">
        <w:rPr>
          <w:bCs/>
          <w:lang w:val="id-ID"/>
        </w:rPr>
        <w:t>A</w:t>
      </w:r>
      <w:r w:rsidR="001238B1" w:rsidRPr="00EA4042">
        <w:rPr>
          <w:bCs/>
          <w:lang w:val="id-ID"/>
        </w:rPr>
        <w:t xml:space="preserve">spek dan </w:t>
      </w:r>
      <w:r w:rsidR="00532A6D">
        <w:rPr>
          <w:bCs/>
          <w:lang w:val="en-US"/>
        </w:rPr>
        <w:t>S</w:t>
      </w:r>
      <w:r w:rsidR="001238B1" w:rsidRPr="00EA4042">
        <w:rPr>
          <w:bCs/>
          <w:lang w:val="id-ID"/>
        </w:rPr>
        <w:t xml:space="preserve">ub </w:t>
      </w:r>
      <w:r w:rsidR="00532A6D">
        <w:rPr>
          <w:bCs/>
          <w:lang w:val="en-US"/>
        </w:rPr>
        <w:t>B</w:t>
      </w:r>
      <w:r w:rsidR="001238B1" w:rsidRPr="00EA4042">
        <w:rPr>
          <w:bCs/>
          <w:lang w:val="id-ID"/>
        </w:rPr>
        <w:t xml:space="preserve">ab </w:t>
      </w:r>
      <w:r w:rsidR="00532A6D">
        <w:rPr>
          <w:bCs/>
          <w:lang w:val="en-US"/>
        </w:rPr>
        <w:t>A</w:t>
      </w:r>
      <w:r w:rsidR="001238B1" w:rsidRPr="00EA4042">
        <w:rPr>
          <w:bCs/>
          <w:lang w:val="id-ID"/>
        </w:rPr>
        <w:t xml:space="preserve">spek </w:t>
      </w:r>
      <w:r w:rsidR="00532A6D">
        <w:rPr>
          <w:bCs/>
          <w:lang w:val="en-US"/>
        </w:rPr>
        <w:t>K</w:t>
      </w:r>
      <w:r w:rsidR="001238B1" w:rsidRPr="00EA4042">
        <w:rPr>
          <w:bCs/>
          <w:lang w:val="id-ID"/>
        </w:rPr>
        <w:t>e</w:t>
      </w:r>
      <w:proofErr w:type="spellStart"/>
      <w:r w:rsidR="00057300">
        <w:rPr>
          <w:bCs/>
          <w:lang w:val="en-US"/>
        </w:rPr>
        <w:t>terampilan</w:t>
      </w:r>
      <w:proofErr w:type="spellEnd"/>
      <w:r w:rsidR="001238B1" w:rsidRPr="00EA4042">
        <w:rPr>
          <w:bCs/>
          <w:lang w:val="id-ID"/>
        </w:rPr>
        <w:t xml:space="preserve"> </w:t>
      </w:r>
      <w:r w:rsidR="00532A6D">
        <w:rPr>
          <w:bCs/>
          <w:lang w:val="en-US"/>
        </w:rPr>
        <w:t>B</w:t>
      </w:r>
      <w:r w:rsidR="001238B1" w:rsidRPr="00EA4042">
        <w:rPr>
          <w:bCs/>
          <w:lang w:val="id-ID"/>
        </w:rPr>
        <w:t>er</w:t>
      </w:r>
      <w:r w:rsidR="0028437F">
        <w:rPr>
          <w:bCs/>
          <w:lang w:val="en-US"/>
        </w:rPr>
        <w:t>p</w:t>
      </w:r>
      <w:r w:rsidR="001238B1" w:rsidRPr="00EA4042">
        <w:rPr>
          <w:bCs/>
          <w:lang w:val="id-ID"/>
        </w:rPr>
        <w:t xml:space="preserve">ikir </w:t>
      </w:r>
      <w:r w:rsidR="00532A6D">
        <w:rPr>
          <w:bCs/>
          <w:lang w:val="en-US"/>
        </w:rPr>
        <w:t>K</w:t>
      </w:r>
      <w:r w:rsidR="001238B1" w:rsidRPr="00EA4042">
        <w:rPr>
          <w:bCs/>
          <w:lang w:val="id-ID"/>
        </w:rPr>
        <w:t>ritis</w:t>
      </w:r>
      <w:bookmarkEnd w:id="80"/>
      <w:bookmarkEnd w:id="81"/>
      <w:bookmarkEnd w:id="82"/>
      <w:bookmarkEnd w:id="83"/>
    </w:p>
    <w:tbl>
      <w:tblPr>
        <w:tblStyle w:val="TableGrid"/>
        <w:tblW w:w="0" w:type="auto"/>
        <w:tblInd w:w="720" w:type="dxa"/>
        <w:tblLook w:val="04A0" w:firstRow="1" w:lastRow="0" w:firstColumn="1" w:lastColumn="0" w:noHBand="0" w:noVBand="1"/>
      </w:tblPr>
      <w:tblGrid>
        <w:gridCol w:w="648"/>
        <w:gridCol w:w="3137"/>
        <w:gridCol w:w="3648"/>
      </w:tblGrid>
      <w:tr w:rsidR="001238B1" w:rsidRPr="00EA4042" w14:paraId="3F2B4E95" w14:textId="77777777" w:rsidTr="001238B1">
        <w:tc>
          <w:tcPr>
            <w:tcW w:w="693" w:type="dxa"/>
          </w:tcPr>
          <w:p w14:paraId="15B30C97" w14:textId="756702A9" w:rsidR="001238B1" w:rsidRPr="00EA4042" w:rsidRDefault="001238B1" w:rsidP="00FB2AAE">
            <w:pPr>
              <w:spacing w:line="480" w:lineRule="auto"/>
              <w:ind w:left="0"/>
              <w:rPr>
                <w:b/>
                <w:bCs/>
                <w:lang w:val="id-ID"/>
              </w:rPr>
            </w:pPr>
            <w:r w:rsidRPr="00EA4042">
              <w:rPr>
                <w:b/>
                <w:bCs/>
                <w:lang w:val="id-ID"/>
              </w:rPr>
              <w:t xml:space="preserve">No </w:t>
            </w:r>
          </w:p>
        </w:tc>
        <w:tc>
          <w:tcPr>
            <w:tcW w:w="3685" w:type="dxa"/>
          </w:tcPr>
          <w:p w14:paraId="10F6AEFC" w14:textId="7699F8B9" w:rsidR="001238B1" w:rsidRPr="00EA4042" w:rsidRDefault="001238B1" w:rsidP="00FB2AAE">
            <w:pPr>
              <w:spacing w:line="480" w:lineRule="auto"/>
              <w:ind w:left="0"/>
              <w:rPr>
                <w:b/>
                <w:bCs/>
                <w:lang w:val="id-ID"/>
              </w:rPr>
            </w:pPr>
            <w:r w:rsidRPr="00EA4042">
              <w:rPr>
                <w:b/>
                <w:bCs/>
                <w:lang w:val="id-ID"/>
              </w:rPr>
              <w:t>Aspek</w:t>
            </w:r>
          </w:p>
        </w:tc>
        <w:tc>
          <w:tcPr>
            <w:tcW w:w="3918" w:type="dxa"/>
          </w:tcPr>
          <w:p w14:paraId="62A3C0E0" w14:textId="69062A15" w:rsidR="001238B1" w:rsidRPr="00EA4042" w:rsidRDefault="001238B1" w:rsidP="00FB2AAE">
            <w:pPr>
              <w:spacing w:line="480" w:lineRule="auto"/>
              <w:ind w:left="0"/>
              <w:rPr>
                <w:b/>
                <w:bCs/>
                <w:lang w:val="id-ID"/>
              </w:rPr>
            </w:pPr>
            <w:r w:rsidRPr="00EA4042">
              <w:rPr>
                <w:b/>
                <w:bCs/>
                <w:lang w:val="id-ID"/>
              </w:rPr>
              <w:t xml:space="preserve">Sub Aspek </w:t>
            </w:r>
          </w:p>
        </w:tc>
      </w:tr>
      <w:tr w:rsidR="001238B1" w:rsidRPr="00EA4042" w14:paraId="73E5ADB5" w14:textId="77777777" w:rsidTr="001238B1">
        <w:tc>
          <w:tcPr>
            <w:tcW w:w="693" w:type="dxa"/>
          </w:tcPr>
          <w:p w14:paraId="7B72719B" w14:textId="5AE63ABE" w:rsidR="001238B1" w:rsidRPr="00EA4042" w:rsidRDefault="001238B1">
            <w:pPr>
              <w:pStyle w:val="ListParagraph"/>
              <w:numPr>
                <w:ilvl w:val="0"/>
                <w:numId w:val="11"/>
              </w:numPr>
              <w:spacing w:line="480" w:lineRule="auto"/>
              <w:rPr>
                <w:lang w:val="id-ID"/>
              </w:rPr>
            </w:pPr>
          </w:p>
        </w:tc>
        <w:tc>
          <w:tcPr>
            <w:tcW w:w="3685" w:type="dxa"/>
          </w:tcPr>
          <w:p w14:paraId="707D5273" w14:textId="241C9DC1" w:rsidR="001238B1" w:rsidRPr="00EA4042" w:rsidRDefault="001238B1" w:rsidP="00FB2AAE">
            <w:pPr>
              <w:spacing w:line="480" w:lineRule="auto"/>
              <w:ind w:left="0"/>
              <w:jc w:val="both"/>
              <w:rPr>
                <w:lang w:val="id-ID"/>
              </w:rPr>
            </w:pPr>
            <w:r w:rsidRPr="00EA4042">
              <w:rPr>
                <w:lang w:val="id-ID"/>
              </w:rPr>
              <w:t>Memberikan penjelasan sederhana (</w:t>
            </w:r>
            <w:r w:rsidRPr="00EA4042">
              <w:rPr>
                <w:i/>
                <w:iCs/>
                <w:lang w:val="id-ID"/>
              </w:rPr>
              <w:t>elementary clarification</w:t>
            </w:r>
            <w:r w:rsidRPr="00EA4042">
              <w:rPr>
                <w:lang w:val="id-ID"/>
              </w:rPr>
              <w:t>)</w:t>
            </w:r>
          </w:p>
        </w:tc>
        <w:tc>
          <w:tcPr>
            <w:tcW w:w="3918" w:type="dxa"/>
          </w:tcPr>
          <w:p w14:paraId="3FBB7F1E" w14:textId="0A6B9D11" w:rsidR="001238B1" w:rsidRPr="00EA4042" w:rsidRDefault="001238B1" w:rsidP="004C6167">
            <w:pPr>
              <w:pStyle w:val="ListParagraph"/>
              <w:numPr>
                <w:ilvl w:val="0"/>
                <w:numId w:val="12"/>
              </w:numPr>
              <w:spacing w:line="480" w:lineRule="auto"/>
              <w:ind w:left="515"/>
              <w:jc w:val="both"/>
              <w:rPr>
                <w:lang w:val="id-ID"/>
              </w:rPr>
            </w:pPr>
            <w:r w:rsidRPr="00EA4042">
              <w:rPr>
                <w:lang w:val="id-ID"/>
              </w:rPr>
              <w:t>Memfokuskan pertanyaan</w:t>
            </w:r>
          </w:p>
          <w:p w14:paraId="1A8AA938" w14:textId="618D7DC7" w:rsidR="001238B1" w:rsidRPr="00EA4042" w:rsidRDefault="001238B1" w:rsidP="004C6167">
            <w:pPr>
              <w:pStyle w:val="ListParagraph"/>
              <w:numPr>
                <w:ilvl w:val="0"/>
                <w:numId w:val="12"/>
              </w:numPr>
              <w:spacing w:line="480" w:lineRule="auto"/>
              <w:ind w:left="515"/>
              <w:jc w:val="both"/>
              <w:rPr>
                <w:lang w:val="id-ID"/>
              </w:rPr>
            </w:pPr>
            <w:r w:rsidRPr="00EA4042">
              <w:rPr>
                <w:lang w:val="id-ID"/>
              </w:rPr>
              <w:t>Menganalisis argumen</w:t>
            </w:r>
          </w:p>
          <w:p w14:paraId="12D0EB75" w14:textId="7C795B4A" w:rsidR="001238B1" w:rsidRPr="00EA4042" w:rsidRDefault="001238B1" w:rsidP="004C6167">
            <w:pPr>
              <w:pStyle w:val="ListParagraph"/>
              <w:numPr>
                <w:ilvl w:val="0"/>
                <w:numId w:val="12"/>
              </w:numPr>
              <w:spacing w:line="480" w:lineRule="auto"/>
              <w:ind w:left="515"/>
              <w:jc w:val="both"/>
              <w:rPr>
                <w:lang w:val="id-ID"/>
              </w:rPr>
            </w:pPr>
            <w:r w:rsidRPr="00EA4042">
              <w:rPr>
                <w:lang w:val="id-ID"/>
              </w:rPr>
              <w:t>Bertanya atau menjawab pertanyaan yang membutuhkan penjelasan</w:t>
            </w:r>
          </w:p>
        </w:tc>
      </w:tr>
      <w:tr w:rsidR="001238B1" w:rsidRPr="00EA4042" w14:paraId="7E1524DC" w14:textId="77777777" w:rsidTr="001238B1">
        <w:tc>
          <w:tcPr>
            <w:tcW w:w="693" w:type="dxa"/>
          </w:tcPr>
          <w:p w14:paraId="4D460086" w14:textId="556682E9" w:rsidR="001238B1" w:rsidRPr="00EA4042" w:rsidRDefault="001238B1">
            <w:pPr>
              <w:pStyle w:val="ListParagraph"/>
              <w:numPr>
                <w:ilvl w:val="0"/>
                <w:numId w:val="11"/>
              </w:numPr>
              <w:spacing w:line="480" w:lineRule="auto"/>
              <w:rPr>
                <w:lang w:val="id-ID"/>
              </w:rPr>
            </w:pPr>
          </w:p>
        </w:tc>
        <w:tc>
          <w:tcPr>
            <w:tcW w:w="3685" w:type="dxa"/>
          </w:tcPr>
          <w:p w14:paraId="118EF39E" w14:textId="1FB8EA6D" w:rsidR="001238B1" w:rsidRPr="00EA4042" w:rsidRDefault="001238B1" w:rsidP="00FB2AAE">
            <w:pPr>
              <w:spacing w:line="480" w:lineRule="auto"/>
              <w:ind w:left="0"/>
              <w:jc w:val="both"/>
              <w:rPr>
                <w:lang w:val="id-ID"/>
              </w:rPr>
            </w:pPr>
            <w:r w:rsidRPr="00EA4042">
              <w:rPr>
                <w:lang w:val="id-ID"/>
              </w:rPr>
              <w:t>Membangun keterampilan dasar (</w:t>
            </w:r>
            <w:r w:rsidRPr="00EA4042">
              <w:rPr>
                <w:i/>
                <w:iCs/>
                <w:lang w:val="id-ID"/>
              </w:rPr>
              <w:t>basic support</w:t>
            </w:r>
            <w:r w:rsidRPr="00EA4042">
              <w:rPr>
                <w:lang w:val="id-ID"/>
              </w:rPr>
              <w:t>)</w:t>
            </w:r>
          </w:p>
        </w:tc>
        <w:tc>
          <w:tcPr>
            <w:tcW w:w="3918" w:type="dxa"/>
          </w:tcPr>
          <w:p w14:paraId="3424AD32" w14:textId="63ECE0C7" w:rsidR="001238B1" w:rsidRPr="00EA4042" w:rsidRDefault="001238B1">
            <w:pPr>
              <w:pStyle w:val="ListParagraph"/>
              <w:numPr>
                <w:ilvl w:val="0"/>
                <w:numId w:val="12"/>
              </w:numPr>
              <w:spacing w:line="480" w:lineRule="auto"/>
              <w:ind w:left="515"/>
              <w:jc w:val="both"/>
              <w:rPr>
                <w:lang w:val="id-ID"/>
              </w:rPr>
            </w:pPr>
            <w:r w:rsidRPr="00EA4042">
              <w:rPr>
                <w:lang w:val="id-ID"/>
              </w:rPr>
              <w:t>Mempertimbangkan akurasi sumber dan melakukan pertimbangan observasi</w:t>
            </w:r>
          </w:p>
        </w:tc>
      </w:tr>
      <w:tr w:rsidR="001238B1" w:rsidRPr="00EA4042" w14:paraId="1D306DBD" w14:textId="77777777" w:rsidTr="001238B1">
        <w:tc>
          <w:tcPr>
            <w:tcW w:w="693" w:type="dxa"/>
          </w:tcPr>
          <w:p w14:paraId="0C3419FD" w14:textId="24269C46" w:rsidR="001238B1" w:rsidRPr="00EA4042" w:rsidRDefault="001238B1">
            <w:pPr>
              <w:pStyle w:val="ListParagraph"/>
              <w:numPr>
                <w:ilvl w:val="0"/>
                <w:numId w:val="11"/>
              </w:numPr>
              <w:spacing w:line="480" w:lineRule="auto"/>
              <w:rPr>
                <w:lang w:val="id-ID"/>
              </w:rPr>
            </w:pPr>
          </w:p>
        </w:tc>
        <w:tc>
          <w:tcPr>
            <w:tcW w:w="3685" w:type="dxa"/>
          </w:tcPr>
          <w:p w14:paraId="45D5C15F" w14:textId="1E1141BE" w:rsidR="001238B1" w:rsidRPr="00EA4042" w:rsidRDefault="001238B1" w:rsidP="00FB2AAE">
            <w:pPr>
              <w:spacing w:line="480" w:lineRule="auto"/>
              <w:ind w:left="0"/>
              <w:jc w:val="both"/>
              <w:rPr>
                <w:lang w:val="id-ID"/>
              </w:rPr>
            </w:pPr>
            <w:r w:rsidRPr="00EA4042">
              <w:rPr>
                <w:lang w:val="id-ID"/>
              </w:rPr>
              <w:t>Penarikan kesimpulan (</w:t>
            </w:r>
            <w:r w:rsidRPr="00EA4042">
              <w:rPr>
                <w:i/>
                <w:iCs/>
                <w:lang w:val="id-ID"/>
              </w:rPr>
              <w:t>inference</w:t>
            </w:r>
            <w:r w:rsidRPr="00EA4042">
              <w:rPr>
                <w:lang w:val="id-ID"/>
              </w:rPr>
              <w:t>)</w:t>
            </w:r>
          </w:p>
        </w:tc>
        <w:tc>
          <w:tcPr>
            <w:tcW w:w="3918" w:type="dxa"/>
          </w:tcPr>
          <w:p w14:paraId="4B3F047E" w14:textId="0D043A1D" w:rsidR="001238B1" w:rsidRPr="00EA4042" w:rsidRDefault="001238B1" w:rsidP="004C6167">
            <w:pPr>
              <w:pStyle w:val="ListParagraph"/>
              <w:numPr>
                <w:ilvl w:val="0"/>
                <w:numId w:val="12"/>
              </w:numPr>
              <w:spacing w:line="480" w:lineRule="auto"/>
              <w:ind w:left="515"/>
              <w:jc w:val="both"/>
              <w:rPr>
                <w:lang w:val="id-ID"/>
              </w:rPr>
            </w:pPr>
            <w:r w:rsidRPr="00EA4042">
              <w:rPr>
                <w:lang w:val="id-ID"/>
              </w:rPr>
              <w:t>Menyusun</w:t>
            </w:r>
            <w:r w:rsidR="004C6167">
              <w:rPr>
                <w:lang w:val="id-ID"/>
              </w:rPr>
              <w:t xml:space="preserve"> </w:t>
            </w:r>
            <w:r w:rsidRPr="00EA4042">
              <w:rPr>
                <w:lang w:val="id-ID"/>
              </w:rPr>
              <w:t>dan mempertimbangkan deduksi</w:t>
            </w:r>
          </w:p>
          <w:p w14:paraId="346837C6" w14:textId="0AAE4DA6" w:rsidR="001238B1" w:rsidRPr="00EA4042" w:rsidRDefault="001238B1" w:rsidP="004C6167">
            <w:pPr>
              <w:pStyle w:val="ListParagraph"/>
              <w:numPr>
                <w:ilvl w:val="0"/>
                <w:numId w:val="12"/>
              </w:numPr>
              <w:spacing w:line="480" w:lineRule="auto"/>
              <w:ind w:left="515"/>
              <w:jc w:val="both"/>
              <w:rPr>
                <w:lang w:val="id-ID"/>
              </w:rPr>
            </w:pPr>
            <w:r w:rsidRPr="00EA4042">
              <w:rPr>
                <w:lang w:val="id-ID"/>
              </w:rPr>
              <w:t>Menyusun keputusan dan mempertimbangkan hasil</w:t>
            </w:r>
          </w:p>
        </w:tc>
      </w:tr>
      <w:tr w:rsidR="001238B1" w:rsidRPr="00EA4042" w14:paraId="584702CE" w14:textId="77777777" w:rsidTr="001238B1">
        <w:tc>
          <w:tcPr>
            <w:tcW w:w="693" w:type="dxa"/>
          </w:tcPr>
          <w:p w14:paraId="65EEB816" w14:textId="670FA9A1" w:rsidR="001238B1" w:rsidRPr="00EA4042" w:rsidRDefault="001238B1">
            <w:pPr>
              <w:pStyle w:val="ListParagraph"/>
              <w:numPr>
                <w:ilvl w:val="0"/>
                <w:numId w:val="11"/>
              </w:numPr>
              <w:spacing w:line="480" w:lineRule="auto"/>
              <w:rPr>
                <w:lang w:val="id-ID"/>
              </w:rPr>
            </w:pPr>
          </w:p>
        </w:tc>
        <w:tc>
          <w:tcPr>
            <w:tcW w:w="3685" w:type="dxa"/>
          </w:tcPr>
          <w:p w14:paraId="12190853" w14:textId="7E418811" w:rsidR="001238B1" w:rsidRPr="00EA4042" w:rsidRDefault="001238B1" w:rsidP="00FB2AAE">
            <w:pPr>
              <w:spacing w:line="480" w:lineRule="auto"/>
              <w:ind w:left="0"/>
              <w:jc w:val="both"/>
              <w:rPr>
                <w:lang w:val="id-ID"/>
              </w:rPr>
            </w:pPr>
            <w:r w:rsidRPr="00EA4042">
              <w:rPr>
                <w:lang w:val="id-ID"/>
              </w:rPr>
              <w:t>Memberi penjelasan lebih lanjut (</w:t>
            </w:r>
            <w:r w:rsidRPr="00EA4042">
              <w:rPr>
                <w:i/>
                <w:iCs/>
                <w:lang w:val="id-ID"/>
              </w:rPr>
              <w:t xml:space="preserve">advanced </w:t>
            </w:r>
            <w:r w:rsidRPr="00EA4042">
              <w:rPr>
                <w:i/>
                <w:iCs/>
                <w:lang w:val="id-ID"/>
              </w:rPr>
              <w:lastRenderedPageBreak/>
              <w:t>clarification</w:t>
            </w:r>
            <w:r w:rsidRPr="00EA4042">
              <w:rPr>
                <w:lang w:val="id-ID"/>
              </w:rPr>
              <w:t>)</w:t>
            </w:r>
          </w:p>
        </w:tc>
        <w:tc>
          <w:tcPr>
            <w:tcW w:w="3918" w:type="dxa"/>
          </w:tcPr>
          <w:p w14:paraId="394DA6BF" w14:textId="77777777" w:rsidR="001238B1" w:rsidRPr="00EA4042" w:rsidRDefault="001238B1">
            <w:pPr>
              <w:pStyle w:val="ListParagraph"/>
              <w:numPr>
                <w:ilvl w:val="0"/>
                <w:numId w:val="12"/>
              </w:numPr>
              <w:spacing w:line="480" w:lineRule="auto"/>
              <w:ind w:left="515"/>
              <w:jc w:val="both"/>
              <w:rPr>
                <w:lang w:val="id-ID"/>
              </w:rPr>
            </w:pPr>
            <w:r w:rsidRPr="00EA4042">
              <w:rPr>
                <w:lang w:val="id-ID"/>
              </w:rPr>
              <w:lastRenderedPageBreak/>
              <w:t>Mengidentifikasi istilah dan mempertimbangkan definisi</w:t>
            </w:r>
          </w:p>
          <w:p w14:paraId="656113F1" w14:textId="6BA06271" w:rsidR="001238B1" w:rsidRPr="00EA4042" w:rsidRDefault="001238B1">
            <w:pPr>
              <w:pStyle w:val="ListParagraph"/>
              <w:numPr>
                <w:ilvl w:val="0"/>
                <w:numId w:val="12"/>
              </w:numPr>
              <w:spacing w:line="480" w:lineRule="auto"/>
              <w:ind w:left="515"/>
              <w:jc w:val="both"/>
              <w:rPr>
                <w:lang w:val="id-ID"/>
              </w:rPr>
            </w:pPr>
            <w:r w:rsidRPr="00EA4042">
              <w:rPr>
                <w:lang w:val="id-ID"/>
              </w:rPr>
              <w:lastRenderedPageBreak/>
              <w:t>Mengidentifikasi asumsi</w:t>
            </w:r>
          </w:p>
        </w:tc>
      </w:tr>
      <w:tr w:rsidR="001238B1" w:rsidRPr="00EA4042" w14:paraId="2982F7AC" w14:textId="77777777" w:rsidTr="001238B1">
        <w:tc>
          <w:tcPr>
            <w:tcW w:w="693" w:type="dxa"/>
          </w:tcPr>
          <w:p w14:paraId="37437526" w14:textId="35B58BD3" w:rsidR="001238B1" w:rsidRPr="00EA4042" w:rsidRDefault="001238B1">
            <w:pPr>
              <w:pStyle w:val="ListParagraph"/>
              <w:numPr>
                <w:ilvl w:val="0"/>
                <w:numId w:val="11"/>
              </w:numPr>
              <w:spacing w:line="480" w:lineRule="auto"/>
              <w:rPr>
                <w:lang w:val="id-ID"/>
              </w:rPr>
            </w:pPr>
          </w:p>
        </w:tc>
        <w:tc>
          <w:tcPr>
            <w:tcW w:w="3685" w:type="dxa"/>
          </w:tcPr>
          <w:p w14:paraId="31F20441" w14:textId="69E6A807" w:rsidR="001238B1" w:rsidRPr="00EA4042" w:rsidRDefault="001238B1" w:rsidP="00FB2AAE">
            <w:pPr>
              <w:spacing w:line="480" w:lineRule="auto"/>
              <w:ind w:left="0"/>
              <w:jc w:val="both"/>
              <w:rPr>
                <w:lang w:val="id-ID"/>
              </w:rPr>
            </w:pPr>
            <w:r w:rsidRPr="00EA4042">
              <w:rPr>
                <w:lang w:val="id-ID"/>
              </w:rPr>
              <w:t>Mengatur strategi dan taktik (</w:t>
            </w:r>
            <w:r w:rsidRPr="00EA4042">
              <w:rPr>
                <w:i/>
                <w:iCs/>
                <w:lang w:val="id-ID"/>
              </w:rPr>
              <w:t>strategies and tacties</w:t>
            </w:r>
            <w:r w:rsidRPr="00EA4042">
              <w:rPr>
                <w:lang w:val="id-ID"/>
              </w:rPr>
              <w:t>)</w:t>
            </w:r>
          </w:p>
        </w:tc>
        <w:tc>
          <w:tcPr>
            <w:tcW w:w="3918" w:type="dxa"/>
          </w:tcPr>
          <w:p w14:paraId="2C99F619" w14:textId="7A53A9ED" w:rsidR="001238B1" w:rsidRPr="00EA4042" w:rsidRDefault="001238B1" w:rsidP="004C6167">
            <w:pPr>
              <w:pStyle w:val="ListParagraph"/>
              <w:numPr>
                <w:ilvl w:val="0"/>
                <w:numId w:val="12"/>
              </w:numPr>
              <w:spacing w:line="480" w:lineRule="auto"/>
              <w:ind w:left="472"/>
              <w:jc w:val="both"/>
              <w:rPr>
                <w:lang w:val="id-ID"/>
              </w:rPr>
            </w:pPr>
            <w:r w:rsidRPr="00EA4042">
              <w:rPr>
                <w:lang w:val="id-ID"/>
              </w:rPr>
              <w:t>Menentukan tindakan dan berinteraksi dengan or</w:t>
            </w:r>
            <w:r w:rsidR="009A5874" w:rsidRPr="00EA4042">
              <w:rPr>
                <w:lang w:val="id-ID"/>
              </w:rPr>
              <w:t>a</w:t>
            </w:r>
            <w:r w:rsidRPr="00EA4042">
              <w:rPr>
                <w:lang w:val="id-ID"/>
              </w:rPr>
              <w:t>ng lain</w:t>
            </w:r>
            <w:r w:rsidR="007C0B0A" w:rsidRPr="00EA4042">
              <w:rPr>
                <w:lang w:val="id-ID"/>
              </w:rPr>
              <w:t>.</w:t>
            </w:r>
          </w:p>
        </w:tc>
      </w:tr>
    </w:tbl>
    <w:p w14:paraId="22DCA0A7" w14:textId="77777777" w:rsidR="00C724E6" w:rsidRDefault="00C724E6" w:rsidP="00C724E6">
      <w:pPr>
        <w:pStyle w:val="Heading3"/>
        <w:spacing w:before="240"/>
        <w:ind w:left="709"/>
        <w:rPr>
          <w:lang w:val="id-ID"/>
        </w:rPr>
      </w:pPr>
      <w:bookmarkStart w:id="84" w:name="_Toc156674420"/>
      <w:bookmarkStart w:id="85" w:name="_Hlk147855911"/>
    </w:p>
    <w:p w14:paraId="3565D077" w14:textId="77777777" w:rsidR="00C724E6" w:rsidRPr="00C724E6" w:rsidRDefault="00C724E6" w:rsidP="00C724E6">
      <w:pPr>
        <w:rPr>
          <w:lang w:val="id-ID"/>
        </w:rPr>
      </w:pPr>
    </w:p>
    <w:p w14:paraId="7C6E8CB3" w14:textId="68B5358A" w:rsidR="00C724E6" w:rsidRPr="00C724E6" w:rsidRDefault="0018081D" w:rsidP="00C724E6">
      <w:pPr>
        <w:pStyle w:val="Heading3"/>
        <w:numPr>
          <w:ilvl w:val="2"/>
          <w:numId w:val="27"/>
        </w:numPr>
        <w:spacing w:before="240"/>
        <w:ind w:left="709" w:hanging="709"/>
        <w:rPr>
          <w:lang w:val="id-ID"/>
        </w:rPr>
      </w:pPr>
      <w:r w:rsidRPr="00EA4042">
        <w:rPr>
          <w:lang w:val="id-ID"/>
        </w:rPr>
        <w:t>Materi s</w:t>
      </w:r>
      <w:r w:rsidR="00681836" w:rsidRPr="00EA4042">
        <w:rPr>
          <w:lang w:val="id-ID"/>
        </w:rPr>
        <w:t>uhu</w:t>
      </w:r>
      <w:bookmarkEnd w:id="84"/>
      <w:r w:rsidR="00681836" w:rsidRPr="00EA4042">
        <w:rPr>
          <w:lang w:val="id-ID"/>
        </w:rPr>
        <w:t xml:space="preserve"> </w:t>
      </w:r>
      <w:bookmarkStart w:id="86" w:name="_Hlk151931027"/>
    </w:p>
    <w:p w14:paraId="6EDA6950" w14:textId="4A0B7322" w:rsidR="00282452" w:rsidRPr="00C724E6" w:rsidRDefault="00F16B24" w:rsidP="009874CC">
      <w:pPr>
        <w:pStyle w:val="P1"/>
        <w:spacing w:after="240"/>
        <w:ind w:left="709" w:firstLine="720"/>
        <w:rPr>
          <w:bCs w:val="0"/>
          <w:lang w:val="en-US"/>
        </w:rPr>
      </w:pPr>
      <w:r w:rsidRPr="00EA4042">
        <w:rPr>
          <w:bCs w:val="0"/>
        </w:rPr>
        <w:t xml:space="preserve">Materi suhu merupakan salah satu materi pembelajaran dalam kurikulum merdeka di kelas VII SMP semester ganjil tahun ajaran 2023/2024. </w:t>
      </w:r>
      <w:r w:rsidR="00432A69" w:rsidRPr="00EA4042">
        <w:rPr>
          <w:bCs w:val="0"/>
        </w:rPr>
        <w:t xml:space="preserve">Dalam materi pembelajaran ini, penting bagi peserta didik untuk memiliki penguasaan, </w:t>
      </w:r>
      <w:r w:rsidR="00C56F9C" w:rsidRPr="00EA4042">
        <w:rPr>
          <w:bCs w:val="0"/>
        </w:rPr>
        <w:t>agar</w:t>
      </w:r>
      <w:r w:rsidR="00432A69" w:rsidRPr="00EA4042">
        <w:rPr>
          <w:bCs w:val="0"/>
        </w:rPr>
        <w:t xml:space="preserve"> tujuan pembelajaran </w:t>
      </w:r>
      <w:proofErr w:type="spellStart"/>
      <w:r w:rsidR="00C724E6">
        <w:rPr>
          <w:bCs w:val="0"/>
          <w:lang w:val="en-US"/>
        </w:rPr>
        <w:t>seperti</w:t>
      </w:r>
      <w:proofErr w:type="spellEnd"/>
      <w:r w:rsidR="00C724E6">
        <w:rPr>
          <w:bCs w:val="0"/>
          <w:lang w:val="en-US"/>
        </w:rPr>
        <w:t xml:space="preserve"> </w:t>
      </w:r>
      <w:proofErr w:type="spellStart"/>
      <w:r w:rsidR="00C724E6">
        <w:rPr>
          <w:bCs w:val="0"/>
          <w:lang w:val="en-US"/>
        </w:rPr>
        <w:t>pada</w:t>
      </w:r>
      <w:proofErr w:type="spellEnd"/>
      <w:r w:rsidR="00C724E6">
        <w:rPr>
          <w:bCs w:val="0"/>
          <w:lang w:val="en-US"/>
        </w:rPr>
        <w:t xml:space="preserve"> </w:t>
      </w:r>
      <w:proofErr w:type="spellStart"/>
      <w:r w:rsidR="00C724E6">
        <w:rPr>
          <w:bCs w:val="0"/>
          <w:lang w:val="en-US"/>
        </w:rPr>
        <w:t>tabel</w:t>
      </w:r>
      <w:proofErr w:type="spellEnd"/>
      <w:r w:rsidR="00C724E6">
        <w:rPr>
          <w:bCs w:val="0"/>
          <w:lang w:val="en-US"/>
        </w:rPr>
        <w:t xml:space="preserve"> 2.3 </w:t>
      </w:r>
      <w:r w:rsidR="00C56F9C" w:rsidRPr="00EA4042">
        <w:rPr>
          <w:bCs w:val="0"/>
        </w:rPr>
        <w:t>dapat tercapai</w:t>
      </w:r>
      <w:r w:rsidR="00432A69" w:rsidRPr="00EA4042">
        <w:rPr>
          <w:bCs w:val="0"/>
        </w:rPr>
        <w:t>.</w:t>
      </w:r>
      <w:r w:rsidR="00C724E6">
        <w:rPr>
          <w:bCs w:val="0"/>
          <w:lang w:val="en-US"/>
        </w:rPr>
        <w:t xml:space="preserve"> </w:t>
      </w:r>
    </w:p>
    <w:p w14:paraId="6CB79B4B" w14:textId="68134C33" w:rsidR="00014445" w:rsidRPr="00EA4042" w:rsidRDefault="008141C8" w:rsidP="008141C8">
      <w:pPr>
        <w:pStyle w:val="Caption"/>
        <w:rPr>
          <w:b w:val="0"/>
          <w:bCs/>
          <w:lang w:val="id-ID"/>
        </w:rPr>
      </w:pPr>
      <w:bookmarkStart w:id="87" w:name="_Toc152647453"/>
      <w:bookmarkStart w:id="88" w:name="_Toc156674260"/>
      <w:bookmarkStart w:id="89" w:name="_Toc156674305"/>
      <w:bookmarkStart w:id="90" w:name="_Toc156674343"/>
      <w:r w:rsidRPr="00EA4042">
        <w:rPr>
          <w:lang w:val="id-ID"/>
        </w:rPr>
        <w:t>Tabel 2.</w:t>
      </w:r>
      <w:r w:rsidRPr="00EA4042">
        <w:rPr>
          <w:lang w:val="id-ID"/>
        </w:rPr>
        <w:fldChar w:fldCharType="begin"/>
      </w:r>
      <w:r w:rsidRPr="00EA4042">
        <w:rPr>
          <w:lang w:val="id-ID"/>
        </w:rPr>
        <w:instrText xml:space="preserve"> SEQ Tabel_2. \* ARABIC </w:instrText>
      </w:r>
      <w:r w:rsidRPr="00EA4042">
        <w:rPr>
          <w:lang w:val="id-ID"/>
        </w:rPr>
        <w:fldChar w:fldCharType="separate"/>
      </w:r>
      <w:r w:rsidR="00B021B1">
        <w:rPr>
          <w:noProof/>
          <w:lang w:val="id-ID"/>
        </w:rPr>
        <w:t>3</w:t>
      </w:r>
      <w:r w:rsidRPr="00EA4042">
        <w:rPr>
          <w:lang w:val="id-ID"/>
        </w:rPr>
        <w:fldChar w:fldCharType="end"/>
      </w:r>
      <w:r w:rsidRPr="00EA4042">
        <w:rPr>
          <w:lang w:val="id-ID"/>
        </w:rPr>
        <w:t xml:space="preserve"> </w:t>
      </w:r>
      <w:r w:rsidRPr="00EA4042">
        <w:rPr>
          <w:bCs/>
          <w:lang w:val="id-ID"/>
        </w:rPr>
        <w:t>T</w:t>
      </w:r>
      <w:r w:rsidR="00014445" w:rsidRPr="00EA4042">
        <w:rPr>
          <w:bCs/>
          <w:lang w:val="id-ID"/>
        </w:rPr>
        <w:t>ujuan pembelajaran materi suhu</w:t>
      </w:r>
      <w:bookmarkEnd w:id="87"/>
      <w:bookmarkEnd w:id="88"/>
      <w:bookmarkEnd w:id="89"/>
      <w:bookmarkEnd w:id="90"/>
    </w:p>
    <w:tbl>
      <w:tblPr>
        <w:tblStyle w:val="TableGrid"/>
        <w:tblW w:w="0" w:type="auto"/>
        <w:tblInd w:w="720" w:type="dxa"/>
        <w:tblLook w:val="04A0" w:firstRow="1" w:lastRow="0" w:firstColumn="1" w:lastColumn="0" w:noHBand="0" w:noVBand="1"/>
      </w:tblPr>
      <w:tblGrid>
        <w:gridCol w:w="4066"/>
        <w:gridCol w:w="3367"/>
      </w:tblGrid>
      <w:tr w:rsidR="00014445" w:rsidRPr="00EA4042" w14:paraId="67F8DA07" w14:textId="77777777" w:rsidTr="001D6ACA">
        <w:tc>
          <w:tcPr>
            <w:tcW w:w="4066" w:type="dxa"/>
          </w:tcPr>
          <w:p w14:paraId="7F189B6D" w14:textId="71F60A1F" w:rsidR="00014445" w:rsidRPr="00EA4042" w:rsidRDefault="00014445" w:rsidP="00EF1B04">
            <w:pPr>
              <w:spacing w:line="480" w:lineRule="auto"/>
              <w:ind w:left="0"/>
              <w:rPr>
                <w:b/>
                <w:bCs/>
                <w:lang w:val="id-ID"/>
              </w:rPr>
            </w:pPr>
            <w:r w:rsidRPr="00EA4042">
              <w:rPr>
                <w:b/>
                <w:bCs/>
                <w:lang w:val="id-ID"/>
              </w:rPr>
              <w:t xml:space="preserve">Tujuan </w:t>
            </w:r>
            <w:r w:rsidR="00F16B24" w:rsidRPr="00EA4042">
              <w:rPr>
                <w:b/>
                <w:bCs/>
                <w:lang w:val="id-ID"/>
              </w:rPr>
              <w:t>P</w:t>
            </w:r>
            <w:r w:rsidRPr="00EA4042">
              <w:rPr>
                <w:b/>
                <w:bCs/>
                <w:lang w:val="id-ID"/>
              </w:rPr>
              <w:t>embelajaran</w:t>
            </w:r>
          </w:p>
        </w:tc>
        <w:tc>
          <w:tcPr>
            <w:tcW w:w="3367" w:type="dxa"/>
          </w:tcPr>
          <w:p w14:paraId="6E0F9CA2" w14:textId="22F4A4CE" w:rsidR="00014445" w:rsidRPr="00EA4042" w:rsidRDefault="00F16B24" w:rsidP="00EF1B04">
            <w:pPr>
              <w:spacing w:line="480" w:lineRule="auto"/>
              <w:ind w:left="0"/>
              <w:rPr>
                <w:b/>
                <w:bCs/>
                <w:lang w:val="id-ID"/>
              </w:rPr>
            </w:pPr>
            <w:r w:rsidRPr="00EA4042">
              <w:rPr>
                <w:b/>
                <w:bCs/>
                <w:lang w:val="id-ID"/>
              </w:rPr>
              <w:t>Materi Pembelajaran</w:t>
            </w:r>
          </w:p>
        </w:tc>
      </w:tr>
      <w:tr w:rsidR="00014445" w:rsidRPr="00EA4042" w14:paraId="792CB109" w14:textId="77777777" w:rsidTr="001D6ACA">
        <w:tc>
          <w:tcPr>
            <w:tcW w:w="4066" w:type="dxa"/>
          </w:tcPr>
          <w:p w14:paraId="679A9E81" w14:textId="77777777" w:rsidR="00F16B24" w:rsidRPr="00EA4042" w:rsidRDefault="00F16B24" w:rsidP="004C6167">
            <w:pPr>
              <w:numPr>
                <w:ilvl w:val="0"/>
                <w:numId w:val="22"/>
              </w:numPr>
              <w:spacing w:line="480" w:lineRule="auto"/>
              <w:ind w:left="580"/>
              <w:jc w:val="both"/>
              <w:rPr>
                <w:lang w:val="id-ID"/>
              </w:rPr>
            </w:pPr>
            <w:r w:rsidRPr="00EA4042">
              <w:rPr>
                <w:lang w:val="id-ID"/>
              </w:rPr>
              <w:t>Peserta didik dapat memahami konsep suhu</w:t>
            </w:r>
          </w:p>
          <w:p w14:paraId="50D11D07" w14:textId="66AF33EE" w:rsidR="00014445" w:rsidRPr="00EA4042" w:rsidRDefault="00F16B24" w:rsidP="004C6167">
            <w:pPr>
              <w:numPr>
                <w:ilvl w:val="0"/>
                <w:numId w:val="22"/>
              </w:numPr>
              <w:spacing w:line="480" w:lineRule="auto"/>
              <w:ind w:left="580"/>
              <w:jc w:val="both"/>
              <w:rPr>
                <w:lang w:val="id-ID"/>
              </w:rPr>
            </w:pPr>
            <w:r w:rsidRPr="00EA4042">
              <w:rPr>
                <w:lang w:val="id-ID"/>
              </w:rPr>
              <w:t>Peserta didik dapat memahami pentingnya alat ukur suhu</w:t>
            </w:r>
          </w:p>
        </w:tc>
        <w:tc>
          <w:tcPr>
            <w:tcW w:w="3367" w:type="dxa"/>
          </w:tcPr>
          <w:p w14:paraId="56BD5C05" w14:textId="77777777" w:rsidR="00F16B24" w:rsidRPr="00EA4042" w:rsidRDefault="00F16B24" w:rsidP="004C6167">
            <w:pPr>
              <w:numPr>
                <w:ilvl w:val="0"/>
                <w:numId w:val="21"/>
              </w:numPr>
              <w:spacing w:line="480" w:lineRule="auto"/>
              <w:ind w:left="497"/>
              <w:jc w:val="left"/>
              <w:rPr>
                <w:lang w:val="id-ID"/>
              </w:rPr>
            </w:pPr>
            <w:r w:rsidRPr="00EA4042">
              <w:rPr>
                <w:lang w:val="id-ID"/>
              </w:rPr>
              <w:t>Konsep suhu</w:t>
            </w:r>
          </w:p>
          <w:p w14:paraId="398007FB" w14:textId="77777777" w:rsidR="00F16B24" w:rsidRPr="00EA4042" w:rsidRDefault="00F16B24" w:rsidP="004C6167">
            <w:pPr>
              <w:numPr>
                <w:ilvl w:val="0"/>
                <w:numId w:val="21"/>
              </w:numPr>
              <w:spacing w:line="480" w:lineRule="auto"/>
              <w:ind w:left="497"/>
              <w:jc w:val="left"/>
              <w:rPr>
                <w:lang w:val="id-ID"/>
              </w:rPr>
            </w:pPr>
            <w:r w:rsidRPr="00EA4042">
              <w:rPr>
                <w:lang w:val="id-ID"/>
              </w:rPr>
              <w:t>Alat ukur suhu</w:t>
            </w:r>
          </w:p>
          <w:p w14:paraId="01537142" w14:textId="77777777" w:rsidR="00014445" w:rsidRPr="00EA4042" w:rsidRDefault="00014445" w:rsidP="00EF1B04">
            <w:pPr>
              <w:spacing w:line="480" w:lineRule="auto"/>
              <w:ind w:left="0"/>
              <w:jc w:val="left"/>
              <w:rPr>
                <w:lang w:val="id-ID"/>
              </w:rPr>
            </w:pPr>
          </w:p>
        </w:tc>
      </w:tr>
      <w:tr w:rsidR="00014445" w:rsidRPr="00EA4042" w14:paraId="3BF26004" w14:textId="77777777" w:rsidTr="001D6ACA">
        <w:tc>
          <w:tcPr>
            <w:tcW w:w="4066" w:type="dxa"/>
          </w:tcPr>
          <w:p w14:paraId="6A682A18" w14:textId="77777777" w:rsidR="00F16B24" w:rsidRPr="00EA4042" w:rsidRDefault="00F16B24">
            <w:pPr>
              <w:numPr>
                <w:ilvl w:val="0"/>
                <w:numId w:val="22"/>
              </w:numPr>
              <w:spacing w:line="480" w:lineRule="auto"/>
              <w:ind w:left="580"/>
              <w:jc w:val="both"/>
              <w:rPr>
                <w:lang w:val="id-ID"/>
              </w:rPr>
            </w:pPr>
            <w:r w:rsidRPr="00EA4042">
              <w:rPr>
                <w:lang w:val="id-ID"/>
              </w:rPr>
              <w:t>Peserta didik dapat memahami pentingnya skala suhu</w:t>
            </w:r>
          </w:p>
          <w:p w14:paraId="335E7A64" w14:textId="77777777" w:rsidR="00F16B24" w:rsidRPr="00EA4042" w:rsidRDefault="00F16B24">
            <w:pPr>
              <w:numPr>
                <w:ilvl w:val="0"/>
                <w:numId w:val="22"/>
              </w:numPr>
              <w:spacing w:line="480" w:lineRule="auto"/>
              <w:ind w:left="580"/>
              <w:jc w:val="both"/>
              <w:rPr>
                <w:lang w:val="id-ID"/>
              </w:rPr>
            </w:pPr>
            <w:r w:rsidRPr="00EA4042">
              <w:rPr>
                <w:lang w:val="id-ID"/>
              </w:rPr>
              <w:t>Peserta didik dapat mengetahui cara menentukan skala suhu</w:t>
            </w:r>
          </w:p>
          <w:p w14:paraId="4290B216" w14:textId="7344D9A5" w:rsidR="00014445" w:rsidRPr="00EA4042" w:rsidRDefault="00F16B24">
            <w:pPr>
              <w:numPr>
                <w:ilvl w:val="0"/>
                <w:numId w:val="22"/>
              </w:numPr>
              <w:spacing w:line="480" w:lineRule="auto"/>
              <w:ind w:left="580"/>
              <w:jc w:val="both"/>
              <w:rPr>
                <w:lang w:val="id-ID"/>
              </w:rPr>
            </w:pPr>
            <w:r w:rsidRPr="00EA4042">
              <w:rPr>
                <w:lang w:val="id-ID"/>
              </w:rPr>
              <w:lastRenderedPageBreak/>
              <w:t>Peserta didik dapat mengetahui perbandingan skala suhu</w:t>
            </w:r>
          </w:p>
        </w:tc>
        <w:tc>
          <w:tcPr>
            <w:tcW w:w="3367" w:type="dxa"/>
          </w:tcPr>
          <w:p w14:paraId="1602F87F" w14:textId="77777777" w:rsidR="00F16B24" w:rsidRPr="00EA4042" w:rsidRDefault="00F16B24">
            <w:pPr>
              <w:numPr>
                <w:ilvl w:val="0"/>
                <w:numId w:val="21"/>
              </w:numPr>
              <w:spacing w:line="480" w:lineRule="auto"/>
              <w:ind w:left="497"/>
              <w:jc w:val="left"/>
              <w:rPr>
                <w:lang w:val="id-ID"/>
              </w:rPr>
            </w:pPr>
            <w:r w:rsidRPr="00EA4042">
              <w:rPr>
                <w:lang w:val="id-ID"/>
              </w:rPr>
              <w:lastRenderedPageBreak/>
              <w:t>Skala suhu</w:t>
            </w:r>
          </w:p>
          <w:p w14:paraId="440CD91F" w14:textId="7F37AD5E" w:rsidR="00014445" w:rsidRPr="00EA4042" w:rsidRDefault="00F16B24">
            <w:pPr>
              <w:numPr>
                <w:ilvl w:val="0"/>
                <w:numId w:val="21"/>
              </w:numPr>
              <w:spacing w:line="480" w:lineRule="auto"/>
              <w:ind w:left="497"/>
              <w:jc w:val="left"/>
              <w:rPr>
                <w:lang w:val="id-ID"/>
              </w:rPr>
            </w:pPr>
            <w:r w:rsidRPr="00EA4042">
              <w:rPr>
                <w:lang w:val="id-ID"/>
              </w:rPr>
              <w:t>Perbandingan skala suhu</w:t>
            </w:r>
          </w:p>
        </w:tc>
      </w:tr>
    </w:tbl>
    <w:p w14:paraId="352EB869" w14:textId="77777777" w:rsidR="00014445" w:rsidRPr="00EA4042" w:rsidRDefault="00014445" w:rsidP="009874CC">
      <w:pPr>
        <w:spacing w:after="0" w:line="240" w:lineRule="auto"/>
        <w:jc w:val="left"/>
        <w:rPr>
          <w:lang w:val="id-ID"/>
        </w:rPr>
      </w:pPr>
    </w:p>
    <w:p w14:paraId="024C4FB2" w14:textId="43FA4CFA" w:rsidR="00B301EB" w:rsidRPr="00EA4042" w:rsidRDefault="00793C4F" w:rsidP="007A3B66">
      <w:pPr>
        <w:spacing w:line="480" w:lineRule="auto"/>
        <w:ind w:firstLine="720"/>
        <w:jc w:val="both"/>
        <w:rPr>
          <w:lang w:val="id-ID"/>
        </w:rPr>
      </w:pPr>
      <w:r w:rsidRPr="00EA4042">
        <w:rPr>
          <w:lang w:val="id-ID"/>
        </w:rPr>
        <w:t xml:space="preserve">Dalam pelaksanaan aktivitas belajar, penting untuk menggunakan perangkat dan media yang dapat mengintegrasikan konsep dan materi dengan baik. </w:t>
      </w:r>
      <w:r w:rsidR="00C56F9C" w:rsidRPr="00EA4042">
        <w:rPr>
          <w:lang w:val="id-ID"/>
        </w:rPr>
        <w:t>Karena</w:t>
      </w:r>
      <w:r w:rsidRPr="00EA4042">
        <w:rPr>
          <w:lang w:val="id-ID"/>
        </w:rPr>
        <w:t xml:space="preserve"> bertujuan agar peserta didik </w:t>
      </w:r>
      <w:r w:rsidR="00C56F9C" w:rsidRPr="00EA4042">
        <w:rPr>
          <w:lang w:val="id-ID"/>
        </w:rPr>
        <w:t>mampu mempersiapkan dirinya dalam</w:t>
      </w:r>
      <w:r w:rsidRPr="00EA4042">
        <w:rPr>
          <w:lang w:val="id-ID"/>
        </w:rPr>
        <w:t xml:space="preserve"> meningkatkan pengetahuan dan keterampila</w:t>
      </w:r>
      <w:r w:rsidR="00C56F9C" w:rsidRPr="00EA4042">
        <w:rPr>
          <w:lang w:val="id-ID"/>
        </w:rPr>
        <w:t>nnya</w:t>
      </w:r>
      <w:r w:rsidRPr="00EA4042">
        <w:rPr>
          <w:lang w:val="id-ID"/>
        </w:rPr>
        <w:t xml:space="preserve">, terutama keterampilan berpikir kritis, yang menjadi keterampilan kunci di abad ke-21. Oleh karena itu, pemilihan perangkat dan media pembelajaran harus mempertimbangkan tidak hanya aspek integrasi, tetapi juga kemampuan untuk membangkitkan minat peserta didik untuk lebih mendalami topik yang dibahas dalam kegiatan pembelajaran  </w:t>
      </w:r>
      <w:r w:rsidR="008A4505" w:rsidRPr="00EA4042">
        <w:rPr>
          <w:lang w:val="id-ID"/>
        </w:rPr>
        <w:t>(</w:t>
      </w:r>
      <w:r w:rsidR="008A4505" w:rsidRPr="00EA4042">
        <w:rPr>
          <w:kern w:val="0"/>
          <w:lang w:val="id-ID"/>
        </w:rPr>
        <w:t>Andryani, R. U., Arfiani, Y., &amp; Hayati, M. N. 2022)</w:t>
      </w:r>
      <w:r w:rsidR="00F16B24" w:rsidRPr="00EA4042">
        <w:rPr>
          <w:lang w:val="id-ID"/>
        </w:rPr>
        <w:t>.</w:t>
      </w:r>
    </w:p>
    <w:p w14:paraId="27CEBBE4" w14:textId="6FBE2D74" w:rsidR="00E714A2" w:rsidRPr="003627B3" w:rsidRDefault="00E714A2" w:rsidP="004C6167">
      <w:pPr>
        <w:pStyle w:val="Heading2"/>
        <w:numPr>
          <w:ilvl w:val="0"/>
          <w:numId w:val="26"/>
        </w:numPr>
        <w:ind w:left="426" w:hanging="426"/>
        <w:rPr>
          <w:lang w:val="id-ID"/>
        </w:rPr>
      </w:pPr>
      <w:bookmarkStart w:id="91" w:name="_Toc156674421"/>
      <w:bookmarkEnd w:id="85"/>
      <w:bookmarkEnd w:id="86"/>
      <w:r w:rsidRPr="003627B3">
        <w:rPr>
          <w:lang w:val="id-ID"/>
        </w:rPr>
        <w:t>Penelitian Terdahulu</w:t>
      </w:r>
      <w:bookmarkEnd w:id="91"/>
      <w:r w:rsidRPr="003627B3">
        <w:rPr>
          <w:lang w:val="id-ID"/>
        </w:rPr>
        <w:t xml:space="preserve"> </w:t>
      </w:r>
    </w:p>
    <w:p w14:paraId="081B21E5" w14:textId="77777777" w:rsidR="008141C8" w:rsidRPr="00EA4042" w:rsidRDefault="00B7023F">
      <w:pPr>
        <w:pStyle w:val="P1"/>
        <w:numPr>
          <w:ilvl w:val="2"/>
          <w:numId w:val="23"/>
        </w:numPr>
        <w:ind w:left="709" w:hanging="709"/>
        <w:rPr>
          <w:b/>
        </w:rPr>
      </w:pPr>
      <w:r w:rsidRPr="00EA4042">
        <w:rPr>
          <w:bCs w:val="0"/>
        </w:rPr>
        <w:t>Penelitian yang dilakukan oleh</w:t>
      </w:r>
      <w:r w:rsidR="00FC5166" w:rsidRPr="00EA4042">
        <w:rPr>
          <w:bCs w:val="0"/>
        </w:rPr>
        <w:t xml:space="preserve"> </w:t>
      </w:r>
      <w:r w:rsidR="00FC5166" w:rsidRPr="00EA4042">
        <w:rPr>
          <w:bCs w:val="0"/>
        </w:rPr>
        <w:fldChar w:fldCharType="begin" w:fldLock="1"/>
      </w:r>
      <w:r w:rsidR="00FC5166" w:rsidRPr="00EA4042">
        <w:rPr>
          <w:bCs w:val="0"/>
        </w:rPr>
        <w:instrText>ADDIN CSL_CITATION {"citationItems":[{"id":"ITEM-1","itemData":{"abstract":"ביקורת ספרות, \"הבז\", ספרות טבע,","author":[{"dropping-particle":"","family":"Herlina","given":"W.","non-dropping-particle":"","parse-names":false,"suffix":""}],"container-title":"Doctoral dissertation, UIN Fatmawati Sukarno Bengkulu","id":"ITEM-1","issue":"8.5.2017","issued":{"date-parts":[["2022"]]},"page":"2003-2005","title":"PENGEMBANGAN MODUL BERBASIS SCIENCE, TECHNOLOGY, ENGINEERING, MATHEMATIC (STEM) UNTUK MENGUKUR KEMAMPUAN BERPIKIR KRITIS SISWA PADA MATERI GETARAN, GELOMBANG, DAN BUNYI","type":"article-journal"},"uris":["http://www.mendeley.com/documents/?uuid=6ffc6b03-5988-41fe-97ce-c6f1b116f1f9"]}],"mendeley":{"formattedCitation":"(Herlina 2022)","manualFormatting":"Herlina (2022)","plainTextFormattedCitation":"(Herlina 2022)","previouslyFormattedCitation":"(Herlina 2022)"},"properties":{"noteIndex":0},"schema":"https://github.com/citation-style-language/schema/raw/master/csl-citation.json"}</w:instrText>
      </w:r>
      <w:r w:rsidR="00FC5166" w:rsidRPr="00EA4042">
        <w:rPr>
          <w:bCs w:val="0"/>
        </w:rPr>
        <w:fldChar w:fldCharType="separate"/>
      </w:r>
      <w:r w:rsidR="00FC5166" w:rsidRPr="00EA4042">
        <w:rPr>
          <w:bCs w:val="0"/>
        </w:rPr>
        <w:t>Herlina (2022)</w:t>
      </w:r>
      <w:r w:rsidR="00FC5166" w:rsidRPr="00EA4042">
        <w:rPr>
          <w:bCs w:val="0"/>
        </w:rPr>
        <w:fldChar w:fldCharType="end"/>
      </w:r>
      <w:r w:rsidRPr="00EA4042">
        <w:rPr>
          <w:bCs w:val="0"/>
        </w:rPr>
        <w:t xml:space="preserve"> </w:t>
      </w:r>
      <w:r w:rsidR="00E20B5C" w:rsidRPr="00EA4042">
        <w:rPr>
          <w:bCs w:val="0"/>
        </w:rPr>
        <w:t xml:space="preserve">yang berjudul </w:t>
      </w:r>
      <w:r w:rsidRPr="00EA4042">
        <w:rPr>
          <w:bCs w:val="0"/>
        </w:rPr>
        <w:t xml:space="preserve">Pengembangan Modul Berbasis </w:t>
      </w:r>
      <w:r w:rsidRPr="00EA4042">
        <w:rPr>
          <w:bCs w:val="0"/>
          <w:i/>
          <w:iCs/>
        </w:rPr>
        <w:t>Science, Technology, Engineering, Mathematic</w:t>
      </w:r>
      <w:r w:rsidRPr="00EA4042">
        <w:rPr>
          <w:bCs w:val="0"/>
        </w:rPr>
        <w:t xml:space="preserve"> (S</w:t>
      </w:r>
      <w:r w:rsidR="009A5874" w:rsidRPr="00EA4042">
        <w:rPr>
          <w:bCs w:val="0"/>
        </w:rPr>
        <w:t>TEM</w:t>
      </w:r>
      <w:r w:rsidRPr="00EA4042">
        <w:rPr>
          <w:bCs w:val="0"/>
        </w:rPr>
        <w:t xml:space="preserve">) Untuk Mengukur Kemampuan Berpikir Kritis Siswa </w:t>
      </w:r>
      <w:r w:rsidR="009A5874" w:rsidRPr="00EA4042">
        <w:rPr>
          <w:bCs w:val="0"/>
        </w:rPr>
        <w:t>p</w:t>
      </w:r>
      <w:r w:rsidRPr="00EA4042">
        <w:rPr>
          <w:bCs w:val="0"/>
        </w:rPr>
        <w:t xml:space="preserve">ada Materi Getaran, Gelombang, dan Bunyi telah memperoleh hasil validasi yang baik, </w:t>
      </w:r>
      <w:r w:rsidR="00E20B5C" w:rsidRPr="00EA4042">
        <w:rPr>
          <w:bCs w:val="0"/>
        </w:rPr>
        <w:t>dari</w:t>
      </w:r>
      <w:r w:rsidRPr="00EA4042">
        <w:rPr>
          <w:bCs w:val="0"/>
        </w:rPr>
        <w:t xml:space="preserve"> ahli materi</w:t>
      </w:r>
      <w:r w:rsidR="00E20B5C" w:rsidRPr="00EA4042">
        <w:rPr>
          <w:bCs w:val="0"/>
        </w:rPr>
        <w:t xml:space="preserve">, </w:t>
      </w:r>
      <w:r w:rsidRPr="00EA4042">
        <w:rPr>
          <w:bCs w:val="0"/>
        </w:rPr>
        <w:t>ahli media</w:t>
      </w:r>
      <w:r w:rsidR="00E20B5C" w:rsidRPr="00EA4042">
        <w:rPr>
          <w:bCs w:val="0"/>
        </w:rPr>
        <w:t xml:space="preserve">, serta ahli bahasa </w:t>
      </w:r>
      <w:r w:rsidRPr="00EA4042">
        <w:rPr>
          <w:bCs w:val="0"/>
        </w:rPr>
        <w:t xml:space="preserve">sebesar </w:t>
      </w:r>
      <w:r w:rsidR="00E20B5C" w:rsidRPr="00EA4042">
        <w:rPr>
          <w:bCs w:val="0"/>
        </w:rPr>
        <w:t xml:space="preserve">3,58, </w:t>
      </w:r>
      <w:r w:rsidRPr="00EA4042">
        <w:rPr>
          <w:bCs w:val="0"/>
        </w:rPr>
        <w:t xml:space="preserve">4, </w:t>
      </w:r>
      <w:r w:rsidR="00E20B5C" w:rsidRPr="00EA4042">
        <w:rPr>
          <w:bCs w:val="0"/>
        </w:rPr>
        <w:t xml:space="preserve">dan </w:t>
      </w:r>
      <w:r w:rsidRPr="00EA4042">
        <w:rPr>
          <w:bCs w:val="0"/>
        </w:rPr>
        <w:t>3,7 dengan kriteria “valid”.</w:t>
      </w:r>
    </w:p>
    <w:p w14:paraId="511A0B8F" w14:textId="587AC2D8" w:rsidR="00F47BB3" w:rsidRPr="003627B3" w:rsidRDefault="00B7023F" w:rsidP="004C6167">
      <w:pPr>
        <w:pStyle w:val="P1"/>
        <w:numPr>
          <w:ilvl w:val="2"/>
          <w:numId w:val="23"/>
        </w:numPr>
        <w:spacing w:after="240"/>
        <w:ind w:left="709" w:hanging="709"/>
        <w:rPr>
          <w:b/>
        </w:rPr>
      </w:pPr>
      <w:r w:rsidRPr="00EA4042">
        <w:rPr>
          <w:bCs w:val="0"/>
        </w:rPr>
        <w:t xml:space="preserve">Penelitian yang dilakukan oleh </w:t>
      </w:r>
      <w:r w:rsidR="00FC5166" w:rsidRPr="00EA4042">
        <w:rPr>
          <w:bCs w:val="0"/>
        </w:rPr>
        <w:fldChar w:fldCharType="begin" w:fldLock="1"/>
      </w:r>
      <w:r w:rsidR="00FC5166" w:rsidRPr="00EA4042">
        <w:rPr>
          <w:bCs w:val="0"/>
        </w:rPr>
        <w:instrText>ADDIN CSL_CITATION {"citationItems":[{"id":"ITEM-1","itemData":{"ISBN":"9788578110796","ISSN":"00127086","PMID":"25246403","abstract":"[ASSENTED TO 3 FEBRUARY 2000] [DATE OF COMMENCEMENT: 30 NOVEMBER 2000] (Unless otherwise indicated) (English text signed by the President) as amended by Judicial Matters Amendment Act 42 of 2001 Promotion of Administrative Justice Amendment Act 53 of 2002 Judicial Matters Second Amendment Act 55 of 2003 Judicial Matters Amendment Act 22 of 2005 Public Service Amendment Act 30 of 2007 Judicial Matters Amendment Act 66 of 2008 Regulations under this Act REGULATIONS ON FAIR ADMINISTRATIVE PROCEDURES (GN R1022 in GG 23674 of 31 July 2002) ACT To give effect to the right to administrative action that is lawful, reasonable and procedurally fair and to the right to written reasons for administrative action as contemplated in section 33 of the Constitution of the Republic of South Africa, 1996; and to provide for matters incidental thereto. Preamble WHEREAS section 33 (1) and (2) of the Constitution provides that everyone has the right to administrative action that is lawful, reasonable and procedurally fair and that everyone whose rights have been adversely affected by administrative action has the right to be given written reasons; AND WHEREAS section 33 (3) of the Constitution requires national legislation to be enacted to give effect to those rights, and to-* provide for the review of administrative action by a court or, where appropriate, an independent and impartial tribunal; * impose a duty on the state to give effect to those rights; and * promote an efficient administration; AND WHEREAS item 23 of Schedule 6 to the Constitution provides that the national legislation envisaged in section 33 (3) must be enacted within three years of the date on which the Constitution took effect; AND IN ORDER TO-* promote an efficient administration and good governance; and * create a culture of accountability, openness and transparency in the public administration or in the exercise of a public power or the performance of a public function, by giving effect to the right to just administrative action, BE IT THEREFORE ENACTED by the Parliament of the Republic of South Africa, as","author":[{"dropping-particle":"","family":"Kimianti","given":"F. E. B. Y. A. R. N. I.","non-dropping-particle":"","parse-names":false,"suffix":""}],"container-title":"Universitas Negeri Yogyakarta.","id":"ITEM-1","issue":"1","issued":{"date-parts":[["2019"]]},"title":"Pengembangan E-Modul IPA Berbasis Problem Based Learning Untuk Meningkatkan Kemampuan Berpikir Kritis Dan Literasi Sains. Universitas Negeri Yogyakarta.","type":"article-journal","volume":"1"},"uris":["http://www.mendeley.com/documents/?uuid=319f4d9b-d120-4f45-96cd-4dfa936c57aa"]}],"mendeley":{"formattedCitation":"(Kimianti 2019)","manualFormatting":"Kimianti (2019)","plainTextFormattedCitation":"(Kimianti 2019)","previouslyFormattedCitation":"(Kimianti 2019)"},"properties":{"noteIndex":0},"schema":"https://github.com/citation-style-language/schema/raw/master/csl-citation.json"}</w:instrText>
      </w:r>
      <w:r w:rsidR="00FC5166" w:rsidRPr="00EA4042">
        <w:rPr>
          <w:bCs w:val="0"/>
        </w:rPr>
        <w:fldChar w:fldCharType="separate"/>
      </w:r>
      <w:r w:rsidR="00FC5166" w:rsidRPr="00EA4042">
        <w:rPr>
          <w:bCs w:val="0"/>
        </w:rPr>
        <w:t>Kimianti (2019)</w:t>
      </w:r>
      <w:r w:rsidR="00FC5166" w:rsidRPr="00EA4042">
        <w:rPr>
          <w:bCs w:val="0"/>
        </w:rPr>
        <w:fldChar w:fldCharType="end"/>
      </w:r>
      <w:r w:rsidRPr="00EA4042">
        <w:rPr>
          <w:bCs w:val="0"/>
        </w:rPr>
        <w:t xml:space="preserve"> </w:t>
      </w:r>
      <w:r w:rsidR="00E20B5C" w:rsidRPr="00EA4042">
        <w:rPr>
          <w:bCs w:val="0"/>
        </w:rPr>
        <w:t>yang berj</w:t>
      </w:r>
      <w:r w:rsidRPr="00EA4042">
        <w:rPr>
          <w:bCs w:val="0"/>
        </w:rPr>
        <w:t xml:space="preserve">udul Pengembangan E-Modul </w:t>
      </w:r>
      <w:r w:rsidR="009A5874" w:rsidRPr="00EA4042">
        <w:rPr>
          <w:bCs w:val="0"/>
        </w:rPr>
        <w:t>IPA</w:t>
      </w:r>
      <w:r w:rsidRPr="00EA4042">
        <w:rPr>
          <w:bCs w:val="0"/>
        </w:rPr>
        <w:t xml:space="preserve"> Berbasis </w:t>
      </w:r>
      <w:r w:rsidRPr="00EA4042">
        <w:rPr>
          <w:bCs w:val="0"/>
          <w:i/>
          <w:iCs/>
        </w:rPr>
        <w:t>Problem Based Learning</w:t>
      </w:r>
      <w:r w:rsidRPr="00EA4042">
        <w:rPr>
          <w:bCs w:val="0"/>
        </w:rPr>
        <w:t xml:space="preserve"> Untuk Meningkatkan Kemampuan Berpikir Kritis Dan Literasi Sains, yang </w:t>
      </w:r>
      <w:r w:rsidRPr="00EA4042">
        <w:rPr>
          <w:bCs w:val="0"/>
        </w:rPr>
        <w:lastRenderedPageBreak/>
        <w:t xml:space="preserve">menunjukkan bahwa </w:t>
      </w:r>
      <w:r w:rsidR="00E20B5C" w:rsidRPr="00EA4042">
        <w:rPr>
          <w:bCs w:val="0"/>
        </w:rPr>
        <w:t>media yang</w:t>
      </w:r>
      <w:r w:rsidRPr="00EA4042">
        <w:rPr>
          <w:bCs w:val="0"/>
        </w:rPr>
        <w:t xml:space="preserve"> dikembangkan </w:t>
      </w:r>
      <w:r w:rsidR="00E20B5C" w:rsidRPr="00EA4042">
        <w:rPr>
          <w:bCs w:val="0"/>
        </w:rPr>
        <w:t>“</w:t>
      </w:r>
      <w:r w:rsidRPr="00EA4042">
        <w:rPr>
          <w:bCs w:val="0"/>
        </w:rPr>
        <w:t>sangat layak</w:t>
      </w:r>
      <w:r w:rsidR="00E20B5C" w:rsidRPr="00EA4042">
        <w:rPr>
          <w:bCs w:val="0"/>
        </w:rPr>
        <w:t>”</w:t>
      </w:r>
      <w:r w:rsidRPr="00EA4042">
        <w:rPr>
          <w:bCs w:val="0"/>
        </w:rPr>
        <w:t xml:space="preserve"> digunakan </w:t>
      </w:r>
      <w:r w:rsidR="00E20B5C" w:rsidRPr="00EA4042">
        <w:rPr>
          <w:bCs w:val="0"/>
        </w:rPr>
        <w:t xml:space="preserve">pada </w:t>
      </w:r>
      <w:r w:rsidRPr="00EA4042">
        <w:rPr>
          <w:bCs w:val="0"/>
        </w:rPr>
        <w:t xml:space="preserve">pembelajaran IPA. </w:t>
      </w:r>
      <w:r w:rsidR="00E20B5C" w:rsidRPr="00EA4042">
        <w:rPr>
          <w:bCs w:val="0"/>
        </w:rPr>
        <w:t>Karena</w:t>
      </w:r>
      <w:r w:rsidRPr="00EA4042">
        <w:rPr>
          <w:bCs w:val="0"/>
        </w:rPr>
        <w:t xml:space="preserve"> praktis dan efektif </w:t>
      </w:r>
      <w:r w:rsidR="00E20B5C" w:rsidRPr="00EA4042">
        <w:rPr>
          <w:bCs w:val="0"/>
        </w:rPr>
        <w:t xml:space="preserve">dalam </w:t>
      </w:r>
      <w:r w:rsidRPr="00EA4042">
        <w:rPr>
          <w:bCs w:val="0"/>
        </w:rPr>
        <w:t>meningkatkan kemampuan berpikir kritis dan literasi sains.</w:t>
      </w:r>
    </w:p>
    <w:p w14:paraId="2BD6ED25" w14:textId="6F007D9E" w:rsidR="003627B3" w:rsidRPr="003627B3" w:rsidRDefault="003627B3" w:rsidP="003627B3">
      <w:pPr>
        <w:pStyle w:val="P1"/>
        <w:numPr>
          <w:ilvl w:val="2"/>
          <w:numId w:val="23"/>
        </w:numPr>
        <w:ind w:left="709" w:hanging="709"/>
        <w:rPr>
          <w:b/>
        </w:rPr>
      </w:pPr>
      <w:r w:rsidRPr="00EA4042">
        <w:rPr>
          <w:b/>
        </w:rPr>
        <w:fldChar w:fldCharType="begin" w:fldLock="1"/>
      </w:r>
      <w:r w:rsidRPr="00EA4042">
        <w:instrText>ADDIN CSL_CITATION {"citationItems":[{"id":"ITEM-1","itemData":{"abstract":"Tuberkulosis (TB) adalah penyakit infeksi yang disebabkan oleh bakteri Mycobacterium tuberculosis (M.tb). TB merupakan penyebab kematian utama di dunia dalam kelompok penyakit menular dengan estimasi sepertiga penduduk dunia telah terinfeksi bakteri M.tb. Diabetes Melitus (DM) adalah penyakit gangguan metabolik yang ditandai oleh peningkatan kadar glukosa darah. Penderita DM berisiko 3 kali lebih tinggi untuk menderita TB dibanding penderita tanpa DM. Penderita TB-DM berisiko untuk mengalami kegagalan konversi sputum, kegagalan pengobatan TB, resistensi obat anti TB, relaps (kambuh) bahkan kematian yang lebih tinggi dibandingkan penderita TB","author":[{"dropping-particle":"","family":"Kurniawan","given":"Jefri Adhi","non-dropping-particle":"","parse-names":false,"suffix":""}],"container-title":"Digital Repository Universitas Jember","id":"ITEM-1","issued":{"date-parts":[["2018"]]},"page":"1-175","title":"Pengembangan Modul IPA Berbasis Socio-Scientific Issues (SSI) Pada Tema Lingkungan Untuk Keterampilan Berpikir Kritis Siswa SMP","type":"article-journal"},"uris":["http://www.mendeley.com/documents/?uuid=9f610ec0-8025-4543-b6b2-1071864dae33"]}],"mendeley":{"formattedCitation":"(Kurniawan 2018)","manualFormatting":"Kurniawan (2018)","plainTextFormattedCitation":"(Kurniawan 2018)","previouslyFormattedCitation":"(Kurniawan 2018)"},"properties":{"noteIndex":0},"schema":"https://github.com/citation-style-language/schema/raw/master/csl-citation.json"}</w:instrText>
      </w:r>
      <w:r w:rsidRPr="00EA4042">
        <w:rPr>
          <w:b/>
        </w:rPr>
        <w:fldChar w:fldCharType="separate"/>
      </w:r>
      <w:r w:rsidRPr="00EA4042">
        <w:t>Kurniawan (2018)</w:t>
      </w:r>
      <w:r w:rsidRPr="00EA4042">
        <w:rPr>
          <w:b/>
        </w:rPr>
        <w:fldChar w:fldCharType="end"/>
      </w:r>
      <w:r w:rsidRPr="00EA4042">
        <w:t xml:space="preserve"> dengan judul Pengembangan Modul IPA Berbasis </w:t>
      </w:r>
      <w:r w:rsidRPr="00EA4042">
        <w:rPr>
          <w:i/>
          <w:iCs/>
        </w:rPr>
        <w:t>Socio-Scientific Issues</w:t>
      </w:r>
      <w:r w:rsidRPr="00EA4042">
        <w:t xml:space="preserve"> (SSI) pada Tema Lingkungan untuk Keterampilan Berpikir Kritis peserta didik SMP telah memperoleh hasil validasi yang baik, skor rata-ratanya sebesar 73,75% dan dinyatakan valid secara empiris, serta dinyatakan efektif untuk meningkatkan </w:t>
      </w:r>
      <w:r w:rsidRPr="00EA4042">
        <w:rPr>
          <w:i/>
          <w:iCs/>
        </w:rPr>
        <w:t xml:space="preserve">critical thinking </w:t>
      </w:r>
      <w:r w:rsidRPr="00EA4042">
        <w:t xml:space="preserve">siswa dengan rata-rata nilai </w:t>
      </w:r>
      <w:r w:rsidRPr="00EA4042">
        <w:rPr>
          <w:i/>
          <w:iCs/>
        </w:rPr>
        <w:t xml:space="preserve">gain score </w:t>
      </w:r>
      <w:r w:rsidRPr="00EA4042">
        <w:t>sebesar lebih dari 0,7 dengan kriteria tinggi.</w:t>
      </w:r>
    </w:p>
    <w:p w14:paraId="2DF96693" w14:textId="77777777" w:rsidR="00732227" w:rsidRPr="003627B3" w:rsidRDefault="002E645D" w:rsidP="004C6167">
      <w:pPr>
        <w:pStyle w:val="Heading2"/>
        <w:numPr>
          <w:ilvl w:val="0"/>
          <w:numId w:val="26"/>
        </w:numPr>
        <w:ind w:left="426" w:hanging="426"/>
        <w:rPr>
          <w:lang w:val="id-ID"/>
        </w:rPr>
      </w:pPr>
      <w:bookmarkStart w:id="92" w:name="_Toc156674422"/>
      <w:r w:rsidRPr="003627B3">
        <w:rPr>
          <w:lang w:val="id-ID"/>
        </w:rPr>
        <w:t>Kerangka Pikir</w:t>
      </w:r>
      <w:bookmarkEnd w:id="92"/>
    </w:p>
    <w:p w14:paraId="50F0E17C" w14:textId="1D1E11F9" w:rsidR="009874CC" w:rsidRDefault="00D96349" w:rsidP="009874CC">
      <w:pPr>
        <w:pStyle w:val="P1"/>
        <w:ind w:left="425" w:firstLine="720"/>
      </w:pPr>
      <w:r w:rsidRPr="00EA4042">
        <w:t xml:space="preserve">Kerangka </w:t>
      </w:r>
      <w:r w:rsidR="00E20B5C" w:rsidRPr="00EA4042">
        <w:t>pik</w:t>
      </w:r>
      <w:r w:rsidR="00B4123D" w:rsidRPr="00EA4042">
        <w:t>i</w:t>
      </w:r>
      <w:r w:rsidR="00E20B5C" w:rsidRPr="00EA4042">
        <w:t>r yang terdapat pada</w:t>
      </w:r>
      <w:r w:rsidRPr="00EA4042">
        <w:t xml:space="preserve"> penelitian dan pengembangan ini bermula dari kesulitan yang dialami peserta didik, terutama dalam menciptakan hubungan maupun relevansi antara pengetahuan yang dipelajari di sekolah, dengan persoalan-persoalan yang dihadapi dalam kehidupan. </w:t>
      </w:r>
      <w:r w:rsidR="00C5672D" w:rsidRPr="00EA4042">
        <w:t xml:space="preserve">Menurut </w:t>
      </w:r>
      <w:r w:rsidR="00FC5166" w:rsidRPr="00EA4042">
        <w:rPr>
          <w:b/>
        </w:rPr>
        <w:fldChar w:fldCharType="begin" w:fldLock="1"/>
      </w:r>
      <w:r w:rsidR="00FC5166" w:rsidRPr="00EA4042">
        <w:instrText>ADDIN CSL_CITATION {"citationItems":[{"id":"ITEM-1","itemData":{"abstract":"… considerations intersect: Students' argumentation in group discussions on a socio-scientific issue. Research in Science Education, 38(1), 67-… Situated learning in science education: Socio-scientific issues as contexts for practice. Studies in Science Education, 45(1), 1-42. Shaw, …","author":[{"dropping-particle":"","family":"Subiantoro","given":"Agung W","non-dropping-particle":"","parse-names":false,"suffix":""}],"container-title":"Seminar Nasional Pendidikan Biologi Iain Syekh Nurjati","id":"ITEM-1","issue":"February","issued":{"date-parts":[["2017"]]},"page":"1-11","title":"Pembelajaran Biologi berbasis Socio-scientific Issues ( SSI ) untuk Mengasah Keterampilan Berpikir Tingkat Tinggi","type":"article-journal"},"uris":["http://www.mendeley.com/documents/?uuid=3dd93915-150f-4f30-8e92-2d9a5c7da78b"]}],"mendeley":{"formattedCitation":"(Subiantoro 2017)","manualFormatting":"Subiantoro (2017)","plainTextFormattedCitation":"(Subiantoro 2017)","previouslyFormattedCitation":"(Subiantoro 2017)"},"properties":{"noteIndex":0},"schema":"https://github.com/citation-style-language/schema/raw/master/csl-citation.json"}</w:instrText>
      </w:r>
      <w:r w:rsidR="00FC5166" w:rsidRPr="00EA4042">
        <w:rPr>
          <w:b/>
        </w:rPr>
        <w:fldChar w:fldCharType="separate"/>
      </w:r>
      <w:r w:rsidR="00FC5166" w:rsidRPr="00EA4042">
        <w:t>Subiantoro (2017)</w:t>
      </w:r>
      <w:r w:rsidR="00FC5166" w:rsidRPr="00EA4042">
        <w:rPr>
          <w:b/>
        </w:rPr>
        <w:fldChar w:fldCharType="end"/>
      </w:r>
      <w:r w:rsidR="00C5672D" w:rsidRPr="00EA4042">
        <w:t xml:space="preserve"> </w:t>
      </w:r>
      <w:r w:rsidR="00E64A44" w:rsidRPr="00EA4042">
        <w:t xml:space="preserve">cakupan materi yang perlu dipelajari </w:t>
      </w:r>
      <w:r w:rsidR="00FA40FE" w:rsidRPr="00EA4042">
        <w:t xml:space="preserve">peserta didik </w:t>
      </w:r>
      <w:r w:rsidR="00E64A44" w:rsidRPr="00EA4042">
        <w:t xml:space="preserve">sangat banyak, sehingga agar kegiatan pembelajaran IPA dapat dijadikan sebagai aspek positif serta efektif bagi kehidupan-kehidupan setiap individu khususnya para peserta didik, </w:t>
      </w:r>
      <w:r w:rsidR="00E64A44" w:rsidRPr="009B7E35">
        <w:t xml:space="preserve">maka pembelajaran </w:t>
      </w:r>
      <w:proofErr w:type="spellStart"/>
      <w:r w:rsidR="009B7E35" w:rsidRPr="009B7E35">
        <w:rPr>
          <w:lang w:val="en-US"/>
        </w:rPr>
        <w:t>dengan</w:t>
      </w:r>
      <w:proofErr w:type="spellEnd"/>
      <w:r w:rsidR="009B7E35" w:rsidRPr="009B7E35">
        <w:rPr>
          <w:lang w:val="en-US"/>
        </w:rPr>
        <w:t xml:space="preserve"> </w:t>
      </w:r>
      <w:proofErr w:type="spellStart"/>
      <w:r w:rsidR="009B7E35" w:rsidRPr="009B7E35">
        <w:rPr>
          <w:lang w:val="en-US"/>
        </w:rPr>
        <w:t>dikaitkan</w:t>
      </w:r>
      <w:proofErr w:type="spellEnd"/>
      <w:r w:rsidR="00E64A44" w:rsidRPr="009B7E35">
        <w:t xml:space="preserve"> </w:t>
      </w:r>
      <w:proofErr w:type="spellStart"/>
      <w:r w:rsidR="009B7E35" w:rsidRPr="009B7E35">
        <w:rPr>
          <w:lang w:val="en-US"/>
        </w:rPr>
        <w:t>isu-isu</w:t>
      </w:r>
      <w:proofErr w:type="spellEnd"/>
      <w:r w:rsidR="009B7E35" w:rsidRPr="009B7E35">
        <w:rPr>
          <w:lang w:val="en-US"/>
        </w:rPr>
        <w:t xml:space="preserve"> </w:t>
      </w:r>
      <w:proofErr w:type="spellStart"/>
      <w:r w:rsidR="009B7E35" w:rsidRPr="009B7E35">
        <w:rPr>
          <w:lang w:val="en-US"/>
        </w:rPr>
        <w:t>sains</w:t>
      </w:r>
      <w:proofErr w:type="spellEnd"/>
      <w:r w:rsidR="009B7E35" w:rsidRPr="009B7E35">
        <w:rPr>
          <w:lang w:val="en-US"/>
        </w:rPr>
        <w:t xml:space="preserve"> </w:t>
      </w:r>
      <w:r w:rsidR="00E64A44" w:rsidRPr="009B7E35">
        <w:t xml:space="preserve">sangat diperlukan </w:t>
      </w:r>
      <w:r w:rsidR="00FC5166" w:rsidRPr="009B7E35">
        <w:rPr>
          <w:b/>
        </w:rPr>
        <w:fldChar w:fldCharType="begin" w:fldLock="1"/>
      </w:r>
      <w:r w:rsidR="00707AB5" w:rsidRPr="009B7E35">
        <w:instrText>ADDIN CSL_CITATION {"citationItems":[{"id":"ITEM-1","itemData":{"DOI":"10.1002/sce.10101","ISSN":"00368326","abstract":"The ability to negotiate and resolve socioscientific issues has been posited as integral components of scientific literacy. Although philosophers and science educators have argued that socioscientific issues inherently involve moral and ethical considerations, the ultimate arbiters of morality are individual decision-makers. This study explored the extent to which college students construe genetic engineering issues as moral problems. Twenty college students participated in interviews designed to elicit their ideas, reactions, and feelings regarding a series of gene therapy and cloning scenarios. Qualitative analyses revealed that moral considerations were significant influences on decision-making, indicating a tendency for students to construe genetic engineering issues as moral problems. Students engaged in moral reasoning based on utilitarian analyses of consequences as well as the application of principles. Issue construal was also influenced by affective features such as emotion and intuition. In addition to moral considerations, a series of other factors emerged as important dimensions of socioscientific decision-making. These factors included personal experiences, family biases, background knowledge, and the impact of popular culture. The implications for classroom science instruction and future research are discussed. © 2003 Wiley Periodicals, Inc.","author":[{"dropping-particle":"","family":"Sadler","given":"Troy D.","non-dropping-particle":"","parse-names":false,"suffix":""},{"dropping-particle":"","family":"Zeidler","given":"Dana L.","non-dropping-particle":"","parse-names":false,"suffix":""}],"container-title":"Science Education","id":"ITEM-1","issue":"1","issued":{"date-parts":[["2004"]]},"page":"4-27","title":"The Morality of Socioscientific Issues: Construal and Resolution of Genetic Engineering Dilemmas","type":"article-journal","volume":"88"},"uris":["http://www.mendeley.com/documents/?uuid=7b878c23-e214-4b38-85ab-9611541fe05b"]}],"mendeley":{"formattedCitation":"(Sadler and Zeidler 2004)","plainTextFormattedCitation":"(Sadler and Zeidler 2004)","previouslyFormattedCitation":"(Sadler and Zeidler 2004)"},"properties":{"noteIndex":0},"schema":"https://github.com/citation-style-language/schema/raw/master/csl-citation.json"}</w:instrText>
      </w:r>
      <w:r w:rsidR="00FC5166" w:rsidRPr="009B7E35">
        <w:rPr>
          <w:b/>
        </w:rPr>
        <w:fldChar w:fldCharType="separate"/>
      </w:r>
      <w:r w:rsidR="00FC5166" w:rsidRPr="009B7E35">
        <w:t>(Sadler and Zeidler 2004)</w:t>
      </w:r>
      <w:r w:rsidR="00FC5166" w:rsidRPr="009B7E35">
        <w:rPr>
          <w:b/>
        </w:rPr>
        <w:fldChar w:fldCharType="end"/>
      </w:r>
      <w:r w:rsidR="00FC5166" w:rsidRPr="009B7E35">
        <w:t xml:space="preserve"> </w:t>
      </w:r>
      <w:r w:rsidR="00C5672D" w:rsidRPr="009B7E35">
        <w:t xml:space="preserve">karena </w:t>
      </w:r>
      <w:r w:rsidR="00E64A44" w:rsidRPr="009B7E35">
        <w:t xml:space="preserve">dapat meningkatkan keterampilan berpikir kritis peserta didik, </w:t>
      </w:r>
      <w:r w:rsidR="00FA40FE" w:rsidRPr="009B7E35">
        <w:t>yang</w:t>
      </w:r>
      <w:r w:rsidR="00E64A44" w:rsidRPr="009B7E35">
        <w:t xml:space="preserve"> mencakup kegiatan-kegiatan untuk mengevaluasi, menginterpretasi, serta memberikan penjelasan dan kesimpulan, hingga </w:t>
      </w:r>
      <w:r w:rsidR="00E64A44" w:rsidRPr="009B7E35">
        <w:rPr>
          <w:i/>
          <w:iCs/>
        </w:rPr>
        <w:t>self-regulation</w:t>
      </w:r>
      <w:r w:rsidR="00E64A44" w:rsidRPr="009B7E35">
        <w:t xml:space="preserve"> </w:t>
      </w:r>
      <w:r w:rsidR="00707AB5" w:rsidRPr="009B7E35">
        <w:fldChar w:fldCharType="begin" w:fldLock="1"/>
      </w:r>
      <w:r w:rsidR="00F2419F" w:rsidRPr="009B7E35">
        <w:instrText>ADDIN CSL_CITATION {"citationItems":[{"id":"ITEM-1","itemData":{"author":[{"dropping-particle":"","family":"Zulaikah","given":"","non-dropping-particle":"","parse-names":false,"suffix":""}],"id":"ITEM-1","issued":{"date-parts":[["2023"]]},"page":"31-41","title":"PENGEMBANGAN MEDIA PEMBELAJARAN PPKN EDUCATION CARD MODEL PROBLEM BASED LEARNING DALAM MENINGKATKAN KETERAMPILAN BERPIKIR KRITIS PESERTA DIDIK","type":"article-journal"},"uris":["http://www.mendeley.com/documents/?uuid=fa9bfa98-bc19-4e27-ba7c-30bc3f05a44d"]}],"mendeley":{"formattedCitation":"(Zulaikah 2023)","plainTextFormattedCitation":"(Zulaikah 2023)","previouslyFormattedCitation":"(Zulaikah 2023)"},"properties":{"noteIndex":0},"schema":"https://github.com/citation-style-language/schema/raw/master/csl-citation.json"}</w:instrText>
      </w:r>
      <w:r w:rsidR="00707AB5" w:rsidRPr="009B7E35">
        <w:fldChar w:fldCharType="separate"/>
      </w:r>
      <w:r w:rsidR="00707AB5" w:rsidRPr="009B7E35">
        <w:t>(Zulaikah 2023)</w:t>
      </w:r>
      <w:r w:rsidR="00707AB5" w:rsidRPr="009B7E35">
        <w:fldChar w:fldCharType="end"/>
      </w:r>
      <w:r w:rsidR="00E64A44" w:rsidRPr="009B7E35">
        <w:t>.</w:t>
      </w:r>
    </w:p>
    <w:p w14:paraId="7FF2E494" w14:textId="0E97FC30" w:rsidR="009874CC" w:rsidRDefault="00C5672D" w:rsidP="009874CC">
      <w:pPr>
        <w:pStyle w:val="P1"/>
        <w:ind w:left="425" w:firstLine="720"/>
        <w:rPr>
          <w:bCs w:val="0"/>
          <w:color w:val="000000" w:themeColor="text1"/>
        </w:rPr>
      </w:pPr>
      <w:r w:rsidRPr="00EA4042">
        <w:rPr>
          <w:bCs w:val="0"/>
          <w:color w:val="000000" w:themeColor="text1"/>
        </w:rPr>
        <w:lastRenderedPageBreak/>
        <w:t>U</w:t>
      </w:r>
      <w:r w:rsidR="00E64A44" w:rsidRPr="00EA4042">
        <w:rPr>
          <w:bCs w:val="0"/>
          <w:color w:val="000000" w:themeColor="text1"/>
        </w:rPr>
        <w:t xml:space="preserve">ntuk memperkuat pemahaman peserta didik mengenai materi </w:t>
      </w:r>
      <w:r w:rsidR="00D96349" w:rsidRPr="00EA4042">
        <w:rPr>
          <w:bCs w:val="0"/>
          <w:color w:val="000000" w:themeColor="text1"/>
        </w:rPr>
        <w:t>pembelajaran</w:t>
      </w:r>
      <w:r w:rsidR="00E64A44" w:rsidRPr="00EA4042">
        <w:rPr>
          <w:bCs w:val="0"/>
          <w:color w:val="000000" w:themeColor="text1"/>
        </w:rPr>
        <w:t xml:space="preserve"> di sekolah, maka diperlukan suatu suplemen berupa bahan ajar, agar dapat mendukung pemahaman peserta didik secara mandiri, yaitu dengan menggunakan modul ajar</w:t>
      </w:r>
      <w:r w:rsidRPr="00EA4042">
        <w:rPr>
          <w:bCs w:val="0"/>
          <w:color w:val="000000" w:themeColor="text1"/>
        </w:rPr>
        <w:t xml:space="preserve"> </w:t>
      </w:r>
      <w:r w:rsidR="00F2419F" w:rsidRPr="00EA4042">
        <w:rPr>
          <w:b/>
          <w:bCs w:val="0"/>
          <w:color w:val="000000" w:themeColor="text1"/>
        </w:rPr>
        <w:fldChar w:fldCharType="begin" w:fldLock="1"/>
      </w:r>
      <w:r w:rsidR="00F2419F" w:rsidRPr="00EA4042">
        <w:rPr>
          <w:bCs w:val="0"/>
          <w:color w:val="000000" w:themeColor="text1"/>
        </w:rPr>
        <w:instrText>ADDIN CSL_CITATION {"citationItems":[{"id":"ITEM-1","itemData":{"ISBN":"9788578110796","ISSN":"1098-6596","PMID":"25246403","author":[{"dropping-particle":"","family":"Setiadi","given":"Darmawan","non-dropping-particle":"","parse-names":false,"suffix":""}],"container-title":"Doctoral dissertation, IAIN Bengkulu","id":"ITEM-1","issue":"1","issued":{"date-parts":[["2021"]]},"page":"1689-1699","title":"PENGEMBANGAN MODUL PEMBELAJARAN IPA BERBASIS SOSIO SCIENTIFIC ISSUES (SSI) MATERI SISTEM PERNAPASAN MANUSIA UNTUK SISWA KELAS VIII SMP","type":"article-journal","volume":"3"},"uris":["http://www.mendeley.com/documents/?uuid=5a1e71e6-554e-435f-91aa-3a2a7bcaa232"]}],"mendeley":{"formattedCitation":"(Setiadi 2021)","plainTextFormattedCitation":"(Setiadi 2021)","previouslyFormattedCitation":"(Setiadi 2021)"},"properties":{"noteIndex":0},"schema":"https://github.com/citation-style-language/schema/raw/master/csl-citation.json"}</w:instrText>
      </w:r>
      <w:r w:rsidR="00F2419F" w:rsidRPr="00EA4042">
        <w:rPr>
          <w:b/>
          <w:bCs w:val="0"/>
          <w:color w:val="000000" w:themeColor="text1"/>
        </w:rPr>
        <w:fldChar w:fldCharType="separate"/>
      </w:r>
      <w:r w:rsidR="00F2419F" w:rsidRPr="00EA4042">
        <w:rPr>
          <w:bCs w:val="0"/>
          <w:color w:val="000000" w:themeColor="text1"/>
        </w:rPr>
        <w:t>(Setiadi 2021)</w:t>
      </w:r>
      <w:r w:rsidR="00F2419F" w:rsidRPr="00EA4042">
        <w:rPr>
          <w:b/>
          <w:bCs w:val="0"/>
          <w:color w:val="000000" w:themeColor="text1"/>
        </w:rPr>
        <w:fldChar w:fldCharType="end"/>
      </w:r>
      <w:r w:rsidRPr="00EA4042">
        <w:rPr>
          <w:bCs w:val="0"/>
          <w:color w:val="000000" w:themeColor="text1"/>
        </w:rPr>
        <w:t>. S</w:t>
      </w:r>
      <w:r w:rsidR="00E64A44" w:rsidRPr="00EA4042">
        <w:rPr>
          <w:bCs w:val="0"/>
          <w:color w:val="000000" w:themeColor="text1"/>
        </w:rPr>
        <w:t>ebuah modul ajar, jika didasarkan dengan materi</w:t>
      </w:r>
      <w:r w:rsidR="002F5425">
        <w:rPr>
          <w:bCs w:val="0"/>
          <w:color w:val="000000" w:themeColor="text1"/>
          <w:lang w:val="en-US"/>
        </w:rPr>
        <w:t xml:space="preserve"> </w:t>
      </w:r>
      <w:proofErr w:type="spellStart"/>
      <w:r w:rsidR="002F5425">
        <w:rPr>
          <w:bCs w:val="0"/>
          <w:color w:val="000000" w:themeColor="text1"/>
          <w:lang w:val="en-US"/>
        </w:rPr>
        <w:t>maupun</w:t>
      </w:r>
      <w:proofErr w:type="spellEnd"/>
      <w:r w:rsidR="002F5425">
        <w:rPr>
          <w:bCs w:val="0"/>
          <w:color w:val="000000" w:themeColor="text1"/>
          <w:lang w:val="en-US"/>
        </w:rPr>
        <w:t xml:space="preserve"> </w:t>
      </w:r>
      <w:proofErr w:type="spellStart"/>
      <w:r w:rsidR="002F5425">
        <w:rPr>
          <w:bCs w:val="0"/>
          <w:color w:val="000000" w:themeColor="text1"/>
          <w:lang w:val="en-US"/>
        </w:rPr>
        <w:t>isu-isu</w:t>
      </w:r>
      <w:proofErr w:type="spellEnd"/>
      <w:r w:rsidR="002F5425">
        <w:rPr>
          <w:bCs w:val="0"/>
          <w:color w:val="000000" w:themeColor="text1"/>
          <w:lang w:val="en-US"/>
        </w:rPr>
        <w:t xml:space="preserve"> </w:t>
      </w:r>
      <w:proofErr w:type="spellStart"/>
      <w:r w:rsidR="002F5425">
        <w:rPr>
          <w:bCs w:val="0"/>
          <w:color w:val="000000" w:themeColor="text1"/>
          <w:lang w:val="en-US"/>
        </w:rPr>
        <w:t>sains</w:t>
      </w:r>
      <w:proofErr w:type="spellEnd"/>
      <w:r w:rsidR="002F5425">
        <w:rPr>
          <w:bCs w:val="0"/>
          <w:color w:val="000000" w:themeColor="text1"/>
          <w:lang w:val="en-US"/>
        </w:rPr>
        <w:t xml:space="preserve"> </w:t>
      </w:r>
      <w:r w:rsidR="00E64A44" w:rsidRPr="00EA4042">
        <w:rPr>
          <w:bCs w:val="0"/>
          <w:color w:val="000000" w:themeColor="text1"/>
        </w:rPr>
        <w:t>maka akan dapat mempersiapkan peserta didik terutama dalam memahami, serta dalam mengambil bagian-bagian yang terjadi dalam masyarakat, agar dapat memungkinkan peserta didik untuk ber</w:t>
      </w:r>
      <w:r w:rsidR="0028437F">
        <w:rPr>
          <w:bCs w:val="0"/>
          <w:color w:val="000000" w:themeColor="text1"/>
          <w:lang w:val="en-US"/>
        </w:rPr>
        <w:t>p</w:t>
      </w:r>
      <w:r w:rsidR="00E64A44" w:rsidRPr="00EA4042">
        <w:rPr>
          <w:bCs w:val="0"/>
          <w:color w:val="000000" w:themeColor="text1"/>
        </w:rPr>
        <w:t xml:space="preserve">ikir kritis terhadap isu-isu </w:t>
      </w:r>
      <w:proofErr w:type="spellStart"/>
      <w:r w:rsidR="002F5425">
        <w:rPr>
          <w:bCs w:val="0"/>
          <w:color w:val="000000" w:themeColor="text1"/>
          <w:lang w:val="en-US"/>
        </w:rPr>
        <w:t>sains</w:t>
      </w:r>
      <w:proofErr w:type="spellEnd"/>
      <w:r w:rsidR="00E64A44" w:rsidRPr="00EA4042">
        <w:rPr>
          <w:bCs w:val="0"/>
          <w:color w:val="000000" w:themeColor="text1"/>
        </w:rPr>
        <w:t xml:space="preserve"> yang ada di sekitar, dengan orang lain yang mungkin memiliki pandangan yang berbeda </w:t>
      </w:r>
      <w:r w:rsidR="00F2419F" w:rsidRPr="00EA4042">
        <w:rPr>
          <w:b/>
          <w:bCs w:val="0"/>
          <w:color w:val="000000" w:themeColor="text1"/>
        </w:rPr>
        <w:fldChar w:fldCharType="begin" w:fldLock="1"/>
      </w:r>
      <w:r w:rsidR="001F05B4" w:rsidRPr="00EA4042">
        <w:rPr>
          <w:bCs w:val="0"/>
          <w:color w:val="000000" w:themeColor="text1"/>
        </w:rPr>
        <w:instrText>ADDIN CSL_CITATION {"citationItems":[{"id":"ITEM-1","itemData":{"ISBN":"1610301285","ISSN":"2548-7833","abstract":"Modul merupakan bahan ajar cetak yang dirancang secara utuh dan sistematis untuk dapat dipelajari secara mandiri oleh peserta didik. Dalam pendidikan modul dijadikan sebagai bahan ajar alternatif yang digunakan siswa agar lebih memahami materi pembelajaran. Berdasarkan hasil analisis kebutuhan guru dan siswa didapat bahwa dalam proses pembelajaran guru belum menggunakan modul pembelajaran berbasis Socio-Scientific issue (SSI) serta pengetahuan guru terhadap modul berbasis Socio-Scientific issue (SSI) Masih sangat terbatas. Untuk itu penelitian ini bertujuan untuk mengembangkan dan menguji kepraktisan modul IPA berbasis Socio-Scientific issue (SSI) untuk meningkatkan HOTS siswa. Jenis penelitian yang digunakan yaitu Research and Development (R&amp;D). Model pengembangan yang digunakan adalah model Borg dan Gall yang diadaptasi oleh Sugiyono dengan 8 tahapan yang terdiri dari analisis kebutuhan, pengumpulan data, desain produk, pembuatan produk, validasi desain, revisi desain, uji coba skala kecil, dan produk akhir. Hasil pengembangan modul IPA berbasis Socio-Scientific issue (SSI) untuk meningkatkan HOTS mata pelajaran IPA SMP Kelas VII diperoleh nilai dari validasi ahli materi, media dan bahasa sebesar 93,7%, 94.6 % dan 93.18% dengan kategori sangat layak, sedangkan untuk hasil uji coba pemakaian di dapat hasil rata-rata angket respons siswa dan guru sebesar 80 % dan 87,9% dengan kategori sangat praktis.","author":[{"dropping-particle":"","family":"Selpiyanti","given":"Siska","non-dropping-particle":"","parse-names":false,"suffix":""}],"container-title":"Universitas Islam Negeri Fatmawati Sukarno Bengkulu (Uinfas) Bengkulu","id":"ITEM-1","issued":{"date-parts":[["2022"]]},"number-of-pages":"129","title":"Pengembangan Modul Ipa Berbasis Socio-Scientific Issue (Ssi) Untuk Meningkatkan Higher Order Thinking Skill (Hots) Pada Mata Pelajaran Ipa Untuk Siswa Kelas Vii Smp","type":"book"},"uris":["http://www.mendeley.com/documents/?uuid=2147f0ff-257b-4e24-b5e8-919f2eda5f87"]}],"mendeley":{"formattedCitation":"(Selpiyanti 2022)","plainTextFormattedCitation":"(Selpiyanti 2022)","previouslyFormattedCitation":"(Selpiyanti 2022)"},"properties":{"noteIndex":0},"schema":"https://github.com/citation-style-language/schema/raw/master/csl-citation.json"}</w:instrText>
      </w:r>
      <w:r w:rsidR="00F2419F" w:rsidRPr="00EA4042">
        <w:rPr>
          <w:b/>
          <w:bCs w:val="0"/>
          <w:color w:val="000000" w:themeColor="text1"/>
        </w:rPr>
        <w:fldChar w:fldCharType="separate"/>
      </w:r>
      <w:r w:rsidR="00F2419F" w:rsidRPr="00EA4042">
        <w:rPr>
          <w:bCs w:val="0"/>
          <w:color w:val="000000" w:themeColor="text1"/>
        </w:rPr>
        <w:t>(Selpiyanti 2022)</w:t>
      </w:r>
      <w:r w:rsidR="00F2419F" w:rsidRPr="00EA4042">
        <w:rPr>
          <w:b/>
          <w:bCs w:val="0"/>
          <w:color w:val="000000" w:themeColor="text1"/>
        </w:rPr>
        <w:fldChar w:fldCharType="end"/>
      </w:r>
      <w:r w:rsidR="00E64A44" w:rsidRPr="00EA4042">
        <w:rPr>
          <w:bCs w:val="0"/>
          <w:color w:val="000000" w:themeColor="text1"/>
        </w:rPr>
        <w:t>.</w:t>
      </w:r>
    </w:p>
    <w:p w14:paraId="2C348028" w14:textId="3C11AF5E" w:rsidR="009874CC" w:rsidRDefault="00E64A44" w:rsidP="009874CC">
      <w:pPr>
        <w:pStyle w:val="P1"/>
        <w:ind w:left="425" w:firstLine="720"/>
        <w:rPr>
          <w:bCs w:val="0"/>
          <w:color w:val="000000" w:themeColor="text1"/>
          <w:lang w:val="en-US"/>
        </w:rPr>
      </w:pPr>
      <w:r w:rsidRPr="00EA4042">
        <w:rPr>
          <w:bCs w:val="0"/>
          <w:color w:val="000000" w:themeColor="text1"/>
        </w:rPr>
        <w:t xml:space="preserve">Berdasarkan hasil observasi yang telah dilakukan pada salah satu sekolah yang terletak di kabupaten Tegal, </w:t>
      </w:r>
      <w:bookmarkStart w:id="93" w:name="_Hlk150025164"/>
      <w:r w:rsidRPr="00EA4042">
        <w:rPr>
          <w:bCs w:val="0"/>
          <w:color w:val="000000" w:themeColor="text1"/>
        </w:rPr>
        <w:t xml:space="preserve">diketahui bahwa </w:t>
      </w:r>
      <w:r w:rsidR="006B7B17" w:rsidRPr="00EA4042">
        <w:rPr>
          <w:bCs w:val="0"/>
          <w:color w:val="000000" w:themeColor="text1"/>
        </w:rPr>
        <w:t xml:space="preserve">pembelajaran IPA yang dilakukan belum </w:t>
      </w:r>
      <w:proofErr w:type="spellStart"/>
      <w:r w:rsidR="00B62760">
        <w:rPr>
          <w:bCs w:val="0"/>
          <w:color w:val="000000" w:themeColor="text1"/>
          <w:lang w:val="en-US"/>
        </w:rPr>
        <w:t>memaksimalkan</w:t>
      </w:r>
      <w:proofErr w:type="spellEnd"/>
      <w:r w:rsidR="00B62760">
        <w:rPr>
          <w:bCs w:val="0"/>
          <w:color w:val="000000" w:themeColor="text1"/>
          <w:lang w:val="en-US"/>
        </w:rPr>
        <w:t xml:space="preserve"> </w:t>
      </w:r>
      <w:proofErr w:type="spellStart"/>
      <w:r w:rsidR="00B62760">
        <w:rPr>
          <w:bCs w:val="0"/>
          <w:color w:val="000000" w:themeColor="text1"/>
          <w:lang w:val="en-US"/>
        </w:rPr>
        <w:t>keterkaitannya</w:t>
      </w:r>
      <w:proofErr w:type="spellEnd"/>
      <w:r w:rsidR="00B62760">
        <w:rPr>
          <w:bCs w:val="0"/>
          <w:color w:val="000000" w:themeColor="text1"/>
          <w:lang w:val="en-US"/>
        </w:rPr>
        <w:t xml:space="preserve"> </w:t>
      </w:r>
      <w:proofErr w:type="spellStart"/>
      <w:r w:rsidR="00B62760">
        <w:rPr>
          <w:bCs w:val="0"/>
          <w:color w:val="000000" w:themeColor="text1"/>
          <w:lang w:val="en-US"/>
        </w:rPr>
        <w:t>dengan</w:t>
      </w:r>
      <w:proofErr w:type="spellEnd"/>
      <w:r w:rsidR="00B62760">
        <w:rPr>
          <w:bCs w:val="0"/>
          <w:color w:val="000000" w:themeColor="text1"/>
          <w:lang w:val="en-US"/>
        </w:rPr>
        <w:t xml:space="preserve"> </w:t>
      </w:r>
      <w:r w:rsidR="006B7B17" w:rsidRPr="00EA4042">
        <w:rPr>
          <w:bCs w:val="0"/>
          <w:i/>
          <w:iCs/>
          <w:color w:val="000000" w:themeColor="text1"/>
        </w:rPr>
        <w:t xml:space="preserve">scientific issues, </w:t>
      </w:r>
      <w:r w:rsidR="006B7B17" w:rsidRPr="00EA4042">
        <w:rPr>
          <w:bCs w:val="0"/>
          <w:color w:val="000000" w:themeColor="text1"/>
        </w:rPr>
        <w:t xml:space="preserve">sehingga peserta didik kurang mengetahui dan memahami relevansi antara </w:t>
      </w:r>
      <w:r w:rsidR="006B7B17" w:rsidRPr="00AD448C">
        <w:rPr>
          <w:bCs w:val="0"/>
          <w:color w:val="000000" w:themeColor="text1"/>
        </w:rPr>
        <w:t>pengetahuan yang dipelajari dalam pembelajaran IPA dengan persoalan yang ada di kehidupan sehari-hari. Pembelajaran IPA yang dilakukan juga belum memaksimalkan karakter abad-21 khususnya keterampilan ber</w:t>
      </w:r>
      <w:r w:rsidR="0028437F" w:rsidRPr="00AD448C">
        <w:rPr>
          <w:bCs w:val="0"/>
          <w:color w:val="000000" w:themeColor="text1"/>
          <w:lang w:val="en-US"/>
        </w:rPr>
        <w:t>p</w:t>
      </w:r>
      <w:r w:rsidR="006B7B17" w:rsidRPr="00AD448C">
        <w:rPr>
          <w:bCs w:val="0"/>
          <w:color w:val="000000" w:themeColor="text1"/>
        </w:rPr>
        <w:t xml:space="preserve">ikir kritis peserta didik dan </w:t>
      </w:r>
      <w:r w:rsidR="00AD448C" w:rsidRPr="00AD448C">
        <w:rPr>
          <w:bCs w:val="0"/>
          <w:color w:val="000000" w:themeColor="text1"/>
          <w:lang w:val="en-US"/>
        </w:rPr>
        <w:t xml:space="preserve">guru </w:t>
      </w:r>
      <w:r w:rsidR="006B7B17" w:rsidRPr="00AD448C">
        <w:rPr>
          <w:bCs w:val="0"/>
          <w:color w:val="000000" w:themeColor="text1"/>
        </w:rPr>
        <w:t xml:space="preserve">belum </w:t>
      </w:r>
      <w:proofErr w:type="spellStart"/>
      <w:r w:rsidR="00AD448C" w:rsidRPr="00AD448C">
        <w:rPr>
          <w:bCs w:val="0"/>
          <w:color w:val="000000" w:themeColor="text1"/>
          <w:lang w:val="en-US"/>
        </w:rPr>
        <w:t>memiliki</w:t>
      </w:r>
      <w:proofErr w:type="spellEnd"/>
      <w:r w:rsidR="006B7B17" w:rsidRPr="00AD448C">
        <w:rPr>
          <w:bCs w:val="0"/>
          <w:color w:val="000000" w:themeColor="text1"/>
        </w:rPr>
        <w:t xml:space="preserve"> perangkat pembelajaran maupun media</w:t>
      </w:r>
      <w:r w:rsidR="006B7B17" w:rsidRPr="00AD448C">
        <w:rPr>
          <w:color w:val="000000" w:themeColor="text1"/>
        </w:rPr>
        <w:t xml:space="preserve"> </w:t>
      </w:r>
      <w:r w:rsidR="006B7B17" w:rsidRPr="00AD448C">
        <w:rPr>
          <w:bCs w:val="0"/>
          <w:color w:val="000000" w:themeColor="text1"/>
        </w:rPr>
        <w:t>pembelajaran</w:t>
      </w:r>
      <w:r w:rsidR="006B7B17" w:rsidRPr="00AD448C">
        <w:rPr>
          <w:color w:val="000000" w:themeColor="text1"/>
        </w:rPr>
        <w:t xml:space="preserve"> </w:t>
      </w:r>
      <w:proofErr w:type="spellStart"/>
      <w:r w:rsidR="00B62760" w:rsidRPr="00AD448C">
        <w:rPr>
          <w:color w:val="000000" w:themeColor="text1"/>
          <w:lang w:val="en-US"/>
        </w:rPr>
        <w:t>untuk</w:t>
      </w:r>
      <w:proofErr w:type="spellEnd"/>
      <w:r w:rsidR="00B62760" w:rsidRPr="00AD448C">
        <w:rPr>
          <w:color w:val="000000" w:themeColor="text1"/>
          <w:lang w:val="en-US"/>
        </w:rPr>
        <w:t xml:space="preserve"> </w:t>
      </w:r>
      <w:proofErr w:type="spellStart"/>
      <w:r w:rsidR="00B62760" w:rsidRPr="00AD448C">
        <w:rPr>
          <w:color w:val="000000" w:themeColor="text1"/>
          <w:lang w:val="en-US"/>
        </w:rPr>
        <w:t>memaksimalkan</w:t>
      </w:r>
      <w:proofErr w:type="spellEnd"/>
      <w:r w:rsidR="00990F1B" w:rsidRPr="00AD448C">
        <w:rPr>
          <w:color w:val="000000" w:themeColor="text1"/>
          <w:lang w:val="en-US"/>
        </w:rPr>
        <w:t xml:space="preserve"> </w:t>
      </w:r>
      <w:proofErr w:type="spellStart"/>
      <w:r w:rsidR="00AD448C" w:rsidRPr="00AD448C">
        <w:rPr>
          <w:bCs w:val="0"/>
          <w:lang w:val="en-US"/>
        </w:rPr>
        <w:t>keterkaitannya</w:t>
      </w:r>
      <w:proofErr w:type="spellEnd"/>
      <w:r w:rsidR="00AD448C" w:rsidRPr="00AD448C">
        <w:rPr>
          <w:bCs w:val="0"/>
          <w:lang w:val="en-US"/>
        </w:rPr>
        <w:t xml:space="preserve"> </w:t>
      </w:r>
      <w:proofErr w:type="spellStart"/>
      <w:r w:rsidR="00AD448C" w:rsidRPr="00AD448C">
        <w:rPr>
          <w:bCs w:val="0"/>
          <w:lang w:val="en-US"/>
        </w:rPr>
        <w:t>dengan</w:t>
      </w:r>
      <w:proofErr w:type="spellEnd"/>
      <w:r w:rsidR="006B7B17" w:rsidRPr="00AD448C">
        <w:rPr>
          <w:bCs w:val="0"/>
          <w:color w:val="000000" w:themeColor="text1"/>
        </w:rPr>
        <w:t xml:space="preserve"> </w:t>
      </w:r>
      <w:r w:rsidR="006B7B17" w:rsidRPr="00AD448C">
        <w:rPr>
          <w:bCs w:val="0"/>
          <w:i/>
          <w:iCs/>
          <w:color w:val="000000" w:themeColor="text1"/>
        </w:rPr>
        <w:t>scientific issues</w:t>
      </w:r>
      <w:r w:rsidR="006B7B17" w:rsidRPr="00AD448C">
        <w:rPr>
          <w:bCs w:val="0"/>
          <w:color w:val="000000" w:themeColor="text1"/>
        </w:rPr>
        <w:t xml:space="preserve"> </w:t>
      </w:r>
      <w:proofErr w:type="spellStart"/>
      <w:r w:rsidR="00B62760" w:rsidRPr="00AD448C">
        <w:rPr>
          <w:bCs w:val="0"/>
          <w:color w:val="000000" w:themeColor="text1"/>
          <w:lang w:val="en-US"/>
        </w:rPr>
        <w:t>dalam</w:t>
      </w:r>
      <w:proofErr w:type="spellEnd"/>
      <w:r w:rsidR="006B7B17" w:rsidRPr="00AD448C">
        <w:rPr>
          <w:bCs w:val="0"/>
          <w:color w:val="000000" w:themeColor="text1"/>
        </w:rPr>
        <w:t xml:space="preserve"> menguatkan keterampilan berpikir kritis peserta didik.</w:t>
      </w:r>
      <w:bookmarkEnd w:id="93"/>
    </w:p>
    <w:p w14:paraId="42227F29" w14:textId="77777777" w:rsidR="00BD5C6B" w:rsidRDefault="00BD5C6B" w:rsidP="009874CC">
      <w:pPr>
        <w:pStyle w:val="P1"/>
        <w:ind w:left="425" w:firstLine="720"/>
        <w:rPr>
          <w:bCs w:val="0"/>
          <w:color w:val="000000" w:themeColor="text1"/>
          <w:lang w:val="en-US"/>
        </w:rPr>
      </w:pPr>
    </w:p>
    <w:p w14:paraId="4075100D" w14:textId="77777777" w:rsidR="00BD5C6B" w:rsidRDefault="00BD5C6B" w:rsidP="009874CC">
      <w:pPr>
        <w:pStyle w:val="P1"/>
        <w:ind w:left="425" w:firstLine="720"/>
        <w:rPr>
          <w:bCs w:val="0"/>
          <w:color w:val="000000" w:themeColor="text1"/>
          <w:lang w:val="en-US"/>
        </w:rPr>
      </w:pPr>
    </w:p>
    <w:p w14:paraId="65F5997D" w14:textId="77777777" w:rsidR="00BD5C6B" w:rsidRPr="00BD5C6B" w:rsidRDefault="00BD5C6B" w:rsidP="009874CC">
      <w:pPr>
        <w:pStyle w:val="P1"/>
        <w:ind w:left="425" w:firstLine="720"/>
        <w:rPr>
          <w:lang w:val="en-US"/>
        </w:rPr>
      </w:pPr>
    </w:p>
    <w:p w14:paraId="09799ADC" w14:textId="179AEE37" w:rsidR="00D96349" w:rsidRPr="00657DF0" w:rsidRDefault="00B56794" w:rsidP="009874CC">
      <w:pPr>
        <w:pStyle w:val="P1"/>
        <w:ind w:left="425" w:firstLine="720"/>
        <w:rPr>
          <w:bCs w:val="0"/>
          <w:lang w:val="en-US"/>
        </w:rPr>
      </w:pPr>
      <w:r w:rsidRPr="00EA4042">
        <w:rPr>
          <w:bCs w:val="0"/>
        </w:rPr>
        <w:lastRenderedPageBreak/>
        <w:t>Atas dasar permasalahan tersebut,</w:t>
      </w:r>
      <w:r w:rsidR="00F91FC4" w:rsidRPr="00EA4042">
        <w:rPr>
          <w:bCs w:val="0"/>
        </w:rPr>
        <w:t xml:space="preserve"> perlu </w:t>
      </w:r>
      <w:r w:rsidRPr="00EA4042">
        <w:rPr>
          <w:bCs w:val="0"/>
        </w:rPr>
        <w:t>adanya</w:t>
      </w:r>
      <w:r w:rsidR="00F91FC4" w:rsidRPr="00EA4042">
        <w:rPr>
          <w:bCs w:val="0"/>
        </w:rPr>
        <w:t xml:space="preserve"> Pengembangan Modul Ajar IPA Terpadu Berbasis </w:t>
      </w:r>
      <w:r w:rsidR="00F91FC4" w:rsidRPr="00EA4042">
        <w:rPr>
          <w:bCs w:val="0"/>
          <w:i/>
          <w:iCs/>
        </w:rPr>
        <w:t>Scientific Issues</w:t>
      </w:r>
      <w:r w:rsidR="00F91FC4" w:rsidRPr="00EA4042">
        <w:rPr>
          <w:bCs w:val="0"/>
        </w:rPr>
        <w:t xml:space="preserve"> Materi Suhu untuk Menguatkan Karakter Abad-21 Peserta Didik SMP</w:t>
      </w:r>
      <w:r w:rsidRPr="00EA4042">
        <w:rPr>
          <w:bCs w:val="0"/>
        </w:rPr>
        <w:t>, sehingga d</w:t>
      </w:r>
      <w:r w:rsidR="008B6713" w:rsidRPr="00EA4042">
        <w:rPr>
          <w:bCs w:val="0"/>
        </w:rPr>
        <w:t xml:space="preserve">engan </w:t>
      </w:r>
      <w:r w:rsidRPr="00EA4042">
        <w:rPr>
          <w:bCs w:val="0"/>
        </w:rPr>
        <w:t xml:space="preserve">adanya </w:t>
      </w:r>
      <w:r w:rsidR="008B6713" w:rsidRPr="00EA4042">
        <w:rPr>
          <w:bCs w:val="0"/>
        </w:rPr>
        <w:t>solusi tersebut, harap</w:t>
      </w:r>
      <w:r w:rsidRPr="00EA4042">
        <w:rPr>
          <w:bCs w:val="0"/>
        </w:rPr>
        <w:t>annya</w:t>
      </w:r>
      <w:r w:rsidR="008B6713" w:rsidRPr="00EA4042">
        <w:rPr>
          <w:bCs w:val="0"/>
        </w:rPr>
        <w:t xml:space="preserve"> </w:t>
      </w:r>
      <w:r w:rsidR="00B41072" w:rsidRPr="00EA4042">
        <w:rPr>
          <w:bCs w:val="0"/>
        </w:rPr>
        <w:t xml:space="preserve">peserta didik </w:t>
      </w:r>
      <w:r w:rsidR="008B6713" w:rsidRPr="00EA4042">
        <w:rPr>
          <w:bCs w:val="0"/>
        </w:rPr>
        <w:t>lebih tertarik dengan modul pembelajaran yang dibuat</w:t>
      </w:r>
      <w:r w:rsidRPr="00EA4042">
        <w:rPr>
          <w:bCs w:val="0"/>
        </w:rPr>
        <w:t xml:space="preserve">, untuk </w:t>
      </w:r>
      <w:r w:rsidR="00B83138" w:rsidRPr="00EA4042">
        <w:rPr>
          <w:bCs w:val="0"/>
        </w:rPr>
        <w:t>menguatkan</w:t>
      </w:r>
      <w:r w:rsidR="00C5672D" w:rsidRPr="00EA4042">
        <w:rPr>
          <w:bCs w:val="0"/>
        </w:rPr>
        <w:t xml:space="preserve"> karakter abad-21</w:t>
      </w:r>
      <w:r w:rsidR="008B6713" w:rsidRPr="00EA4042">
        <w:rPr>
          <w:bCs w:val="0"/>
        </w:rPr>
        <w:t xml:space="preserve"> </w:t>
      </w:r>
      <w:r w:rsidR="00C5672D" w:rsidRPr="00EA4042">
        <w:rPr>
          <w:bCs w:val="0"/>
        </w:rPr>
        <w:t>(</w:t>
      </w:r>
      <w:r w:rsidR="00B83138" w:rsidRPr="00EA4042">
        <w:rPr>
          <w:bCs w:val="0"/>
          <w:i/>
          <w:iCs/>
        </w:rPr>
        <w:t>critical thinking</w:t>
      </w:r>
      <w:r w:rsidR="00C5672D" w:rsidRPr="00EA4042">
        <w:rPr>
          <w:bCs w:val="0"/>
        </w:rPr>
        <w:t>)</w:t>
      </w:r>
      <w:r w:rsidR="008B6713" w:rsidRPr="00EA4042">
        <w:rPr>
          <w:bCs w:val="0"/>
        </w:rPr>
        <w:t xml:space="preserve"> </w:t>
      </w:r>
      <w:r w:rsidR="00F91FC4" w:rsidRPr="00EA4042">
        <w:rPr>
          <w:bCs w:val="0"/>
        </w:rPr>
        <w:t>peserta didik</w:t>
      </w:r>
      <w:r w:rsidR="008B6713" w:rsidRPr="00EA4042">
        <w:rPr>
          <w:bCs w:val="0"/>
        </w:rPr>
        <w:t xml:space="preserve">. </w:t>
      </w:r>
      <w:r w:rsidR="00657DF0">
        <w:rPr>
          <w:bCs w:val="0"/>
          <w:lang w:val="en-US"/>
        </w:rPr>
        <w:t>K</w:t>
      </w:r>
      <w:r w:rsidR="008B6713" w:rsidRPr="00EA4042">
        <w:rPr>
          <w:bCs w:val="0"/>
        </w:rPr>
        <w:t xml:space="preserve">erangka pikir </w:t>
      </w:r>
      <w:r w:rsidR="00856405" w:rsidRPr="00EA4042">
        <w:rPr>
          <w:bCs w:val="0"/>
        </w:rPr>
        <w:t>dalam</w:t>
      </w:r>
      <w:r w:rsidR="008B6713" w:rsidRPr="00EA4042">
        <w:rPr>
          <w:bCs w:val="0"/>
        </w:rPr>
        <w:t xml:space="preserve"> penelitian ini</w:t>
      </w:r>
      <w:r w:rsidR="00657DF0">
        <w:rPr>
          <w:bCs w:val="0"/>
          <w:lang w:val="en-US"/>
        </w:rPr>
        <w:t xml:space="preserve"> </w:t>
      </w:r>
      <w:proofErr w:type="spellStart"/>
      <w:r w:rsidR="00657DF0">
        <w:rPr>
          <w:bCs w:val="0"/>
          <w:lang w:val="en-US"/>
        </w:rPr>
        <w:t>terdapat</w:t>
      </w:r>
      <w:proofErr w:type="spellEnd"/>
      <w:r w:rsidR="00657DF0">
        <w:rPr>
          <w:bCs w:val="0"/>
          <w:lang w:val="en-US"/>
        </w:rPr>
        <w:t xml:space="preserve"> </w:t>
      </w:r>
      <w:proofErr w:type="spellStart"/>
      <w:r w:rsidR="00657DF0">
        <w:rPr>
          <w:bCs w:val="0"/>
          <w:lang w:val="en-US"/>
        </w:rPr>
        <w:t>pada</w:t>
      </w:r>
      <w:proofErr w:type="spellEnd"/>
      <w:r w:rsidR="00657DF0">
        <w:rPr>
          <w:bCs w:val="0"/>
          <w:lang w:val="en-US"/>
        </w:rPr>
        <w:t xml:space="preserve"> </w:t>
      </w:r>
      <w:proofErr w:type="spellStart"/>
      <w:r w:rsidR="00657DF0">
        <w:rPr>
          <w:bCs w:val="0"/>
          <w:lang w:val="en-US"/>
        </w:rPr>
        <w:t>gambar</w:t>
      </w:r>
      <w:proofErr w:type="spellEnd"/>
      <w:r w:rsidR="00657DF0">
        <w:rPr>
          <w:bCs w:val="0"/>
          <w:lang w:val="en-US"/>
        </w:rPr>
        <w:t xml:space="preserve"> 2.1.</w:t>
      </w:r>
    </w:p>
    <w:p w14:paraId="30E4F26A" w14:textId="77777777" w:rsidR="009874CC" w:rsidRDefault="009874CC" w:rsidP="009874CC">
      <w:pPr>
        <w:pStyle w:val="P1"/>
        <w:ind w:left="425" w:firstLine="720"/>
        <w:rPr>
          <w:bCs w:val="0"/>
          <w:lang w:val="en-US"/>
        </w:rPr>
      </w:pPr>
    </w:p>
    <w:p w14:paraId="1A0E374A" w14:textId="77777777" w:rsidR="00BD5C6B" w:rsidRDefault="00BD5C6B" w:rsidP="009874CC">
      <w:pPr>
        <w:pStyle w:val="P1"/>
        <w:ind w:left="425" w:firstLine="720"/>
        <w:rPr>
          <w:bCs w:val="0"/>
          <w:lang w:val="en-US"/>
        </w:rPr>
      </w:pPr>
    </w:p>
    <w:p w14:paraId="2E6BD46C" w14:textId="77777777" w:rsidR="00BD5C6B" w:rsidRDefault="00BD5C6B" w:rsidP="009874CC">
      <w:pPr>
        <w:pStyle w:val="P1"/>
        <w:ind w:left="425" w:firstLine="720"/>
        <w:rPr>
          <w:bCs w:val="0"/>
          <w:lang w:val="en-US"/>
        </w:rPr>
      </w:pPr>
    </w:p>
    <w:p w14:paraId="79C0F219" w14:textId="77777777" w:rsidR="00BD5C6B" w:rsidRDefault="00BD5C6B" w:rsidP="009874CC">
      <w:pPr>
        <w:pStyle w:val="P1"/>
        <w:ind w:left="425" w:firstLine="720"/>
        <w:rPr>
          <w:bCs w:val="0"/>
          <w:lang w:val="en-US"/>
        </w:rPr>
      </w:pPr>
    </w:p>
    <w:p w14:paraId="7A149221" w14:textId="77777777" w:rsidR="00BD5C6B" w:rsidRDefault="00BD5C6B" w:rsidP="009874CC">
      <w:pPr>
        <w:pStyle w:val="P1"/>
        <w:ind w:left="425" w:firstLine="720"/>
        <w:rPr>
          <w:bCs w:val="0"/>
          <w:lang w:val="en-US"/>
        </w:rPr>
      </w:pPr>
    </w:p>
    <w:p w14:paraId="0236EF4F" w14:textId="77777777" w:rsidR="00BD5C6B" w:rsidRDefault="00BD5C6B" w:rsidP="009874CC">
      <w:pPr>
        <w:pStyle w:val="P1"/>
        <w:ind w:left="425" w:firstLine="720"/>
        <w:rPr>
          <w:bCs w:val="0"/>
          <w:lang w:val="en-US"/>
        </w:rPr>
      </w:pPr>
    </w:p>
    <w:p w14:paraId="10874BCB" w14:textId="77777777" w:rsidR="00BD5C6B" w:rsidRPr="00BD5C6B" w:rsidRDefault="00BD5C6B" w:rsidP="009874CC">
      <w:pPr>
        <w:pStyle w:val="P1"/>
        <w:ind w:left="425" w:firstLine="720"/>
        <w:rPr>
          <w:bCs w:val="0"/>
          <w:lang w:val="en-US"/>
        </w:rPr>
      </w:pPr>
    </w:p>
    <w:p w14:paraId="34C926F4" w14:textId="77777777" w:rsidR="009874CC" w:rsidRPr="009874CC" w:rsidRDefault="009874CC" w:rsidP="009874CC">
      <w:pPr>
        <w:pStyle w:val="P1"/>
        <w:ind w:left="425" w:firstLine="720"/>
      </w:pPr>
    </w:p>
    <w:p w14:paraId="590A46B0" w14:textId="68D7E184" w:rsidR="006B48F1" w:rsidRPr="00EA4042" w:rsidRDefault="00AD448C" w:rsidP="0046580F">
      <w:pPr>
        <w:spacing w:line="480" w:lineRule="auto"/>
        <w:ind w:left="-284" w:right="1133" w:hanging="142"/>
        <w:jc w:val="both"/>
        <w:rPr>
          <w:lang w:val="id-ID"/>
        </w:rPr>
      </w:pPr>
      <w:r w:rsidRPr="00EA4042">
        <w:rPr>
          <w:noProof/>
          <w:lang w:val="id-ID" w:eastAsia="id-ID"/>
        </w:rPr>
        <w:lastRenderedPageBreak/>
        <mc:AlternateContent>
          <mc:Choice Requires="wps">
            <w:drawing>
              <wp:anchor distT="0" distB="0" distL="114300" distR="114300" simplePos="0" relativeHeight="251675648" behindDoc="0" locked="0" layoutInCell="1" allowOverlap="1" wp14:anchorId="266363CE" wp14:editId="3463E695">
                <wp:simplePos x="0" y="0"/>
                <wp:positionH relativeFrom="column">
                  <wp:posOffset>2356231</wp:posOffset>
                </wp:positionH>
                <wp:positionV relativeFrom="paragraph">
                  <wp:posOffset>3502660</wp:posOffset>
                </wp:positionV>
                <wp:extent cx="766445" cy="273050"/>
                <wp:effectExtent l="0" t="0" r="0" b="0"/>
                <wp:wrapNone/>
                <wp:docPr id="246855960" name="Rectangle: Rounded Corners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6445" cy="273050"/>
                        </a:xfrm>
                        <a:prstGeom prst="round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76705A0" w14:textId="5F621BEB" w:rsidR="007E30D4" w:rsidRPr="002C04B9" w:rsidRDefault="007E30D4" w:rsidP="007E30D4">
                            <w:pPr>
                              <w:ind w:left="0"/>
                              <w:rPr>
                                <w:color w:val="000000" w:themeColor="text1"/>
                                <w:sz w:val="18"/>
                                <w:szCs w:val="18"/>
                              </w:rPr>
                            </w:pPr>
                            <w:r>
                              <w:rPr>
                                <w:color w:val="000000" w:themeColor="text1"/>
                                <w:sz w:val="18"/>
                                <w:szCs w:val="18"/>
                              </w:rPr>
                              <w:t>Berba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oundrect w14:anchorId="266363CE" id="Rectangle: Rounded Corners 7" o:spid="_x0000_s1026" style="position:absolute;left:0;text-align:left;margin-left:185.55pt;margin-top:275.8pt;width:60.35pt;height:21.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" fillcolor="white [3212]" strokecolor="white [3212]" strokeweight="1pt">
                <v:stroke joinstyle="miter"/>
                <v:path arrowok="t"/>
                <v:textbox>
                  <w:txbxContent>
                    <w:p w14:paraId="076705A0" w14:textId="5F621BEB" w:rsidR="007E30D4" w:rsidRPr="002C04B9" w:rsidRDefault="007E30D4" w:rsidP="007E30D4">
                      <w:pPr>
                        <w:ind w:left="0"/>
                        <w:rPr>
                          <w:color w:val="000000" w:themeColor="text1"/>
                          <w:sz w:val="18"/>
                          <w:szCs w:val="18"/>
                        </w:rPr>
                      </w:pPr>
                      <w:r>
                        <w:rPr>
                          <w:color w:val="000000" w:themeColor="text1"/>
                          <w:sz w:val="18"/>
                          <w:szCs w:val="18"/>
                        </w:rPr>
                        <w:t>Berbasis</w:t>
                      </w:r>
                    </w:p>
                  </w:txbxContent>
                </v:textbox>
              </v:roundrect>
            </w:pict>
          </mc:Fallback>
        </mc:AlternateContent>
      </w:r>
      <w:r w:rsidRPr="00EA4042">
        <w:rPr>
          <w:noProof/>
          <w:lang w:val="id-ID" w:eastAsia="id-ID"/>
        </w:rPr>
        <mc:AlternateContent>
          <mc:Choice Requires="wps">
            <w:drawing>
              <wp:anchor distT="0" distB="0" distL="114300" distR="114300" simplePos="0" relativeHeight="251666432" behindDoc="0" locked="0" layoutInCell="1" allowOverlap="1" wp14:anchorId="266363CE" wp14:editId="519A44CC">
                <wp:simplePos x="0" y="0"/>
                <wp:positionH relativeFrom="column">
                  <wp:posOffset>2443557</wp:posOffset>
                </wp:positionH>
                <wp:positionV relativeFrom="paragraph">
                  <wp:posOffset>2145030</wp:posOffset>
                </wp:positionV>
                <wp:extent cx="570230" cy="273050"/>
                <wp:effectExtent l="0" t="0" r="1270" b="0"/>
                <wp:wrapNone/>
                <wp:docPr id="105391742" name="Rectangle: Rounded Corners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0230" cy="273050"/>
                        </a:xfrm>
                        <a:prstGeom prst="round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3D3B099" w14:textId="424E94F7" w:rsidR="002C04B9" w:rsidRPr="002C04B9" w:rsidRDefault="002C04B9" w:rsidP="002C04B9">
                            <w:pPr>
                              <w:ind w:left="0"/>
                              <w:rPr>
                                <w:color w:val="000000" w:themeColor="text1"/>
                                <w:sz w:val="18"/>
                                <w:szCs w:val="18"/>
                              </w:rPr>
                            </w:pPr>
                            <w:r w:rsidRPr="002C04B9">
                              <w:rPr>
                                <w:color w:val="000000" w:themeColor="text1"/>
                                <w:sz w:val="18"/>
                                <w:szCs w:val="18"/>
                              </w:rPr>
                              <w:t>Solu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oundrect w14:anchorId="266363CE" id="Rectangle: Rounded Corners 6" o:spid="_x0000_s1027" style="position:absolute;left:0;text-align:left;margin-left:192.4pt;margin-top:168.9pt;width:44.9pt;height:2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" fillcolor="white [3212]" strokecolor="white [3212]" strokeweight="1pt">
                <v:stroke joinstyle="miter"/>
                <v:path arrowok="t"/>
                <v:textbox>
                  <w:txbxContent>
                    <w:p w14:paraId="73D3B099" w14:textId="424E94F7" w:rsidR="002C04B9" w:rsidRPr="002C04B9" w:rsidRDefault="002C04B9" w:rsidP="002C04B9">
                      <w:pPr>
                        <w:ind w:left="0"/>
                        <w:rPr>
                          <w:color w:val="000000" w:themeColor="text1"/>
                          <w:sz w:val="18"/>
                          <w:szCs w:val="18"/>
                        </w:rPr>
                      </w:pPr>
                      <w:r w:rsidRPr="002C04B9">
                        <w:rPr>
                          <w:color w:val="000000" w:themeColor="text1"/>
                          <w:sz w:val="18"/>
                          <w:szCs w:val="18"/>
                        </w:rPr>
                        <w:t>Solusi</w:t>
                      </w:r>
                    </w:p>
                  </w:txbxContent>
                </v:textbox>
              </v:roundrect>
            </w:pict>
          </mc:Fallback>
        </mc:AlternateContent>
      </w:r>
      <w:r w:rsidR="00163B3B" w:rsidRPr="00EA4042">
        <w:rPr>
          <w:noProof/>
          <w:lang w:val="id-ID" w:eastAsia="id-ID"/>
        </w:rPr>
        <w:drawing>
          <wp:inline distT="0" distB="0" distL="0" distR="0" wp14:anchorId="1261EA09" wp14:editId="37DA5284">
            <wp:extent cx="5486400" cy="3574796"/>
            <wp:effectExtent l="247650" t="0" r="323850" b="6985"/>
            <wp:docPr id="1717462342"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0E83A98F" w14:textId="5CD0B1C6" w:rsidR="00B53770" w:rsidRPr="00EA4042" w:rsidRDefault="00C21ED1" w:rsidP="00FB2AAE">
      <w:pPr>
        <w:spacing w:line="480" w:lineRule="auto"/>
        <w:rPr>
          <w:lang w:val="id-ID"/>
        </w:rPr>
      </w:pPr>
      <w:r w:rsidRPr="00EA4042">
        <w:rPr>
          <w:noProof/>
          <w:lang w:val="id-ID" w:eastAsia="id-ID"/>
        </w:rPr>
        <mc:AlternateContent>
          <mc:Choice Requires="wps">
            <w:drawing>
              <wp:anchor distT="0" distB="0" distL="114300" distR="114300" simplePos="0" relativeHeight="251670528" behindDoc="0" locked="0" layoutInCell="1" allowOverlap="1" wp14:anchorId="2FB8530C" wp14:editId="06592624">
                <wp:simplePos x="0" y="0"/>
                <wp:positionH relativeFrom="column">
                  <wp:posOffset>2565933</wp:posOffset>
                </wp:positionH>
                <wp:positionV relativeFrom="paragraph">
                  <wp:posOffset>66675</wp:posOffset>
                </wp:positionV>
                <wp:extent cx="405765" cy="378460"/>
                <wp:effectExtent l="19050" t="0" r="0" b="21590"/>
                <wp:wrapNone/>
                <wp:docPr id="817391938" name="Arrow: Down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5765" cy="378460"/>
                        </a:xfrm>
                        <a:prstGeom prst="downArrow">
                          <a:avLst/>
                        </a:prstGeom>
                        <a:solidFill>
                          <a:schemeClr val="bg1">
                            <a:lumMod val="65000"/>
                          </a:schemeClr>
                        </a:solidFill>
                        <a:ln>
                          <a:solidFill>
                            <a:schemeClr val="bg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64B9CF39"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5" o:spid="_x0000_s1026" type="#_x0000_t67" style="position:absolute;margin-left:202.05pt;margin-top:5.25pt;width:31.95pt;height:29.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" adj="10800" fillcolor="#a5a5a5 [2092]" strokecolor="#e7e6e6 [3214]" strokeweight="1pt">
                <v:path arrowok="t"/>
              </v:shape>
            </w:pict>
          </mc:Fallback>
        </mc:AlternateContent>
      </w:r>
    </w:p>
    <w:p w14:paraId="35CD8073" w14:textId="13A2197B" w:rsidR="00B53770" w:rsidRPr="00EA4042" w:rsidRDefault="00C21ED1" w:rsidP="00FB2AAE">
      <w:pPr>
        <w:spacing w:line="480" w:lineRule="auto"/>
        <w:rPr>
          <w:lang w:val="id-ID"/>
        </w:rPr>
      </w:pPr>
      <w:r w:rsidRPr="00EA4042">
        <w:rPr>
          <w:noProof/>
          <w:lang w:val="id-ID" w:eastAsia="id-ID"/>
        </w:rPr>
        <mc:AlternateContent>
          <mc:Choice Requires="wps">
            <w:drawing>
              <wp:anchor distT="0" distB="0" distL="114300" distR="114300" simplePos="0" relativeHeight="251660288" behindDoc="0" locked="0" layoutInCell="1" allowOverlap="1" wp14:anchorId="547CF488" wp14:editId="012C909F">
                <wp:simplePos x="0" y="0"/>
                <wp:positionH relativeFrom="column">
                  <wp:posOffset>1860490</wp:posOffset>
                </wp:positionH>
                <wp:positionV relativeFrom="paragraph">
                  <wp:posOffset>114159</wp:posOffset>
                </wp:positionV>
                <wp:extent cx="1561465" cy="431800"/>
                <wp:effectExtent l="0" t="0" r="635" b="6350"/>
                <wp:wrapNone/>
                <wp:docPr id="586336557" name="Rectangle: Rounded Corner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61465" cy="431800"/>
                        </a:xfrm>
                        <a:prstGeom prst="round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5D654A39" w14:textId="561E1970" w:rsidR="002C04B9" w:rsidRPr="002C04B9" w:rsidRDefault="002C04B9" w:rsidP="002C04B9">
                            <w:pPr>
                              <w:ind w:left="0"/>
                              <w:rPr>
                                <w:i/>
                                <w:iCs/>
                                <w:color w:val="000000" w:themeColor="text1"/>
                              </w:rPr>
                            </w:pPr>
                            <w:r w:rsidRPr="002C04B9">
                              <w:rPr>
                                <w:i/>
                                <w:iCs/>
                                <w:color w:val="000000" w:themeColor="text1"/>
                              </w:rPr>
                              <w:t>Scientific Issues</w:t>
                            </w:r>
                          </w:p>
                          <w:p w14:paraId="30AACB7A" w14:textId="5C830D9D" w:rsidR="002C04B9" w:rsidRPr="002C04B9" w:rsidRDefault="002C04B9" w:rsidP="002C04B9">
                            <w:pPr>
                              <w:ind w:left="0"/>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oundrect w14:anchorId="547CF488" id="Rectangle: Rounded Corners 4" o:spid="_x0000_s1028" style="position:absolute;left:0;text-align:left;margin-left:146.5pt;margin-top:9pt;width:122.95pt;height:3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" fillcolor="white [3212]" strokecolor="#09101d [484]" strokeweight="1pt">
                <v:stroke joinstyle="miter"/>
                <v:path arrowok="t"/>
                <v:textbox>
                  <w:txbxContent>
                    <w:p w14:paraId="5D654A39" w14:textId="561E1970" w:rsidR="002C04B9" w:rsidRPr="002C04B9" w:rsidRDefault="002C04B9" w:rsidP="002C04B9">
                      <w:pPr>
                        <w:ind w:left="0"/>
                        <w:rPr>
                          <w:i/>
                          <w:iCs/>
                          <w:color w:val="000000" w:themeColor="text1"/>
                        </w:rPr>
                      </w:pPr>
                      <w:r w:rsidRPr="002C04B9">
                        <w:rPr>
                          <w:i/>
                          <w:iCs/>
                          <w:color w:val="000000" w:themeColor="text1"/>
                        </w:rPr>
                        <w:t>Scientific Issues</w:t>
                      </w:r>
                    </w:p>
                    <w:p w14:paraId="30AACB7A" w14:textId="5C830D9D" w:rsidR="002C04B9" w:rsidRPr="002C04B9" w:rsidRDefault="002C04B9" w:rsidP="002C04B9">
                      <w:pPr>
                        <w:ind w:left="0"/>
                        <w:rPr>
                          <w:color w:val="000000" w:themeColor="text1"/>
                        </w:rPr>
                      </w:pPr>
                    </w:p>
                  </w:txbxContent>
                </v:textbox>
              </v:roundrect>
            </w:pict>
          </mc:Fallback>
        </mc:AlternateContent>
      </w:r>
    </w:p>
    <w:p w14:paraId="5F3B0066" w14:textId="6B7FE04B" w:rsidR="00B53770" w:rsidRPr="00EA4042" w:rsidRDefault="0046580F" w:rsidP="00FB2AAE">
      <w:pPr>
        <w:spacing w:line="480" w:lineRule="auto"/>
        <w:rPr>
          <w:lang w:val="id-ID"/>
        </w:rPr>
      </w:pPr>
      <w:r w:rsidRPr="00EA4042">
        <w:rPr>
          <w:noProof/>
          <w:lang w:val="id-ID" w:eastAsia="id-ID"/>
        </w:rPr>
        <mc:AlternateContent>
          <mc:Choice Requires="wps">
            <w:drawing>
              <wp:anchor distT="0" distB="0" distL="114300" distR="114300" simplePos="0" relativeHeight="251676672" behindDoc="0" locked="0" layoutInCell="1" allowOverlap="1" wp14:anchorId="09EE0646" wp14:editId="627B96DB">
                <wp:simplePos x="0" y="0"/>
                <wp:positionH relativeFrom="column">
                  <wp:posOffset>2644909</wp:posOffset>
                </wp:positionH>
                <wp:positionV relativeFrom="paragraph">
                  <wp:posOffset>309264</wp:posOffset>
                </wp:positionV>
                <wp:extent cx="543903" cy="344805"/>
                <wp:effectExtent l="4127" t="0" r="13018" b="13017"/>
                <wp:wrapNone/>
                <wp:docPr id="1315048257" name="Rectangle: Rounded Corners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543903" cy="344805"/>
                        </a:xfrm>
                        <a:prstGeom prst="round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2133529" w14:textId="77777777" w:rsidR="007E30D4" w:rsidRPr="0046580F" w:rsidRDefault="007E30D4" w:rsidP="007E30D4">
                            <w:pPr>
                              <w:ind w:left="0"/>
                              <w:rPr>
                                <w:color w:val="000000" w:themeColor="text1"/>
                                <w:sz w:val="16"/>
                                <w:szCs w:val="16"/>
                              </w:rPr>
                            </w:pPr>
                            <w:r w:rsidRPr="0046580F">
                              <w:rPr>
                                <w:color w:val="000000" w:themeColor="text1"/>
                                <w:sz w:val="16"/>
                                <w:szCs w:val="16"/>
                              </w:rPr>
                              <w:t>Unt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oundrect w14:anchorId="09EE0646" id="Rectangle: Rounded Corners 3" o:spid="_x0000_s1029" style="position:absolute;left:0;text-align:left;margin-left:208.25pt;margin-top:24.35pt;width:42.85pt;height:27.15pt;rotation:-9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" fillcolor="white [3212]" strokecolor="white [3212]" strokeweight="1pt">
                <v:stroke joinstyle="miter"/>
                <v:path arrowok="t"/>
                <v:textbox>
                  <w:txbxContent>
                    <w:p w14:paraId="12133529" w14:textId="77777777" w:rsidR="007E30D4" w:rsidRPr="0046580F" w:rsidRDefault="007E30D4" w:rsidP="007E30D4">
                      <w:pPr>
                        <w:ind w:left="0"/>
                        <w:rPr>
                          <w:color w:val="000000" w:themeColor="text1"/>
                          <w:sz w:val="16"/>
                          <w:szCs w:val="16"/>
                        </w:rPr>
                      </w:pPr>
                      <w:r w:rsidRPr="0046580F">
                        <w:rPr>
                          <w:color w:val="000000" w:themeColor="text1"/>
                          <w:sz w:val="16"/>
                          <w:szCs w:val="16"/>
                        </w:rPr>
                        <w:t>Untuk</w:t>
                      </w:r>
                    </w:p>
                  </w:txbxContent>
                </v:textbox>
              </v:roundrect>
            </w:pict>
          </mc:Fallback>
        </mc:AlternateContent>
      </w:r>
      <w:r w:rsidRPr="00EA4042">
        <w:rPr>
          <w:noProof/>
          <w:lang w:val="id-ID" w:eastAsia="id-ID"/>
        </w:rPr>
        <mc:AlternateContent>
          <mc:Choice Requires="wps">
            <w:drawing>
              <wp:anchor distT="0" distB="0" distL="114300" distR="114300" simplePos="0" relativeHeight="251677696" behindDoc="0" locked="0" layoutInCell="1" allowOverlap="1" wp14:anchorId="288B09C4" wp14:editId="1C8831E3">
                <wp:simplePos x="0" y="0"/>
                <wp:positionH relativeFrom="column">
                  <wp:posOffset>2443421</wp:posOffset>
                </wp:positionH>
                <wp:positionV relativeFrom="paragraph">
                  <wp:posOffset>303131</wp:posOffset>
                </wp:positionV>
                <wp:extent cx="405765" cy="380365"/>
                <wp:effectExtent l="19050" t="0" r="0" b="19685"/>
                <wp:wrapNone/>
                <wp:docPr id="2136132215" name="Arrow: Down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5765" cy="380365"/>
                        </a:xfrm>
                        <a:prstGeom prst="downArrow">
                          <a:avLst/>
                        </a:prstGeom>
                        <a:solidFill>
                          <a:schemeClr val="bg1">
                            <a:lumMod val="65000"/>
                          </a:schemeClr>
                        </a:solidFill>
                        <a:ln>
                          <a:solidFill>
                            <a:schemeClr val="bg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5948669" id="Arrow: Down 2" o:spid="_x0000_s1026" type="#_x0000_t67" style="position:absolute;margin-left:192.4pt;margin-top:23.85pt;width:31.95pt;height:29.9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" adj="10800" fillcolor="#a5a5a5 [2092]" strokecolor="#e7e6e6 [3214]" strokeweight="1pt">
                <v:path arrowok="t"/>
              </v:shape>
            </w:pict>
          </mc:Fallback>
        </mc:AlternateContent>
      </w:r>
    </w:p>
    <w:p w14:paraId="7AA044FE" w14:textId="11086A86" w:rsidR="00B53770" w:rsidRPr="00EA4042" w:rsidRDefault="00B53770" w:rsidP="00FB2AAE">
      <w:pPr>
        <w:spacing w:line="480" w:lineRule="auto"/>
        <w:rPr>
          <w:lang w:val="id-ID"/>
        </w:rPr>
      </w:pPr>
    </w:p>
    <w:p w14:paraId="64B3E97B" w14:textId="0AEB4B22" w:rsidR="00B53770" w:rsidRPr="00EA4042" w:rsidRDefault="0046580F" w:rsidP="00FB2AAE">
      <w:pPr>
        <w:spacing w:line="480" w:lineRule="auto"/>
        <w:rPr>
          <w:lang w:val="id-ID"/>
        </w:rPr>
      </w:pPr>
      <w:r w:rsidRPr="00EA4042">
        <w:rPr>
          <w:noProof/>
          <w:lang w:val="id-ID" w:eastAsia="id-ID"/>
        </w:rPr>
        <mc:AlternateContent>
          <mc:Choice Requires="wps">
            <w:drawing>
              <wp:anchor distT="0" distB="0" distL="114300" distR="114300" simplePos="0" relativeHeight="251679744" behindDoc="0" locked="0" layoutInCell="1" allowOverlap="1" wp14:anchorId="6B2FAA65" wp14:editId="192F1D8D">
                <wp:simplePos x="0" y="0"/>
                <wp:positionH relativeFrom="column">
                  <wp:posOffset>1855470</wp:posOffset>
                </wp:positionH>
                <wp:positionV relativeFrom="paragraph">
                  <wp:posOffset>30480</wp:posOffset>
                </wp:positionV>
                <wp:extent cx="1561465" cy="781050"/>
                <wp:effectExtent l="0" t="0" r="19685" b="19050"/>
                <wp:wrapNone/>
                <wp:docPr id="631054953" name="Rectangle: Rounded Corners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61465" cy="781050"/>
                        </a:xfrm>
                        <a:prstGeom prst="round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00AC0780" w14:textId="77777777" w:rsidR="0046580F" w:rsidRPr="002C04B9" w:rsidRDefault="0046580F" w:rsidP="0046580F">
                            <w:pPr>
                              <w:ind w:left="0"/>
                              <w:rPr>
                                <w:color w:val="000000" w:themeColor="text1"/>
                              </w:rPr>
                            </w:pPr>
                            <w:r w:rsidRPr="002C04B9">
                              <w:rPr>
                                <w:color w:val="000000" w:themeColor="text1"/>
                              </w:rPr>
                              <w:t xml:space="preserve">Menguatkan </w:t>
                            </w:r>
                            <w:r w:rsidRPr="007E30D4">
                              <w:rPr>
                                <w:color w:val="000000" w:themeColor="text1"/>
                              </w:rPr>
                              <w:t>karakter abad-21</w:t>
                            </w:r>
                            <w:r w:rsidRPr="002C04B9">
                              <w:rPr>
                                <w:color w:val="000000" w:themeColor="text1"/>
                              </w:rPr>
                              <w:t xml:space="preserve"> peserta didik </w:t>
                            </w:r>
                            <w:r>
                              <w:rPr>
                                <w:color w:val="000000" w:themeColor="text1"/>
                              </w:rPr>
                              <w:t>SM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oundrect w14:anchorId="6B2FAA65" id="Rectangle: Rounded Corners 1" o:spid="_x0000_s1030" style="position:absolute;left:0;text-align:left;margin-left:146.1pt;margin-top:2.4pt;width:122.95pt;height:61.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" fillcolor="white [3212]" strokecolor="#09101d [484]" strokeweight="1pt">
                <v:stroke joinstyle="miter"/>
                <v:path arrowok="t"/>
                <v:textbox>
                  <w:txbxContent>
                    <w:p w14:paraId="00AC0780" w14:textId="77777777" w:rsidR="0046580F" w:rsidRPr="002C04B9" w:rsidRDefault="0046580F" w:rsidP="0046580F">
                      <w:pPr>
                        <w:ind w:left="0"/>
                        <w:rPr>
                          <w:color w:val="000000" w:themeColor="text1"/>
                        </w:rPr>
                      </w:pPr>
                      <w:r w:rsidRPr="002C04B9">
                        <w:rPr>
                          <w:color w:val="000000" w:themeColor="text1"/>
                        </w:rPr>
                        <w:t xml:space="preserve">Menguatkan </w:t>
                      </w:r>
                      <w:r w:rsidRPr="007E30D4">
                        <w:rPr>
                          <w:color w:val="000000" w:themeColor="text1"/>
                        </w:rPr>
                        <w:t>karakter abad-21</w:t>
                      </w:r>
                      <w:r w:rsidRPr="002C04B9">
                        <w:rPr>
                          <w:color w:val="000000" w:themeColor="text1"/>
                        </w:rPr>
                        <w:t xml:space="preserve"> peserta didik </w:t>
                      </w:r>
                      <w:r>
                        <w:rPr>
                          <w:color w:val="000000" w:themeColor="text1"/>
                        </w:rPr>
                        <w:t>SMP</w:t>
                      </w:r>
                    </w:p>
                  </w:txbxContent>
                </v:textbox>
              </v:roundrect>
            </w:pict>
          </mc:Fallback>
        </mc:AlternateContent>
      </w:r>
    </w:p>
    <w:p w14:paraId="0630ED65" w14:textId="77777777" w:rsidR="00BF41D7" w:rsidRPr="00EA4042" w:rsidRDefault="00BF41D7" w:rsidP="00FB2AAE">
      <w:pPr>
        <w:spacing w:line="480" w:lineRule="auto"/>
        <w:rPr>
          <w:b/>
          <w:bCs/>
          <w:lang w:val="id-ID"/>
        </w:rPr>
      </w:pPr>
    </w:p>
    <w:p w14:paraId="30CEE0AB" w14:textId="47840D2F" w:rsidR="00D96349" w:rsidRPr="00EA4042" w:rsidRDefault="004C6167" w:rsidP="004C6167">
      <w:pPr>
        <w:pStyle w:val="Caption"/>
        <w:spacing w:line="240" w:lineRule="auto"/>
        <w:ind w:left="2694"/>
        <w:jc w:val="both"/>
        <w:rPr>
          <w:b w:val="0"/>
          <w:bCs/>
          <w:lang w:val="id-ID"/>
        </w:rPr>
      </w:pPr>
      <w:bookmarkStart w:id="94" w:name="_Toc156639645"/>
      <w:r>
        <w:rPr>
          <w:lang w:val="id-ID"/>
        </w:rPr>
        <w:br/>
      </w:r>
      <w:r w:rsidR="008141C8" w:rsidRPr="00EA4042">
        <w:rPr>
          <w:lang w:val="id-ID"/>
        </w:rPr>
        <w:t>Gambar 2.</w:t>
      </w:r>
      <w:r w:rsidR="008141C8" w:rsidRPr="00EA4042">
        <w:rPr>
          <w:lang w:val="id-ID"/>
        </w:rPr>
        <w:fldChar w:fldCharType="begin"/>
      </w:r>
      <w:r w:rsidR="008141C8" w:rsidRPr="00EA4042">
        <w:rPr>
          <w:lang w:val="id-ID"/>
        </w:rPr>
        <w:instrText xml:space="preserve"> SEQ Gambar_2. \* ARABIC </w:instrText>
      </w:r>
      <w:r w:rsidR="008141C8" w:rsidRPr="00EA4042">
        <w:rPr>
          <w:lang w:val="id-ID"/>
        </w:rPr>
        <w:fldChar w:fldCharType="separate"/>
      </w:r>
      <w:r w:rsidR="00B021B1">
        <w:rPr>
          <w:noProof/>
          <w:lang w:val="id-ID"/>
        </w:rPr>
        <w:t>1</w:t>
      </w:r>
      <w:r w:rsidR="008141C8" w:rsidRPr="00EA4042">
        <w:rPr>
          <w:lang w:val="id-ID"/>
        </w:rPr>
        <w:fldChar w:fldCharType="end"/>
      </w:r>
      <w:r w:rsidR="008141C8" w:rsidRPr="00EA4042">
        <w:rPr>
          <w:lang w:val="id-ID"/>
        </w:rPr>
        <w:t xml:space="preserve"> Kerangka Pikir</w:t>
      </w:r>
      <w:bookmarkEnd w:id="94"/>
    </w:p>
    <w:p w14:paraId="5AE15032" w14:textId="77777777" w:rsidR="00D96349" w:rsidRPr="00EA4042" w:rsidRDefault="00D96349" w:rsidP="007514D4">
      <w:pPr>
        <w:spacing w:line="480" w:lineRule="auto"/>
        <w:ind w:left="2160"/>
        <w:jc w:val="both"/>
        <w:rPr>
          <w:b/>
          <w:bCs/>
          <w:lang w:val="id-ID"/>
        </w:rPr>
      </w:pPr>
    </w:p>
    <w:p w14:paraId="59F73A58" w14:textId="77777777" w:rsidR="00D96349" w:rsidRPr="00EA4042" w:rsidRDefault="00D96349" w:rsidP="007514D4">
      <w:pPr>
        <w:spacing w:line="480" w:lineRule="auto"/>
        <w:ind w:left="2160"/>
        <w:jc w:val="both"/>
        <w:rPr>
          <w:b/>
          <w:bCs/>
          <w:lang w:val="id-ID"/>
        </w:rPr>
      </w:pPr>
    </w:p>
    <w:p w14:paraId="7D28BD1A" w14:textId="77777777" w:rsidR="00D96349" w:rsidRPr="00EA4042" w:rsidRDefault="00D96349" w:rsidP="007514D4">
      <w:pPr>
        <w:spacing w:line="480" w:lineRule="auto"/>
        <w:ind w:left="2160"/>
        <w:jc w:val="both"/>
        <w:rPr>
          <w:b/>
          <w:bCs/>
          <w:lang w:val="id-ID"/>
        </w:rPr>
      </w:pPr>
    </w:p>
    <w:p w14:paraId="59488BEF" w14:textId="77777777" w:rsidR="008141C8" w:rsidRPr="00EA4042" w:rsidRDefault="008141C8" w:rsidP="00D96349">
      <w:pPr>
        <w:spacing w:line="480" w:lineRule="auto"/>
        <w:ind w:left="2880" w:firstLine="720"/>
        <w:jc w:val="both"/>
        <w:rPr>
          <w:b/>
          <w:bCs/>
          <w:lang w:val="id-ID"/>
        </w:rPr>
        <w:sectPr w:rsidR="008141C8" w:rsidRPr="00EA4042" w:rsidSect="00E155C0">
          <w:pgSz w:w="11906" w:h="16838" w:code="9"/>
          <w:pgMar w:top="2268" w:right="1701" w:bottom="1701" w:left="2268" w:header="709" w:footer="709" w:gutter="0"/>
          <w:cols w:space="708"/>
          <w:titlePg/>
          <w:docGrid w:linePitch="360"/>
        </w:sectPr>
      </w:pPr>
    </w:p>
    <w:p w14:paraId="3B8EDCBD" w14:textId="23FB578C" w:rsidR="00CF41EA" w:rsidRPr="00EA4042" w:rsidRDefault="00D96349" w:rsidP="008141C8">
      <w:pPr>
        <w:pStyle w:val="Heading1"/>
        <w:spacing w:after="240"/>
        <w:contextualSpacing w:val="0"/>
        <w:rPr>
          <w:lang w:val="id-ID"/>
        </w:rPr>
      </w:pPr>
      <w:bookmarkStart w:id="95" w:name="_Toc156674423"/>
      <w:r w:rsidRPr="00EA4042">
        <w:rPr>
          <w:lang w:val="id-ID"/>
        </w:rPr>
        <w:lastRenderedPageBreak/>
        <w:t>BAB III</w:t>
      </w:r>
      <w:r w:rsidR="00402C32">
        <w:rPr>
          <w:lang w:val="en-US"/>
        </w:rPr>
        <w:t xml:space="preserve"> </w:t>
      </w:r>
      <w:r w:rsidR="008141C8" w:rsidRPr="00EA4042">
        <w:rPr>
          <w:lang w:val="id-ID"/>
        </w:rPr>
        <w:br/>
      </w:r>
      <w:r w:rsidR="002E645D" w:rsidRPr="00EA4042">
        <w:rPr>
          <w:lang w:val="id-ID"/>
        </w:rPr>
        <w:t>METODOLOGI PENELITIAN</w:t>
      </w:r>
      <w:bookmarkEnd w:id="95"/>
    </w:p>
    <w:p w14:paraId="761F6D90" w14:textId="48B17542" w:rsidR="00CF41EA" w:rsidRPr="00EA4042" w:rsidRDefault="002E645D">
      <w:pPr>
        <w:pStyle w:val="Heading2"/>
        <w:numPr>
          <w:ilvl w:val="1"/>
          <w:numId w:val="30"/>
        </w:numPr>
        <w:ind w:left="426" w:hanging="426"/>
        <w:rPr>
          <w:lang w:val="id-ID"/>
        </w:rPr>
      </w:pPr>
      <w:bookmarkStart w:id="96" w:name="_Toc156674424"/>
      <w:r w:rsidRPr="00EA4042">
        <w:rPr>
          <w:lang w:val="id-ID"/>
        </w:rPr>
        <w:t>Pendekatan dan Desain Penelitian</w:t>
      </w:r>
      <w:bookmarkEnd w:id="96"/>
    </w:p>
    <w:p w14:paraId="4A7584D5" w14:textId="034248E9" w:rsidR="005756A8" w:rsidRPr="005113ED" w:rsidRDefault="002E645D" w:rsidP="009874CC">
      <w:pPr>
        <w:pStyle w:val="Heading3"/>
        <w:numPr>
          <w:ilvl w:val="2"/>
          <w:numId w:val="30"/>
        </w:numPr>
        <w:ind w:left="709" w:hanging="709"/>
        <w:rPr>
          <w:lang w:val="id-ID"/>
        </w:rPr>
      </w:pPr>
      <w:bookmarkStart w:id="97" w:name="_Hlk149590378"/>
      <w:bookmarkStart w:id="98" w:name="_Toc156674425"/>
      <w:r w:rsidRPr="005113ED">
        <w:rPr>
          <w:lang w:val="id-ID"/>
        </w:rPr>
        <w:t>Pendekatan Penelitian</w:t>
      </w:r>
      <w:bookmarkEnd w:id="97"/>
      <w:bookmarkEnd w:id="98"/>
    </w:p>
    <w:p w14:paraId="4FAE6B4F" w14:textId="77777777" w:rsidR="009874CC" w:rsidRDefault="002E645D" w:rsidP="009874CC">
      <w:pPr>
        <w:pStyle w:val="P1"/>
        <w:ind w:left="709" w:firstLine="720"/>
      </w:pPr>
      <w:bookmarkStart w:id="99" w:name="_Hlk149590264"/>
      <w:r w:rsidRPr="00EA4042">
        <w:t xml:space="preserve">Dalam penelitian ini, digunakan pendekatan kualitatif </w:t>
      </w:r>
      <w:r w:rsidR="00364419" w:rsidRPr="00EA4042">
        <w:t xml:space="preserve">dengan </w:t>
      </w:r>
      <w:r w:rsidRPr="00EA4042">
        <w:t xml:space="preserve">didukung oleh data kuantitatif. Pendekatan ini digunakan dalam seluruh tahap penelitian, mulai dari desain penelitian, analisis data, hingga tahap interpretasi. Pendekatan pencampuran data, seperti yang dijelaskan oleh </w:t>
      </w:r>
      <w:r w:rsidR="001F05B4" w:rsidRPr="00EA4042">
        <w:fldChar w:fldCharType="begin" w:fldLock="1"/>
      </w:r>
      <w:r w:rsidR="0001137B" w:rsidRPr="00EA4042">
        <w:instrText>ADDIN CSL_CITATION {"citationItems":[{"id":"ITEM-1","itemData":{"abstract":"Mixed methods research involves the use of qualitative and quantitative data in a single research project.\nIt represents an alternative methodological approach, combining qualitative and quantitative research\napproaches, which enables nurse researchers to explore complex phenomena in detail. This article\nprovides a practical overview of mixed methods research and its application in nursing, to guide the\nnovice researcher considering a mixed methods research project. ","author":[{"dropping-particle":"","family":"Halcomb","given":"Elizabeth J","non-dropping-particle":"","parse-names":false,"suffix":""},{"dropping-particle":"","family":"Hickman","given":"Louise","non-dropping-particle":"","parse-names":false,"suffix":""}],"container-title":"Nursing Standard: promoting excellence in nursing care","id":"ITEM-1","issue":"32","issued":{"date-parts":[["2015"]]},"page":"41-47","title":"Mixed methods research Mixed methods research Recommended Citation Recommended Citation","type":"article-journal","volume":"29"},"uris":["http://www.mendeley.com/documents/?uuid=aa536a01-d670-4704-b287-f4cfa2c7b262"]}],"mendeley":{"formattedCitation":"(Halcomb and Hickman 2015)","manualFormatting":"Halcomb and Hickman (2015)","plainTextFormattedCitation":"(Halcomb and Hickman 2015)","previouslyFormattedCitation":"(Halcomb and Hickman 2015)"},"properties":{"noteIndex":0},"schema":"https://github.com/citation-style-language/schema/raw/master/csl-citation.json"}</w:instrText>
      </w:r>
      <w:r w:rsidR="001F05B4" w:rsidRPr="00EA4042">
        <w:fldChar w:fldCharType="separate"/>
      </w:r>
      <w:r w:rsidR="001F05B4" w:rsidRPr="00EA4042">
        <w:t>Halcomb and Hickman (2015)</w:t>
      </w:r>
      <w:r w:rsidR="001F05B4" w:rsidRPr="00EA4042">
        <w:fldChar w:fldCharType="end"/>
      </w:r>
      <w:r w:rsidRPr="00EA4042">
        <w:t xml:space="preserve">, melibatkan penggabungan elemen kualitatif dan kuantitatif yang saling terkait untuk memberikan pemahaman yang lebih lengkap terhadap hasil penelitian. </w:t>
      </w:r>
    </w:p>
    <w:p w14:paraId="4377A158" w14:textId="76F92932" w:rsidR="009C7BD4" w:rsidRPr="00EA4042" w:rsidRDefault="002E645D" w:rsidP="009874CC">
      <w:pPr>
        <w:pStyle w:val="P1"/>
        <w:spacing w:after="240"/>
        <w:ind w:left="709" w:firstLine="720"/>
      </w:pPr>
      <w:r w:rsidRPr="00EA4042">
        <w:t xml:space="preserve">Samsu (2017) juga menjelaskan bahwa ketika peneliti mengintegrasikan pendekatan kualitatif sebagai data utama dan pendekatan kuantitatif sebagai data pendukung, desain penelitian tersebut dapat dikategorikan sebagai </w:t>
      </w:r>
      <w:r w:rsidRPr="00EA4042">
        <w:rPr>
          <w:i/>
          <w:iCs/>
        </w:rPr>
        <w:t>explanatory research design.</w:t>
      </w:r>
      <w:r w:rsidRPr="00EA4042">
        <w:t xml:space="preserve"> Pendekatan ini bertujuan untuk memberikan pemahaman mendalam tentang fenomena yang diteliti (pendekatan kualitatif), </w:t>
      </w:r>
      <w:r w:rsidR="007E30D4" w:rsidRPr="00EA4042">
        <w:t>dan</w:t>
      </w:r>
      <w:r w:rsidRPr="00EA4042">
        <w:t xml:space="preserve"> juga memberikan dukungan numerik atau generalisasi (pendekatan kuantitatif) untuk hasil yang ditemukan. </w:t>
      </w:r>
    </w:p>
    <w:p w14:paraId="15452CA3" w14:textId="73259271" w:rsidR="00A81D37" w:rsidRPr="00EA4042" w:rsidRDefault="002E645D" w:rsidP="009874CC">
      <w:pPr>
        <w:pStyle w:val="Heading3"/>
        <w:numPr>
          <w:ilvl w:val="2"/>
          <w:numId w:val="30"/>
        </w:numPr>
        <w:ind w:left="709" w:hanging="709"/>
        <w:rPr>
          <w:lang w:val="id-ID"/>
        </w:rPr>
      </w:pPr>
      <w:bookmarkStart w:id="100" w:name="_Toc156674426"/>
      <w:bookmarkEnd w:id="99"/>
      <w:r w:rsidRPr="00EA4042">
        <w:rPr>
          <w:lang w:val="id-ID"/>
        </w:rPr>
        <w:t>Desain Penelitian</w:t>
      </w:r>
      <w:bookmarkEnd w:id="100"/>
    </w:p>
    <w:p w14:paraId="5086F6EA" w14:textId="069D1D31" w:rsidR="005B33AA" w:rsidRPr="00EA4042" w:rsidRDefault="005B33AA" w:rsidP="009874CC">
      <w:pPr>
        <w:pStyle w:val="P1"/>
        <w:spacing w:after="240"/>
        <w:ind w:left="709" w:firstLine="720"/>
        <w:rPr>
          <w:highlight w:val="cyan"/>
        </w:rPr>
      </w:pPr>
      <w:r w:rsidRPr="00EA4042">
        <w:t>P</w:t>
      </w:r>
      <w:r w:rsidR="00B557D3" w:rsidRPr="00EA4042">
        <w:t>ada p</w:t>
      </w:r>
      <w:r w:rsidRPr="00EA4042">
        <w:t>enelitian ini</w:t>
      </w:r>
      <w:r w:rsidR="00B557D3" w:rsidRPr="00EA4042">
        <w:t>, digunakan</w:t>
      </w:r>
      <w:r w:rsidRPr="00EA4042">
        <w:t xml:space="preserve"> desain penelitian dan pengembangan </w:t>
      </w:r>
      <w:r w:rsidRPr="00EA4042">
        <w:rPr>
          <w:i/>
          <w:iCs/>
        </w:rPr>
        <w:t>Research and Development</w:t>
      </w:r>
      <w:r w:rsidRPr="00EA4042">
        <w:t xml:space="preserve"> (R&amp;D), dengan pendekatan pengembangan </w:t>
      </w:r>
      <w:r w:rsidRPr="00EA4042">
        <w:lastRenderedPageBreak/>
        <w:t xml:space="preserve">yang mengikuti kerangka yang diajukan oleh Borg &amp; Gall (2003). </w:t>
      </w:r>
      <w:r w:rsidR="004D43A3" w:rsidRPr="00EA4042">
        <w:t xml:space="preserve">Menurut </w:t>
      </w:r>
      <w:r w:rsidRPr="00EA4042">
        <w:t>Samsu (2017), pendekatan R&amp;D digunakan sebagai proses dalam mengembangkan, serta memvalidasi produk pendidikan.</w:t>
      </w:r>
    </w:p>
    <w:p w14:paraId="64A5392F" w14:textId="2A682FDE" w:rsidR="00555B9E" w:rsidRPr="00EA4042" w:rsidRDefault="00A81D37">
      <w:pPr>
        <w:pStyle w:val="Heading2"/>
        <w:numPr>
          <w:ilvl w:val="1"/>
          <w:numId w:val="30"/>
        </w:numPr>
        <w:ind w:left="426" w:hanging="426"/>
        <w:rPr>
          <w:lang w:val="id-ID"/>
        </w:rPr>
      </w:pPr>
      <w:bookmarkStart w:id="101" w:name="_Toc156674427"/>
      <w:r w:rsidRPr="00EA4042">
        <w:rPr>
          <w:lang w:val="id-ID"/>
        </w:rPr>
        <w:t>Prosedur Penelitian</w:t>
      </w:r>
      <w:bookmarkEnd w:id="101"/>
    </w:p>
    <w:p w14:paraId="2607CD9B" w14:textId="486C9EE0" w:rsidR="00323ED5" w:rsidRPr="00C560AF" w:rsidRDefault="009E72BD" w:rsidP="009874CC">
      <w:pPr>
        <w:pStyle w:val="P1"/>
        <w:ind w:firstLine="709"/>
        <w:rPr>
          <w:lang w:val="en-US"/>
        </w:rPr>
      </w:pPr>
      <w:r w:rsidRPr="00EA4042">
        <w:t>Prosedur</w:t>
      </w:r>
      <w:r w:rsidR="00323ED5" w:rsidRPr="00EA4042">
        <w:t xml:space="preserve"> penelitian ini mengadopsi model pengembangan Borg &amp; Gall (2003)</w:t>
      </w:r>
      <w:r w:rsidR="00ED7203" w:rsidRPr="00EA4042">
        <w:t xml:space="preserve"> yang </w:t>
      </w:r>
      <w:r w:rsidR="00323ED5" w:rsidRPr="00EA4042">
        <w:t xml:space="preserve">mendefinisikan </w:t>
      </w:r>
      <w:r w:rsidR="00ED7203" w:rsidRPr="00EA4042">
        <w:t xml:space="preserve">bahwa </w:t>
      </w:r>
      <w:r w:rsidR="00323ED5" w:rsidRPr="00EA4042">
        <w:t xml:space="preserve">penelitian dan pengembangan </w:t>
      </w:r>
      <w:r w:rsidR="00D308E2" w:rsidRPr="00EA4042">
        <w:t>adalah</w:t>
      </w:r>
      <w:r w:rsidR="00323ED5" w:rsidRPr="00EA4042">
        <w:t xml:space="preserve"> suatu proses yang </w:t>
      </w:r>
      <w:r w:rsidR="00D308E2" w:rsidRPr="00EA4042">
        <w:t>dilakukan dalam</w:t>
      </w:r>
      <w:r w:rsidR="00323ED5" w:rsidRPr="00EA4042">
        <w:t xml:space="preserve"> merancang</w:t>
      </w:r>
      <w:r w:rsidR="00ED7203" w:rsidRPr="00EA4042">
        <w:t>,</w:t>
      </w:r>
      <w:r w:rsidR="00323ED5" w:rsidRPr="00EA4042">
        <w:t xml:space="preserve"> serta untuk mem</w:t>
      </w:r>
      <w:r w:rsidR="00D308E2" w:rsidRPr="00EA4042">
        <w:t xml:space="preserve">berikan </w:t>
      </w:r>
      <w:r w:rsidR="00323ED5" w:rsidRPr="00EA4042">
        <w:t xml:space="preserve">validasi </w:t>
      </w:r>
      <w:r w:rsidR="00D308E2" w:rsidRPr="00EA4042">
        <w:t xml:space="preserve">terhadap </w:t>
      </w:r>
      <w:r w:rsidR="00323ED5" w:rsidRPr="00EA4042">
        <w:t xml:space="preserve">suatu produk. Proses penelitian dan pengembangan melibatkan tahapan-tahapan yang membentuk suatu siklus yang konsisten, </w:t>
      </w:r>
      <w:r w:rsidR="00D308E2" w:rsidRPr="00EA4042">
        <w:t xml:space="preserve">agar didapatkan hasil berupa </w:t>
      </w:r>
      <w:r w:rsidR="00323ED5" w:rsidRPr="00EA4042">
        <w:t xml:space="preserve">produk </w:t>
      </w:r>
      <w:r w:rsidR="00D308E2" w:rsidRPr="00EA4042">
        <w:t>sesuai</w:t>
      </w:r>
      <w:r w:rsidR="00323ED5" w:rsidRPr="00EA4042">
        <w:t xml:space="preserve"> kebutuhan, melalui langkah-langkah seperti </w:t>
      </w:r>
      <w:r w:rsidR="00D308E2" w:rsidRPr="00EA4042">
        <w:t>merancang</w:t>
      </w:r>
      <w:r w:rsidR="00323ED5" w:rsidRPr="00EA4042">
        <w:t xml:space="preserve"> produk</w:t>
      </w:r>
      <w:r w:rsidR="00D308E2" w:rsidRPr="00EA4042">
        <w:t xml:space="preserve"> awal</w:t>
      </w:r>
      <w:r w:rsidR="00323ED5" w:rsidRPr="00EA4042">
        <w:t xml:space="preserve">, </w:t>
      </w:r>
      <w:r w:rsidR="00D308E2" w:rsidRPr="00EA4042">
        <w:t xml:space="preserve">melakukan </w:t>
      </w:r>
      <w:r w:rsidR="00323ED5" w:rsidRPr="00EA4042">
        <w:t xml:space="preserve">uji coba </w:t>
      </w:r>
      <w:r w:rsidR="00D308E2" w:rsidRPr="00EA4042">
        <w:t xml:space="preserve">terhadap </w:t>
      </w:r>
      <w:r w:rsidR="00323ED5" w:rsidRPr="00EA4042">
        <w:t xml:space="preserve">produk awal untuk mengidentifikasi kelemahan, uji coba ulang, perbaikan berkelanjutan, hingga </w:t>
      </w:r>
      <w:r w:rsidR="00D308E2" w:rsidRPr="00EA4042">
        <w:t>dihasilkan suatu</w:t>
      </w:r>
      <w:r w:rsidR="00323ED5" w:rsidRPr="00EA4042">
        <w:t xml:space="preserve"> produk yang </w:t>
      </w:r>
      <w:r w:rsidR="00D308E2" w:rsidRPr="00EA4042">
        <w:t>baik</w:t>
      </w:r>
      <w:r w:rsidR="00323ED5" w:rsidRPr="00EA4042">
        <w:t xml:space="preserve">. </w:t>
      </w:r>
      <w:r w:rsidR="00BC3993" w:rsidRPr="00EA4042">
        <w:t xml:space="preserve">Menurut </w:t>
      </w:r>
      <w:r w:rsidR="00323ED5" w:rsidRPr="00EA4042">
        <w:t>Borg &amp; Gall (2003)</w:t>
      </w:r>
      <w:r w:rsidR="00BC3993" w:rsidRPr="00EA4042">
        <w:t>, p</w:t>
      </w:r>
      <w:r w:rsidR="00323ED5" w:rsidRPr="00EA4042">
        <w:t xml:space="preserve">endekatan </w:t>
      </w:r>
      <w:r w:rsidR="00BC3993" w:rsidRPr="00EA4042">
        <w:t>p</w:t>
      </w:r>
      <w:r w:rsidR="00323ED5" w:rsidRPr="00EA4042">
        <w:t xml:space="preserve">enelitian dan </w:t>
      </w:r>
      <w:r w:rsidR="00BC3993" w:rsidRPr="00EA4042">
        <w:t>p</w:t>
      </w:r>
      <w:r w:rsidR="00323ED5" w:rsidRPr="00EA4042">
        <w:t xml:space="preserve">engembangan dalam konteks pendidikan melibatkan sepuluh </w:t>
      </w:r>
      <w:r w:rsidR="00C560AF">
        <w:rPr>
          <w:lang w:val="en-US"/>
        </w:rPr>
        <w:t>l</w:t>
      </w:r>
      <w:r w:rsidR="00ED7203" w:rsidRPr="00EA4042">
        <w:t xml:space="preserve">angkah, </w:t>
      </w:r>
      <w:r w:rsidR="00C560AF">
        <w:rPr>
          <w:lang w:val="en-US"/>
        </w:rPr>
        <w:t xml:space="preserve">yang </w:t>
      </w:r>
      <w:proofErr w:type="spellStart"/>
      <w:r w:rsidR="00C560AF">
        <w:rPr>
          <w:lang w:val="en-US"/>
        </w:rPr>
        <w:t>terdapat</w:t>
      </w:r>
      <w:proofErr w:type="spellEnd"/>
      <w:r w:rsidR="00C560AF">
        <w:rPr>
          <w:lang w:val="en-US"/>
        </w:rPr>
        <w:t xml:space="preserve"> </w:t>
      </w:r>
      <w:proofErr w:type="spellStart"/>
      <w:r w:rsidR="00C560AF">
        <w:rPr>
          <w:lang w:val="en-US"/>
        </w:rPr>
        <w:t>pada</w:t>
      </w:r>
      <w:proofErr w:type="spellEnd"/>
      <w:r w:rsidR="00C560AF">
        <w:rPr>
          <w:lang w:val="en-US"/>
        </w:rPr>
        <w:t xml:space="preserve"> </w:t>
      </w:r>
      <w:proofErr w:type="spellStart"/>
      <w:r w:rsidR="00C560AF">
        <w:rPr>
          <w:lang w:val="en-US"/>
        </w:rPr>
        <w:t>gambar</w:t>
      </w:r>
      <w:proofErr w:type="spellEnd"/>
      <w:r w:rsidR="00C560AF">
        <w:rPr>
          <w:lang w:val="en-US"/>
        </w:rPr>
        <w:t xml:space="preserve"> 3.1.</w:t>
      </w:r>
    </w:p>
    <w:p w14:paraId="1537EC3F" w14:textId="76549BE1" w:rsidR="008141C8" w:rsidRPr="00EA4042" w:rsidRDefault="0088605D" w:rsidP="008141C8">
      <w:pPr>
        <w:pStyle w:val="Caption"/>
        <w:ind w:left="0"/>
        <w:rPr>
          <w:sz w:val="22"/>
          <w:szCs w:val="22"/>
          <w:lang w:val="id-ID"/>
        </w:rPr>
      </w:pPr>
      <w:r w:rsidRPr="00EA4042">
        <w:rPr>
          <w:noProof/>
          <w:lang w:val="id-ID" w:eastAsia="id-ID"/>
        </w:rPr>
        <w:drawing>
          <wp:inline distT="0" distB="0" distL="0" distR="0" wp14:anchorId="6D45314B" wp14:editId="43E20962">
            <wp:extent cx="5469147" cy="1099185"/>
            <wp:effectExtent l="0" t="38100" r="0" b="62865"/>
            <wp:docPr id="514680392" name="Diagram 51468039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14:paraId="7B09FE03" w14:textId="5C15873F" w:rsidR="0088605D" w:rsidRPr="00EA4042" w:rsidRDefault="008141C8" w:rsidP="008141C8">
      <w:pPr>
        <w:pStyle w:val="Caption"/>
        <w:rPr>
          <w:b w:val="0"/>
          <w:bCs/>
          <w:lang w:val="id-ID"/>
        </w:rPr>
      </w:pPr>
      <w:bookmarkStart w:id="102" w:name="_Toc156639649"/>
      <w:r w:rsidRPr="00EA4042">
        <w:rPr>
          <w:lang w:val="id-ID"/>
        </w:rPr>
        <w:t>Gambar 3.</w:t>
      </w:r>
      <w:r w:rsidRPr="00EA4042">
        <w:rPr>
          <w:lang w:val="id-ID"/>
        </w:rPr>
        <w:fldChar w:fldCharType="begin"/>
      </w:r>
      <w:r w:rsidRPr="00EA4042">
        <w:rPr>
          <w:lang w:val="id-ID"/>
        </w:rPr>
        <w:instrText xml:space="preserve"> SEQ Gambar_3. \* ARABIC </w:instrText>
      </w:r>
      <w:r w:rsidRPr="00EA4042">
        <w:rPr>
          <w:lang w:val="id-ID"/>
        </w:rPr>
        <w:fldChar w:fldCharType="separate"/>
      </w:r>
      <w:r w:rsidR="00B021B1">
        <w:rPr>
          <w:noProof/>
          <w:lang w:val="id-ID"/>
        </w:rPr>
        <w:t>1</w:t>
      </w:r>
      <w:r w:rsidRPr="00EA4042">
        <w:rPr>
          <w:lang w:val="id-ID"/>
        </w:rPr>
        <w:fldChar w:fldCharType="end"/>
      </w:r>
      <w:r w:rsidRPr="00EA4042">
        <w:rPr>
          <w:lang w:val="id-ID"/>
        </w:rPr>
        <w:t xml:space="preserve"> </w:t>
      </w:r>
      <w:r w:rsidR="0088605D" w:rsidRPr="00EA4042">
        <w:rPr>
          <w:sz w:val="22"/>
          <w:szCs w:val="22"/>
          <w:lang w:val="id-ID"/>
        </w:rPr>
        <w:t>Prosedur Penelitian Menurut Borg &amp; Gall</w:t>
      </w:r>
      <w:bookmarkEnd w:id="102"/>
    </w:p>
    <w:p w14:paraId="483A69AF" w14:textId="0771D6E6" w:rsidR="00DF0869" w:rsidRPr="00C560AF" w:rsidRDefault="004D43A3" w:rsidP="009874CC">
      <w:pPr>
        <w:pStyle w:val="P1"/>
        <w:ind w:firstLine="709"/>
        <w:rPr>
          <w:b/>
          <w:lang w:val="en-US"/>
        </w:rPr>
      </w:pPr>
      <w:r w:rsidRPr="00EA4042">
        <w:t>D</w:t>
      </w:r>
      <w:r w:rsidR="009E72BD" w:rsidRPr="00EA4042">
        <w:t>ari 10 langkah tersebut</w:t>
      </w:r>
      <w:r w:rsidRPr="00EA4042">
        <w:t>,</w:t>
      </w:r>
      <w:r w:rsidR="009E72BD" w:rsidRPr="00EA4042">
        <w:t xml:space="preserve"> </w:t>
      </w:r>
      <w:r w:rsidR="007E30D4" w:rsidRPr="00EA4042">
        <w:t xml:space="preserve">dalam penelitian ini </w:t>
      </w:r>
      <w:r w:rsidR="009E72BD" w:rsidRPr="00EA4042">
        <w:t>disederhanakan menjadi 8 langkah</w:t>
      </w:r>
      <w:r w:rsidR="007E30D4" w:rsidRPr="00EA4042">
        <w:t>,</w:t>
      </w:r>
      <w:r w:rsidR="009E72BD" w:rsidRPr="00EA4042">
        <w:t xml:space="preserve"> hal ini </w:t>
      </w:r>
      <w:r w:rsidR="00DF0869" w:rsidRPr="00EA4042">
        <w:t xml:space="preserve">dikarenakan waktu </w:t>
      </w:r>
      <w:r w:rsidR="00D308E2" w:rsidRPr="00EA4042">
        <w:t xml:space="preserve">penelitian yang terbatas </w:t>
      </w:r>
      <w:r w:rsidR="00DF0869" w:rsidRPr="00EA4042">
        <w:t xml:space="preserve">dan dipertimbangkan sesuai dengan kebutuhan penelitian, sehingga </w:t>
      </w:r>
      <w:r w:rsidR="00F60E65" w:rsidRPr="00EA4042">
        <w:t xml:space="preserve">hanya </w:t>
      </w:r>
      <w:r w:rsidR="00DF0869" w:rsidRPr="00EA4042">
        <w:t>fokus</w:t>
      </w:r>
      <w:r w:rsidR="00F60E65" w:rsidRPr="00EA4042">
        <w:t xml:space="preserve"> sampai </w:t>
      </w:r>
      <w:r w:rsidR="00DF0869" w:rsidRPr="00EA4042">
        <w:t>pada tahap</w:t>
      </w:r>
      <w:r w:rsidR="00D308E2" w:rsidRPr="00EA4042">
        <w:t>an</w:t>
      </w:r>
      <w:r w:rsidR="00DF0869" w:rsidRPr="00EA4042">
        <w:t xml:space="preserve"> </w:t>
      </w:r>
      <w:r w:rsidR="00DF0869" w:rsidRPr="00EA4042">
        <w:lastRenderedPageBreak/>
        <w:t xml:space="preserve">pengembangan. Adapun </w:t>
      </w:r>
      <w:r w:rsidR="00D308E2" w:rsidRPr="00EA4042">
        <w:t>tahapannya</w:t>
      </w:r>
      <w:r w:rsidR="00DF0869" w:rsidRPr="00EA4042">
        <w:t xml:space="preserve"> sebagaimana diuraikan oleh Sugiyono (2008) </w:t>
      </w:r>
      <w:proofErr w:type="spellStart"/>
      <w:r w:rsidR="00C560AF">
        <w:rPr>
          <w:lang w:val="en-US"/>
        </w:rPr>
        <w:t>terdapat</w:t>
      </w:r>
      <w:proofErr w:type="spellEnd"/>
      <w:r w:rsidR="00C560AF">
        <w:rPr>
          <w:lang w:val="en-US"/>
        </w:rPr>
        <w:t xml:space="preserve"> </w:t>
      </w:r>
      <w:proofErr w:type="spellStart"/>
      <w:r w:rsidR="00C560AF">
        <w:rPr>
          <w:lang w:val="en-US"/>
        </w:rPr>
        <w:t>pada</w:t>
      </w:r>
      <w:proofErr w:type="spellEnd"/>
      <w:r w:rsidR="00C560AF">
        <w:rPr>
          <w:lang w:val="en-US"/>
        </w:rPr>
        <w:t xml:space="preserve"> </w:t>
      </w:r>
      <w:proofErr w:type="spellStart"/>
      <w:r w:rsidR="00C560AF">
        <w:rPr>
          <w:lang w:val="en-US"/>
        </w:rPr>
        <w:t>gambar</w:t>
      </w:r>
      <w:proofErr w:type="spellEnd"/>
      <w:r w:rsidR="00C560AF">
        <w:rPr>
          <w:lang w:val="en-US"/>
        </w:rPr>
        <w:t xml:space="preserve"> 3.2.</w:t>
      </w:r>
    </w:p>
    <w:p w14:paraId="0F7A372E" w14:textId="3C0035A0" w:rsidR="009E72BD" w:rsidRPr="00EA4042" w:rsidRDefault="00013E1E" w:rsidP="00FB2AAE">
      <w:pPr>
        <w:spacing w:line="480" w:lineRule="auto"/>
        <w:jc w:val="left"/>
        <w:rPr>
          <w:lang w:val="id-ID"/>
        </w:rPr>
      </w:pPr>
      <w:r w:rsidRPr="00EA4042">
        <w:rPr>
          <w:noProof/>
          <w:lang w:val="id-ID" w:eastAsia="id-ID"/>
        </w:rPr>
        <w:drawing>
          <wp:inline distT="0" distB="0" distL="0" distR="0" wp14:anchorId="24AE66B5" wp14:editId="0EA06FAE">
            <wp:extent cx="4607626" cy="1484415"/>
            <wp:effectExtent l="0" t="0" r="21590" b="1905"/>
            <wp:docPr id="1979784221" name="Diagram 19797842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0F6CE01A" w14:textId="743F7A36" w:rsidR="009E72BD" w:rsidRPr="00EA4042" w:rsidRDefault="008141C8" w:rsidP="008141C8">
      <w:pPr>
        <w:pStyle w:val="Caption"/>
        <w:rPr>
          <w:b w:val="0"/>
          <w:bCs/>
          <w:sz w:val="22"/>
          <w:szCs w:val="22"/>
          <w:lang w:val="id-ID"/>
        </w:rPr>
      </w:pPr>
      <w:bookmarkStart w:id="103" w:name="_Toc156639650"/>
      <w:r w:rsidRPr="00EA4042">
        <w:rPr>
          <w:lang w:val="id-ID"/>
        </w:rPr>
        <w:t>Gambar 3.</w:t>
      </w:r>
      <w:r w:rsidRPr="00EA4042">
        <w:rPr>
          <w:lang w:val="id-ID"/>
        </w:rPr>
        <w:fldChar w:fldCharType="begin"/>
      </w:r>
      <w:r w:rsidRPr="00EA4042">
        <w:rPr>
          <w:lang w:val="id-ID"/>
        </w:rPr>
        <w:instrText xml:space="preserve"> SEQ Gambar_3. \* ARABIC </w:instrText>
      </w:r>
      <w:r w:rsidRPr="00EA4042">
        <w:rPr>
          <w:lang w:val="id-ID"/>
        </w:rPr>
        <w:fldChar w:fldCharType="separate"/>
      </w:r>
      <w:r w:rsidR="00B021B1">
        <w:rPr>
          <w:noProof/>
          <w:lang w:val="id-ID"/>
        </w:rPr>
        <w:t>2</w:t>
      </w:r>
      <w:r w:rsidRPr="00EA4042">
        <w:rPr>
          <w:lang w:val="id-ID"/>
        </w:rPr>
        <w:fldChar w:fldCharType="end"/>
      </w:r>
      <w:r w:rsidRPr="00EA4042">
        <w:rPr>
          <w:lang w:val="id-ID"/>
        </w:rPr>
        <w:t xml:space="preserve"> </w:t>
      </w:r>
      <w:r w:rsidR="009E72BD" w:rsidRPr="00EA4042">
        <w:rPr>
          <w:bCs/>
          <w:sz w:val="22"/>
          <w:szCs w:val="22"/>
          <w:lang w:val="id-ID"/>
        </w:rPr>
        <w:t xml:space="preserve">Prosedur Penelitian </w:t>
      </w:r>
      <w:r w:rsidR="006B1EA7" w:rsidRPr="00EA4042">
        <w:rPr>
          <w:bCs/>
          <w:sz w:val="22"/>
          <w:szCs w:val="22"/>
          <w:lang w:val="id-ID"/>
        </w:rPr>
        <w:t>yang Diadaptasi</w:t>
      </w:r>
      <w:r w:rsidR="009E72BD" w:rsidRPr="00EA4042">
        <w:rPr>
          <w:bCs/>
          <w:sz w:val="22"/>
          <w:szCs w:val="22"/>
          <w:lang w:val="id-ID"/>
        </w:rPr>
        <w:t xml:space="preserve"> dari Borg &amp; Gall</w:t>
      </w:r>
      <w:bookmarkEnd w:id="103"/>
    </w:p>
    <w:p w14:paraId="7CF259E9" w14:textId="77777777" w:rsidR="00555B9E" w:rsidRPr="00013A40" w:rsidRDefault="009E72BD" w:rsidP="009874CC">
      <w:pPr>
        <w:pStyle w:val="ListParagraph"/>
        <w:numPr>
          <w:ilvl w:val="0"/>
          <w:numId w:val="24"/>
        </w:numPr>
        <w:spacing w:after="0" w:line="480" w:lineRule="auto"/>
        <w:jc w:val="both"/>
        <w:rPr>
          <w:lang w:val="id-ID"/>
        </w:rPr>
      </w:pPr>
      <w:bookmarkStart w:id="104" w:name="_Hlk153998397"/>
      <w:r w:rsidRPr="00013A40">
        <w:rPr>
          <w:lang w:val="id-ID"/>
        </w:rPr>
        <w:t xml:space="preserve">Potensi dan Masalah </w:t>
      </w:r>
    </w:p>
    <w:p w14:paraId="7ECDF98E" w14:textId="1E378BAF" w:rsidR="00956457" w:rsidRPr="00013A40" w:rsidRDefault="00AD4874" w:rsidP="009874CC">
      <w:pPr>
        <w:spacing w:line="480" w:lineRule="auto"/>
        <w:ind w:firstLine="720"/>
        <w:jc w:val="both"/>
        <w:rPr>
          <w:lang w:val="id-ID"/>
        </w:rPr>
      </w:pPr>
      <w:r w:rsidRPr="00013A40">
        <w:rPr>
          <w:lang w:val="id-ID"/>
        </w:rPr>
        <w:t>Langkah awal yang perlu dilakukan dalam penelitian pengembangan yaitu mengetahui</w:t>
      </w:r>
      <w:r w:rsidR="00D308E2" w:rsidRPr="00013A40">
        <w:rPr>
          <w:lang w:val="id-ID"/>
        </w:rPr>
        <w:t xml:space="preserve"> potensi dan masalah yang terjadi</w:t>
      </w:r>
      <w:r w:rsidRPr="00013A40">
        <w:rPr>
          <w:lang w:val="id-ID"/>
        </w:rPr>
        <w:t xml:space="preserve"> di sekolah penelitian</w:t>
      </w:r>
      <w:r w:rsidR="001A2365" w:rsidRPr="00013A40">
        <w:rPr>
          <w:lang w:val="id-ID"/>
        </w:rPr>
        <w:t>,</w:t>
      </w:r>
      <w:r w:rsidR="009E72BD" w:rsidRPr="00013A40">
        <w:rPr>
          <w:lang w:val="id-ID"/>
        </w:rPr>
        <w:t xml:space="preserve"> </w:t>
      </w:r>
      <w:r w:rsidRPr="00013A40">
        <w:rPr>
          <w:lang w:val="id-ID"/>
        </w:rPr>
        <w:t>oleh karena itu</w:t>
      </w:r>
      <w:r w:rsidR="00D308E2" w:rsidRPr="00013A40">
        <w:rPr>
          <w:lang w:val="id-ID"/>
        </w:rPr>
        <w:t xml:space="preserve"> </w:t>
      </w:r>
      <w:r w:rsidR="00BC3993" w:rsidRPr="00013A40">
        <w:rPr>
          <w:lang w:val="id-ID"/>
        </w:rPr>
        <w:t>dilakukan kegiatan</w:t>
      </w:r>
      <w:r w:rsidR="009E72BD" w:rsidRPr="00013A40">
        <w:rPr>
          <w:lang w:val="id-ID"/>
        </w:rPr>
        <w:t xml:space="preserve"> </w:t>
      </w:r>
      <w:r w:rsidR="00FF6726" w:rsidRPr="00013A40">
        <w:rPr>
          <w:lang w:val="id-ID"/>
        </w:rPr>
        <w:t xml:space="preserve">observasi </w:t>
      </w:r>
      <w:r w:rsidR="009E72BD" w:rsidRPr="00013A40">
        <w:rPr>
          <w:lang w:val="id-ID"/>
        </w:rPr>
        <w:t xml:space="preserve">di SMP </w:t>
      </w:r>
      <w:r w:rsidR="004D43A3" w:rsidRPr="00013A40">
        <w:rPr>
          <w:lang w:val="id-ID"/>
        </w:rPr>
        <w:t>Muhammadiyah Suradadi</w:t>
      </w:r>
      <w:r w:rsidRPr="00013A40">
        <w:rPr>
          <w:lang w:val="id-ID"/>
        </w:rPr>
        <w:t>, untuk mengetahui permasalahan yang terjadi, sehingga nantinya akan didapatkan solusi-solusi yang tepat berdasarkan permasalahan yang terjadi, baik dalam hal pembelajaran yang dilakukan oleh guru maupun peserta didik, perangkat ajar (modul) yang telah ada, keterampilan ber</w:t>
      </w:r>
      <w:r w:rsidR="0028437F" w:rsidRPr="00013A40">
        <w:rPr>
          <w:lang w:val="en-US"/>
        </w:rPr>
        <w:t>p</w:t>
      </w:r>
      <w:r w:rsidRPr="00013A40">
        <w:rPr>
          <w:lang w:val="id-ID"/>
        </w:rPr>
        <w:t>ikir kritis peserta didik, dan sebagainya.</w:t>
      </w:r>
    </w:p>
    <w:p w14:paraId="34E9A43F" w14:textId="77777777" w:rsidR="00555B9E" w:rsidRPr="00EA4042" w:rsidRDefault="00F3621E" w:rsidP="009874CC">
      <w:pPr>
        <w:pStyle w:val="ListParagraph"/>
        <w:numPr>
          <w:ilvl w:val="0"/>
          <w:numId w:val="24"/>
        </w:numPr>
        <w:spacing w:after="0" w:line="480" w:lineRule="auto"/>
        <w:jc w:val="both"/>
        <w:rPr>
          <w:lang w:val="id-ID"/>
        </w:rPr>
      </w:pPr>
      <w:r w:rsidRPr="00EA4042">
        <w:rPr>
          <w:lang w:val="id-ID"/>
        </w:rPr>
        <w:t>Pengumpulan</w:t>
      </w:r>
      <w:r w:rsidR="009E72BD" w:rsidRPr="00EA4042">
        <w:rPr>
          <w:lang w:val="id-ID"/>
        </w:rPr>
        <w:t xml:space="preserve"> Informasi </w:t>
      </w:r>
    </w:p>
    <w:p w14:paraId="3A1B1B8A" w14:textId="3C5F6422" w:rsidR="00555B9E" w:rsidRPr="009874CC" w:rsidRDefault="009E72BD" w:rsidP="009874CC">
      <w:pPr>
        <w:spacing w:line="480" w:lineRule="auto"/>
        <w:ind w:firstLine="720"/>
        <w:jc w:val="both"/>
        <w:rPr>
          <w:lang w:val="id-ID"/>
        </w:rPr>
      </w:pPr>
      <w:r w:rsidRPr="009874CC">
        <w:rPr>
          <w:lang w:val="id-ID"/>
        </w:rPr>
        <w:t xml:space="preserve">Langkah </w:t>
      </w:r>
      <w:r w:rsidR="00704ED0" w:rsidRPr="009874CC">
        <w:rPr>
          <w:lang w:val="id-ID"/>
        </w:rPr>
        <w:t>berikutnya</w:t>
      </w:r>
      <w:r w:rsidR="00726FF8" w:rsidRPr="009874CC">
        <w:rPr>
          <w:lang w:val="id-ID"/>
        </w:rPr>
        <w:t>,</w:t>
      </w:r>
      <w:r w:rsidRPr="009874CC">
        <w:rPr>
          <w:lang w:val="id-ID"/>
        </w:rPr>
        <w:t xml:space="preserve"> </w:t>
      </w:r>
      <w:r w:rsidR="0038799A" w:rsidRPr="009874CC">
        <w:rPr>
          <w:lang w:val="id-ID"/>
        </w:rPr>
        <w:t>dilakukan pengumpulan</w:t>
      </w:r>
      <w:r w:rsidRPr="009874CC">
        <w:rPr>
          <w:lang w:val="id-ID"/>
        </w:rPr>
        <w:t xml:space="preserve"> data</w:t>
      </w:r>
      <w:r w:rsidR="0038799A" w:rsidRPr="009874CC">
        <w:rPr>
          <w:lang w:val="id-ID"/>
        </w:rPr>
        <w:t xml:space="preserve"> maupun informasi untuk</w:t>
      </w:r>
      <w:r w:rsidRPr="009874CC">
        <w:rPr>
          <w:lang w:val="id-ID"/>
        </w:rPr>
        <w:t xml:space="preserve"> </w:t>
      </w:r>
      <w:r w:rsidR="004D43A3" w:rsidRPr="009874CC">
        <w:rPr>
          <w:lang w:val="id-ID"/>
        </w:rPr>
        <w:t>m</w:t>
      </w:r>
      <w:r w:rsidRPr="009874CC">
        <w:rPr>
          <w:lang w:val="id-ID"/>
        </w:rPr>
        <w:t xml:space="preserve">enganalisis kebutuhan terhadap </w:t>
      </w:r>
      <w:r w:rsidR="007F46FA" w:rsidRPr="009874CC">
        <w:rPr>
          <w:lang w:val="id-ID"/>
        </w:rPr>
        <w:t>modul</w:t>
      </w:r>
      <w:r w:rsidRPr="009874CC">
        <w:rPr>
          <w:lang w:val="id-ID"/>
        </w:rPr>
        <w:t xml:space="preserve"> </w:t>
      </w:r>
      <w:bookmarkStart w:id="105" w:name="_Hlk149595942"/>
      <w:r w:rsidR="0038799A" w:rsidRPr="009874CC">
        <w:rPr>
          <w:lang w:val="id-ID"/>
        </w:rPr>
        <w:t>ajar</w:t>
      </w:r>
      <w:r w:rsidRPr="009874CC">
        <w:rPr>
          <w:lang w:val="id-ID"/>
        </w:rPr>
        <w:t xml:space="preserve"> </w:t>
      </w:r>
      <w:r w:rsidR="007F46FA" w:rsidRPr="009874CC">
        <w:rPr>
          <w:lang w:val="id-ID"/>
        </w:rPr>
        <w:t xml:space="preserve">IPA Terpadu berbasis </w:t>
      </w:r>
      <w:r w:rsidR="005113ED">
        <w:rPr>
          <w:i/>
          <w:iCs/>
          <w:lang w:val="en-US"/>
        </w:rPr>
        <w:t>s</w:t>
      </w:r>
      <w:r w:rsidRPr="009874CC">
        <w:rPr>
          <w:i/>
          <w:iCs/>
          <w:lang w:val="id-ID"/>
        </w:rPr>
        <w:t>cientific issue</w:t>
      </w:r>
      <w:r w:rsidR="005113ED">
        <w:rPr>
          <w:i/>
          <w:iCs/>
          <w:lang w:val="en-US"/>
        </w:rPr>
        <w:t>s</w:t>
      </w:r>
      <w:r w:rsidRPr="009874CC">
        <w:rPr>
          <w:i/>
          <w:iCs/>
          <w:lang w:val="id-ID"/>
        </w:rPr>
        <w:t xml:space="preserve"> </w:t>
      </w:r>
      <w:r w:rsidR="007F46FA" w:rsidRPr="009874CC">
        <w:rPr>
          <w:lang w:val="id-ID"/>
        </w:rPr>
        <w:t xml:space="preserve">yang berkaitan dengan penguatan </w:t>
      </w:r>
      <w:r w:rsidR="006B6481" w:rsidRPr="009874CC">
        <w:rPr>
          <w:lang w:val="id-ID"/>
        </w:rPr>
        <w:t>karakter abad-21</w:t>
      </w:r>
      <w:r w:rsidR="007F46FA" w:rsidRPr="009874CC">
        <w:rPr>
          <w:lang w:val="id-ID"/>
        </w:rPr>
        <w:t xml:space="preserve"> </w:t>
      </w:r>
      <w:r w:rsidR="006B6481" w:rsidRPr="009874CC">
        <w:rPr>
          <w:lang w:val="id-ID"/>
        </w:rPr>
        <w:t>(</w:t>
      </w:r>
      <w:r w:rsidR="006B6481" w:rsidRPr="009874CC">
        <w:rPr>
          <w:i/>
          <w:iCs/>
          <w:lang w:val="id-ID"/>
        </w:rPr>
        <w:t>critical thinking</w:t>
      </w:r>
      <w:r w:rsidR="006B6481" w:rsidRPr="009874CC">
        <w:rPr>
          <w:lang w:val="id-ID"/>
        </w:rPr>
        <w:t xml:space="preserve">) </w:t>
      </w:r>
      <w:r w:rsidR="007F46FA" w:rsidRPr="009874CC">
        <w:rPr>
          <w:lang w:val="id-ID"/>
        </w:rPr>
        <w:t xml:space="preserve">peserta didik. </w:t>
      </w:r>
      <w:bookmarkEnd w:id="105"/>
      <w:r w:rsidR="007D0058" w:rsidRPr="009874CC">
        <w:rPr>
          <w:lang w:val="id-ID"/>
        </w:rPr>
        <w:t>Untuk kegiatan p</w:t>
      </w:r>
      <w:r w:rsidR="0038799A" w:rsidRPr="009874CC">
        <w:rPr>
          <w:lang w:val="id-ID"/>
        </w:rPr>
        <w:t>engumpulan data</w:t>
      </w:r>
      <w:r w:rsidR="007D0058" w:rsidRPr="009874CC">
        <w:rPr>
          <w:lang w:val="id-ID"/>
        </w:rPr>
        <w:t>,</w:t>
      </w:r>
      <w:r w:rsidR="0038799A" w:rsidRPr="009874CC">
        <w:rPr>
          <w:lang w:val="id-ID"/>
        </w:rPr>
        <w:t xml:space="preserve"> dilakukan melalui kegiatan observasi, dokumentasi dan membuat lembar </w:t>
      </w:r>
      <w:r w:rsidR="0038799A" w:rsidRPr="009874CC">
        <w:rPr>
          <w:lang w:val="id-ID"/>
        </w:rPr>
        <w:lastRenderedPageBreak/>
        <w:t xml:space="preserve">refleksi guru serta membuat angket kebutuhan peserta didik. </w:t>
      </w:r>
      <w:r w:rsidR="007F46FA" w:rsidRPr="009874CC">
        <w:rPr>
          <w:lang w:val="id-ID"/>
        </w:rPr>
        <w:t>K</w:t>
      </w:r>
      <w:r w:rsidRPr="009874CC">
        <w:rPr>
          <w:lang w:val="id-ID"/>
        </w:rPr>
        <w:t xml:space="preserve">emudian </w:t>
      </w:r>
      <w:r w:rsidR="0038799A" w:rsidRPr="009874CC">
        <w:rPr>
          <w:lang w:val="id-ID"/>
        </w:rPr>
        <w:t xml:space="preserve">lembar refleksi guru tersebut diisi oleh 1 orang guru IPA di SMP Muhammadiyah Suradadi dan angket kebutuhan peserta didik diisi oleh 5 peserta didik yang berasal dari kelas VII A dan kelas VII B yang dipilih menggunakan sistem </w:t>
      </w:r>
      <w:r w:rsidR="0038799A" w:rsidRPr="009874CC">
        <w:rPr>
          <w:i/>
          <w:iCs/>
          <w:lang w:val="id-ID"/>
        </w:rPr>
        <w:t>random sampling</w:t>
      </w:r>
      <w:r w:rsidR="0038799A" w:rsidRPr="009874CC">
        <w:rPr>
          <w:lang w:val="id-ID"/>
        </w:rPr>
        <w:t>. D</w:t>
      </w:r>
      <w:r w:rsidRPr="009874CC">
        <w:rPr>
          <w:lang w:val="id-ID"/>
        </w:rPr>
        <w:t xml:space="preserve">ata </w:t>
      </w:r>
      <w:r w:rsidR="00E57A43" w:rsidRPr="009874CC">
        <w:rPr>
          <w:lang w:val="id-ID"/>
        </w:rPr>
        <w:t>yang dihasilkan</w:t>
      </w:r>
      <w:r w:rsidRPr="009874CC">
        <w:rPr>
          <w:lang w:val="id-ID"/>
        </w:rPr>
        <w:t xml:space="preserve"> </w:t>
      </w:r>
      <w:r w:rsidR="00BC3993" w:rsidRPr="009874CC">
        <w:rPr>
          <w:lang w:val="id-ID"/>
        </w:rPr>
        <w:t xml:space="preserve">kemudian </w:t>
      </w:r>
      <w:r w:rsidRPr="009874CC">
        <w:rPr>
          <w:lang w:val="id-ID"/>
        </w:rPr>
        <w:t xml:space="preserve">digunakan sebagai bahan </w:t>
      </w:r>
      <w:r w:rsidR="00BC3993" w:rsidRPr="009874CC">
        <w:rPr>
          <w:lang w:val="id-ID"/>
        </w:rPr>
        <w:t xml:space="preserve">dalam melaksanakan tahapan berikutnya, yaitu </w:t>
      </w:r>
      <w:r w:rsidRPr="009874CC">
        <w:rPr>
          <w:lang w:val="id-ID"/>
        </w:rPr>
        <w:t xml:space="preserve">untuk </w:t>
      </w:r>
      <w:r w:rsidR="0038799A" w:rsidRPr="009874CC">
        <w:rPr>
          <w:lang w:val="id-ID"/>
        </w:rPr>
        <w:t xml:space="preserve">desain </w:t>
      </w:r>
      <w:r w:rsidRPr="009874CC">
        <w:rPr>
          <w:lang w:val="id-ID"/>
        </w:rPr>
        <w:t>produk.</w:t>
      </w:r>
    </w:p>
    <w:p w14:paraId="60DCCD17" w14:textId="77777777" w:rsidR="00555B9E" w:rsidRPr="00EA4042" w:rsidRDefault="009E72BD" w:rsidP="009874CC">
      <w:pPr>
        <w:pStyle w:val="ListParagraph"/>
        <w:numPr>
          <w:ilvl w:val="0"/>
          <w:numId w:val="24"/>
        </w:numPr>
        <w:spacing w:after="0" w:line="480" w:lineRule="auto"/>
        <w:jc w:val="both"/>
        <w:rPr>
          <w:lang w:val="id-ID"/>
        </w:rPr>
      </w:pPr>
      <w:r w:rsidRPr="00EA4042">
        <w:rPr>
          <w:lang w:val="id-ID"/>
        </w:rPr>
        <w:t xml:space="preserve">Desain Produk </w:t>
      </w:r>
      <w:r w:rsidR="00F3621E" w:rsidRPr="00EA4042">
        <w:rPr>
          <w:lang w:val="id-ID"/>
        </w:rPr>
        <w:t xml:space="preserve">dan Produk </w:t>
      </w:r>
      <w:r w:rsidRPr="00EA4042">
        <w:rPr>
          <w:lang w:val="id-ID"/>
        </w:rPr>
        <w:t xml:space="preserve">Awal </w:t>
      </w:r>
    </w:p>
    <w:p w14:paraId="506E5511" w14:textId="4E8856B4" w:rsidR="007C669B" w:rsidRPr="009874CC" w:rsidRDefault="003D6794" w:rsidP="009874CC">
      <w:pPr>
        <w:spacing w:line="480" w:lineRule="auto"/>
        <w:ind w:firstLine="720"/>
        <w:jc w:val="both"/>
        <w:rPr>
          <w:lang w:val="id-ID"/>
        </w:rPr>
      </w:pPr>
      <w:r w:rsidRPr="009874CC">
        <w:rPr>
          <w:lang w:val="id-ID"/>
        </w:rPr>
        <w:t xml:space="preserve">Berdasarkan hasil kegiatan pengumpulan informasi yang telah dilakukan, langkah selanjutnya </w:t>
      </w:r>
      <w:r w:rsidR="009E72BD" w:rsidRPr="009874CC">
        <w:rPr>
          <w:lang w:val="id-ID"/>
        </w:rPr>
        <w:t>m</w:t>
      </w:r>
      <w:r w:rsidRPr="009874CC">
        <w:rPr>
          <w:lang w:val="id-ID"/>
        </w:rPr>
        <w:t xml:space="preserve">embuat </w:t>
      </w:r>
      <w:r w:rsidR="009E72BD" w:rsidRPr="009874CC">
        <w:rPr>
          <w:lang w:val="id-ID"/>
        </w:rPr>
        <w:t xml:space="preserve">desain </w:t>
      </w:r>
      <w:r w:rsidRPr="009874CC">
        <w:rPr>
          <w:lang w:val="id-ID"/>
        </w:rPr>
        <w:t xml:space="preserve">produk berupa </w:t>
      </w:r>
      <w:r w:rsidR="009E72BD" w:rsidRPr="009874CC">
        <w:rPr>
          <w:lang w:val="id-ID"/>
        </w:rPr>
        <w:t xml:space="preserve">modul </w:t>
      </w:r>
      <w:r w:rsidR="00726FF8" w:rsidRPr="009874CC">
        <w:rPr>
          <w:lang w:val="id-ID"/>
        </w:rPr>
        <w:t xml:space="preserve">ajar IPA Terpadu berbasis </w:t>
      </w:r>
      <w:r w:rsidR="00726FF8" w:rsidRPr="009874CC">
        <w:rPr>
          <w:i/>
          <w:iCs/>
          <w:lang w:val="id-ID"/>
        </w:rPr>
        <w:t>scientific issue</w:t>
      </w:r>
      <w:r w:rsidR="005113ED">
        <w:rPr>
          <w:i/>
          <w:iCs/>
          <w:lang w:val="en-US"/>
        </w:rPr>
        <w:t xml:space="preserve">s </w:t>
      </w:r>
      <w:r w:rsidR="00726FF8" w:rsidRPr="009874CC">
        <w:rPr>
          <w:lang w:val="id-ID"/>
        </w:rPr>
        <w:t>materi suhu untuk menguatkan karakter abad-21 peserta didik SMP</w:t>
      </w:r>
      <w:r w:rsidR="009E72BD" w:rsidRPr="009874CC">
        <w:rPr>
          <w:lang w:val="id-ID"/>
        </w:rPr>
        <w:t xml:space="preserve">. </w:t>
      </w:r>
      <w:r w:rsidR="00704ED0" w:rsidRPr="009874CC">
        <w:rPr>
          <w:lang w:val="id-ID"/>
        </w:rPr>
        <w:t>P</w:t>
      </w:r>
      <w:r w:rsidR="009E72BD" w:rsidRPr="009874CC">
        <w:rPr>
          <w:lang w:val="id-ID"/>
        </w:rPr>
        <w:t xml:space="preserve">ersiapan yang </w:t>
      </w:r>
      <w:r w:rsidR="000152EE" w:rsidRPr="009874CC">
        <w:rPr>
          <w:lang w:val="id-ID"/>
        </w:rPr>
        <w:t xml:space="preserve">perlu </w:t>
      </w:r>
      <w:r w:rsidR="009E72BD" w:rsidRPr="009874CC">
        <w:rPr>
          <w:lang w:val="id-ID"/>
        </w:rPr>
        <w:t xml:space="preserve">dilakukan </w:t>
      </w:r>
      <w:r w:rsidR="00726FF8" w:rsidRPr="009874CC">
        <w:rPr>
          <w:lang w:val="id-ID"/>
        </w:rPr>
        <w:t xml:space="preserve">sebelum pembuatan modul </w:t>
      </w:r>
      <w:r w:rsidR="009E72BD" w:rsidRPr="009874CC">
        <w:rPr>
          <w:lang w:val="id-ID"/>
        </w:rPr>
        <w:t xml:space="preserve">yaitu </w:t>
      </w:r>
      <w:r w:rsidR="000152EE" w:rsidRPr="009874CC">
        <w:rPr>
          <w:lang w:val="id-ID"/>
        </w:rPr>
        <w:t>menyediakan</w:t>
      </w:r>
      <w:r w:rsidR="009E72BD" w:rsidRPr="009874CC">
        <w:rPr>
          <w:lang w:val="id-ID"/>
        </w:rPr>
        <w:t xml:space="preserve"> alat dan bahan yang </w:t>
      </w:r>
      <w:r w:rsidR="000152EE" w:rsidRPr="009874CC">
        <w:rPr>
          <w:lang w:val="id-ID"/>
        </w:rPr>
        <w:t>diperlukan, kemudian dalam melakukan p</w:t>
      </w:r>
      <w:r w:rsidR="009E72BD" w:rsidRPr="009874CC">
        <w:rPr>
          <w:lang w:val="id-ID"/>
        </w:rPr>
        <w:t xml:space="preserve">enyusunan </w:t>
      </w:r>
      <w:r w:rsidR="00726FF8" w:rsidRPr="009874CC">
        <w:rPr>
          <w:lang w:val="id-ID"/>
        </w:rPr>
        <w:t>m</w:t>
      </w:r>
      <w:r w:rsidR="009E72BD" w:rsidRPr="009874CC">
        <w:rPr>
          <w:lang w:val="id-ID"/>
        </w:rPr>
        <w:t>odul</w:t>
      </w:r>
      <w:r w:rsidR="000152EE" w:rsidRPr="009874CC">
        <w:rPr>
          <w:lang w:val="id-ID"/>
        </w:rPr>
        <w:t>,</w:t>
      </w:r>
      <w:r w:rsidR="009E72BD" w:rsidRPr="009874CC">
        <w:rPr>
          <w:lang w:val="id-ID"/>
        </w:rPr>
        <w:t xml:space="preserve"> </w:t>
      </w:r>
      <w:r w:rsidR="000152EE" w:rsidRPr="009874CC">
        <w:rPr>
          <w:lang w:val="id-ID"/>
        </w:rPr>
        <w:t>terdapat</w:t>
      </w:r>
      <w:r w:rsidR="009E72BD" w:rsidRPr="009874CC">
        <w:rPr>
          <w:lang w:val="id-ID"/>
        </w:rPr>
        <w:t xml:space="preserve"> beberapa </w:t>
      </w:r>
      <w:r w:rsidRPr="009874CC">
        <w:rPr>
          <w:lang w:val="id-ID"/>
        </w:rPr>
        <w:t>langkah,</w:t>
      </w:r>
      <w:r w:rsidR="009E72BD" w:rsidRPr="009874CC">
        <w:rPr>
          <w:lang w:val="id-ID"/>
        </w:rPr>
        <w:t xml:space="preserve"> diantaranya: </w:t>
      </w:r>
      <w:r w:rsidRPr="009874CC">
        <w:rPr>
          <w:lang w:val="id-ID"/>
        </w:rPr>
        <w:t>menentukan CP (Capaian Pembelajaran) dan TP (Tujuan Pembelajaran), membuat desain jenis, maupun teknik, serta instrumen</w:t>
      </w:r>
      <w:r w:rsidR="00AD4874" w:rsidRPr="009874CC">
        <w:rPr>
          <w:lang w:val="id-ID"/>
        </w:rPr>
        <w:t xml:space="preserve"> </w:t>
      </w:r>
      <w:r w:rsidRPr="009874CC">
        <w:rPr>
          <w:lang w:val="id-ID"/>
        </w:rPr>
        <w:t xml:space="preserve">asesmen pembelajaran yang akan dilakukan, dan juga menentukan beberapa bab bagian modul, misalnya </w:t>
      </w:r>
      <w:r w:rsidR="007F46FA" w:rsidRPr="009874CC">
        <w:rPr>
          <w:lang w:val="id-ID"/>
        </w:rPr>
        <w:t>informasi umum</w:t>
      </w:r>
      <w:r w:rsidR="000152EE" w:rsidRPr="009874CC">
        <w:rPr>
          <w:lang w:val="id-ID"/>
        </w:rPr>
        <w:t xml:space="preserve"> dan </w:t>
      </w:r>
      <w:r w:rsidR="007F46FA" w:rsidRPr="009874CC">
        <w:rPr>
          <w:lang w:val="id-ID"/>
        </w:rPr>
        <w:t>komponen inti</w:t>
      </w:r>
      <w:r w:rsidR="000152EE" w:rsidRPr="009874CC">
        <w:rPr>
          <w:lang w:val="id-ID"/>
        </w:rPr>
        <w:t>, serta</w:t>
      </w:r>
      <w:r w:rsidR="007F46FA" w:rsidRPr="009874CC">
        <w:rPr>
          <w:lang w:val="id-ID"/>
        </w:rPr>
        <w:t xml:space="preserve"> lampiran. </w:t>
      </w:r>
      <w:r w:rsidR="009E72BD" w:rsidRPr="009874CC">
        <w:rPr>
          <w:lang w:val="id-ID"/>
        </w:rPr>
        <w:t xml:space="preserve">Bagian </w:t>
      </w:r>
      <w:r w:rsidR="007F46FA" w:rsidRPr="009874CC">
        <w:rPr>
          <w:lang w:val="id-ID"/>
        </w:rPr>
        <w:t>informasi umum</w:t>
      </w:r>
      <w:r w:rsidR="009E72BD" w:rsidRPr="009874CC">
        <w:rPr>
          <w:lang w:val="id-ID"/>
        </w:rPr>
        <w:t xml:space="preserve"> berisi tentang </w:t>
      </w:r>
      <w:r w:rsidR="007F46FA" w:rsidRPr="009874CC">
        <w:rPr>
          <w:lang w:val="id-ID"/>
        </w:rPr>
        <w:t>identitas dan informasi modul</w:t>
      </w:r>
      <w:r w:rsidR="00863CE7" w:rsidRPr="009874CC">
        <w:rPr>
          <w:lang w:val="id-ID"/>
        </w:rPr>
        <w:t>;</w:t>
      </w:r>
      <w:r w:rsidR="007F46FA" w:rsidRPr="009874CC">
        <w:rPr>
          <w:lang w:val="id-ID"/>
        </w:rPr>
        <w:t xml:space="preserve"> komponen inti berisi tentang persiapan</w:t>
      </w:r>
      <w:r w:rsidR="00863CE7" w:rsidRPr="009874CC">
        <w:rPr>
          <w:lang w:val="id-ID"/>
        </w:rPr>
        <w:t xml:space="preserve"> dan </w:t>
      </w:r>
      <w:r w:rsidR="007F46FA" w:rsidRPr="009874CC">
        <w:rPr>
          <w:lang w:val="id-ID"/>
        </w:rPr>
        <w:t>langkah pembelajaran</w:t>
      </w:r>
      <w:r w:rsidR="00863CE7" w:rsidRPr="009874CC">
        <w:rPr>
          <w:lang w:val="id-ID"/>
        </w:rPr>
        <w:t>; lampiran berisi tentang</w:t>
      </w:r>
      <w:r w:rsidR="007F46FA" w:rsidRPr="009874CC">
        <w:rPr>
          <w:lang w:val="id-ID"/>
        </w:rPr>
        <w:t xml:space="preserve"> materi pembelajaran, LKPD, asesmen, kunci jawaban, lembar penilaian, remidial</w:t>
      </w:r>
      <w:r w:rsidR="00940F90" w:rsidRPr="009874CC">
        <w:rPr>
          <w:lang w:val="id-ID"/>
        </w:rPr>
        <w:t xml:space="preserve">, </w:t>
      </w:r>
      <w:r w:rsidR="007F46FA" w:rsidRPr="009874CC">
        <w:rPr>
          <w:lang w:val="id-ID"/>
        </w:rPr>
        <w:t>pengayaan</w:t>
      </w:r>
      <w:r w:rsidR="00940F90" w:rsidRPr="009874CC">
        <w:rPr>
          <w:lang w:val="id-ID"/>
        </w:rPr>
        <w:t xml:space="preserve">, </w:t>
      </w:r>
      <w:r w:rsidR="00940F90" w:rsidRPr="009874CC">
        <w:rPr>
          <w:lang w:val="id-ID"/>
        </w:rPr>
        <w:lastRenderedPageBreak/>
        <w:t>bahan bacaan gur</w:t>
      </w:r>
      <w:r w:rsidR="00153799" w:rsidRPr="009874CC">
        <w:rPr>
          <w:lang w:val="id-ID"/>
        </w:rPr>
        <w:t>u serta bahan bacaan</w:t>
      </w:r>
      <w:r w:rsidR="00940F90" w:rsidRPr="009874CC">
        <w:rPr>
          <w:lang w:val="id-ID"/>
        </w:rPr>
        <w:t xml:space="preserve"> peserta didik, glosarium, hingga daftar </w:t>
      </w:r>
      <w:r w:rsidR="00726FF8" w:rsidRPr="009874CC">
        <w:rPr>
          <w:lang w:val="id-ID"/>
        </w:rPr>
        <w:t>p</w:t>
      </w:r>
      <w:r w:rsidR="00940F90" w:rsidRPr="009874CC">
        <w:rPr>
          <w:lang w:val="id-ID"/>
        </w:rPr>
        <w:t>ustaka.</w:t>
      </w:r>
    </w:p>
    <w:p w14:paraId="734A060D" w14:textId="77777777" w:rsidR="00555B9E" w:rsidRPr="00EA4042" w:rsidRDefault="009E72BD" w:rsidP="009874CC">
      <w:pPr>
        <w:pStyle w:val="ListParagraph"/>
        <w:numPr>
          <w:ilvl w:val="0"/>
          <w:numId w:val="24"/>
        </w:numPr>
        <w:spacing w:after="0" w:line="480" w:lineRule="auto"/>
        <w:jc w:val="both"/>
        <w:rPr>
          <w:lang w:val="id-ID"/>
        </w:rPr>
      </w:pPr>
      <w:r w:rsidRPr="00EA4042">
        <w:rPr>
          <w:lang w:val="id-ID"/>
        </w:rPr>
        <w:t xml:space="preserve">Validasi Desain </w:t>
      </w:r>
    </w:p>
    <w:p w14:paraId="45D6E385" w14:textId="5538DEFA" w:rsidR="00555B9E" w:rsidRPr="009874CC" w:rsidRDefault="00153799" w:rsidP="009874CC">
      <w:pPr>
        <w:spacing w:line="480" w:lineRule="auto"/>
        <w:ind w:firstLine="720"/>
        <w:jc w:val="both"/>
        <w:rPr>
          <w:lang w:val="id-ID"/>
        </w:rPr>
      </w:pPr>
      <w:r w:rsidRPr="009874CC">
        <w:rPr>
          <w:lang w:val="id-ID"/>
        </w:rPr>
        <w:t xml:space="preserve">Setelah proses perancangan produk dan pembuatan produk awal selesai, langkah berikutnya adalah melakukan validasi desain untuk menilai apakah rancangan produk </w:t>
      </w:r>
      <w:r w:rsidR="00C750C3" w:rsidRPr="009874CC">
        <w:rPr>
          <w:lang w:val="id-ID"/>
        </w:rPr>
        <w:t>sudah</w:t>
      </w:r>
      <w:r w:rsidR="00370298" w:rsidRPr="009874CC">
        <w:rPr>
          <w:lang w:val="id-ID"/>
        </w:rPr>
        <w:t>/belum</w:t>
      </w:r>
      <w:r w:rsidR="00C750C3" w:rsidRPr="009874CC">
        <w:rPr>
          <w:lang w:val="id-ID"/>
        </w:rPr>
        <w:t xml:space="preserve"> </w:t>
      </w:r>
      <w:r w:rsidRPr="009874CC">
        <w:rPr>
          <w:lang w:val="id-ID"/>
        </w:rPr>
        <w:t xml:space="preserve">layak </w:t>
      </w:r>
      <w:r w:rsidR="00C750C3" w:rsidRPr="009874CC">
        <w:rPr>
          <w:lang w:val="id-ID"/>
        </w:rPr>
        <w:t>untuk</w:t>
      </w:r>
      <w:r w:rsidRPr="009874CC">
        <w:rPr>
          <w:lang w:val="id-ID"/>
        </w:rPr>
        <w:t xml:space="preserve"> digunakan. Jenis vali</w:t>
      </w:r>
      <w:r w:rsidR="00C750C3" w:rsidRPr="009874CC">
        <w:rPr>
          <w:lang w:val="id-ID"/>
        </w:rPr>
        <w:t>ditas</w:t>
      </w:r>
      <w:r w:rsidRPr="009874CC">
        <w:rPr>
          <w:lang w:val="id-ID"/>
        </w:rPr>
        <w:t xml:space="preserve"> </w:t>
      </w:r>
      <w:r w:rsidR="00370298" w:rsidRPr="009874CC">
        <w:rPr>
          <w:lang w:val="id-ID"/>
        </w:rPr>
        <w:t>yang dilakukan</w:t>
      </w:r>
      <w:r w:rsidRPr="009874CC">
        <w:rPr>
          <w:lang w:val="id-ID"/>
        </w:rPr>
        <w:t xml:space="preserve"> melibatkan ahli materi dan ahli media untuk mengukur validitas isi dan validitas konstruk. Setiap </w:t>
      </w:r>
      <w:r w:rsidR="00370298" w:rsidRPr="009874CC">
        <w:rPr>
          <w:lang w:val="id-ID"/>
        </w:rPr>
        <w:t>validator tersebut</w:t>
      </w:r>
      <w:r w:rsidRPr="009874CC">
        <w:rPr>
          <w:lang w:val="id-ID"/>
        </w:rPr>
        <w:t xml:space="preserve"> diminta untuk menilai modul yang telah dibuat melalui penggunaan angket validasi modul. </w:t>
      </w:r>
      <w:r w:rsidR="00370298" w:rsidRPr="009874CC">
        <w:rPr>
          <w:lang w:val="id-ID"/>
        </w:rPr>
        <w:t xml:space="preserve">Kemudian hasil </w:t>
      </w:r>
      <w:r w:rsidRPr="009874CC">
        <w:rPr>
          <w:lang w:val="id-ID"/>
        </w:rPr>
        <w:t>yang diperoleh dari angket valid</w:t>
      </w:r>
      <w:r w:rsidR="00370298" w:rsidRPr="009874CC">
        <w:rPr>
          <w:lang w:val="id-ID"/>
        </w:rPr>
        <w:t xml:space="preserve">itas </w:t>
      </w:r>
      <w:r w:rsidRPr="009874CC">
        <w:rPr>
          <w:lang w:val="id-ID"/>
        </w:rPr>
        <w:t xml:space="preserve">tersebut dianalisis untuk mengevaluasi kelayakan modul ajar IPA Terpadu berbasis </w:t>
      </w:r>
      <w:r w:rsidR="005113ED" w:rsidRPr="009874CC">
        <w:rPr>
          <w:i/>
          <w:iCs/>
          <w:lang w:val="id-ID"/>
        </w:rPr>
        <w:t>scientific issue</w:t>
      </w:r>
      <w:r w:rsidR="005113ED">
        <w:rPr>
          <w:i/>
          <w:iCs/>
          <w:lang w:val="en-US"/>
        </w:rPr>
        <w:t xml:space="preserve">s </w:t>
      </w:r>
      <w:proofErr w:type="spellStart"/>
      <w:r w:rsidR="005113ED">
        <w:rPr>
          <w:lang w:val="en-US"/>
        </w:rPr>
        <w:t>untuk</w:t>
      </w:r>
      <w:proofErr w:type="spellEnd"/>
      <w:r w:rsidRPr="009874CC">
        <w:rPr>
          <w:lang w:val="id-ID"/>
        </w:rPr>
        <w:t xml:space="preserve"> </w:t>
      </w:r>
      <w:proofErr w:type="spellStart"/>
      <w:r w:rsidR="005113ED">
        <w:rPr>
          <w:lang w:val="en-US"/>
        </w:rPr>
        <w:t>menguatkan</w:t>
      </w:r>
      <w:proofErr w:type="spellEnd"/>
      <w:r w:rsidRPr="009874CC">
        <w:rPr>
          <w:lang w:val="id-ID"/>
        </w:rPr>
        <w:t>kan karakter abad ke-21 peserta didik SMP.</w:t>
      </w:r>
    </w:p>
    <w:p w14:paraId="21D16280" w14:textId="77777777" w:rsidR="00555B9E" w:rsidRPr="00EA4042" w:rsidRDefault="009E72BD" w:rsidP="009874CC">
      <w:pPr>
        <w:pStyle w:val="ListParagraph"/>
        <w:numPr>
          <w:ilvl w:val="0"/>
          <w:numId w:val="24"/>
        </w:numPr>
        <w:spacing w:after="0" w:line="480" w:lineRule="auto"/>
        <w:jc w:val="both"/>
        <w:rPr>
          <w:lang w:val="id-ID"/>
        </w:rPr>
      </w:pPr>
      <w:r w:rsidRPr="00EA4042">
        <w:rPr>
          <w:lang w:val="id-ID"/>
        </w:rPr>
        <w:t>Revisi Desai</w:t>
      </w:r>
      <w:r w:rsidR="00F3621E" w:rsidRPr="00EA4042">
        <w:rPr>
          <w:lang w:val="id-ID"/>
        </w:rPr>
        <w:t>n</w:t>
      </w:r>
    </w:p>
    <w:p w14:paraId="6304AFEA" w14:textId="71BE7325" w:rsidR="00282452" w:rsidRPr="009874CC" w:rsidRDefault="00370298" w:rsidP="009874CC">
      <w:pPr>
        <w:spacing w:line="480" w:lineRule="auto"/>
        <w:ind w:firstLine="720"/>
        <w:jc w:val="both"/>
        <w:rPr>
          <w:lang w:val="id-ID"/>
        </w:rPr>
      </w:pPr>
      <w:r w:rsidRPr="009874CC">
        <w:rPr>
          <w:lang w:val="id-ID"/>
        </w:rPr>
        <w:t>Jika</w:t>
      </w:r>
      <w:r w:rsidR="009E72BD" w:rsidRPr="009874CC">
        <w:rPr>
          <w:lang w:val="id-ID"/>
        </w:rPr>
        <w:t xml:space="preserve"> desain produk </w:t>
      </w:r>
      <w:r w:rsidR="00F1343B" w:rsidRPr="009874CC">
        <w:rPr>
          <w:lang w:val="id-ID"/>
        </w:rPr>
        <w:t xml:space="preserve">selesai </w:t>
      </w:r>
      <w:r w:rsidR="009E72BD" w:rsidRPr="009874CC">
        <w:rPr>
          <w:lang w:val="id-ID"/>
        </w:rPr>
        <w:t>divalidasi</w:t>
      </w:r>
      <w:r w:rsidR="00F1343B" w:rsidRPr="009874CC">
        <w:rPr>
          <w:lang w:val="id-ID"/>
        </w:rPr>
        <w:t xml:space="preserve">, </w:t>
      </w:r>
      <w:r w:rsidR="009E72BD" w:rsidRPr="009874CC">
        <w:rPr>
          <w:lang w:val="id-ID"/>
        </w:rPr>
        <w:t xml:space="preserve">maka </w:t>
      </w:r>
      <w:r w:rsidR="00F1343B" w:rsidRPr="009874CC">
        <w:rPr>
          <w:lang w:val="id-ID"/>
        </w:rPr>
        <w:t xml:space="preserve">akan </w:t>
      </w:r>
      <w:r w:rsidR="009E72BD" w:rsidRPr="009874CC">
        <w:rPr>
          <w:lang w:val="id-ID"/>
        </w:rPr>
        <w:t xml:space="preserve">dapat diketahui </w:t>
      </w:r>
      <w:r w:rsidR="00C76AA6" w:rsidRPr="009874CC">
        <w:rPr>
          <w:lang w:val="id-ID"/>
        </w:rPr>
        <w:t xml:space="preserve">beberapa </w:t>
      </w:r>
      <w:r w:rsidR="009E72BD" w:rsidRPr="009874CC">
        <w:rPr>
          <w:lang w:val="id-ID"/>
        </w:rPr>
        <w:t>k</w:t>
      </w:r>
      <w:r w:rsidR="000509D1" w:rsidRPr="009874CC">
        <w:rPr>
          <w:lang w:val="id-ID"/>
        </w:rPr>
        <w:t>ekurangan</w:t>
      </w:r>
      <w:r w:rsidR="009E72BD" w:rsidRPr="009874CC">
        <w:rPr>
          <w:lang w:val="id-ID"/>
        </w:rPr>
        <w:t xml:space="preserve"> </w:t>
      </w:r>
      <w:r w:rsidR="00C76AA6" w:rsidRPr="009874CC">
        <w:rPr>
          <w:lang w:val="id-ID"/>
        </w:rPr>
        <w:t>maupun masukan-masukan mengenai modul yang telah dibuat</w:t>
      </w:r>
      <w:r w:rsidR="009E72BD" w:rsidRPr="009874CC">
        <w:rPr>
          <w:lang w:val="id-ID"/>
        </w:rPr>
        <w:t>. K</w:t>
      </w:r>
      <w:r w:rsidR="000509D1" w:rsidRPr="009874CC">
        <w:rPr>
          <w:lang w:val="id-ID"/>
        </w:rPr>
        <w:t>ekurangan</w:t>
      </w:r>
      <w:r w:rsidR="009E72BD" w:rsidRPr="009874CC">
        <w:rPr>
          <w:lang w:val="id-ID"/>
        </w:rPr>
        <w:t xml:space="preserve"> </w:t>
      </w:r>
      <w:r w:rsidR="00C76AA6" w:rsidRPr="009874CC">
        <w:rPr>
          <w:lang w:val="id-ID"/>
        </w:rPr>
        <w:t xml:space="preserve">maupun masukan-masukan </w:t>
      </w:r>
      <w:r w:rsidR="009E72BD" w:rsidRPr="009874CC">
        <w:rPr>
          <w:lang w:val="id-ID"/>
        </w:rPr>
        <w:t xml:space="preserve">tersebut selanjutnya </w:t>
      </w:r>
      <w:r w:rsidR="000509D1" w:rsidRPr="009874CC">
        <w:rPr>
          <w:lang w:val="id-ID"/>
        </w:rPr>
        <w:t>diperbaiki</w:t>
      </w:r>
      <w:r w:rsidR="009E72BD" w:rsidRPr="009874CC">
        <w:rPr>
          <w:lang w:val="id-ID"/>
        </w:rPr>
        <w:t xml:space="preserve"> </w:t>
      </w:r>
      <w:r w:rsidR="000509D1" w:rsidRPr="009874CC">
        <w:rPr>
          <w:lang w:val="id-ID"/>
        </w:rPr>
        <w:t xml:space="preserve">agar modul yang dibuat </w:t>
      </w:r>
      <w:r w:rsidR="00F1343B" w:rsidRPr="009874CC">
        <w:rPr>
          <w:lang w:val="id-ID"/>
        </w:rPr>
        <w:t xml:space="preserve">bisa dan </w:t>
      </w:r>
      <w:r w:rsidR="000509D1" w:rsidRPr="009874CC">
        <w:rPr>
          <w:lang w:val="id-ID"/>
        </w:rPr>
        <w:t xml:space="preserve">layak </w:t>
      </w:r>
      <w:r w:rsidR="00C76AA6" w:rsidRPr="009874CC">
        <w:rPr>
          <w:lang w:val="id-ID"/>
        </w:rPr>
        <w:t xml:space="preserve">untuk </w:t>
      </w:r>
      <w:r w:rsidR="000509D1" w:rsidRPr="009874CC">
        <w:rPr>
          <w:lang w:val="id-ID"/>
        </w:rPr>
        <w:t>digunakan</w:t>
      </w:r>
      <w:r w:rsidR="00C76AA6" w:rsidRPr="009874CC">
        <w:rPr>
          <w:lang w:val="id-ID"/>
        </w:rPr>
        <w:t xml:space="preserve"> </w:t>
      </w:r>
      <w:r w:rsidR="00F1343B" w:rsidRPr="009874CC">
        <w:rPr>
          <w:lang w:val="id-ID"/>
        </w:rPr>
        <w:t>pada</w:t>
      </w:r>
      <w:r w:rsidR="00C76AA6" w:rsidRPr="009874CC">
        <w:rPr>
          <w:lang w:val="id-ID"/>
        </w:rPr>
        <w:t xml:space="preserve"> tahapan selanjutnya</w:t>
      </w:r>
      <w:r w:rsidR="009E72BD" w:rsidRPr="009874CC">
        <w:rPr>
          <w:lang w:val="id-ID"/>
        </w:rPr>
        <w:t xml:space="preserve">. </w:t>
      </w:r>
    </w:p>
    <w:p w14:paraId="2A063985" w14:textId="77777777" w:rsidR="00555B9E" w:rsidRPr="00EA4042" w:rsidRDefault="009E72BD" w:rsidP="009874CC">
      <w:pPr>
        <w:pStyle w:val="ListParagraph"/>
        <w:numPr>
          <w:ilvl w:val="0"/>
          <w:numId w:val="24"/>
        </w:numPr>
        <w:spacing w:after="0" w:line="480" w:lineRule="auto"/>
        <w:jc w:val="both"/>
        <w:rPr>
          <w:lang w:val="id-ID"/>
        </w:rPr>
      </w:pPr>
      <w:r w:rsidRPr="00EA4042">
        <w:rPr>
          <w:lang w:val="id-ID"/>
        </w:rPr>
        <w:t xml:space="preserve">Uji Coba Produk Skala Kecil </w:t>
      </w:r>
    </w:p>
    <w:p w14:paraId="263D1460" w14:textId="029952DC" w:rsidR="00555B9E" w:rsidRPr="009874CC" w:rsidRDefault="00370298" w:rsidP="009874CC">
      <w:pPr>
        <w:spacing w:line="480" w:lineRule="auto"/>
        <w:ind w:firstLine="720"/>
        <w:jc w:val="both"/>
        <w:rPr>
          <w:lang w:val="id-ID"/>
        </w:rPr>
      </w:pPr>
      <w:r w:rsidRPr="009874CC">
        <w:rPr>
          <w:lang w:val="id-ID"/>
        </w:rPr>
        <w:t>Tahapan ini</w:t>
      </w:r>
      <w:r w:rsidR="00C76C2C" w:rsidRPr="009874CC">
        <w:rPr>
          <w:lang w:val="id-ID"/>
        </w:rPr>
        <w:t xml:space="preserve"> dilakukan </w:t>
      </w:r>
      <w:r w:rsidRPr="009874CC">
        <w:rPr>
          <w:lang w:val="id-ID"/>
        </w:rPr>
        <w:t>agar didapatkan</w:t>
      </w:r>
      <w:r w:rsidR="00C76C2C" w:rsidRPr="009874CC">
        <w:rPr>
          <w:lang w:val="id-ID"/>
        </w:rPr>
        <w:t xml:space="preserve"> umpan balik </w:t>
      </w:r>
      <w:r w:rsidRPr="009874CC">
        <w:rPr>
          <w:lang w:val="id-ID"/>
        </w:rPr>
        <w:t>berupa masukan (</w:t>
      </w:r>
      <w:r w:rsidR="00C76C2C" w:rsidRPr="009874CC">
        <w:rPr>
          <w:lang w:val="id-ID"/>
        </w:rPr>
        <w:t>koreksi</w:t>
      </w:r>
      <w:r w:rsidRPr="009874CC">
        <w:rPr>
          <w:lang w:val="id-ID"/>
        </w:rPr>
        <w:t>)</w:t>
      </w:r>
      <w:r w:rsidR="00C76C2C" w:rsidRPr="009874CC">
        <w:rPr>
          <w:lang w:val="id-ID"/>
        </w:rPr>
        <w:t xml:space="preserve"> </w:t>
      </w:r>
      <w:r w:rsidRPr="009874CC">
        <w:rPr>
          <w:lang w:val="id-ID"/>
        </w:rPr>
        <w:t>terkait bahan ajar</w:t>
      </w:r>
      <w:r w:rsidR="00C76C2C" w:rsidRPr="009874CC">
        <w:rPr>
          <w:lang w:val="id-ID"/>
        </w:rPr>
        <w:t xml:space="preserve"> yang telah dibuat, yakni modul </w:t>
      </w:r>
      <w:r w:rsidR="00726FF8" w:rsidRPr="009874CC">
        <w:rPr>
          <w:lang w:val="id-ID"/>
        </w:rPr>
        <w:t xml:space="preserve">ajar </w:t>
      </w:r>
      <w:r w:rsidR="00726FF8" w:rsidRPr="009874CC">
        <w:rPr>
          <w:lang w:val="id-ID"/>
        </w:rPr>
        <w:lastRenderedPageBreak/>
        <w:t xml:space="preserve">IPA Terpadu berbasis </w:t>
      </w:r>
      <w:r w:rsidR="005113ED">
        <w:rPr>
          <w:i/>
          <w:iCs/>
          <w:lang w:val="en-US"/>
        </w:rPr>
        <w:t>s</w:t>
      </w:r>
      <w:r w:rsidR="00726FF8" w:rsidRPr="009874CC">
        <w:rPr>
          <w:i/>
          <w:iCs/>
          <w:lang w:val="id-ID"/>
        </w:rPr>
        <w:t>cientific issue</w:t>
      </w:r>
      <w:r w:rsidR="005113ED">
        <w:rPr>
          <w:i/>
          <w:iCs/>
          <w:lang w:val="en-US"/>
        </w:rPr>
        <w:t>s</w:t>
      </w:r>
      <w:r w:rsidR="00726FF8" w:rsidRPr="009874CC">
        <w:rPr>
          <w:i/>
          <w:iCs/>
          <w:lang w:val="id-ID"/>
        </w:rPr>
        <w:t xml:space="preserve"> </w:t>
      </w:r>
      <w:r w:rsidR="00726FF8" w:rsidRPr="009874CC">
        <w:rPr>
          <w:lang w:val="id-ID"/>
        </w:rPr>
        <w:t>materi suhu untuk menguatkan karakter abad-21 peserta didik SMP</w:t>
      </w:r>
      <w:r w:rsidR="009E72BD" w:rsidRPr="009874CC">
        <w:rPr>
          <w:lang w:val="id-ID"/>
        </w:rPr>
        <w:t xml:space="preserve">. Tahap </w:t>
      </w:r>
      <w:r w:rsidR="00C76C2C" w:rsidRPr="009874CC">
        <w:rPr>
          <w:lang w:val="id-ID"/>
        </w:rPr>
        <w:t>peng</w:t>
      </w:r>
      <w:r w:rsidR="009E72BD" w:rsidRPr="009874CC">
        <w:rPr>
          <w:lang w:val="id-ID"/>
        </w:rPr>
        <w:t>uji</w:t>
      </w:r>
      <w:r w:rsidR="00C76C2C" w:rsidRPr="009874CC">
        <w:rPr>
          <w:lang w:val="id-ID"/>
        </w:rPr>
        <w:t>an produk</w:t>
      </w:r>
      <w:r w:rsidR="009E72BD" w:rsidRPr="009874CC">
        <w:rPr>
          <w:lang w:val="id-ID"/>
        </w:rPr>
        <w:t xml:space="preserve"> </w:t>
      </w:r>
      <w:r w:rsidR="00940F90" w:rsidRPr="009874CC">
        <w:rPr>
          <w:lang w:val="id-ID"/>
        </w:rPr>
        <w:t xml:space="preserve">skala kecil ini </w:t>
      </w:r>
      <w:r w:rsidR="00C76C2C" w:rsidRPr="009874CC">
        <w:rPr>
          <w:lang w:val="id-ID"/>
        </w:rPr>
        <w:t xml:space="preserve">dilakukan </w:t>
      </w:r>
      <w:r w:rsidRPr="009874CC">
        <w:rPr>
          <w:lang w:val="id-ID"/>
        </w:rPr>
        <w:t>oleh</w:t>
      </w:r>
      <w:r w:rsidR="009E72BD" w:rsidRPr="009874CC">
        <w:rPr>
          <w:lang w:val="id-ID"/>
        </w:rPr>
        <w:t xml:space="preserve"> 10 </w:t>
      </w:r>
      <w:r w:rsidR="000509D1" w:rsidRPr="009874CC">
        <w:rPr>
          <w:lang w:val="id-ID"/>
        </w:rPr>
        <w:t xml:space="preserve">orang </w:t>
      </w:r>
      <w:r w:rsidR="00940F90" w:rsidRPr="009874CC">
        <w:rPr>
          <w:lang w:val="id-ID"/>
        </w:rPr>
        <w:t xml:space="preserve">peserta didik, </w:t>
      </w:r>
      <w:r w:rsidR="009E72BD" w:rsidRPr="009874CC">
        <w:rPr>
          <w:lang w:val="id-ID"/>
        </w:rPr>
        <w:t xml:space="preserve">yang pemilihannya dilakukan </w:t>
      </w:r>
      <w:r w:rsidR="00940F90" w:rsidRPr="009874CC">
        <w:rPr>
          <w:lang w:val="id-ID"/>
        </w:rPr>
        <w:t>secara</w:t>
      </w:r>
      <w:r w:rsidR="009E72BD" w:rsidRPr="009874CC">
        <w:rPr>
          <w:lang w:val="id-ID"/>
        </w:rPr>
        <w:t xml:space="preserve"> acak </w:t>
      </w:r>
      <w:r w:rsidR="00C76C2C" w:rsidRPr="009874CC">
        <w:rPr>
          <w:lang w:val="id-ID"/>
        </w:rPr>
        <w:t>(</w:t>
      </w:r>
      <w:proofErr w:type="spellStart"/>
      <w:r w:rsidR="005113ED">
        <w:rPr>
          <w:i/>
          <w:iCs/>
          <w:lang w:val="en-US"/>
        </w:rPr>
        <w:t>ra</w:t>
      </w:r>
      <w:proofErr w:type="spellEnd"/>
      <w:r w:rsidR="009E72BD" w:rsidRPr="009874CC">
        <w:rPr>
          <w:i/>
          <w:iCs/>
          <w:lang w:val="id-ID"/>
        </w:rPr>
        <w:t>ndom sampling</w:t>
      </w:r>
      <w:r w:rsidR="00C76C2C" w:rsidRPr="009874CC">
        <w:rPr>
          <w:lang w:val="id-ID"/>
        </w:rPr>
        <w:t>)</w:t>
      </w:r>
      <w:r w:rsidR="000509D1" w:rsidRPr="009874CC">
        <w:rPr>
          <w:lang w:val="id-ID"/>
        </w:rPr>
        <w:t xml:space="preserve">, dengan </w:t>
      </w:r>
      <w:r w:rsidR="00C76C2C" w:rsidRPr="009874CC">
        <w:rPr>
          <w:lang w:val="id-ID"/>
        </w:rPr>
        <w:t>melakukan pemberian</w:t>
      </w:r>
      <w:r w:rsidR="000509D1" w:rsidRPr="009874CC">
        <w:rPr>
          <w:lang w:val="id-ID"/>
        </w:rPr>
        <w:t xml:space="preserve"> angket respon </w:t>
      </w:r>
      <w:r w:rsidR="00C76C2C" w:rsidRPr="009874CC">
        <w:rPr>
          <w:lang w:val="id-ID"/>
        </w:rPr>
        <w:t xml:space="preserve">kepada </w:t>
      </w:r>
      <w:r w:rsidR="00734570" w:rsidRPr="009874CC">
        <w:rPr>
          <w:lang w:val="id-ID"/>
        </w:rPr>
        <w:t>peserta didik</w:t>
      </w:r>
      <w:r w:rsidR="000509D1" w:rsidRPr="009874CC">
        <w:rPr>
          <w:lang w:val="id-ID"/>
        </w:rPr>
        <w:t>, agar dapat direvisi sesuai respon yang di</w:t>
      </w:r>
      <w:r w:rsidR="00734570" w:rsidRPr="009874CC">
        <w:rPr>
          <w:lang w:val="id-ID"/>
        </w:rPr>
        <w:t>dapatkan</w:t>
      </w:r>
      <w:r w:rsidR="009E72BD" w:rsidRPr="009874CC">
        <w:rPr>
          <w:lang w:val="id-ID"/>
        </w:rPr>
        <w:t>.</w:t>
      </w:r>
    </w:p>
    <w:p w14:paraId="5579247E" w14:textId="77777777" w:rsidR="00555B9E" w:rsidRPr="00EA4042" w:rsidRDefault="009E72BD" w:rsidP="009874CC">
      <w:pPr>
        <w:pStyle w:val="ListParagraph"/>
        <w:numPr>
          <w:ilvl w:val="0"/>
          <w:numId w:val="24"/>
        </w:numPr>
        <w:spacing w:after="0" w:line="480" w:lineRule="auto"/>
        <w:jc w:val="both"/>
        <w:rPr>
          <w:lang w:val="id-ID"/>
        </w:rPr>
      </w:pPr>
      <w:r w:rsidRPr="00EA4042">
        <w:rPr>
          <w:lang w:val="id-ID"/>
        </w:rPr>
        <w:t xml:space="preserve">Revisi Produk </w:t>
      </w:r>
    </w:p>
    <w:p w14:paraId="5D5E5635" w14:textId="190BA471" w:rsidR="00555B9E" w:rsidRPr="009874CC" w:rsidRDefault="00726FF8" w:rsidP="009874CC">
      <w:pPr>
        <w:spacing w:line="480" w:lineRule="auto"/>
        <w:ind w:firstLine="720"/>
        <w:jc w:val="both"/>
        <w:rPr>
          <w:lang w:val="id-ID"/>
        </w:rPr>
      </w:pPr>
      <w:r w:rsidRPr="009874CC">
        <w:rPr>
          <w:lang w:val="id-ID"/>
        </w:rPr>
        <w:t>Hasil dari</w:t>
      </w:r>
      <w:r w:rsidR="009E72BD" w:rsidRPr="009874CC">
        <w:rPr>
          <w:lang w:val="id-ID"/>
        </w:rPr>
        <w:t xml:space="preserve"> tahap </w:t>
      </w:r>
      <w:r w:rsidR="00AC4B24" w:rsidRPr="009874CC">
        <w:rPr>
          <w:lang w:val="id-ID"/>
        </w:rPr>
        <w:t>peng</w:t>
      </w:r>
      <w:r w:rsidR="009E72BD" w:rsidRPr="009874CC">
        <w:rPr>
          <w:lang w:val="id-ID"/>
        </w:rPr>
        <w:t>uji</w:t>
      </w:r>
      <w:r w:rsidR="00AC4B24" w:rsidRPr="009874CC">
        <w:rPr>
          <w:lang w:val="id-ID"/>
        </w:rPr>
        <w:t>an</w:t>
      </w:r>
      <w:r w:rsidR="009E72BD" w:rsidRPr="009874CC">
        <w:rPr>
          <w:lang w:val="id-ID"/>
        </w:rPr>
        <w:t xml:space="preserve"> produk </w:t>
      </w:r>
      <w:r w:rsidRPr="009874CC">
        <w:rPr>
          <w:lang w:val="id-ID"/>
        </w:rPr>
        <w:t>skala</w:t>
      </w:r>
      <w:r w:rsidR="009E72BD" w:rsidRPr="009874CC">
        <w:rPr>
          <w:lang w:val="id-ID"/>
        </w:rPr>
        <w:t xml:space="preserve"> kecil</w:t>
      </w:r>
      <w:r w:rsidRPr="009874CC">
        <w:rPr>
          <w:lang w:val="id-ID"/>
        </w:rPr>
        <w:t xml:space="preserve"> tersebut</w:t>
      </w:r>
      <w:r w:rsidR="00C76AA6" w:rsidRPr="009874CC">
        <w:rPr>
          <w:lang w:val="id-ID"/>
        </w:rPr>
        <w:t xml:space="preserve"> </w:t>
      </w:r>
      <w:r w:rsidR="00AC4B24" w:rsidRPr="009874CC">
        <w:rPr>
          <w:lang w:val="id-ID"/>
        </w:rPr>
        <w:t>selanjutnya</w:t>
      </w:r>
      <w:r w:rsidR="00C76AA6" w:rsidRPr="009874CC">
        <w:rPr>
          <w:lang w:val="id-ID"/>
        </w:rPr>
        <w:t xml:space="preserve"> </w:t>
      </w:r>
      <w:r w:rsidRPr="009874CC">
        <w:rPr>
          <w:lang w:val="id-ID"/>
        </w:rPr>
        <w:t>dijadikan</w:t>
      </w:r>
      <w:r w:rsidR="009E72BD" w:rsidRPr="009874CC">
        <w:rPr>
          <w:lang w:val="id-ID"/>
        </w:rPr>
        <w:t xml:space="preserve"> sebagai </w:t>
      </w:r>
      <w:r w:rsidR="00AC4B24" w:rsidRPr="009874CC">
        <w:rPr>
          <w:lang w:val="id-ID"/>
        </w:rPr>
        <w:t xml:space="preserve">suatu </w:t>
      </w:r>
      <w:r w:rsidR="009E72BD" w:rsidRPr="009874CC">
        <w:rPr>
          <w:lang w:val="id-ID"/>
        </w:rPr>
        <w:t xml:space="preserve">acuan dalam </w:t>
      </w:r>
      <w:r w:rsidRPr="009874CC">
        <w:rPr>
          <w:lang w:val="id-ID"/>
        </w:rPr>
        <w:t xml:space="preserve">melakukan </w:t>
      </w:r>
      <w:r w:rsidR="00C76AA6" w:rsidRPr="009874CC">
        <w:rPr>
          <w:lang w:val="id-ID"/>
        </w:rPr>
        <w:t xml:space="preserve">langkah selanjutnya, yaitu </w:t>
      </w:r>
      <w:r w:rsidR="00AC4B24" w:rsidRPr="009874CC">
        <w:rPr>
          <w:lang w:val="id-ID"/>
        </w:rPr>
        <w:t xml:space="preserve">tahap </w:t>
      </w:r>
      <w:r w:rsidR="009E72BD" w:rsidRPr="009874CC">
        <w:rPr>
          <w:lang w:val="id-ID"/>
        </w:rPr>
        <w:t>revisi produk</w:t>
      </w:r>
      <w:r w:rsidR="00AC4B24" w:rsidRPr="009874CC">
        <w:rPr>
          <w:lang w:val="id-ID"/>
        </w:rPr>
        <w:t>. J</w:t>
      </w:r>
      <w:r w:rsidR="009E72BD" w:rsidRPr="009874CC">
        <w:rPr>
          <w:lang w:val="id-ID"/>
        </w:rPr>
        <w:t>ika produk</w:t>
      </w:r>
      <w:r w:rsidR="00AC4B24" w:rsidRPr="009874CC">
        <w:rPr>
          <w:lang w:val="id-ID"/>
        </w:rPr>
        <w:t xml:space="preserve"> berupa modul ajar tersebut </w:t>
      </w:r>
      <w:r w:rsidR="009E72BD" w:rsidRPr="009874CC">
        <w:rPr>
          <w:lang w:val="id-ID"/>
        </w:rPr>
        <w:t xml:space="preserve">sudah </w:t>
      </w:r>
      <w:r w:rsidR="00AC4B24" w:rsidRPr="009874CC">
        <w:rPr>
          <w:lang w:val="id-ID"/>
        </w:rPr>
        <w:t xml:space="preserve">selesai </w:t>
      </w:r>
      <w:r w:rsidR="00882C56" w:rsidRPr="009874CC">
        <w:rPr>
          <w:lang w:val="id-ID"/>
        </w:rPr>
        <w:t>direvisi</w:t>
      </w:r>
      <w:r w:rsidR="00AC4B24" w:rsidRPr="009874CC">
        <w:rPr>
          <w:lang w:val="id-ID"/>
        </w:rPr>
        <w:t xml:space="preserve">, </w:t>
      </w:r>
      <w:r w:rsidRPr="009874CC">
        <w:rPr>
          <w:lang w:val="id-ID"/>
        </w:rPr>
        <w:t>maka</w:t>
      </w:r>
      <w:r w:rsidR="009E72BD" w:rsidRPr="009874CC">
        <w:rPr>
          <w:lang w:val="id-ID"/>
        </w:rPr>
        <w:t xml:space="preserve"> </w:t>
      </w:r>
      <w:r w:rsidRPr="009874CC">
        <w:rPr>
          <w:lang w:val="id-ID"/>
        </w:rPr>
        <w:t>akan dilakukan</w:t>
      </w:r>
      <w:r w:rsidR="009E72BD" w:rsidRPr="009874CC">
        <w:rPr>
          <w:lang w:val="id-ID"/>
        </w:rPr>
        <w:t xml:space="preserve"> tahap</w:t>
      </w:r>
      <w:r w:rsidR="00370298" w:rsidRPr="009874CC">
        <w:rPr>
          <w:lang w:val="id-ID"/>
        </w:rPr>
        <w:t>an selanjutnya</w:t>
      </w:r>
      <w:r w:rsidR="009E72BD" w:rsidRPr="009874CC">
        <w:rPr>
          <w:lang w:val="id-ID"/>
        </w:rPr>
        <w:t xml:space="preserve">. </w:t>
      </w:r>
    </w:p>
    <w:p w14:paraId="6BD39088" w14:textId="77777777" w:rsidR="00555B9E" w:rsidRPr="00EA4042" w:rsidRDefault="00555B9E" w:rsidP="009874CC">
      <w:pPr>
        <w:pStyle w:val="ListParagraph"/>
        <w:numPr>
          <w:ilvl w:val="0"/>
          <w:numId w:val="24"/>
        </w:numPr>
        <w:spacing w:after="0" w:line="480" w:lineRule="auto"/>
        <w:jc w:val="both"/>
        <w:rPr>
          <w:lang w:val="id-ID"/>
        </w:rPr>
      </w:pPr>
      <w:r w:rsidRPr="00EA4042">
        <w:rPr>
          <w:lang w:val="id-ID"/>
        </w:rPr>
        <w:t>P</w:t>
      </w:r>
      <w:r w:rsidR="009E72BD" w:rsidRPr="00EA4042">
        <w:rPr>
          <w:lang w:val="id-ID"/>
        </w:rPr>
        <w:t xml:space="preserve">roduk Akhir </w:t>
      </w:r>
    </w:p>
    <w:p w14:paraId="1EFEAAB0" w14:textId="1D35FE44" w:rsidR="009E72BD" w:rsidRPr="009874CC" w:rsidRDefault="00370298" w:rsidP="009874CC">
      <w:pPr>
        <w:spacing w:line="480" w:lineRule="auto"/>
        <w:ind w:firstLine="698"/>
        <w:jc w:val="both"/>
        <w:rPr>
          <w:lang w:val="id-ID"/>
        </w:rPr>
      </w:pPr>
      <w:r w:rsidRPr="009874CC">
        <w:rPr>
          <w:lang w:val="id-ID"/>
        </w:rPr>
        <w:t>Jika</w:t>
      </w:r>
      <w:r w:rsidR="00AC4B24" w:rsidRPr="009874CC">
        <w:rPr>
          <w:lang w:val="id-ID"/>
        </w:rPr>
        <w:t xml:space="preserve"> beberapa langkah tersebut </w:t>
      </w:r>
      <w:r w:rsidRPr="009874CC">
        <w:rPr>
          <w:lang w:val="id-ID"/>
        </w:rPr>
        <w:t>selesai dan tidak</w:t>
      </w:r>
      <w:r w:rsidR="009E72BD" w:rsidRPr="009874CC">
        <w:rPr>
          <w:lang w:val="id-ID"/>
        </w:rPr>
        <w:t xml:space="preserve"> </w:t>
      </w:r>
      <w:r w:rsidR="00AC4B24" w:rsidRPr="009874CC">
        <w:rPr>
          <w:lang w:val="id-ID"/>
        </w:rPr>
        <w:t>terdapat</w:t>
      </w:r>
      <w:r w:rsidR="009E72BD" w:rsidRPr="009874CC">
        <w:rPr>
          <w:lang w:val="id-ID"/>
        </w:rPr>
        <w:t xml:space="preserve"> revisi lagi</w:t>
      </w:r>
      <w:r w:rsidR="00726FF8" w:rsidRPr="009874CC">
        <w:rPr>
          <w:lang w:val="id-ID"/>
        </w:rPr>
        <w:t>,</w:t>
      </w:r>
      <w:r w:rsidR="009E72BD" w:rsidRPr="009874CC">
        <w:rPr>
          <w:lang w:val="id-ID"/>
        </w:rPr>
        <w:t xml:space="preserve"> </w:t>
      </w:r>
      <w:r w:rsidRPr="009874CC">
        <w:rPr>
          <w:lang w:val="id-ID"/>
        </w:rPr>
        <w:t>maka akan</w:t>
      </w:r>
      <w:r w:rsidR="00AC4B24" w:rsidRPr="009874CC">
        <w:rPr>
          <w:lang w:val="id-ID"/>
        </w:rPr>
        <w:t xml:space="preserve"> dihasilkan </w:t>
      </w:r>
      <w:r w:rsidR="009E72BD" w:rsidRPr="009874CC">
        <w:rPr>
          <w:lang w:val="id-ID"/>
        </w:rPr>
        <w:t xml:space="preserve">produk akhir </w:t>
      </w:r>
      <w:r w:rsidR="00AC4B24" w:rsidRPr="009874CC">
        <w:rPr>
          <w:lang w:val="id-ID"/>
        </w:rPr>
        <w:t>berupa</w:t>
      </w:r>
      <w:r w:rsidR="009E72BD" w:rsidRPr="009874CC">
        <w:rPr>
          <w:lang w:val="id-ID"/>
        </w:rPr>
        <w:t xml:space="preserve"> modul </w:t>
      </w:r>
      <w:r w:rsidR="006B6481" w:rsidRPr="009874CC">
        <w:rPr>
          <w:lang w:val="id-ID"/>
        </w:rPr>
        <w:t xml:space="preserve">ajar IPA Terpadu </w:t>
      </w:r>
      <w:r w:rsidR="009E72BD" w:rsidRPr="009874CC">
        <w:rPr>
          <w:lang w:val="id-ID"/>
        </w:rPr>
        <w:t xml:space="preserve">berbasis </w:t>
      </w:r>
      <w:r w:rsidR="005113ED">
        <w:rPr>
          <w:i/>
          <w:iCs/>
          <w:lang w:val="en-US"/>
        </w:rPr>
        <w:t>s</w:t>
      </w:r>
      <w:r w:rsidR="009E72BD" w:rsidRPr="009874CC">
        <w:rPr>
          <w:i/>
          <w:iCs/>
          <w:lang w:val="id-ID"/>
        </w:rPr>
        <w:t>cientific issue</w:t>
      </w:r>
      <w:r w:rsidR="005113ED">
        <w:rPr>
          <w:i/>
          <w:iCs/>
          <w:lang w:val="en-US"/>
        </w:rPr>
        <w:t>s</w:t>
      </w:r>
      <w:r w:rsidR="009E72BD" w:rsidRPr="009874CC">
        <w:rPr>
          <w:lang w:val="id-ID"/>
        </w:rPr>
        <w:t xml:space="preserve"> materi </w:t>
      </w:r>
      <w:r w:rsidR="006B6481" w:rsidRPr="009874CC">
        <w:rPr>
          <w:lang w:val="id-ID"/>
        </w:rPr>
        <w:t>suhu untuk menguatkan karakter abad</w:t>
      </w:r>
      <w:r w:rsidR="00B77A53" w:rsidRPr="009874CC">
        <w:rPr>
          <w:lang w:val="id-ID"/>
        </w:rPr>
        <w:t>-</w:t>
      </w:r>
      <w:r w:rsidR="006B6481" w:rsidRPr="009874CC">
        <w:rPr>
          <w:lang w:val="id-ID"/>
        </w:rPr>
        <w:t>21 peserta didik SMP</w:t>
      </w:r>
      <w:r w:rsidR="009E72BD" w:rsidRPr="009874CC">
        <w:rPr>
          <w:lang w:val="id-ID"/>
        </w:rPr>
        <w:t>.</w:t>
      </w:r>
    </w:p>
    <w:p w14:paraId="5D2E1370" w14:textId="369E2017" w:rsidR="007E5C9D" w:rsidRPr="00EA4042" w:rsidRDefault="00A81D37">
      <w:pPr>
        <w:pStyle w:val="Heading2"/>
        <w:numPr>
          <w:ilvl w:val="1"/>
          <w:numId w:val="30"/>
        </w:numPr>
        <w:ind w:left="426" w:hanging="426"/>
        <w:rPr>
          <w:lang w:val="id-ID"/>
        </w:rPr>
      </w:pPr>
      <w:bookmarkStart w:id="106" w:name="_Toc156674428"/>
      <w:bookmarkEnd w:id="104"/>
      <w:r w:rsidRPr="00EA4042">
        <w:rPr>
          <w:lang w:val="id-ID"/>
        </w:rPr>
        <w:t>Sumber Data</w:t>
      </w:r>
      <w:bookmarkEnd w:id="106"/>
    </w:p>
    <w:p w14:paraId="50D1E137" w14:textId="7A58CA0E" w:rsidR="00726FF8" w:rsidRPr="005113ED" w:rsidRDefault="00A81D37" w:rsidP="009874CC">
      <w:pPr>
        <w:pStyle w:val="Heading3"/>
        <w:numPr>
          <w:ilvl w:val="2"/>
          <w:numId w:val="30"/>
        </w:numPr>
        <w:ind w:left="709" w:hanging="709"/>
        <w:rPr>
          <w:lang w:val="id-ID"/>
        </w:rPr>
      </w:pPr>
      <w:bookmarkStart w:id="107" w:name="_Toc156674429"/>
      <w:r w:rsidRPr="005113ED">
        <w:rPr>
          <w:lang w:val="id-ID"/>
        </w:rPr>
        <w:t>Sumber Primer</w:t>
      </w:r>
      <w:bookmarkEnd w:id="107"/>
    </w:p>
    <w:p w14:paraId="50D3CB38" w14:textId="18F44440" w:rsidR="00F866E1" w:rsidRPr="007A6F41" w:rsidRDefault="007E5C9D" w:rsidP="007A6F41">
      <w:pPr>
        <w:pStyle w:val="P1"/>
        <w:spacing w:after="240"/>
        <w:ind w:left="709" w:firstLine="720"/>
        <w:rPr>
          <w:bCs w:val="0"/>
        </w:rPr>
      </w:pPr>
      <w:r w:rsidRPr="00EA4042">
        <w:rPr>
          <w:bCs w:val="0"/>
        </w:rPr>
        <w:t xml:space="preserve">Menurut Narimawati dalam </w:t>
      </w:r>
      <w:r w:rsidR="0001137B" w:rsidRPr="00EA4042">
        <w:rPr>
          <w:b/>
          <w:bCs w:val="0"/>
        </w:rPr>
        <w:fldChar w:fldCharType="begin" w:fldLock="1"/>
      </w:r>
      <w:r w:rsidR="00CC6E95" w:rsidRPr="00EA4042">
        <w:rPr>
          <w:bCs w:val="0"/>
        </w:rPr>
        <w:instrText>ADDIN CSL_CITATION {"citationItems":[{"id":"ITEM-1","itemData":{"ISSN":"2581-2424","abstract":"Secara teknis dan teknologis, komunikasi kemudian dibedakan menurut perspektif siapa yang mengelola dan menyebarkan pesan, media yang digunakan, jenis dan sifat pesan yang disampaikan, dan umpan balik (feedback) yang muncul kemudian. Perkembangan teknologi media elektronik modern misalnya telah menyatukan individu dalam sebuah jaringan komunikasi yang lebih bersifat instan yang disebut global village (desa global), khususnya jaman sekarang bagi generasi milenial yang setiap hari tidak pernah lepas dari gadget atau smartphone. Teknologi media modern terutama televisi dan internet, menyebabkan tidak jelasnya lagi batas-batas geografi dan budaya masyarakat antara suatu negara dengan negara lainnya, bahkan kondisi semacam ini menciptakan masyarakat pengguna berada dalam suatu keadaan “hyper-realitas” baru yang terintegrasi secara maya.\nVideo Call adalah telepon menggunakan ponsel dengan layar video dan mampu menangkap video (gambar) sekaligus suara yang ditransmisikan. Fungsi telepon video sebagai alat komunikasi antara satu orang dengan orang yang lainnya secara waktu nyata (real-time). Aplikasi video call ini terdapat dalam Media sosial terbesar yang paling sering digunakan saat ini antara lain: Facebook, Twitter, Path, Youtube, Instagram, Kaskus, LINE, Whatsapp, dan Blackberry Messenger. Penelitian ini mengkaji fenomena orang yang menggunakan media video call dalam berkomunikasi sehari-hari dalam pemanfaatan teknologi komunikasi, di mana metode penelitiannya yaitu kualitatif dengan menggali informasi dengan wawancara mandalam kepada informan.","author":[{"dropping-particle":"","family":"Pratiwi","given":"nuning","non-dropping-particle":"","parse-names":false,"suffix":""}],"container-title":"Jurnal Ilmiah DInamika Sosial","id":"ITEM-1","issued":{"date-parts":[["2017"]]},"page":"213-214","title":"Penggunaan Media Video Call dalam Teknologi Komunikasi","type":"article-journal","volume":"1"},"uris":["http://www.mendeley.com/documents/?uuid=e9f0dd3b-982a-4281-b594-dc7a60029a9b"]}],"mendeley":{"formattedCitation":"(Pratiwi 2017)","plainTextFormattedCitation":"(Pratiwi 2017)","previouslyFormattedCitation":"(Pratiwi 2017)"},"properties":{"noteIndex":0},"schema":"https://github.com/citation-style-language/schema/raw/master/csl-citation.json"}</w:instrText>
      </w:r>
      <w:r w:rsidR="0001137B" w:rsidRPr="00EA4042">
        <w:rPr>
          <w:b/>
          <w:bCs w:val="0"/>
        </w:rPr>
        <w:fldChar w:fldCharType="separate"/>
      </w:r>
      <w:r w:rsidR="0001137B" w:rsidRPr="00EA4042">
        <w:rPr>
          <w:bCs w:val="0"/>
        </w:rPr>
        <w:t>(Pratiwi 2017)</w:t>
      </w:r>
      <w:r w:rsidR="0001137B" w:rsidRPr="00EA4042">
        <w:rPr>
          <w:b/>
          <w:bCs w:val="0"/>
        </w:rPr>
        <w:fldChar w:fldCharType="end"/>
      </w:r>
      <w:r w:rsidRPr="00EA4042">
        <w:rPr>
          <w:bCs w:val="0"/>
        </w:rPr>
        <w:t xml:space="preserve"> bahwa sumber data primer </w:t>
      </w:r>
      <w:r w:rsidR="00370298" w:rsidRPr="00EA4042">
        <w:rPr>
          <w:bCs w:val="0"/>
        </w:rPr>
        <w:t xml:space="preserve">yaitu </w:t>
      </w:r>
      <w:r w:rsidRPr="00EA4042">
        <w:rPr>
          <w:bCs w:val="0"/>
        </w:rPr>
        <w:t>data asli yang tidak tersedia dalam bentuk file</w:t>
      </w:r>
      <w:r w:rsidR="00370298" w:rsidRPr="00EA4042">
        <w:rPr>
          <w:bCs w:val="0"/>
        </w:rPr>
        <w:t>, dan berasal langsung dari sumbernya</w:t>
      </w:r>
      <w:r w:rsidRPr="00EA4042">
        <w:rPr>
          <w:bCs w:val="0"/>
        </w:rPr>
        <w:t xml:space="preserve">. Untuk mendapatkan data tersebut, perlu melibatkan responden. Data primer ini berupa kata-kata yang diucapkan </w:t>
      </w:r>
      <w:r w:rsidRPr="00EA4042">
        <w:rPr>
          <w:bCs w:val="0"/>
        </w:rPr>
        <w:lastRenderedPageBreak/>
        <w:t xml:space="preserve">baik secara lisan maupun melalui tingkah laku. Berdasarkan pengertian </w:t>
      </w:r>
      <w:r w:rsidR="00956D87" w:rsidRPr="00EA4042">
        <w:rPr>
          <w:bCs w:val="0"/>
        </w:rPr>
        <w:t>tersebut</w:t>
      </w:r>
      <w:r w:rsidRPr="00EA4042">
        <w:rPr>
          <w:bCs w:val="0"/>
        </w:rPr>
        <w:t xml:space="preserve">, sumber primer pada penelitian ini </w:t>
      </w:r>
      <w:r w:rsidR="002E7BA7" w:rsidRPr="00EA4042">
        <w:rPr>
          <w:bCs w:val="0"/>
        </w:rPr>
        <w:t>merupakan</w:t>
      </w:r>
      <w:r w:rsidRPr="00EA4042">
        <w:rPr>
          <w:bCs w:val="0"/>
        </w:rPr>
        <w:t xml:space="preserve"> </w:t>
      </w:r>
      <w:r w:rsidR="00170DB6" w:rsidRPr="00EA4042">
        <w:rPr>
          <w:bCs w:val="0"/>
        </w:rPr>
        <w:t xml:space="preserve">2 orang </w:t>
      </w:r>
      <w:r w:rsidRPr="00EA4042">
        <w:rPr>
          <w:bCs w:val="0"/>
        </w:rPr>
        <w:t xml:space="preserve">dosen jurusan Pendidikan IPA sebagai </w:t>
      </w:r>
      <w:r w:rsidR="002E7BA7" w:rsidRPr="00EA4042">
        <w:rPr>
          <w:bCs w:val="0"/>
        </w:rPr>
        <w:t>ahli materi dan juga sebagai ahli media</w:t>
      </w:r>
      <w:r w:rsidR="009A7ECD">
        <w:rPr>
          <w:bCs w:val="0"/>
          <w:lang w:val="en-US"/>
        </w:rPr>
        <w:t xml:space="preserve"> </w:t>
      </w:r>
      <w:proofErr w:type="spellStart"/>
      <w:r w:rsidR="009A7ECD">
        <w:rPr>
          <w:bCs w:val="0"/>
          <w:lang w:val="en-US"/>
        </w:rPr>
        <w:t>serta</w:t>
      </w:r>
      <w:proofErr w:type="spellEnd"/>
      <w:r w:rsidR="009A7ECD">
        <w:rPr>
          <w:bCs w:val="0"/>
          <w:lang w:val="en-US"/>
        </w:rPr>
        <w:t xml:space="preserve"> 1 guru IPA SMP </w:t>
      </w:r>
      <w:proofErr w:type="spellStart"/>
      <w:r w:rsidR="009A7ECD">
        <w:rPr>
          <w:bCs w:val="0"/>
          <w:lang w:val="en-US"/>
        </w:rPr>
        <w:t>Muh</w:t>
      </w:r>
      <w:r w:rsidR="007751EF">
        <w:rPr>
          <w:bCs w:val="0"/>
          <w:lang w:val="en-US"/>
        </w:rPr>
        <w:t>a</w:t>
      </w:r>
      <w:r w:rsidR="009A7ECD">
        <w:rPr>
          <w:bCs w:val="0"/>
          <w:lang w:val="en-US"/>
        </w:rPr>
        <w:t>mmadiyah</w:t>
      </w:r>
      <w:proofErr w:type="spellEnd"/>
      <w:r w:rsidR="009A7ECD">
        <w:rPr>
          <w:bCs w:val="0"/>
          <w:lang w:val="en-US"/>
        </w:rPr>
        <w:t xml:space="preserve"> </w:t>
      </w:r>
      <w:proofErr w:type="spellStart"/>
      <w:r w:rsidR="009A7ECD">
        <w:rPr>
          <w:bCs w:val="0"/>
          <w:lang w:val="en-US"/>
        </w:rPr>
        <w:t>Suradadi</w:t>
      </w:r>
      <w:proofErr w:type="spellEnd"/>
      <w:r w:rsidRPr="00EA4042">
        <w:rPr>
          <w:bCs w:val="0"/>
        </w:rPr>
        <w:t xml:space="preserve">. Adapun </w:t>
      </w:r>
      <w:r w:rsidR="00DF7467" w:rsidRPr="00EA4042">
        <w:rPr>
          <w:bCs w:val="0"/>
        </w:rPr>
        <w:t>respondennya yaitu</w:t>
      </w:r>
      <w:r w:rsidRPr="00EA4042">
        <w:rPr>
          <w:bCs w:val="0"/>
        </w:rPr>
        <w:t xml:space="preserve"> </w:t>
      </w:r>
      <w:r w:rsidR="00726FF8" w:rsidRPr="00EA4042">
        <w:rPr>
          <w:bCs w:val="0"/>
        </w:rPr>
        <w:t>peserta didik</w:t>
      </w:r>
      <w:r w:rsidRPr="00EA4042">
        <w:rPr>
          <w:bCs w:val="0"/>
        </w:rPr>
        <w:t xml:space="preserve"> </w:t>
      </w:r>
      <w:r w:rsidR="007751EF" w:rsidRPr="00EA4042">
        <w:rPr>
          <w:bCs w:val="0"/>
        </w:rPr>
        <w:t xml:space="preserve">kelas VII </w:t>
      </w:r>
      <w:r w:rsidRPr="00EA4042">
        <w:rPr>
          <w:bCs w:val="0"/>
        </w:rPr>
        <w:t xml:space="preserve">SMP </w:t>
      </w:r>
      <w:r w:rsidR="00DF7467" w:rsidRPr="00EA4042">
        <w:rPr>
          <w:bCs w:val="0"/>
        </w:rPr>
        <w:t>Muhammadiyah Suradadi</w:t>
      </w:r>
      <w:r w:rsidR="007751EF">
        <w:rPr>
          <w:bCs w:val="0"/>
          <w:lang w:val="en-US"/>
        </w:rPr>
        <w:t xml:space="preserve"> </w:t>
      </w:r>
      <w:r w:rsidR="00956D87" w:rsidRPr="00EA4042">
        <w:rPr>
          <w:bCs w:val="0"/>
        </w:rPr>
        <w:t>berjumlah 10 orang</w:t>
      </w:r>
      <w:r w:rsidR="007A6F41" w:rsidRPr="00BA7EDA">
        <w:rPr>
          <w:bCs w:val="0"/>
        </w:rPr>
        <w:t>.</w:t>
      </w:r>
    </w:p>
    <w:p w14:paraId="13F39FEA" w14:textId="507C7F07" w:rsidR="0024499D" w:rsidRPr="005113ED" w:rsidRDefault="00A81D37">
      <w:pPr>
        <w:pStyle w:val="Heading2"/>
        <w:numPr>
          <w:ilvl w:val="1"/>
          <w:numId w:val="30"/>
        </w:numPr>
        <w:ind w:left="426" w:hanging="426"/>
        <w:rPr>
          <w:lang w:val="id-ID"/>
        </w:rPr>
      </w:pPr>
      <w:bookmarkStart w:id="108" w:name="_Toc156674430"/>
      <w:r w:rsidRPr="005113ED">
        <w:rPr>
          <w:lang w:val="id-ID"/>
        </w:rPr>
        <w:t>Wujud Data</w:t>
      </w:r>
      <w:bookmarkEnd w:id="108"/>
    </w:p>
    <w:p w14:paraId="37AB807F" w14:textId="77777777" w:rsidR="009874CC" w:rsidRDefault="0024499D" w:rsidP="009874CC">
      <w:pPr>
        <w:pStyle w:val="P1"/>
        <w:ind w:firstLine="709"/>
      </w:pPr>
      <w:r w:rsidRPr="00EA4042">
        <w:t xml:space="preserve">Wujud data </w:t>
      </w:r>
      <w:r w:rsidR="00BC1611" w:rsidRPr="00EA4042">
        <w:t xml:space="preserve">dalam </w:t>
      </w:r>
      <w:r w:rsidRPr="00EA4042">
        <w:t xml:space="preserve">penelitian ini </w:t>
      </w:r>
      <w:r w:rsidR="0016483C" w:rsidRPr="00EA4042">
        <w:t xml:space="preserve">yaitu </w:t>
      </w:r>
      <w:r w:rsidRPr="00EA4042">
        <w:t>data ku</w:t>
      </w:r>
      <w:r w:rsidR="00852787" w:rsidRPr="00EA4042">
        <w:t>al</w:t>
      </w:r>
      <w:r w:rsidRPr="00EA4042">
        <w:t>itatif</w:t>
      </w:r>
      <w:r w:rsidR="00BC1611" w:rsidRPr="00EA4042">
        <w:t xml:space="preserve"> menurut </w:t>
      </w:r>
      <w:r w:rsidRPr="00EA4042">
        <w:t xml:space="preserve">Sugiyono </w:t>
      </w:r>
      <w:r w:rsidR="00EA33B7" w:rsidRPr="00EA4042">
        <w:t>(2003</w:t>
      </w:r>
      <w:r w:rsidRPr="00EA4042">
        <w:t xml:space="preserve">) </w:t>
      </w:r>
      <w:r w:rsidR="00BC1611" w:rsidRPr="00EA4042">
        <w:t xml:space="preserve">yang </w:t>
      </w:r>
      <w:r w:rsidRPr="00EA4042">
        <w:t>memiliki karakteristik khas</w:t>
      </w:r>
      <w:r w:rsidR="00BC1611" w:rsidRPr="00EA4042">
        <w:t>, karena p</w:t>
      </w:r>
      <w:r w:rsidRPr="00EA4042">
        <w:t>enelitian</w:t>
      </w:r>
      <w:r w:rsidR="00BC1611" w:rsidRPr="00EA4042">
        <w:t xml:space="preserve"> dilakukan secara langsung berdasarkan</w:t>
      </w:r>
      <w:r w:rsidRPr="00EA4042">
        <w:t xml:space="preserve"> kondisi </w:t>
      </w:r>
      <w:r w:rsidR="00BC1611" w:rsidRPr="00EA4042">
        <w:t>nyata</w:t>
      </w:r>
      <w:r w:rsidRPr="00EA4042">
        <w:t>, dimana peneliti secara langsung berinteraksi dengan sumber data</w:t>
      </w:r>
      <w:r w:rsidR="004251D6" w:rsidRPr="00EA4042">
        <w:t xml:space="preserve">, selain itu peneliti juga memiliki peran utama dalam pengumpulan dan analisis data. Penelitian kualitatif ini menghasilkan suatu narasi dan representasi visual dalam bentuk kata maupun gambar, tidak hanya terbatas pada presentasi data numerik saja. </w:t>
      </w:r>
      <w:r w:rsidRPr="00EA4042">
        <w:t xml:space="preserve">Tahapan penelitian lebih diutamakan daripada hasil produk akhir. Analisis data dilakukan secara induktif, dan penekanan lebih pada makna yang terkandung dalam data yang diamati. </w:t>
      </w:r>
    </w:p>
    <w:p w14:paraId="6513053E" w14:textId="1AD21E8A" w:rsidR="009874CC" w:rsidRDefault="0024499D" w:rsidP="007751EF">
      <w:pPr>
        <w:pStyle w:val="P1"/>
        <w:ind w:firstLine="709"/>
        <w:rPr>
          <w:bCs w:val="0"/>
          <w:lang w:val="en-US"/>
        </w:rPr>
      </w:pPr>
      <w:r w:rsidRPr="00EA4042">
        <w:rPr>
          <w:bCs w:val="0"/>
        </w:rPr>
        <w:t xml:space="preserve">Pada penelitian ini </w:t>
      </w:r>
      <w:r w:rsidR="00EC5404" w:rsidRPr="00EA4042">
        <w:rPr>
          <w:bCs w:val="0"/>
        </w:rPr>
        <w:t>digunakan</w:t>
      </w:r>
      <w:r w:rsidRPr="00EA4042">
        <w:rPr>
          <w:bCs w:val="0"/>
        </w:rPr>
        <w:t xml:space="preserve"> angket, Sugiyono </w:t>
      </w:r>
      <w:r w:rsidR="00EA33B7" w:rsidRPr="00EA4042">
        <w:rPr>
          <w:bCs w:val="0"/>
        </w:rPr>
        <w:t>(2003</w:t>
      </w:r>
      <w:r w:rsidRPr="00EA4042">
        <w:rPr>
          <w:bCs w:val="0"/>
        </w:rPr>
        <w:t xml:space="preserve">) menyatakan metode angket digunakan sebagai cara untuk </w:t>
      </w:r>
      <w:r w:rsidR="0016483C" w:rsidRPr="00EA4042">
        <w:rPr>
          <w:bCs w:val="0"/>
        </w:rPr>
        <w:t>memperoleh</w:t>
      </w:r>
      <w:r w:rsidRPr="00EA4042">
        <w:rPr>
          <w:bCs w:val="0"/>
        </w:rPr>
        <w:t xml:space="preserve"> data </w:t>
      </w:r>
      <w:r w:rsidR="0016483C" w:rsidRPr="00EA4042">
        <w:rPr>
          <w:bCs w:val="0"/>
        </w:rPr>
        <w:t xml:space="preserve">melalui pengajuan </w:t>
      </w:r>
      <w:r w:rsidR="002E7BA7" w:rsidRPr="00EA4042">
        <w:rPr>
          <w:bCs w:val="0"/>
        </w:rPr>
        <w:t>beberapa</w:t>
      </w:r>
      <w:r w:rsidRPr="00EA4042">
        <w:rPr>
          <w:bCs w:val="0"/>
        </w:rPr>
        <w:t xml:space="preserve"> pertanyaan </w:t>
      </w:r>
      <w:r w:rsidR="002E7BA7" w:rsidRPr="00EA4042">
        <w:rPr>
          <w:bCs w:val="0"/>
        </w:rPr>
        <w:t>maupun</w:t>
      </w:r>
      <w:r w:rsidRPr="00EA4042">
        <w:rPr>
          <w:bCs w:val="0"/>
        </w:rPr>
        <w:t xml:space="preserve"> pernyataan kepada </w:t>
      </w:r>
      <w:r w:rsidR="002E7BA7" w:rsidRPr="00EA4042">
        <w:rPr>
          <w:bCs w:val="0"/>
        </w:rPr>
        <w:t xml:space="preserve">para </w:t>
      </w:r>
      <w:r w:rsidRPr="00EA4042">
        <w:rPr>
          <w:bCs w:val="0"/>
        </w:rPr>
        <w:t xml:space="preserve">responden untuk dijawab. </w:t>
      </w:r>
      <w:r w:rsidR="0016483C" w:rsidRPr="00EA4042">
        <w:rPr>
          <w:bCs w:val="0"/>
        </w:rPr>
        <w:t>Adapun</w:t>
      </w:r>
      <w:r w:rsidRPr="00EA4042">
        <w:rPr>
          <w:bCs w:val="0"/>
        </w:rPr>
        <w:t xml:space="preserve"> tujuan dari penelitian ini adalah untuk memperoleh data </w:t>
      </w:r>
      <w:r w:rsidR="00514705" w:rsidRPr="00EA4042">
        <w:rPr>
          <w:bCs w:val="0"/>
        </w:rPr>
        <w:t xml:space="preserve">mengenai </w:t>
      </w:r>
      <w:r w:rsidR="00882C56" w:rsidRPr="00EA4042">
        <w:rPr>
          <w:bCs w:val="0"/>
        </w:rPr>
        <w:t>pengembangan</w:t>
      </w:r>
      <w:r w:rsidR="00514705" w:rsidRPr="00EA4042">
        <w:rPr>
          <w:bCs w:val="0"/>
        </w:rPr>
        <w:t xml:space="preserve"> modul</w:t>
      </w:r>
      <w:r w:rsidR="005164C8" w:rsidRPr="00EA4042">
        <w:rPr>
          <w:bCs w:val="0"/>
        </w:rPr>
        <w:t xml:space="preserve"> melalui analisis kebutuhan</w:t>
      </w:r>
      <w:r w:rsidR="00514705" w:rsidRPr="00EA4042">
        <w:rPr>
          <w:bCs w:val="0"/>
        </w:rPr>
        <w:t>, s</w:t>
      </w:r>
      <w:r w:rsidR="005164C8" w:rsidRPr="00EA4042">
        <w:rPr>
          <w:bCs w:val="0"/>
        </w:rPr>
        <w:t xml:space="preserve">erta </w:t>
      </w:r>
      <w:r w:rsidR="00514705" w:rsidRPr="00EA4042">
        <w:rPr>
          <w:bCs w:val="0"/>
        </w:rPr>
        <w:t>kelayakan modul menggunakan lembar validasi</w:t>
      </w:r>
      <w:r w:rsidR="002E7BA7" w:rsidRPr="00EA4042">
        <w:rPr>
          <w:bCs w:val="0"/>
        </w:rPr>
        <w:t xml:space="preserve"> </w:t>
      </w:r>
      <w:r w:rsidRPr="00EA4042">
        <w:rPr>
          <w:bCs w:val="0"/>
        </w:rPr>
        <w:t>ahli materi</w:t>
      </w:r>
      <w:r w:rsidR="001E60A0" w:rsidRPr="00EA4042">
        <w:rPr>
          <w:bCs w:val="0"/>
        </w:rPr>
        <w:t xml:space="preserve"> </w:t>
      </w:r>
      <w:r w:rsidR="002E7BA7" w:rsidRPr="00EA4042">
        <w:rPr>
          <w:bCs w:val="0"/>
        </w:rPr>
        <w:t>maupun</w:t>
      </w:r>
      <w:r w:rsidR="001E60A0" w:rsidRPr="00EA4042">
        <w:rPr>
          <w:bCs w:val="0"/>
        </w:rPr>
        <w:t xml:space="preserve"> </w:t>
      </w:r>
      <w:r w:rsidRPr="00EA4042">
        <w:rPr>
          <w:bCs w:val="0"/>
        </w:rPr>
        <w:t>ahli media</w:t>
      </w:r>
      <w:r w:rsidR="007751EF">
        <w:rPr>
          <w:bCs w:val="0"/>
          <w:lang w:val="en-US"/>
        </w:rPr>
        <w:t>.</w:t>
      </w:r>
    </w:p>
    <w:p w14:paraId="7324222D" w14:textId="77777777" w:rsidR="00CA1174" w:rsidRDefault="00CA1174" w:rsidP="007751EF">
      <w:pPr>
        <w:pStyle w:val="P1"/>
        <w:ind w:firstLine="709"/>
        <w:rPr>
          <w:bCs w:val="0"/>
          <w:lang w:val="en-US"/>
        </w:rPr>
      </w:pPr>
    </w:p>
    <w:p w14:paraId="6D3D8017" w14:textId="77777777" w:rsidR="000B6CAA" w:rsidRDefault="000B6CAA" w:rsidP="007751EF">
      <w:pPr>
        <w:pStyle w:val="P1"/>
        <w:ind w:firstLine="709"/>
        <w:rPr>
          <w:bCs w:val="0"/>
          <w:lang w:val="en-US"/>
        </w:rPr>
      </w:pPr>
    </w:p>
    <w:p w14:paraId="11CD6A39" w14:textId="77777777" w:rsidR="00CA1174" w:rsidRPr="007751EF" w:rsidRDefault="00CA1174" w:rsidP="007751EF">
      <w:pPr>
        <w:pStyle w:val="P1"/>
        <w:ind w:firstLine="709"/>
        <w:rPr>
          <w:bCs w:val="0"/>
          <w:lang w:val="en-US"/>
        </w:rPr>
      </w:pPr>
    </w:p>
    <w:p w14:paraId="354934E9" w14:textId="4C0A8101" w:rsidR="00514705" w:rsidRPr="00EA4042" w:rsidRDefault="00256527">
      <w:pPr>
        <w:pStyle w:val="Heading2"/>
        <w:numPr>
          <w:ilvl w:val="1"/>
          <w:numId w:val="30"/>
        </w:numPr>
        <w:ind w:left="426" w:hanging="426"/>
        <w:rPr>
          <w:lang w:val="id-ID"/>
        </w:rPr>
      </w:pPr>
      <w:bookmarkStart w:id="109" w:name="_Toc156674431"/>
      <w:r w:rsidRPr="00EA4042">
        <w:rPr>
          <w:lang w:val="id-ID"/>
        </w:rPr>
        <w:t>Teknik Pengumpulan Data</w:t>
      </w:r>
      <w:bookmarkEnd w:id="109"/>
      <w:r w:rsidR="00524EA2" w:rsidRPr="00EA4042">
        <w:rPr>
          <w:lang w:val="id-ID"/>
        </w:rPr>
        <w:t xml:space="preserve"> </w:t>
      </w:r>
    </w:p>
    <w:p w14:paraId="52A35AC3" w14:textId="3F231351" w:rsidR="00514705" w:rsidRPr="00EA4042" w:rsidRDefault="0016483C" w:rsidP="009874CC">
      <w:pPr>
        <w:pStyle w:val="P1"/>
        <w:spacing w:after="240"/>
        <w:ind w:firstLine="709"/>
        <w:rPr>
          <w:b/>
        </w:rPr>
      </w:pPr>
      <w:r w:rsidRPr="00EA4042">
        <w:t xml:space="preserve">Merupakan salah satu aspek yang perlu </w:t>
      </w:r>
      <w:r w:rsidR="00BC1611" w:rsidRPr="00EA4042">
        <w:t xml:space="preserve">dilakukan dengan </w:t>
      </w:r>
      <w:r w:rsidR="007E5C9D" w:rsidRPr="00EA4042">
        <w:t xml:space="preserve">tujuan untuk </w:t>
      </w:r>
      <w:r w:rsidRPr="00EA4042">
        <w:t>memperoleh</w:t>
      </w:r>
      <w:r w:rsidR="007E5C9D" w:rsidRPr="00EA4042">
        <w:t xml:space="preserve"> </w:t>
      </w:r>
      <w:r w:rsidR="00BC1611" w:rsidRPr="00EA4042">
        <w:t>data-</w:t>
      </w:r>
      <w:r w:rsidR="007E5C9D" w:rsidRPr="00EA4042">
        <w:t xml:space="preserve">data </w:t>
      </w:r>
      <w:r w:rsidRPr="00EA4042">
        <w:t xml:space="preserve">yang </w:t>
      </w:r>
      <w:r w:rsidR="007E5C9D" w:rsidRPr="00EA4042">
        <w:t xml:space="preserve">akurat, </w:t>
      </w:r>
      <w:r w:rsidR="00BC1611" w:rsidRPr="00EA4042">
        <w:t xml:space="preserve">serta </w:t>
      </w:r>
      <w:r w:rsidR="007E5C9D" w:rsidRPr="00EA4042">
        <w:t xml:space="preserve">sesuai harapan. </w:t>
      </w:r>
    </w:p>
    <w:p w14:paraId="2762DC52" w14:textId="16AAF27C" w:rsidR="00514705" w:rsidRPr="00EA4042" w:rsidRDefault="007E5C9D" w:rsidP="009874CC">
      <w:pPr>
        <w:pStyle w:val="Heading3"/>
        <w:numPr>
          <w:ilvl w:val="2"/>
          <w:numId w:val="30"/>
        </w:numPr>
        <w:ind w:left="709" w:hanging="709"/>
        <w:rPr>
          <w:lang w:val="id-ID"/>
        </w:rPr>
      </w:pPr>
      <w:bookmarkStart w:id="110" w:name="_Toc156674432"/>
      <w:r w:rsidRPr="00EA4042">
        <w:rPr>
          <w:lang w:val="id-ID"/>
        </w:rPr>
        <w:t>Instrumen Pengumpulan Data</w:t>
      </w:r>
      <w:bookmarkEnd w:id="110"/>
      <w:r w:rsidRPr="00EA4042">
        <w:rPr>
          <w:lang w:val="id-ID"/>
        </w:rPr>
        <w:t xml:space="preserve"> </w:t>
      </w:r>
    </w:p>
    <w:p w14:paraId="0B054EEA" w14:textId="5BD92F47" w:rsidR="009874CC" w:rsidRPr="005113ED" w:rsidRDefault="007E5C9D" w:rsidP="009874CC">
      <w:pPr>
        <w:pStyle w:val="P1"/>
        <w:ind w:left="709" w:firstLine="720"/>
        <w:rPr>
          <w:lang w:val="en-US"/>
        </w:rPr>
      </w:pPr>
      <w:r w:rsidRPr="00EA4042">
        <w:t xml:space="preserve">Instrumen yang </w:t>
      </w:r>
      <w:r w:rsidR="00565CA9" w:rsidRPr="00EA4042">
        <w:t xml:space="preserve">terdapat </w:t>
      </w:r>
      <w:r w:rsidR="0016483C" w:rsidRPr="00EA4042">
        <w:t>dalam</w:t>
      </w:r>
      <w:r w:rsidRPr="00EA4042">
        <w:t xml:space="preserve"> </w:t>
      </w:r>
      <w:r w:rsidR="00511B41" w:rsidRPr="00EA4042">
        <w:t xml:space="preserve">penelitian ini yaitu </w:t>
      </w:r>
      <w:r w:rsidR="0016483C" w:rsidRPr="00EA4042">
        <w:t>a</w:t>
      </w:r>
      <w:r w:rsidR="00511B41" w:rsidRPr="00EA4042">
        <w:t xml:space="preserve">ngket atau kuesioner </w:t>
      </w:r>
      <w:r w:rsidR="0016483C" w:rsidRPr="00EA4042">
        <w:t>untuk</w:t>
      </w:r>
      <w:r w:rsidR="00565CA9" w:rsidRPr="00EA4042">
        <w:t xml:space="preserve"> meng</w:t>
      </w:r>
      <w:r w:rsidR="00514705" w:rsidRPr="00EA4042">
        <w:t>analisis kebutuhan peserta didik</w:t>
      </w:r>
      <w:r w:rsidR="005113ED">
        <w:rPr>
          <w:lang w:val="en-US"/>
        </w:rPr>
        <w:t xml:space="preserve"> </w:t>
      </w:r>
      <w:proofErr w:type="spellStart"/>
      <w:r w:rsidR="005113ED">
        <w:rPr>
          <w:lang w:val="en-US"/>
        </w:rPr>
        <w:t>dan</w:t>
      </w:r>
      <w:proofErr w:type="spellEnd"/>
      <w:r w:rsidR="005113ED">
        <w:rPr>
          <w:lang w:val="en-US"/>
        </w:rPr>
        <w:t xml:space="preserve"> </w:t>
      </w:r>
      <w:proofErr w:type="spellStart"/>
      <w:r w:rsidR="005113ED">
        <w:rPr>
          <w:lang w:val="en-US"/>
        </w:rPr>
        <w:t>lembar</w:t>
      </w:r>
      <w:proofErr w:type="spellEnd"/>
      <w:r w:rsidR="005113ED">
        <w:rPr>
          <w:lang w:val="en-US"/>
        </w:rPr>
        <w:t xml:space="preserve"> </w:t>
      </w:r>
      <w:proofErr w:type="spellStart"/>
      <w:r w:rsidR="005113ED">
        <w:rPr>
          <w:lang w:val="en-US"/>
        </w:rPr>
        <w:t>refleksi</w:t>
      </w:r>
      <w:proofErr w:type="spellEnd"/>
      <w:r w:rsidR="005113ED">
        <w:rPr>
          <w:lang w:val="en-US"/>
        </w:rPr>
        <w:t xml:space="preserve"> guru</w:t>
      </w:r>
      <w:r w:rsidR="00514705" w:rsidRPr="00EA4042">
        <w:t xml:space="preserve">, </w:t>
      </w:r>
      <w:proofErr w:type="spellStart"/>
      <w:r w:rsidR="007751EF">
        <w:rPr>
          <w:lang w:val="en-US"/>
        </w:rPr>
        <w:t>serta</w:t>
      </w:r>
      <w:proofErr w:type="spellEnd"/>
      <w:r w:rsidR="007751EF">
        <w:rPr>
          <w:lang w:val="en-US"/>
        </w:rPr>
        <w:t xml:space="preserve"> </w:t>
      </w:r>
      <w:r w:rsidR="0010663C" w:rsidRPr="00EA4042">
        <w:t xml:space="preserve">uji kelayakan yang merupakan hasil </w:t>
      </w:r>
      <w:r w:rsidRPr="00EA4042">
        <w:t>validasi produk</w:t>
      </w:r>
      <w:r w:rsidR="0010663C" w:rsidRPr="00EA4042">
        <w:t xml:space="preserve">, </w:t>
      </w:r>
      <w:r w:rsidRPr="00EA4042">
        <w:t xml:space="preserve">dengan </w:t>
      </w:r>
      <w:r w:rsidR="00565CA9" w:rsidRPr="00EA4042">
        <w:t xml:space="preserve">cara </w:t>
      </w:r>
      <w:r w:rsidRPr="00EA4042">
        <w:t xml:space="preserve">mengajukan </w:t>
      </w:r>
      <w:r w:rsidR="00565CA9" w:rsidRPr="00EA4042">
        <w:t>beberapa</w:t>
      </w:r>
      <w:r w:rsidRPr="00EA4042">
        <w:t xml:space="preserve"> pertanyaan kepada responden</w:t>
      </w:r>
      <w:r w:rsidR="00565CA9" w:rsidRPr="00EA4042">
        <w:t xml:space="preserve">, </w:t>
      </w:r>
      <w:r w:rsidR="0016483C" w:rsidRPr="00EA4042">
        <w:t>agar</w:t>
      </w:r>
      <w:r w:rsidR="00565CA9" w:rsidRPr="00EA4042">
        <w:t xml:space="preserve"> </w:t>
      </w:r>
      <w:r w:rsidR="0016483C" w:rsidRPr="00EA4042">
        <w:t>didapatkan</w:t>
      </w:r>
      <w:r w:rsidR="00565CA9" w:rsidRPr="00EA4042">
        <w:t xml:space="preserve"> </w:t>
      </w:r>
      <w:r w:rsidRPr="00EA4042">
        <w:t>informasi</w:t>
      </w:r>
      <w:r w:rsidR="003D5FFD" w:rsidRPr="00EA4042">
        <w:t xml:space="preserve"> yang dibutuhkan</w:t>
      </w:r>
      <w:r w:rsidR="005113ED">
        <w:rPr>
          <w:lang w:val="en-US"/>
        </w:rPr>
        <w:t xml:space="preserve">. </w:t>
      </w:r>
      <w:proofErr w:type="spellStart"/>
      <w:r w:rsidR="005113ED">
        <w:rPr>
          <w:lang w:val="en-US"/>
        </w:rPr>
        <w:t>Setelah</w:t>
      </w:r>
      <w:proofErr w:type="spellEnd"/>
      <w:r w:rsidR="005113ED">
        <w:rPr>
          <w:lang w:val="en-US"/>
        </w:rPr>
        <w:t xml:space="preserve"> </w:t>
      </w:r>
      <w:proofErr w:type="spellStart"/>
      <w:r w:rsidR="005113ED">
        <w:rPr>
          <w:lang w:val="en-US"/>
        </w:rPr>
        <w:t>produk</w:t>
      </w:r>
      <w:proofErr w:type="spellEnd"/>
      <w:r w:rsidR="005113ED">
        <w:rPr>
          <w:lang w:val="en-US"/>
        </w:rPr>
        <w:t xml:space="preserve"> </w:t>
      </w:r>
      <w:proofErr w:type="spellStart"/>
      <w:r w:rsidR="005113ED">
        <w:rPr>
          <w:lang w:val="en-US"/>
        </w:rPr>
        <w:t>dinyatakan</w:t>
      </w:r>
      <w:proofErr w:type="spellEnd"/>
      <w:r w:rsidR="005113ED">
        <w:rPr>
          <w:lang w:val="en-US"/>
        </w:rPr>
        <w:t xml:space="preserve"> </w:t>
      </w:r>
      <w:proofErr w:type="spellStart"/>
      <w:r w:rsidR="005113ED">
        <w:rPr>
          <w:lang w:val="en-US"/>
        </w:rPr>
        <w:t>layak</w:t>
      </w:r>
      <w:proofErr w:type="spellEnd"/>
      <w:r w:rsidR="005113ED">
        <w:rPr>
          <w:lang w:val="en-US"/>
        </w:rPr>
        <w:t xml:space="preserve"> </w:t>
      </w:r>
      <w:proofErr w:type="spellStart"/>
      <w:r w:rsidR="005113ED">
        <w:rPr>
          <w:lang w:val="en-US"/>
        </w:rPr>
        <w:t>untuk</w:t>
      </w:r>
      <w:proofErr w:type="spellEnd"/>
      <w:r w:rsidR="005113ED">
        <w:rPr>
          <w:lang w:val="en-US"/>
        </w:rPr>
        <w:t xml:space="preserve"> </w:t>
      </w:r>
      <w:proofErr w:type="spellStart"/>
      <w:r w:rsidR="005113ED">
        <w:rPr>
          <w:lang w:val="en-US"/>
        </w:rPr>
        <w:t>digunakan</w:t>
      </w:r>
      <w:proofErr w:type="spellEnd"/>
      <w:r w:rsidR="005113ED">
        <w:rPr>
          <w:lang w:val="en-US"/>
        </w:rPr>
        <w:t xml:space="preserve">, </w:t>
      </w:r>
      <w:proofErr w:type="spellStart"/>
      <w:r w:rsidR="005113ED">
        <w:rPr>
          <w:lang w:val="en-US"/>
        </w:rPr>
        <w:t>maka</w:t>
      </w:r>
      <w:proofErr w:type="spellEnd"/>
      <w:r w:rsidR="005113ED">
        <w:rPr>
          <w:lang w:val="en-US"/>
        </w:rPr>
        <w:t xml:space="preserve"> </w:t>
      </w:r>
      <w:proofErr w:type="spellStart"/>
      <w:r w:rsidR="004F5348">
        <w:rPr>
          <w:lang w:val="en-US"/>
        </w:rPr>
        <w:t>dilakukan</w:t>
      </w:r>
      <w:proofErr w:type="spellEnd"/>
      <w:r w:rsidR="005113ED">
        <w:rPr>
          <w:lang w:val="en-US"/>
        </w:rPr>
        <w:t xml:space="preserve"> </w:t>
      </w:r>
      <w:proofErr w:type="spellStart"/>
      <w:r w:rsidR="005113ED">
        <w:rPr>
          <w:lang w:val="en-US"/>
        </w:rPr>
        <w:t>uji</w:t>
      </w:r>
      <w:proofErr w:type="spellEnd"/>
      <w:r w:rsidR="005113ED">
        <w:rPr>
          <w:lang w:val="en-US"/>
        </w:rPr>
        <w:t xml:space="preserve"> </w:t>
      </w:r>
      <w:proofErr w:type="spellStart"/>
      <w:r w:rsidR="005113ED">
        <w:rPr>
          <w:lang w:val="en-US"/>
        </w:rPr>
        <w:t>coba</w:t>
      </w:r>
      <w:proofErr w:type="spellEnd"/>
      <w:r w:rsidR="005113ED">
        <w:rPr>
          <w:lang w:val="en-US"/>
        </w:rPr>
        <w:t xml:space="preserve"> </w:t>
      </w:r>
      <w:proofErr w:type="spellStart"/>
      <w:r w:rsidR="005113ED">
        <w:rPr>
          <w:lang w:val="en-US"/>
        </w:rPr>
        <w:t>skala</w:t>
      </w:r>
      <w:proofErr w:type="spellEnd"/>
      <w:r w:rsidR="005113ED">
        <w:rPr>
          <w:lang w:val="en-US"/>
        </w:rPr>
        <w:t xml:space="preserve"> </w:t>
      </w:r>
      <w:proofErr w:type="spellStart"/>
      <w:r w:rsidR="005113ED">
        <w:rPr>
          <w:lang w:val="en-US"/>
        </w:rPr>
        <w:t>kecil</w:t>
      </w:r>
      <w:proofErr w:type="spellEnd"/>
      <w:r w:rsidR="005113ED">
        <w:rPr>
          <w:lang w:val="en-US"/>
        </w:rPr>
        <w:t xml:space="preserve"> </w:t>
      </w:r>
      <w:proofErr w:type="spellStart"/>
      <w:r w:rsidR="005113ED">
        <w:rPr>
          <w:lang w:val="en-US"/>
        </w:rPr>
        <w:t>untuk</w:t>
      </w:r>
      <w:proofErr w:type="spellEnd"/>
      <w:r w:rsidR="005113ED">
        <w:rPr>
          <w:lang w:val="en-US"/>
        </w:rPr>
        <w:t xml:space="preserve"> </w:t>
      </w:r>
      <w:proofErr w:type="spellStart"/>
      <w:r w:rsidR="005113ED">
        <w:rPr>
          <w:lang w:val="en-US"/>
        </w:rPr>
        <w:t>mendapatkan</w:t>
      </w:r>
      <w:proofErr w:type="spellEnd"/>
      <w:r w:rsidR="005113ED">
        <w:rPr>
          <w:lang w:val="en-US"/>
        </w:rPr>
        <w:t xml:space="preserve"> </w:t>
      </w:r>
      <w:proofErr w:type="spellStart"/>
      <w:r w:rsidR="005113ED">
        <w:rPr>
          <w:lang w:val="en-US"/>
        </w:rPr>
        <w:t>respon</w:t>
      </w:r>
      <w:proofErr w:type="spellEnd"/>
      <w:r w:rsidR="005113ED">
        <w:rPr>
          <w:lang w:val="en-US"/>
        </w:rPr>
        <w:t xml:space="preserve"> </w:t>
      </w:r>
      <w:proofErr w:type="spellStart"/>
      <w:r w:rsidR="005113ED">
        <w:rPr>
          <w:lang w:val="en-US"/>
        </w:rPr>
        <w:t>peserta</w:t>
      </w:r>
      <w:proofErr w:type="spellEnd"/>
      <w:r w:rsidR="005113ED">
        <w:rPr>
          <w:lang w:val="en-US"/>
        </w:rPr>
        <w:t xml:space="preserve"> </w:t>
      </w:r>
      <w:proofErr w:type="spellStart"/>
      <w:r w:rsidR="005113ED">
        <w:rPr>
          <w:lang w:val="en-US"/>
        </w:rPr>
        <w:t>didik</w:t>
      </w:r>
      <w:proofErr w:type="spellEnd"/>
      <w:r w:rsidR="005113ED">
        <w:rPr>
          <w:lang w:val="en-US"/>
        </w:rPr>
        <w:t xml:space="preserve"> </w:t>
      </w:r>
      <w:proofErr w:type="spellStart"/>
      <w:r w:rsidR="005113ED">
        <w:rPr>
          <w:lang w:val="en-US"/>
        </w:rPr>
        <w:t>menggunakan</w:t>
      </w:r>
      <w:proofErr w:type="spellEnd"/>
      <w:r w:rsidR="005113ED">
        <w:rPr>
          <w:lang w:val="en-US"/>
        </w:rPr>
        <w:t xml:space="preserve"> </w:t>
      </w:r>
      <w:proofErr w:type="spellStart"/>
      <w:r w:rsidR="005113ED">
        <w:rPr>
          <w:lang w:val="en-US"/>
        </w:rPr>
        <w:t>kuesioner</w:t>
      </w:r>
      <w:proofErr w:type="spellEnd"/>
      <w:r w:rsidR="005113ED">
        <w:rPr>
          <w:lang w:val="en-US"/>
        </w:rPr>
        <w:t>.</w:t>
      </w:r>
    </w:p>
    <w:p w14:paraId="3B342762" w14:textId="596ECEED" w:rsidR="00514705" w:rsidRPr="009874CC" w:rsidRDefault="006C0413" w:rsidP="009874CC">
      <w:pPr>
        <w:pStyle w:val="P1"/>
        <w:ind w:left="709" w:firstLine="720"/>
      </w:pPr>
      <w:r w:rsidRPr="00EA4042">
        <w:rPr>
          <w:bCs w:val="0"/>
        </w:rPr>
        <w:t xml:space="preserve">Responden diminta memilih jawaban dari pilihan yang </w:t>
      </w:r>
      <w:r w:rsidR="0016483C" w:rsidRPr="00EA4042">
        <w:rPr>
          <w:bCs w:val="0"/>
        </w:rPr>
        <w:t>tersedia</w:t>
      </w:r>
      <w:r w:rsidRPr="00EA4042">
        <w:rPr>
          <w:bCs w:val="0"/>
        </w:rPr>
        <w:t>, dan angket</w:t>
      </w:r>
      <w:r w:rsidR="0016483C" w:rsidRPr="00EA4042">
        <w:rPr>
          <w:bCs w:val="0"/>
        </w:rPr>
        <w:t xml:space="preserve">nya </w:t>
      </w:r>
      <w:r w:rsidRPr="00EA4042">
        <w:rPr>
          <w:bCs w:val="0"/>
        </w:rPr>
        <w:t>melibatkan kombinasi pertanyaan tertutup dan terbuka. Skala Likert dengan skor 1, 2, 3, dan 4 digunakan untuk mengumpulkan data</w:t>
      </w:r>
      <w:r w:rsidR="00B041B9" w:rsidRPr="00EA4042">
        <w:rPr>
          <w:bCs w:val="0"/>
        </w:rPr>
        <w:t xml:space="preserve">. </w:t>
      </w:r>
      <w:r w:rsidRPr="00EA4042">
        <w:rPr>
          <w:bCs w:val="0"/>
        </w:rPr>
        <w:t xml:space="preserve">Skala </w:t>
      </w:r>
      <w:r w:rsidR="00B041B9" w:rsidRPr="00EA4042">
        <w:rPr>
          <w:bCs w:val="0"/>
        </w:rPr>
        <w:t xml:space="preserve">likert merupakan skala yang </w:t>
      </w:r>
      <w:r w:rsidRPr="00EA4042">
        <w:rPr>
          <w:bCs w:val="0"/>
        </w:rPr>
        <w:t xml:space="preserve">terdiri dari empat atau lebih pertanyaan untuk </w:t>
      </w:r>
      <w:r w:rsidR="0016483C" w:rsidRPr="00EA4042">
        <w:rPr>
          <w:bCs w:val="0"/>
        </w:rPr>
        <w:t>memperoleh</w:t>
      </w:r>
      <w:r w:rsidRPr="00EA4042">
        <w:rPr>
          <w:bCs w:val="0"/>
        </w:rPr>
        <w:t xml:space="preserve"> skor atau nilai yang mencerminkan sifat individu</w:t>
      </w:r>
      <w:r w:rsidR="0016483C" w:rsidRPr="00EA4042">
        <w:rPr>
          <w:bCs w:val="0"/>
        </w:rPr>
        <w:t xml:space="preserve"> </w:t>
      </w:r>
      <w:r w:rsidR="00CC6E95" w:rsidRPr="00EA4042">
        <w:rPr>
          <w:b/>
          <w:bCs w:val="0"/>
        </w:rPr>
        <w:fldChar w:fldCharType="begin" w:fldLock="1"/>
      </w:r>
      <w:r w:rsidR="007D5D4F" w:rsidRPr="00EA4042">
        <w:rPr>
          <w:bCs w:val="0"/>
        </w:rPr>
        <w:instrText>ADDIN CSL_CITATION {"citationItems":[{"id":"ITEM-1","itemData":{"abstract":"Penggantian tenaga manusia dengan tenaga mesin yang secara otomatis melakukan dan mengatur pekerjaan. Banyak pemanfaatan perangkat teknologi informasi tersebut digunakan untuk keperluan menggantikan tenaga manusia. Teknologi informasi banyak diterapkan untuk pengelolaan pekerjaan karena daya efektivitas dan efisiensinya yang sudah terbukti mampu mempercepat kinerja. Pada akhirnya akan meningkatkan keuntungan baik secara finansial maupun waktu. Teknologi informasi saat ini telah menyebar hampir di semua aspek kehidupan dan profesi, tidak terkecuali untuk bidang penelitian. Perangkat lunak yang akan dihasilkan dapat membantu mengundang responden. Bidang penelitian sangat terbantu dengan adanya perangkat lunak yang memudahkan dalam pengolahan hasil penelitian. Metode penelitian yang digunakan meliputi beberapa tahapan, antara lain : Review dokumen, observasi, wawancara, penggalian akar permasalahan dengan teknik fishbone, desain dan perancangan aplikasi berbasis web hingga testing. Dari hasil penelitian ini didapatkan hasil bahwa implementasi skala likert berbasis web dapat digunakan untuk menghitung riset dan survey. Bahkan pada studi kasus penggunaan aplikasi dapat disimpulkan hubungan mahasiswa Unsada mempengaruhi motivasi dalam mencapai kelulusan bobot nilai 82.80%. Adanya aplikasi penelitian berbasis web ini dapat memudahkan kinerja para peneliti untuk mendapatkan respon dari responden. Para peneliti dapat membuat sendiri rancangan kuesioner dan mampu mendapatkan hasil penelitian secara real time","author":[{"dropping-particle":"","family":"Nempung","given":"Tibertius","non-dropping-particle":"","parse-names":false,"suffix":""},{"dropping-particle":"","family":"Setiyaningsih","given":"Timor","non-dropping-particle":"","parse-names":false,"suffix":""},{"dropping-particle":"","family":"Syamsiah","given":"Nur","non-dropping-particle":"","parse-names":false,"suffix":""}],"id":"ITEM-1","issue":"November","issued":{"date-parts":[["2015"]]},"page":"1-8","title":"Otomatisasi Metode Penelitian Skala Likert Berbasis Web","type":"article-journal"},"uris":["http://www.mendeley.com/documents/?uuid=b6af5231-9752-47f6-b92d-d165efd34d89"]}],"mendeley":{"formattedCitation":"(Nempung, Setiyaningsih, and Syamsiah 2015)","plainTextFormattedCitation":"(Nempung, Setiyaningsih, and Syamsiah 2015)","previouslyFormattedCitation":"(Nempung, Setiyaningsih, and Syamsiah 2015)"},"properties":{"noteIndex":0},"schema":"https://github.com/citation-style-language/schema/raw/master/csl-citation.json"}</w:instrText>
      </w:r>
      <w:r w:rsidR="00CC6E95" w:rsidRPr="00EA4042">
        <w:rPr>
          <w:b/>
          <w:bCs w:val="0"/>
        </w:rPr>
        <w:fldChar w:fldCharType="separate"/>
      </w:r>
      <w:r w:rsidR="00CC6E95" w:rsidRPr="00EA4042">
        <w:rPr>
          <w:bCs w:val="0"/>
        </w:rPr>
        <w:t>(Nempung, Setiyaningsih, and Syamsiah 2015)</w:t>
      </w:r>
      <w:r w:rsidR="00CC6E95" w:rsidRPr="00EA4042">
        <w:rPr>
          <w:b/>
          <w:bCs w:val="0"/>
        </w:rPr>
        <w:fldChar w:fldCharType="end"/>
      </w:r>
      <w:r w:rsidR="007E5C9D" w:rsidRPr="00EA4042">
        <w:rPr>
          <w:bCs w:val="0"/>
        </w:rPr>
        <w:t>.</w:t>
      </w:r>
    </w:p>
    <w:p w14:paraId="4514055F" w14:textId="77777777" w:rsidR="00B7711F" w:rsidRPr="005113ED" w:rsidRDefault="007E5C9D" w:rsidP="00D54FBB">
      <w:pPr>
        <w:pStyle w:val="P1"/>
        <w:numPr>
          <w:ilvl w:val="0"/>
          <w:numId w:val="31"/>
        </w:numPr>
        <w:ind w:left="1134" w:hanging="357"/>
        <w:rPr>
          <w:b/>
          <w:bCs w:val="0"/>
        </w:rPr>
      </w:pPr>
      <w:r w:rsidRPr="005113ED">
        <w:rPr>
          <w:b/>
          <w:bCs w:val="0"/>
        </w:rPr>
        <w:t>Analisis Kebutuhan</w:t>
      </w:r>
      <w:r w:rsidR="0060050E" w:rsidRPr="005113ED">
        <w:rPr>
          <w:b/>
          <w:bCs w:val="0"/>
        </w:rPr>
        <w:t xml:space="preserve"> </w:t>
      </w:r>
    </w:p>
    <w:p w14:paraId="45B1E5F5" w14:textId="77777777" w:rsidR="00D54FBB" w:rsidRDefault="0060050E" w:rsidP="00D54FBB">
      <w:pPr>
        <w:pStyle w:val="P1"/>
        <w:ind w:left="720" w:firstLine="720"/>
        <w:rPr>
          <w:bCs w:val="0"/>
        </w:rPr>
      </w:pPr>
      <w:r w:rsidRPr="00EA4042">
        <w:rPr>
          <w:bCs w:val="0"/>
        </w:rPr>
        <w:t xml:space="preserve">Analisis kebutuhan </w:t>
      </w:r>
      <w:r w:rsidR="00BC1611" w:rsidRPr="00EA4042">
        <w:rPr>
          <w:bCs w:val="0"/>
        </w:rPr>
        <w:t xml:space="preserve">dilaksanakan </w:t>
      </w:r>
      <w:r w:rsidR="00700471" w:rsidRPr="00EA4042">
        <w:rPr>
          <w:bCs w:val="0"/>
        </w:rPr>
        <w:t xml:space="preserve">untuk mengetahui potensi </w:t>
      </w:r>
      <w:r w:rsidR="003507A0" w:rsidRPr="00EA4042">
        <w:rPr>
          <w:bCs w:val="0"/>
        </w:rPr>
        <w:t>maupun</w:t>
      </w:r>
      <w:r w:rsidR="00700471" w:rsidRPr="00EA4042">
        <w:rPr>
          <w:bCs w:val="0"/>
        </w:rPr>
        <w:t xml:space="preserve"> masalah, serta pengumpulan informasi dalam prosedur penelitian pengembangan menurut Borg &amp; Gall. </w:t>
      </w:r>
      <w:r w:rsidR="00FC6F12" w:rsidRPr="00EA4042">
        <w:rPr>
          <w:bCs w:val="0"/>
        </w:rPr>
        <w:t>Menurut</w:t>
      </w:r>
      <w:r w:rsidRPr="00EA4042">
        <w:rPr>
          <w:bCs w:val="0"/>
        </w:rPr>
        <w:t xml:space="preserve"> </w:t>
      </w:r>
      <w:r w:rsidR="007D5D4F" w:rsidRPr="00EA4042">
        <w:rPr>
          <w:bCs w:val="0"/>
        </w:rPr>
        <w:fldChar w:fldCharType="begin" w:fldLock="1"/>
      </w:r>
      <w:r w:rsidR="00DB7EE5" w:rsidRPr="00EA4042">
        <w:rPr>
          <w:bCs w:val="0"/>
        </w:rPr>
        <w:instrText>ADDIN CSL_CITATION {"citationItems":[{"id":"ITEM-1","itemData":{"DOI":"10.24014/jnsi.v3i1.9347","ISSN":"2620-4967","abstract":"ABSTRACT.This study aimed to comprehend the initial needs of chemistry games (CGs) media through field observation at Senior high schools in Pekanbaru. The data was processed quantitatively and used to determine the type of game that requires further development. This quantitative descriptive research used questionnaires and interviews for collecting data and used purposive sampling as a sampling technique. The number of respondents is 18 teachers and 140 students from 7 Senior high schools in Pekanbaru. The results showed: 1) The needs of learning media generally varies at each school; 42,86% needs an electronic-based chemistry games media and 57,14% needs both non-electronic and electronic-based chemistry games media, 2) Students demanded an instructional media that educational, interactive, exciting and fun, with a game form, 3) Teachers overwhelmed making an instructional teaching media. Keywords : Need Assessment, Instructional Media of Chemistry, Chemistry Game  ABSTRAK.Penelitian ini bertujuan untuk mendapatkan data kebutuhan media permainan kimia secara real melalui pengamatan dilapangan yang dilakukan pada SMA/MA di Kota Pekanbaru. Data yang didapatkan kemudian diolah secara kuantitatif dan digunakan sebagai pertimbangan untuk menentukan jenis permainan yang akan dikembangkan lebih lanjut. Penelitian ini merupakan jenis penelitian deskriptif kuantitatif. Teknik pengumpulan data yaitu melalui angket dan wawancara.  Teknik sampling yang digunakan adalah purposive sampling sehingga didapatkan 7 sekolah SMA/MA di Kota Pekanbaru yang dijadikan sebagai sampel penelitian dengan jumlah guru sebanyak 18 orang dan siswa 140 orang. Temuan utama pada penelitian ini yaitu : 1) Kebutuhan media pembelajaran pada umumnya bervariasi pada setiap sekolah, 2) Siswa sangat menginginkan media pembelajaran yang edukatif, interaktif, menarik dan tidak membosankan yaitu salah satunya dengan sebuah permainan, 3) Guru memiliki keterbatasan waktu dalam membuat media pembelajaran. Kata Kunci : analisis kebutuhan, media pembelajaran kimia, permainan kimia","author":[{"dropping-particle":"","family":"Mahartika","given":"Ira","non-dropping-particle":"","parse-names":false,"suffix":""},{"dropping-particle":"","family":"Afrianis","given":"Neti","non-dropping-particle":"","parse-names":false,"suffix":""},{"dropping-particle":"","family":"Yuhelman","given":"Nofri","non-dropping-particle":"","parse-names":false,"suffix":""}],"container-title":"Journal of Natural Science and Integration","id":"ITEM-1","issue":"1","issued":{"date-parts":[["2020"]]},"page":"35","title":"Analisis Kebutuhan Chemistry Games (CGs) pada Pembelajaran Kimia di SMA/MA Kota Pekanbaru","type":"article-journal","volume":"3"},"uris":["http://www.mendeley.com/documents/?uuid=728539f8-89f7-4b61-8878-ea383044a7b2"]}],"mendeley":{"formattedCitation":"(Mahartika, Afrianis, and Yuhelman 2020)","manualFormatting":"Mahartika, Afrianis, and Yuhelman (2020)","plainTextFormattedCitation":"(Mahartika, Afrianis, and Yuhelman 2020)","previouslyFormattedCitation":"(Mahartika, Afrianis, and Yuhelman 2020)"},"properties":{"noteIndex":0},"schema":"https://github.com/citation-style-language/schema/raw/master/csl-citation.json"}</w:instrText>
      </w:r>
      <w:r w:rsidR="007D5D4F" w:rsidRPr="00EA4042">
        <w:rPr>
          <w:bCs w:val="0"/>
        </w:rPr>
        <w:fldChar w:fldCharType="separate"/>
      </w:r>
      <w:r w:rsidR="007D5D4F" w:rsidRPr="00EA4042">
        <w:rPr>
          <w:bCs w:val="0"/>
        </w:rPr>
        <w:t xml:space="preserve">Mahartika, Afrianis, and </w:t>
      </w:r>
      <w:r w:rsidR="007D5D4F" w:rsidRPr="00EA4042">
        <w:rPr>
          <w:bCs w:val="0"/>
        </w:rPr>
        <w:lastRenderedPageBreak/>
        <w:t xml:space="preserve">Yuhelman </w:t>
      </w:r>
      <w:r w:rsidR="00FC6F12" w:rsidRPr="00EA4042">
        <w:rPr>
          <w:bCs w:val="0"/>
        </w:rPr>
        <w:t>(</w:t>
      </w:r>
      <w:r w:rsidR="007D5D4F" w:rsidRPr="00EA4042">
        <w:rPr>
          <w:bCs w:val="0"/>
        </w:rPr>
        <w:t>2020)</w:t>
      </w:r>
      <w:r w:rsidR="007D5D4F" w:rsidRPr="00EA4042">
        <w:rPr>
          <w:bCs w:val="0"/>
        </w:rPr>
        <w:fldChar w:fldCharType="end"/>
      </w:r>
      <w:r w:rsidR="00FC6F12" w:rsidRPr="00EA4042">
        <w:rPr>
          <w:bCs w:val="0"/>
        </w:rPr>
        <w:t xml:space="preserve"> </w:t>
      </w:r>
      <w:r w:rsidR="003507A0" w:rsidRPr="00EA4042">
        <w:rPr>
          <w:bCs w:val="0"/>
        </w:rPr>
        <w:t xml:space="preserve">Analisis kebutuhan merupakan langkah awal dalam merancang bahan ajar atau produk yang sesuai dengan kebutuhan. Proses ini juga dikenal sebagai pondasi awal sebelum pembuatan produk, memastikan bahwa produk yang dihasilkan sesuai dengan tujuan dan memberikan dasar pertimbangan untuk pemilihan produk yang akan dikembangkan, sehingga dapat memiliki daya guna yang optimal. Menurut </w:t>
      </w:r>
      <w:r w:rsidR="00E517E5" w:rsidRPr="00EA4042">
        <w:rPr>
          <w:bCs w:val="0"/>
        </w:rPr>
        <w:fldChar w:fldCharType="begin" w:fldLock="1"/>
      </w:r>
      <w:r w:rsidR="00DB7EE5" w:rsidRPr="00EA4042">
        <w:rPr>
          <w:bCs w:val="0"/>
        </w:rPr>
        <w:instrText>ADDIN CSL_CITATION {"citationItems":[{"id":"ITEM-1","itemData":{"DOI":"10.24014/jnsi.v3i1.9347","ISSN":"2620-4967","abstract":"ABSTRACT.This study aimed to comprehend the initial needs of chemistry games (CGs) media through field observation at Senior high schools in Pekanbaru. The data was processed quantitatively and used to determine the type of game that requires further development. This quantitative descriptive research used questionnaires and interviews for collecting data and used purposive sampling as a sampling technique. The number of respondents is 18 teachers and 140 students from 7 Senior high schools in Pekanbaru. The results showed: 1) The needs of learning media generally varies at each school; 42,86% needs an electronic-based chemistry games media and 57,14% needs both non-electronic and electronic-based chemistry games media, 2) Students demanded an instructional media that educational, interactive, exciting and fun, with a game form, 3) Teachers overwhelmed making an instructional teaching media. Keywords : Need Assessment, Instructional Media of Chemistry, Chemistry Game  ABSTRAK.Penelitian ini bertujuan untuk mendapatkan data kebutuhan media permainan kimia secara real melalui pengamatan dilapangan yang dilakukan pada SMA/MA di Kota Pekanbaru. Data yang didapatkan kemudian diolah secara kuantitatif dan digunakan sebagai pertimbangan untuk menentukan jenis permainan yang akan dikembangkan lebih lanjut. Penelitian ini merupakan jenis penelitian deskriptif kuantitatif. Teknik pengumpulan data yaitu melalui angket dan wawancara.  Teknik sampling yang digunakan adalah purposive sampling sehingga didapatkan 7 sekolah SMA/MA di Kota Pekanbaru yang dijadikan sebagai sampel penelitian dengan jumlah guru sebanyak 18 orang dan siswa 140 orang. Temuan utama pada penelitian ini yaitu : 1) Kebutuhan media pembelajaran pada umumnya bervariasi pada setiap sekolah, 2) Siswa sangat menginginkan media pembelajaran yang edukatif, interaktif, menarik dan tidak membosankan yaitu salah satunya dengan sebuah permainan, 3) Guru memiliki keterbatasan waktu dalam membuat media pembelajaran. Kata Kunci : analisis kebutuhan, media pembelajaran kimia, permainan kimia","author":[{"dropping-particle":"","family":"Mahartika","given":"Ira","non-dropping-particle":"","parse-names":false,"suffix":""},{"dropping-particle":"","family":"Afrianis","given":"Neti","non-dropping-particle":"","parse-names":false,"suffix":""},{"dropping-particle":"","family":"Yuhelman","given":"Nofri","non-dropping-particle":"","parse-names":false,"suffix":""}],"container-title":"Journal of Natural Science and Integration","id":"ITEM-1","issue":"1","issued":{"date-parts":[["2020"]]},"page":"35","title":"Analisis Kebutuhan Chemistry Games (CGs) pada Pembelajaran Kimia di SMA/MA Kota Pekanbaru","type":"article-journal","volume":"3"},"uris":["http://www.mendeley.com/documents/?uuid=728539f8-89f7-4b61-8878-ea383044a7b2"]}],"mendeley":{"formattedCitation":"(Mahartika et al. 2020)","manualFormatting":"Mahartika et al. (2020)","plainTextFormattedCitation":"(Mahartika et al. 2020)","previouslyFormattedCitation":"(Mahartika et al. 2020)"},"properties":{"noteIndex":0},"schema":"https://github.com/citation-style-language/schema/raw/master/csl-citation.json"}</w:instrText>
      </w:r>
      <w:r w:rsidR="00E517E5" w:rsidRPr="00EA4042">
        <w:rPr>
          <w:bCs w:val="0"/>
        </w:rPr>
        <w:fldChar w:fldCharType="separate"/>
      </w:r>
      <w:r w:rsidR="00E517E5" w:rsidRPr="00EA4042">
        <w:rPr>
          <w:bCs w:val="0"/>
        </w:rPr>
        <w:t xml:space="preserve">Mahartika et al. </w:t>
      </w:r>
      <w:r w:rsidR="00947E17" w:rsidRPr="00EA4042">
        <w:rPr>
          <w:bCs w:val="0"/>
        </w:rPr>
        <w:t>(</w:t>
      </w:r>
      <w:r w:rsidR="00E517E5" w:rsidRPr="00EA4042">
        <w:rPr>
          <w:bCs w:val="0"/>
        </w:rPr>
        <w:t>2020)</w:t>
      </w:r>
      <w:r w:rsidR="00E517E5" w:rsidRPr="00EA4042">
        <w:rPr>
          <w:bCs w:val="0"/>
        </w:rPr>
        <w:fldChar w:fldCharType="end"/>
      </w:r>
      <w:r w:rsidR="00947E17" w:rsidRPr="00EA4042">
        <w:rPr>
          <w:bCs w:val="0"/>
        </w:rPr>
        <w:t xml:space="preserve"> </w:t>
      </w:r>
      <w:r w:rsidR="003507A0" w:rsidRPr="00EA4042">
        <w:rPr>
          <w:bCs w:val="0"/>
        </w:rPr>
        <w:t xml:space="preserve">fungsi analisis kebutuhan </w:t>
      </w:r>
      <w:r w:rsidR="0016483C" w:rsidRPr="00EA4042">
        <w:rPr>
          <w:bCs w:val="0"/>
        </w:rPr>
        <w:t>yaitu</w:t>
      </w:r>
      <w:r w:rsidR="003507A0" w:rsidRPr="00EA4042">
        <w:rPr>
          <w:bCs w:val="0"/>
        </w:rPr>
        <w:t xml:space="preserve"> untuk mengidentifikasi </w:t>
      </w:r>
      <w:r w:rsidR="0016483C" w:rsidRPr="00EA4042">
        <w:rPr>
          <w:bCs w:val="0"/>
        </w:rPr>
        <w:t>per</w:t>
      </w:r>
      <w:r w:rsidR="003507A0" w:rsidRPr="00EA4042">
        <w:rPr>
          <w:bCs w:val="0"/>
        </w:rPr>
        <w:t>masalah</w:t>
      </w:r>
      <w:r w:rsidR="0016483C" w:rsidRPr="00EA4042">
        <w:rPr>
          <w:bCs w:val="0"/>
        </w:rPr>
        <w:t>an yang terjadi</w:t>
      </w:r>
      <w:r w:rsidR="003507A0" w:rsidRPr="00EA4042">
        <w:rPr>
          <w:bCs w:val="0"/>
        </w:rPr>
        <w:t xml:space="preserve"> dan memilih intervensi sesuai kebutuhan.</w:t>
      </w:r>
      <w:r w:rsidRPr="00EA4042">
        <w:rPr>
          <w:bCs w:val="0"/>
        </w:rPr>
        <w:t xml:space="preserve"> </w:t>
      </w:r>
    </w:p>
    <w:p w14:paraId="66DDEDC3" w14:textId="18845CFC" w:rsidR="00B83472" w:rsidRPr="00C560AF" w:rsidRDefault="00FC6F12" w:rsidP="00D54FBB">
      <w:pPr>
        <w:pStyle w:val="P1"/>
        <w:spacing w:after="240"/>
        <w:ind w:left="720" w:firstLine="720"/>
        <w:rPr>
          <w:bCs w:val="0"/>
          <w:lang w:val="en-US"/>
        </w:rPr>
      </w:pPr>
      <w:r w:rsidRPr="00EA4042">
        <w:rPr>
          <w:bCs w:val="0"/>
        </w:rPr>
        <w:t xml:space="preserve">Analisis kebutuhan </w:t>
      </w:r>
      <w:r w:rsidR="006E0666" w:rsidRPr="00EA4042">
        <w:rPr>
          <w:bCs w:val="0"/>
        </w:rPr>
        <w:t>dilakukan dengan</w:t>
      </w:r>
      <w:r w:rsidRPr="00EA4042">
        <w:rPr>
          <w:bCs w:val="0"/>
        </w:rPr>
        <w:t xml:space="preserve"> menggunakan angket kebutuhan </w:t>
      </w:r>
      <w:r w:rsidR="006E0666" w:rsidRPr="00EA4042">
        <w:rPr>
          <w:bCs w:val="0"/>
        </w:rPr>
        <w:t xml:space="preserve">untuk </w:t>
      </w:r>
      <w:r w:rsidRPr="00EA4042">
        <w:rPr>
          <w:bCs w:val="0"/>
        </w:rPr>
        <w:t>peserta didik dan lembar refleksi guru.</w:t>
      </w:r>
      <w:r w:rsidR="00BE7B3F" w:rsidRPr="00EA4042">
        <w:rPr>
          <w:bCs w:val="0"/>
        </w:rPr>
        <w:t xml:space="preserve"> </w:t>
      </w:r>
      <w:r w:rsidR="006E0666" w:rsidRPr="00EA4042">
        <w:rPr>
          <w:bCs w:val="0"/>
        </w:rPr>
        <w:t>Dalam a</w:t>
      </w:r>
      <w:r w:rsidR="0060050E" w:rsidRPr="00EA4042">
        <w:rPr>
          <w:bCs w:val="0"/>
        </w:rPr>
        <w:t xml:space="preserve">ngket </w:t>
      </w:r>
      <w:r w:rsidR="00802FDC" w:rsidRPr="00EA4042">
        <w:rPr>
          <w:bCs w:val="0"/>
        </w:rPr>
        <w:t>kebutuhan peserta didik</w:t>
      </w:r>
      <w:r w:rsidR="0060050E" w:rsidRPr="00EA4042">
        <w:rPr>
          <w:bCs w:val="0"/>
        </w:rPr>
        <w:t xml:space="preserve">, terdapat </w:t>
      </w:r>
      <w:r w:rsidR="00802FDC" w:rsidRPr="00EA4042">
        <w:rPr>
          <w:bCs w:val="0"/>
        </w:rPr>
        <w:t>10</w:t>
      </w:r>
      <w:r w:rsidR="0060050E" w:rsidRPr="00EA4042">
        <w:rPr>
          <w:bCs w:val="0"/>
        </w:rPr>
        <w:t xml:space="preserve"> pernyataan yang </w:t>
      </w:r>
      <w:r w:rsidR="006E0666" w:rsidRPr="00EA4042">
        <w:rPr>
          <w:bCs w:val="0"/>
        </w:rPr>
        <w:t>perlu mereka jawab</w:t>
      </w:r>
      <w:r w:rsidR="0060050E" w:rsidRPr="00EA4042">
        <w:rPr>
          <w:bCs w:val="0"/>
        </w:rPr>
        <w:t>, dengan pilihan jawaban</w:t>
      </w:r>
      <w:r w:rsidR="006E0666" w:rsidRPr="00EA4042">
        <w:rPr>
          <w:bCs w:val="0"/>
        </w:rPr>
        <w:t>nya yaitu</w:t>
      </w:r>
      <w:r w:rsidR="0060050E" w:rsidRPr="00EA4042">
        <w:rPr>
          <w:bCs w:val="0"/>
        </w:rPr>
        <w:t xml:space="preserve"> antara ya </w:t>
      </w:r>
      <w:r w:rsidR="006E0666" w:rsidRPr="00EA4042">
        <w:rPr>
          <w:bCs w:val="0"/>
        </w:rPr>
        <w:t>atau</w:t>
      </w:r>
      <w:r w:rsidR="0060050E" w:rsidRPr="00EA4042">
        <w:rPr>
          <w:bCs w:val="0"/>
        </w:rPr>
        <w:t xml:space="preserve"> tidak </w:t>
      </w:r>
      <w:r w:rsidR="006E0666" w:rsidRPr="00EA4042">
        <w:rPr>
          <w:bCs w:val="0"/>
        </w:rPr>
        <w:t xml:space="preserve">atau yang dikenal sebagai </w:t>
      </w:r>
      <w:r w:rsidR="0060050E" w:rsidRPr="00EA4042">
        <w:rPr>
          <w:bCs w:val="0"/>
        </w:rPr>
        <w:t>angket tertutup</w:t>
      </w:r>
      <w:r w:rsidR="00802FDC" w:rsidRPr="00EA4042">
        <w:rPr>
          <w:bCs w:val="0"/>
        </w:rPr>
        <w:t xml:space="preserve"> dan </w:t>
      </w:r>
      <w:r w:rsidR="006E0666" w:rsidRPr="00EA4042">
        <w:rPr>
          <w:bCs w:val="0"/>
        </w:rPr>
        <w:t xml:space="preserve">juga </w:t>
      </w:r>
      <w:r w:rsidR="0060050E" w:rsidRPr="00EA4042">
        <w:rPr>
          <w:bCs w:val="0"/>
        </w:rPr>
        <w:t xml:space="preserve">memerlukan </w:t>
      </w:r>
      <w:r w:rsidR="006E0666" w:rsidRPr="00EA4042">
        <w:rPr>
          <w:bCs w:val="0"/>
        </w:rPr>
        <w:t xml:space="preserve">suatu </w:t>
      </w:r>
      <w:r w:rsidR="0060050E" w:rsidRPr="00EA4042">
        <w:rPr>
          <w:bCs w:val="0"/>
        </w:rPr>
        <w:t xml:space="preserve">penjelasan </w:t>
      </w:r>
      <w:r w:rsidR="006E0666" w:rsidRPr="00EA4042">
        <w:rPr>
          <w:bCs w:val="0"/>
        </w:rPr>
        <w:t xml:space="preserve">yang </w:t>
      </w:r>
      <w:r w:rsidR="0060050E" w:rsidRPr="00EA4042">
        <w:rPr>
          <w:bCs w:val="0"/>
        </w:rPr>
        <w:t xml:space="preserve">singkat </w:t>
      </w:r>
      <w:r w:rsidR="006E0666" w:rsidRPr="00EA4042">
        <w:rPr>
          <w:bCs w:val="0"/>
        </w:rPr>
        <w:t>(</w:t>
      </w:r>
      <w:r w:rsidR="0060050E" w:rsidRPr="00EA4042">
        <w:rPr>
          <w:bCs w:val="0"/>
        </w:rPr>
        <w:t>kombinasi angket terbuka</w:t>
      </w:r>
      <w:r w:rsidR="006E0666" w:rsidRPr="00EA4042">
        <w:rPr>
          <w:bCs w:val="0"/>
        </w:rPr>
        <w:t>-</w:t>
      </w:r>
      <w:r w:rsidR="0060050E" w:rsidRPr="00EA4042">
        <w:rPr>
          <w:bCs w:val="0"/>
        </w:rPr>
        <w:t>tertutup</w:t>
      </w:r>
      <w:r w:rsidR="006E0666" w:rsidRPr="00EA4042">
        <w:rPr>
          <w:bCs w:val="0"/>
        </w:rPr>
        <w:t>)</w:t>
      </w:r>
      <w:r w:rsidR="0060050E" w:rsidRPr="00EA4042">
        <w:rPr>
          <w:bCs w:val="0"/>
        </w:rPr>
        <w:t>.</w:t>
      </w:r>
      <w:r w:rsidR="00802FDC" w:rsidRPr="00EA4042">
        <w:rPr>
          <w:bCs w:val="0"/>
        </w:rPr>
        <w:t xml:space="preserve"> </w:t>
      </w:r>
      <w:r w:rsidR="00C560AF">
        <w:rPr>
          <w:bCs w:val="0"/>
          <w:lang w:val="en-US"/>
        </w:rPr>
        <w:t>K</w:t>
      </w:r>
      <w:r w:rsidR="00802FDC" w:rsidRPr="00EA4042">
        <w:rPr>
          <w:bCs w:val="0"/>
        </w:rPr>
        <w:t>isi-kisi</w:t>
      </w:r>
      <w:r w:rsidR="00C560AF">
        <w:rPr>
          <w:bCs w:val="0"/>
          <w:lang w:val="en-US"/>
        </w:rPr>
        <w:t xml:space="preserve"> </w:t>
      </w:r>
      <w:proofErr w:type="spellStart"/>
      <w:r w:rsidR="00C560AF">
        <w:rPr>
          <w:bCs w:val="0"/>
          <w:lang w:val="en-US"/>
        </w:rPr>
        <w:t>instrumen</w:t>
      </w:r>
      <w:proofErr w:type="spellEnd"/>
      <w:r w:rsidR="00C560AF">
        <w:rPr>
          <w:bCs w:val="0"/>
          <w:lang w:val="en-US"/>
        </w:rPr>
        <w:t xml:space="preserve"> </w:t>
      </w:r>
      <w:proofErr w:type="spellStart"/>
      <w:r w:rsidR="00C560AF">
        <w:rPr>
          <w:bCs w:val="0"/>
          <w:lang w:val="en-US"/>
        </w:rPr>
        <w:t>kebutuhan</w:t>
      </w:r>
      <w:proofErr w:type="spellEnd"/>
      <w:r w:rsidR="00C560AF">
        <w:rPr>
          <w:bCs w:val="0"/>
          <w:lang w:val="en-US"/>
        </w:rPr>
        <w:t xml:space="preserve"> </w:t>
      </w:r>
      <w:proofErr w:type="spellStart"/>
      <w:r w:rsidR="00C560AF">
        <w:rPr>
          <w:bCs w:val="0"/>
          <w:lang w:val="en-US"/>
        </w:rPr>
        <w:t>peserta</w:t>
      </w:r>
      <w:proofErr w:type="spellEnd"/>
      <w:r w:rsidR="00C560AF">
        <w:rPr>
          <w:bCs w:val="0"/>
          <w:lang w:val="en-US"/>
        </w:rPr>
        <w:t xml:space="preserve"> </w:t>
      </w:r>
      <w:proofErr w:type="spellStart"/>
      <w:r w:rsidR="00C560AF">
        <w:rPr>
          <w:bCs w:val="0"/>
          <w:lang w:val="en-US"/>
        </w:rPr>
        <w:t>didik</w:t>
      </w:r>
      <w:proofErr w:type="spellEnd"/>
      <w:r w:rsidR="00C560AF">
        <w:rPr>
          <w:bCs w:val="0"/>
          <w:lang w:val="en-US"/>
        </w:rPr>
        <w:t xml:space="preserve"> </w:t>
      </w:r>
      <w:proofErr w:type="spellStart"/>
      <w:r w:rsidR="00C560AF">
        <w:rPr>
          <w:bCs w:val="0"/>
          <w:lang w:val="en-US"/>
        </w:rPr>
        <w:t>terdapat</w:t>
      </w:r>
      <w:proofErr w:type="spellEnd"/>
      <w:r w:rsidR="00C560AF">
        <w:rPr>
          <w:bCs w:val="0"/>
          <w:lang w:val="en-US"/>
        </w:rPr>
        <w:t xml:space="preserve"> </w:t>
      </w:r>
      <w:proofErr w:type="spellStart"/>
      <w:r w:rsidR="00C560AF">
        <w:rPr>
          <w:bCs w:val="0"/>
          <w:lang w:val="en-US"/>
        </w:rPr>
        <w:t>pada</w:t>
      </w:r>
      <w:proofErr w:type="spellEnd"/>
      <w:r w:rsidR="00C560AF">
        <w:rPr>
          <w:bCs w:val="0"/>
          <w:lang w:val="en-US"/>
        </w:rPr>
        <w:t xml:space="preserve"> </w:t>
      </w:r>
      <w:proofErr w:type="spellStart"/>
      <w:r w:rsidR="00C560AF">
        <w:rPr>
          <w:bCs w:val="0"/>
          <w:lang w:val="en-US"/>
        </w:rPr>
        <w:t>tabel</w:t>
      </w:r>
      <w:proofErr w:type="spellEnd"/>
      <w:r w:rsidR="00C560AF">
        <w:rPr>
          <w:bCs w:val="0"/>
          <w:lang w:val="en-US"/>
        </w:rPr>
        <w:t xml:space="preserve"> 3.1.</w:t>
      </w:r>
    </w:p>
    <w:p w14:paraId="141D052D" w14:textId="271988DC" w:rsidR="0054212B" w:rsidRPr="00EA4042" w:rsidRDefault="00B7711F" w:rsidP="00B7711F">
      <w:pPr>
        <w:pStyle w:val="Caption"/>
        <w:rPr>
          <w:b w:val="0"/>
          <w:bCs/>
          <w:sz w:val="22"/>
          <w:szCs w:val="22"/>
          <w:lang w:val="id-ID"/>
        </w:rPr>
      </w:pPr>
      <w:bookmarkStart w:id="111" w:name="_Toc156639604"/>
      <w:r w:rsidRPr="00EA4042">
        <w:rPr>
          <w:lang w:val="id-ID"/>
        </w:rPr>
        <w:t>Tabel 3.</w:t>
      </w:r>
      <w:r w:rsidRPr="00EA4042">
        <w:rPr>
          <w:lang w:val="id-ID"/>
        </w:rPr>
        <w:fldChar w:fldCharType="begin"/>
      </w:r>
      <w:r w:rsidRPr="00EA4042">
        <w:rPr>
          <w:lang w:val="id-ID"/>
        </w:rPr>
        <w:instrText xml:space="preserve"> SEQ Tabel_3. \* ARABIC </w:instrText>
      </w:r>
      <w:r w:rsidRPr="00EA4042">
        <w:rPr>
          <w:lang w:val="id-ID"/>
        </w:rPr>
        <w:fldChar w:fldCharType="separate"/>
      </w:r>
      <w:r w:rsidR="00B021B1">
        <w:rPr>
          <w:noProof/>
          <w:lang w:val="id-ID"/>
        </w:rPr>
        <w:t>1</w:t>
      </w:r>
      <w:r w:rsidRPr="00EA4042">
        <w:rPr>
          <w:lang w:val="id-ID"/>
        </w:rPr>
        <w:fldChar w:fldCharType="end"/>
      </w:r>
      <w:r w:rsidRPr="00EA4042">
        <w:rPr>
          <w:lang w:val="id-ID"/>
        </w:rPr>
        <w:t xml:space="preserve"> </w:t>
      </w:r>
      <w:r w:rsidR="00C024CE" w:rsidRPr="00EA4042">
        <w:rPr>
          <w:bCs/>
          <w:szCs w:val="24"/>
          <w:lang w:val="id-ID"/>
        </w:rPr>
        <w:t>Kisi-Kisi Instrumen Kebutuhan Peserta Didik</w:t>
      </w:r>
      <w:bookmarkEnd w:id="111"/>
    </w:p>
    <w:tbl>
      <w:tblPr>
        <w:tblStyle w:val="TableGrid"/>
        <w:tblW w:w="0" w:type="auto"/>
        <w:tblInd w:w="817" w:type="dxa"/>
        <w:tblLook w:val="04A0" w:firstRow="1" w:lastRow="0" w:firstColumn="1" w:lastColumn="0" w:noHBand="0" w:noVBand="1"/>
      </w:tblPr>
      <w:tblGrid>
        <w:gridCol w:w="2155"/>
        <w:gridCol w:w="3249"/>
        <w:gridCol w:w="1706"/>
      </w:tblGrid>
      <w:tr w:rsidR="00802FDC" w:rsidRPr="00EA4042" w14:paraId="002C7FC2" w14:textId="77777777" w:rsidTr="00CA1174">
        <w:tc>
          <w:tcPr>
            <w:tcW w:w="2155" w:type="dxa"/>
          </w:tcPr>
          <w:p w14:paraId="1791424B" w14:textId="03240C64" w:rsidR="00802FDC" w:rsidRPr="00EA4042" w:rsidRDefault="00802FDC" w:rsidP="00FB2AAE">
            <w:pPr>
              <w:spacing w:line="480" w:lineRule="auto"/>
              <w:ind w:left="0"/>
              <w:rPr>
                <w:b/>
                <w:bCs/>
                <w:lang w:val="id-ID"/>
              </w:rPr>
            </w:pPr>
            <w:r w:rsidRPr="00EA4042">
              <w:rPr>
                <w:b/>
                <w:bCs/>
                <w:lang w:val="id-ID"/>
              </w:rPr>
              <w:t>Aspek</w:t>
            </w:r>
          </w:p>
        </w:tc>
        <w:tc>
          <w:tcPr>
            <w:tcW w:w="3249" w:type="dxa"/>
          </w:tcPr>
          <w:p w14:paraId="3AA8E8ED" w14:textId="18FC13E6" w:rsidR="00802FDC" w:rsidRPr="00EA4042" w:rsidRDefault="00802FDC" w:rsidP="00FB2AAE">
            <w:pPr>
              <w:spacing w:line="480" w:lineRule="auto"/>
              <w:ind w:left="0"/>
              <w:rPr>
                <w:b/>
                <w:bCs/>
                <w:lang w:val="id-ID"/>
              </w:rPr>
            </w:pPr>
            <w:r w:rsidRPr="00EA4042">
              <w:rPr>
                <w:b/>
                <w:bCs/>
                <w:lang w:val="id-ID"/>
              </w:rPr>
              <w:t>Indikator</w:t>
            </w:r>
          </w:p>
        </w:tc>
        <w:tc>
          <w:tcPr>
            <w:tcW w:w="1706" w:type="dxa"/>
          </w:tcPr>
          <w:p w14:paraId="7CFC8FFB" w14:textId="55E62FDF" w:rsidR="00802FDC" w:rsidRPr="00EA4042" w:rsidRDefault="00802FDC" w:rsidP="00FB2AAE">
            <w:pPr>
              <w:spacing w:line="480" w:lineRule="auto"/>
              <w:ind w:left="0"/>
              <w:rPr>
                <w:b/>
                <w:bCs/>
                <w:lang w:val="id-ID"/>
              </w:rPr>
            </w:pPr>
            <w:r w:rsidRPr="00EA4042">
              <w:rPr>
                <w:b/>
                <w:bCs/>
                <w:lang w:val="id-ID"/>
              </w:rPr>
              <w:t>Nomor soal</w:t>
            </w:r>
          </w:p>
        </w:tc>
      </w:tr>
      <w:tr w:rsidR="0054212B" w:rsidRPr="00EA4042" w14:paraId="7EA777F9" w14:textId="77777777" w:rsidTr="00CA1174">
        <w:tc>
          <w:tcPr>
            <w:tcW w:w="2155" w:type="dxa"/>
            <w:vMerge w:val="restart"/>
          </w:tcPr>
          <w:p w14:paraId="16A6483E" w14:textId="77777777" w:rsidR="0054212B" w:rsidRDefault="0054212B" w:rsidP="00FB2AAE">
            <w:pPr>
              <w:spacing w:line="480" w:lineRule="auto"/>
              <w:ind w:left="0"/>
              <w:jc w:val="left"/>
              <w:rPr>
                <w:lang w:val="id-ID"/>
              </w:rPr>
            </w:pPr>
            <w:r w:rsidRPr="00EA4042">
              <w:rPr>
                <w:lang w:val="id-ID"/>
              </w:rPr>
              <w:t>Analisis kebutuhan peserta didik</w:t>
            </w:r>
          </w:p>
          <w:p w14:paraId="78B40855" w14:textId="77777777" w:rsidR="00CA1174" w:rsidRDefault="00CA1174" w:rsidP="00FB2AAE">
            <w:pPr>
              <w:spacing w:line="480" w:lineRule="auto"/>
              <w:ind w:left="0"/>
              <w:jc w:val="left"/>
              <w:rPr>
                <w:lang w:val="id-ID"/>
              </w:rPr>
            </w:pPr>
          </w:p>
          <w:p w14:paraId="6DCAFC2A" w14:textId="77777777" w:rsidR="00CA1174" w:rsidRDefault="00CA1174" w:rsidP="00FB2AAE">
            <w:pPr>
              <w:spacing w:line="480" w:lineRule="auto"/>
              <w:ind w:left="0"/>
              <w:jc w:val="left"/>
              <w:rPr>
                <w:lang w:val="id-ID"/>
              </w:rPr>
            </w:pPr>
          </w:p>
          <w:p w14:paraId="5DC67434" w14:textId="77777777" w:rsidR="00CA1174" w:rsidRDefault="00CA1174" w:rsidP="00FB2AAE">
            <w:pPr>
              <w:spacing w:line="480" w:lineRule="auto"/>
              <w:ind w:left="0"/>
              <w:jc w:val="left"/>
              <w:rPr>
                <w:lang w:val="id-ID"/>
              </w:rPr>
            </w:pPr>
          </w:p>
          <w:p w14:paraId="34278C14" w14:textId="77777777" w:rsidR="00CA1174" w:rsidRDefault="00CA1174" w:rsidP="00FB2AAE">
            <w:pPr>
              <w:spacing w:line="480" w:lineRule="auto"/>
              <w:ind w:left="0"/>
              <w:jc w:val="left"/>
              <w:rPr>
                <w:lang w:val="id-ID"/>
              </w:rPr>
            </w:pPr>
          </w:p>
          <w:p w14:paraId="462DD46C" w14:textId="6C35AC30" w:rsidR="00CA1174" w:rsidRPr="00EA4042" w:rsidRDefault="00CA1174" w:rsidP="00CA1174">
            <w:pPr>
              <w:spacing w:line="480" w:lineRule="auto"/>
              <w:ind w:left="0"/>
              <w:rPr>
                <w:lang w:val="id-ID"/>
              </w:rPr>
            </w:pPr>
            <w:r w:rsidRPr="00EA4042">
              <w:rPr>
                <w:b/>
                <w:bCs/>
                <w:lang w:val="id-ID"/>
              </w:rPr>
              <w:t>Aspek</w:t>
            </w:r>
          </w:p>
        </w:tc>
        <w:tc>
          <w:tcPr>
            <w:tcW w:w="3249" w:type="dxa"/>
          </w:tcPr>
          <w:p w14:paraId="673B0DBF" w14:textId="5B78391D" w:rsidR="0054212B" w:rsidRPr="00EA4042" w:rsidRDefault="0054212B" w:rsidP="00FB2AAE">
            <w:pPr>
              <w:spacing w:line="480" w:lineRule="auto"/>
              <w:ind w:left="0"/>
              <w:jc w:val="both"/>
              <w:rPr>
                <w:lang w:val="id-ID"/>
              </w:rPr>
            </w:pPr>
            <w:r w:rsidRPr="00EA4042">
              <w:rPr>
                <w:lang w:val="id-ID"/>
              </w:rPr>
              <w:lastRenderedPageBreak/>
              <w:t>Perlunya bahan bacaan selain buku pelajaran dari sekolah</w:t>
            </w:r>
          </w:p>
        </w:tc>
        <w:tc>
          <w:tcPr>
            <w:tcW w:w="1706" w:type="dxa"/>
          </w:tcPr>
          <w:p w14:paraId="5F8B50CB" w14:textId="7B461FC2" w:rsidR="0054212B" w:rsidRPr="00EA4042" w:rsidRDefault="0054212B" w:rsidP="00FB2AAE">
            <w:pPr>
              <w:spacing w:line="480" w:lineRule="auto"/>
              <w:ind w:left="0"/>
              <w:rPr>
                <w:lang w:val="id-ID"/>
              </w:rPr>
            </w:pPr>
            <w:r w:rsidRPr="00EA4042">
              <w:rPr>
                <w:lang w:val="id-ID"/>
              </w:rPr>
              <w:t>1,2</w:t>
            </w:r>
          </w:p>
        </w:tc>
      </w:tr>
      <w:tr w:rsidR="0054212B" w:rsidRPr="00EA4042" w14:paraId="38CBF84A" w14:textId="77777777" w:rsidTr="00CA1174">
        <w:tc>
          <w:tcPr>
            <w:tcW w:w="2155" w:type="dxa"/>
            <w:vMerge/>
          </w:tcPr>
          <w:p w14:paraId="79B291CD" w14:textId="77777777" w:rsidR="0054212B" w:rsidRPr="00EA4042" w:rsidRDefault="0054212B" w:rsidP="00FB2AAE">
            <w:pPr>
              <w:spacing w:line="480" w:lineRule="auto"/>
              <w:ind w:left="0"/>
              <w:jc w:val="left"/>
              <w:rPr>
                <w:lang w:val="id-ID"/>
              </w:rPr>
            </w:pPr>
          </w:p>
        </w:tc>
        <w:tc>
          <w:tcPr>
            <w:tcW w:w="3249" w:type="dxa"/>
          </w:tcPr>
          <w:p w14:paraId="52905989" w14:textId="4D8D6502" w:rsidR="0054212B" w:rsidRPr="00EA4042" w:rsidRDefault="0054212B" w:rsidP="00FB2AAE">
            <w:pPr>
              <w:spacing w:line="480" w:lineRule="auto"/>
              <w:ind w:left="0"/>
              <w:jc w:val="both"/>
              <w:rPr>
                <w:lang w:val="id-ID"/>
              </w:rPr>
            </w:pPr>
            <w:r w:rsidRPr="00EA4042">
              <w:rPr>
                <w:lang w:val="id-ID"/>
              </w:rPr>
              <w:t xml:space="preserve">Pengalaman penggunaan modul ajar </w:t>
            </w:r>
          </w:p>
        </w:tc>
        <w:tc>
          <w:tcPr>
            <w:tcW w:w="1706" w:type="dxa"/>
          </w:tcPr>
          <w:p w14:paraId="06C7C48D" w14:textId="2B160E9E" w:rsidR="0054212B" w:rsidRPr="00EA4042" w:rsidRDefault="0054212B" w:rsidP="00FB2AAE">
            <w:pPr>
              <w:spacing w:line="480" w:lineRule="auto"/>
              <w:ind w:left="0"/>
              <w:rPr>
                <w:lang w:val="id-ID"/>
              </w:rPr>
            </w:pPr>
            <w:r w:rsidRPr="00EA4042">
              <w:rPr>
                <w:lang w:val="id-ID"/>
              </w:rPr>
              <w:t>3</w:t>
            </w:r>
          </w:p>
        </w:tc>
      </w:tr>
      <w:tr w:rsidR="0054212B" w:rsidRPr="00EA4042" w14:paraId="22AF3007" w14:textId="77777777" w:rsidTr="00CA1174">
        <w:tc>
          <w:tcPr>
            <w:tcW w:w="2155" w:type="dxa"/>
            <w:vMerge/>
          </w:tcPr>
          <w:p w14:paraId="04010907" w14:textId="77777777" w:rsidR="0054212B" w:rsidRPr="00EA4042" w:rsidRDefault="0054212B" w:rsidP="00FB2AAE">
            <w:pPr>
              <w:spacing w:line="480" w:lineRule="auto"/>
              <w:ind w:left="0"/>
              <w:jc w:val="left"/>
              <w:rPr>
                <w:lang w:val="id-ID"/>
              </w:rPr>
            </w:pPr>
          </w:p>
        </w:tc>
        <w:tc>
          <w:tcPr>
            <w:tcW w:w="3249" w:type="dxa"/>
          </w:tcPr>
          <w:p w14:paraId="70E7E57D" w14:textId="77777777" w:rsidR="0054212B" w:rsidRDefault="0054212B" w:rsidP="00FB2AAE">
            <w:pPr>
              <w:spacing w:line="480" w:lineRule="auto"/>
              <w:ind w:left="0"/>
              <w:jc w:val="both"/>
              <w:rPr>
                <w:lang w:val="id-ID"/>
              </w:rPr>
            </w:pPr>
            <w:r w:rsidRPr="00EA4042">
              <w:rPr>
                <w:lang w:val="id-ID"/>
              </w:rPr>
              <w:t xml:space="preserve">Perlunya penggunaan bahan ajar </w:t>
            </w:r>
          </w:p>
          <w:p w14:paraId="36C3F25D" w14:textId="1D9832B8" w:rsidR="00CA1174" w:rsidRPr="00EA4042" w:rsidRDefault="00CA1174" w:rsidP="00CA1174">
            <w:pPr>
              <w:spacing w:line="480" w:lineRule="auto"/>
              <w:ind w:left="0"/>
              <w:rPr>
                <w:lang w:val="id-ID"/>
              </w:rPr>
            </w:pPr>
            <w:r w:rsidRPr="00EA4042">
              <w:rPr>
                <w:b/>
                <w:bCs/>
                <w:lang w:val="id-ID"/>
              </w:rPr>
              <w:t>Indikator</w:t>
            </w:r>
          </w:p>
        </w:tc>
        <w:tc>
          <w:tcPr>
            <w:tcW w:w="1706" w:type="dxa"/>
          </w:tcPr>
          <w:p w14:paraId="721B57ED" w14:textId="77777777" w:rsidR="0054212B" w:rsidRDefault="0054212B" w:rsidP="00FB2AAE">
            <w:pPr>
              <w:spacing w:line="480" w:lineRule="auto"/>
              <w:ind w:left="0"/>
              <w:rPr>
                <w:lang w:val="id-ID"/>
              </w:rPr>
            </w:pPr>
            <w:r w:rsidRPr="00EA4042">
              <w:rPr>
                <w:lang w:val="id-ID"/>
              </w:rPr>
              <w:t>4, 9,10</w:t>
            </w:r>
          </w:p>
          <w:p w14:paraId="5F251D2A" w14:textId="77777777" w:rsidR="00CA1174" w:rsidRDefault="00CA1174" w:rsidP="00FB2AAE">
            <w:pPr>
              <w:spacing w:line="480" w:lineRule="auto"/>
              <w:ind w:left="0"/>
              <w:rPr>
                <w:lang w:val="id-ID"/>
              </w:rPr>
            </w:pPr>
          </w:p>
          <w:p w14:paraId="1635A2B1" w14:textId="6C554030" w:rsidR="00CA1174" w:rsidRPr="00EA4042" w:rsidRDefault="00CA1174" w:rsidP="00CA1174">
            <w:pPr>
              <w:spacing w:line="480" w:lineRule="auto"/>
              <w:ind w:left="0"/>
              <w:rPr>
                <w:lang w:val="id-ID"/>
              </w:rPr>
            </w:pPr>
            <w:r w:rsidRPr="00EA4042">
              <w:rPr>
                <w:b/>
                <w:bCs/>
                <w:lang w:val="id-ID"/>
              </w:rPr>
              <w:t>Nomor soal</w:t>
            </w:r>
          </w:p>
        </w:tc>
      </w:tr>
      <w:tr w:rsidR="0054212B" w:rsidRPr="00EA4042" w14:paraId="4A027F1D" w14:textId="77777777" w:rsidTr="00CA1174">
        <w:tc>
          <w:tcPr>
            <w:tcW w:w="2155" w:type="dxa"/>
            <w:vMerge w:val="restart"/>
          </w:tcPr>
          <w:p w14:paraId="2AA1BC76" w14:textId="77777777" w:rsidR="0054212B" w:rsidRPr="00EA4042" w:rsidRDefault="0054212B" w:rsidP="00FB2AAE">
            <w:pPr>
              <w:spacing w:line="480" w:lineRule="auto"/>
              <w:ind w:left="0"/>
              <w:jc w:val="left"/>
              <w:rPr>
                <w:lang w:val="id-ID"/>
              </w:rPr>
            </w:pPr>
          </w:p>
        </w:tc>
        <w:tc>
          <w:tcPr>
            <w:tcW w:w="3249" w:type="dxa"/>
          </w:tcPr>
          <w:p w14:paraId="19C7D54F" w14:textId="32AFF2D7" w:rsidR="0054212B" w:rsidRPr="00EA4042" w:rsidRDefault="0054212B" w:rsidP="00FB2AAE">
            <w:pPr>
              <w:spacing w:line="480" w:lineRule="auto"/>
              <w:ind w:left="0"/>
              <w:jc w:val="both"/>
              <w:rPr>
                <w:lang w:val="id-ID"/>
              </w:rPr>
            </w:pPr>
            <w:r w:rsidRPr="00EA4042">
              <w:rPr>
                <w:lang w:val="id-ID"/>
              </w:rPr>
              <w:t>Pengalaman penggunaan bahan ajar untuk melatih keterampilan ber</w:t>
            </w:r>
            <w:r w:rsidR="0028437F">
              <w:rPr>
                <w:lang w:val="en-US"/>
              </w:rPr>
              <w:t>p</w:t>
            </w:r>
            <w:r w:rsidRPr="00EA4042">
              <w:rPr>
                <w:lang w:val="id-ID"/>
              </w:rPr>
              <w:t>ikir kritis</w:t>
            </w:r>
          </w:p>
        </w:tc>
        <w:tc>
          <w:tcPr>
            <w:tcW w:w="1706" w:type="dxa"/>
          </w:tcPr>
          <w:p w14:paraId="224EF465" w14:textId="7632AC31" w:rsidR="0054212B" w:rsidRPr="00EA4042" w:rsidRDefault="0054212B" w:rsidP="00FB2AAE">
            <w:pPr>
              <w:spacing w:line="480" w:lineRule="auto"/>
              <w:ind w:left="0"/>
              <w:rPr>
                <w:lang w:val="id-ID"/>
              </w:rPr>
            </w:pPr>
            <w:r w:rsidRPr="00EA4042">
              <w:rPr>
                <w:lang w:val="id-ID"/>
              </w:rPr>
              <w:t>5,6</w:t>
            </w:r>
          </w:p>
        </w:tc>
      </w:tr>
      <w:tr w:rsidR="0054212B" w:rsidRPr="00EA4042" w14:paraId="10F4320B" w14:textId="77777777" w:rsidTr="00CA1174">
        <w:tc>
          <w:tcPr>
            <w:tcW w:w="2155" w:type="dxa"/>
            <w:vMerge/>
          </w:tcPr>
          <w:p w14:paraId="59FCBACF" w14:textId="77777777" w:rsidR="0054212B" w:rsidRPr="00EA4042" w:rsidRDefault="0054212B" w:rsidP="00FB2AAE">
            <w:pPr>
              <w:spacing w:line="480" w:lineRule="auto"/>
              <w:ind w:left="0"/>
              <w:jc w:val="left"/>
              <w:rPr>
                <w:lang w:val="id-ID"/>
              </w:rPr>
            </w:pPr>
          </w:p>
        </w:tc>
        <w:tc>
          <w:tcPr>
            <w:tcW w:w="3249" w:type="dxa"/>
          </w:tcPr>
          <w:p w14:paraId="4F9774EF" w14:textId="37205630" w:rsidR="0054212B" w:rsidRPr="002F5425" w:rsidRDefault="0054212B" w:rsidP="00FB2AAE">
            <w:pPr>
              <w:spacing w:line="480" w:lineRule="auto"/>
              <w:ind w:left="0"/>
              <w:jc w:val="both"/>
              <w:rPr>
                <w:lang w:val="en-US"/>
              </w:rPr>
            </w:pPr>
            <w:r w:rsidRPr="00EA4042">
              <w:rPr>
                <w:lang w:val="id-ID"/>
              </w:rPr>
              <w:t xml:space="preserve">Perlunya bahan ajar yang dikaitkan </w:t>
            </w:r>
            <w:proofErr w:type="spellStart"/>
            <w:r w:rsidR="002F5425">
              <w:rPr>
                <w:lang w:val="en-US"/>
              </w:rPr>
              <w:t>dengan</w:t>
            </w:r>
            <w:proofErr w:type="spellEnd"/>
            <w:r w:rsidR="002F5425">
              <w:rPr>
                <w:lang w:val="en-US"/>
              </w:rPr>
              <w:t xml:space="preserve"> </w:t>
            </w:r>
            <w:r w:rsidRPr="00EA4042">
              <w:rPr>
                <w:lang w:val="id-ID"/>
              </w:rPr>
              <w:t xml:space="preserve">kehidupan </w:t>
            </w:r>
            <w:proofErr w:type="spellStart"/>
            <w:r w:rsidR="002F5425">
              <w:rPr>
                <w:lang w:val="en-US"/>
              </w:rPr>
              <w:t>nyata</w:t>
            </w:r>
            <w:proofErr w:type="spellEnd"/>
          </w:p>
        </w:tc>
        <w:tc>
          <w:tcPr>
            <w:tcW w:w="1706" w:type="dxa"/>
          </w:tcPr>
          <w:p w14:paraId="006DD795" w14:textId="37ED8F90" w:rsidR="0054212B" w:rsidRPr="00EA4042" w:rsidRDefault="0054212B" w:rsidP="00FB2AAE">
            <w:pPr>
              <w:spacing w:line="480" w:lineRule="auto"/>
              <w:ind w:left="0"/>
              <w:rPr>
                <w:lang w:val="id-ID"/>
              </w:rPr>
            </w:pPr>
            <w:r w:rsidRPr="00EA4042">
              <w:rPr>
                <w:lang w:val="id-ID"/>
              </w:rPr>
              <w:t>7,8</w:t>
            </w:r>
          </w:p>
        </w:tc>
      </w:tr>
    </w:tbl>
    <w:p w14:paraId="2B1B72BC" w14:textId="77777777" w:rsidR="00BE7B3F" w:rsidRPr="00EA4042" w:rsidRDefault="00BE7B3F" w:rsidP="004C6167">
      <w:pPr>
        <w:pStyle w:val="P1"/>
        <w:spacing w:line="240" w:lineRule="auto"/>
      </w:pPr>
    </w:p>
    <w:p w14:paraId="4377D820" w14:textId="71733387" w:rsidR="001C6D44" w:rsidRPr="00C560AF" w:rsidRDefault="00700471" w:rsidP="00D54FBB">
      <w:pPr>
        <w:pStyle w:val="P1"/>
        <w:spacing w:after="240"/>
        <w:ind w:left="709" w:firstLine="709"/>
        <w:rPr>
          <w:b/>
          <w:bCs w:val="0"/>
          <w:lang w:val="en-US"/>
        </w:rPr>
      </w:pPr>
      <w:r w:rsidRPr="00EA4042">
        <w:rPr>
          <w:bCs w:val="0"/>
        </w:rPr>
        <w:t xml:space="preserve">Pada lembar refleksi guru, terdapat 10 pernyataan refleksi yang harus dijawab oleh salah satu guru IPA di SMP Muhammadiyah Suradadi, untuk mendapatkan informasi data awal sebagai masukan mengenai kebutuhan awal dalam mengembangkan modul ajar IPA Terpadu berbasis </w:t>
      </w:r>
      <w:r w:rsidRPr="00EA4042">
        <w:rPr>
          <w:bCs w:val="0"/>
          <w:i/>
          <w:iCs/>
        </w:rPr>
        <w:t>Scientific issue</w:t>
      </w:r>
      <w:r w:rsidR="005113ED">
        <w:rPr>
          <w:bCs w:val="0"/>
          <w:i/>
          <w:iCs/>
          <w:lang w:val="en-US"/>
        </w:rPr>
        <w:t xml:space="preserve">s </w:t>
      </w:r>
      <w:r w:rsidRPr="00EA4042">
        <w:rPr>
          <w:bCs w:val="0"/>
        </w:rPr>
        <w:t xml:space="preserve">materi suhu untuk menguatkan karakter abad-21 peserta didik SMP. </w:t>
      </w:r>
      <w:r w:rsidR="00C560AF">
        <w:rPr>
          <w:bCs w:val="0"/>
          <w:lang w:val="en-US"/>
        </w:rPr>
        <w:t>K</w:t>
      </w:r>
      <w:r w:rsidR="00BE7B3F" w:rsidRPr="00EA4042">
        <w:rPr>
          <w:bCs w:val="0"/>
        </w:rPr>
        <w:t>isi-kisi</w:t>
      </w:r>
      <w:r w:rsidR="00C560AF">
        <w:rPr>
          <w:bCs w:val="0"/>
          <w:lang w:val="en-US"/>
        </w:rPr>
        <w:t xml:space="preserve"> </w:t>
      </w:r>
      <w:proofErr w:type="spellStart"/>
      <w:r w:rsidR="00C560AF">
        <w:rPr>
          <w:bCs w:val="0"/>
          <w:lang w:val="en-US"/>
        </w:rPr>
        <w:t>instrumen</w:t>
      </w:r>
      <w:proofErr w:type="spellEnd"/>
      <w:r w:rsidR="00C560AF">
        <w:rPr>
          <w:bCs w:val="0"/>
          <w:lang w:val="en-US"/>
        </w:rPr>
        <w:t xml:space="preserve"> </w:t>
      </w:r>
      <w:proofErr w:type="spellStart"/>
      <w:r w:rsidR="00C560AF">
        <w:rPr>
          <w:bCs w:val="0"/>
          <w:lang w:val="en-US"/>
        </w:rPr>
        <w:t>refleksi</w:t>
      </w:r>
      <w:proofErr w:type="spellEnd"/>
      <w:r w:rsidR="00C560AF">
        <w:rPr>
          <w:bCs w:val="0"/>
          <w:lang w:val="en-US"/>
        </w:rPr>
        <w:t xml:space="preserve"> guru </w:t>
      </w:r>
      <w:proofErr w:type="spellStart"/>
      <w:r w:rsidR="00C560AF">
        <w:rPr>
          <w:bCs w:val="0"/>
          <w:lang w:val="en-US"/>
        </w:rPr>
        <w:t>terdapat</w:t>
      </w:r>
      <w:proofErr w:type="spellEnd"/>
      <w:r w:rsidR="00C560AF">
        <w:rPr>
          <w:bCs w:val="0"/>
          <w:lang w:val="en-US"/>
        </w:rPr>
        <w:t xml:space="preserve"> </w:t>
      </w:r>
      <w:proofErr w:type="spellStart"/>
      <w:r w:rsidR="00C560AF">
        <w:rPr>
          <w:bCs w:val="0"/>
          <w:lang w:val="en-US"/>
        </w:rPr>
        <w:t>pada</w:t>
      </w:r>
      <w:proofErr w:type="spellEnd"/>
      <w:r w:rsidR="00C560AF">
        <w:rPr>
          <w:bCs w:val="0"/>
          <w:lang w:val="en-US"/>
        </w:rPr>
        <w:t xml:space="preserve"> </w:t>
      </w:r>
      <w:proofErr w:type="spellStart"/>
      <w:r w:rsidR="00C560AF">
        <w:rPr>
          <w:bCs w:val="0"/>
          <w:lang w:val="en-US"/>
        </w:rPr>
        <w:t>tabel</w:t>
      </w:r>
      <w:proofErr w:type="spellEnd"/>
      <w:r w:rsidR="00C560AF">
        <w:rPr>
          <w:bCs w:val="0"/>
          <w:lang w:val="en-US"/>
        </w:rPr>
        <w:t xml:space="preserve"> 3.2.</w:t>
      </w:r>
    </w:p>
    <w:p w14:paraId="7161A4E1" w14:textId="6228C858" w:rsidR="00BE7B3F" w:rsidRPr="00EA4042" w:rsidRDefault="00B7711F" w:rsidP="00B7711F">
      <w:pPr>
        <w:pStyle w:val="Caption"/>
        <w:rPr>
          <w:b w:val="0"/>
          <w:bCs/>
          <w:sz w:val="22"/>
          <w:szCs w:val="22"/>
          <w:lang w:val="id-ID"/>
        </w:rPr>
      </w:pPr>
      <w:bookmarkStart w:id="112" w:name="_Toc156639605"/>
      <w:r w:rsidRPr="005113ED">
        <w:rPr>
          <w:lang w:val="id-ID"/>
        </w:rPr>
        <w:t>Tabel 3.</w:t>
      </w:r>
      <w:r w:rsidRPr="005113ED">
        <w:rPr>
          <w:lang w:val="id-ID"/>
        </w:rPr>
        <w:fldChar w:fldCharType="begin"/>
      </w:r>
      <w:r w:rsidRPr="005113ED">
        <w:rPr>
          <w:lang w:val="id-ID"/>
        </w:rPr>
        <w:instrText xml:space="preserve"> SEQ Tabel_3. \* ARABIC </w:instrText>
      </w:r>
      <w:r w:rsidRPr="005113ED">
        <w:rPr>
          <w:lang w:val="id-ID"/>
        </w:rPr>
        <w:fldChar w:fldCharType="separate"/>
      </w:r>
      <w:r w:rsidR="00B021B1">
        <w:rPr>
          <w:noProof/>
          <w:lang w:val="id-ID"/>
        </w:rPr>
        <w:t>2</w:t>
      </w:r>
      <w:r w:rsidRPr="005113ED">
        <w:rPr>
          <w:lang w:val="id-ID"/>
        </w:rPr>
        <w:fldChar w:fldCharType="end"/>
      </w:r>
      <w:r w:rsidRPr="005113ED">
        <w:rPr>
          <w:lang w:val="id-ID"/>
        </w:rPr>
        <w:t xml:space="preserve"> </w:t>
      </w:r>
      <w:r w:rsidR="00C024CE" w:rsidRPr="005113ED">
        <w:rPr>
          <w:bCs/>
          <w:szCs w:val="24"/>
          <w:lang w:val="id-ID"/>
        </w:rPr>
        <w:t>Kisi-Kisi Instrumen Refleksi Guru</w:t>
      </w:r>
      <w:bookmarkEnd w:id="112"/>
    </w:p>
    <w:tbl>
      <w:tblPr>
        <w:tblStyle w:val="TableGrid"/>
        <w:tblW w:w="0" w:type="auto"/>
        <w:tblInd w:w="817" w:type="dxa"/>
        <w:tblLook w:val="04A0" w:firstRow="1" w:lastRow="0" w:firstColumn="1" w:lastColumn="0" w:noHBand="0" w:noVBand="1"/>
      </w:tblPr>
      <w:tblGrid>
        <w:gridCol w:w="2155"/>
        <w:gridCol w:w="3239"/>
        <w:gridCol w:w="1716"/>
      </w:tblGrid>
      <w:tr w:rsidR="00BE7B3F" w:rsidRPr="00EA4042" w14:paraId="5F3B065C" w14:textId="77777777" w:rsidTr="00972500">
        <w:tc>
          <w:tcPr>
            <w:tcW w:w="2155" w:type="dxa"/>
          </w:tcPr>
          <w:p w14:paraId="49FF4AE4" w14:textId="77777777" w:rsidR="00BE7B3F" w:rsidRPr="00EA4042" w:rsidRDefault="00BE7B3F" w:rsidP="00FB2AAE">
            <w:pPr>
              <w:spacing w:line="480" w:lineRule="auto"/>
              <w:ind w:left="0"/>
              <w:rPr>
                <w:b/>
                <w:bCs/>
                <w:lang w:val="id-ID"/>
              </w:rPr>
            </w:pPr>
            <w:r w:rsidRPr="00EA4042">
              <w:rPr>
                <w:b/>
                <w:bCs/>
                <w:lang w:val="id-ID"/>
              </w:rPr>
              <w:t>Aspek</w:t>
            </w:r>
          </w:p>
        </w:tc>
        <w:tc>
          <w:tcPr>
            <w:tcW w:w="3239" w:type="dxa"/>
          </w:tcPr>
          <w:p w14:paraId="61E8F01B" w14:textId="77777777" w:rsidR="00BE7B3F" w:rsidRPr="00EA4042" w:rsidRDefault="00BE7B3F" w:rsidP="00FB2AAE">
            <w:pPr>
              <w:spacing w:line="480" w:lineRule="auto"/>
              <w:ind w:left="0"/>
              <w:rPr>
                <w:b/>
                <w:bCs/>
                <w:lang w:val="id-ID"/>
              </w:rPr>
            </w:pPr>
            <w:r w:rsidRPr="00EA4042">
              <w:rPr>
                <w:b/>
                <w:bCs/>
                <w:lang w:val="id-ID"/>
              </w:rPr>
              <w:t>Indikator</w:t>
            </w:r>
          </w:p>
        </w:tc>
        <w:tc>
          <w:tcPr>
            <w:tcW w:w="1716" w:type="dxa"/>
          </w:tcPr>
          <w:p w14:paraId="40502F80" w14:textId="77777777" w:rsidR="00BE7B3F" w:rsidRPr="00EA4042" w:rsidRDefault="00BE7B3F" w:rsidP="00FB2AAE">
            <w:pPr>
              <w:spacing w:line="480" w:lineRule="auto"/>
              <w:ind w:left="0"/>
              <w:rPr>
                <w:b/>
                <w:bCs/>
                <w:lang w:val="id-ID"/>
              </w:rPr>
            </w:pPr>
            <w:r w:rsidRPr="00EA4042">
              <w:rPr>
                <w:b/>
                <w:bCs/>
                <w:lang w:val="id-ID"/>
              </w:rPr>
              <w:t>Nomor soal</w:t>
            </w:r>
          </w:p>
        </w:tc>
      </w:tr>
      <w:tr w:rsidR="00BD3F18" w:rsidRPr="00EA4042" w14:paraId="260CF247" w14:textId="77777777" w:rsidTr="00972500">
        <w:tc>
          <w:tcPr>
            <w:tcW w:w="2155" w:type="dxa"/>
            <w:vMerge w:val="restart"/>
          </w:tcPr>
          <w:p w14:paraId="11705F7A" w14:textId="77777777" w:rsidR="00BD3F18" w:rsidRDefault="00BD3F18" w:rsidP="00FB2AAE">
            <w:pPr>
              <w:spacing w:line="480" w:lineRule="auto"/>
              <w:ind w:left="0"/>
              <w:jc w:val="left"/>
              <w:rPr>
                <w:lang w:val="id-ID"/>
              </w:rPr>
            </w:pPr>
            <w:r w:rsidRPr="00EA4042">
              <w:rPr>
                <w:lang w:val="id-ID"/>
              </w:rPr>
              <w:t>Analisis refleksi guru</w:t>
            </w:r>
          </w:p>
          <w:p w14:paraId="1609756C" w14:textId="77777777" w:rsidR="00B91705" w:rsidRDefault="00B91705" w:rsidP="00FB2AAE">
            <w:pPr>
              <w:spacing w:line="480" w:lineRule="auto"/>
              <w:ind w:left="0"/>
              <w:jc w:val="left"/>
              <w:rPr>
                <w:lang w:val="id-ID"/>
              </w:rPr>
            </w:pPr>
          </w:p>
          <w:p w14:paraId="55C5E356" w14:textId="77777777" w:rsidR="00B91705" w:rsidRDefault="00B91705" w:rsidP="00FB2AAE">
            <w:pPr>
              <w:spacing w:line="480" w:lineRule="auto"/>
              <w:ind w:left="0"/>
              <w:jc w:val="left"/>
              <w:rPr>
                <w:lang w:val="id-ID"/>
              </w:rPr>
            </w:pPr>
          </w:p>
          <w:p w14:paraId="12D2A24A" w14:textId="77777777" w:rsidR="00B91705" w:rsidRDefault="00B91705" w:rsidP="00FB2AAE">
            <w:pPr>
              <w:spacing w:line="480" w:lineRule="auto"/>
              <w:ind w:left="0"/>
              <w:jc w:val="left"/>
              <w:rPr>
                <w:lang w:val="id-ID"/>
              </w:rPr>
            </w:pPr>
          </w:p>
          <w:p w14:paraId="207FBD10" w14:textId="77777777" w:rsidR="00B91705" w:rsidRDefault="00B91705" w:rsidP="00FB2AAE">
            <w:pPr>
              <w:spacing w:line="480" w:lineRule="auto"/>
              <w:ind w:left="0"/>
              <w:jc w:val="left"/>
              <w:rPr>
                <w:lang w:val="id-ID"/>
              </w:rPr>
            </w:pPr>
          </w:p>
          <w:p w14:paraId="6A937447" w14:textId="77777777" w:rsidR="00B91705" w:rsidRDefault="00B91705" w:rsidP="00FB2AAE">
            <w:pPr>
              <w:spacing w:line="480" w:lineRule="auto"/>
              <w:ind w:left="0"/>
              <w:jc w:val="left"/>
              <w:rPr>
                <w:lang w:val="id-ID"/>
              </w:rPr>
            </w:pPr>
          </w:p>
          <w:p w14:paraId="766FCE7C" w14:textId="3FD91249" w:rsidR="00B91705" w:rsidRPr="00EA4042" w:rsidRDefault="00972500" w:rsidP="00103241">
            <w:pPr>
              <w:spacing w:line="480" w:lineRule="auto"/>
              <w:ind w:left="0"/>
              <w:rPr>
                <w:lang w:val="id-ID"/>
              </w:rPr>
            </w:pPr>
            <w:r w:rsidRPr="00EA4042">
              <w:rPr>
                <w:b/>
                <w:bCs/>
                <w:lang w:val="id-ID"/>
              </w:rPr>
              <w:t>Aspek</w:t>
            </w:r>
          </w:p>
        </w:tc>
        <w:tc>
          <w:tcPr>
            <w:tcW w:w="3239" w:type="dxa"/>
          </w:tcPr>
          <w:p w14:paraId="3A516DCC" w14:textId="3F4FC645" w:rsidR="00BD3F18" w:rsidRPr="00EA4042" w:rsidRDefault="00BD3F18" w:rsidP="00FB2AAE">
            <w:pPr>
              <w:spacing w:line="480" w:lineRule="auto"/>
              <w:ind w:left="0"/>
              <w:jc w:val="both"/>
              <w:rPr>
                <w:lang w:val="id-ID"/>
              </w:rPr>
            </w:pPr>
            <w:r w:rsidRPr="00EA4042">
              <w:rPr>
                <w:lang w:val="id-ID"/>
              </w:rPr>
              <w:lastRenderedPageBreak/>
              <w:t>Respon peserta didik terhadap proses pembelajaran</w:t>
            </w:r>
          </w:p>
        </w:tc>
        <w:tc>
          <w:tcPr>
            <w:tcW w:w="1716" w:type="dxa"/>
          </w:tcPr>
          <w:p w14:paraId="60EE0399" w14:textId="3994F00E" w:rsidR="00BD3F18" w:rsidRPr="00EA4042" w:rsidRDefault="00BD3F18" w:rsidP="00FB2AAE">
            <w:pPr>
              <w:spacing w:line="480" w:lineRule="auto"/>
              <w:ind w:left="0"/>
              <w:rPr>
                <w:lang w:val="id-ID"/>
              </w:rPr>
            </w:pPr>
            <w:r w:rsidRPr="00EA4042">
              <w:rPr>
                <w:lang w:val="id-ID"/>
              </w:rPr>
              <w:t>1</w:t>
            </w:r>
          </w:p>
        </w:tc>
      </w:tr>
      <w:tr w:rsidR="00BD3F18" w:rsidRPr="00EA4042" w14:paraId="5E5249BA" w14:textId="77777777" w:rsidTr="00972500">
        <w:tc>
          <w:tcPr>
            <w:tcW w:w="2155" w:type="dxa"/>
            <w:vMerge/>
          </w:tcPr>
          <w:p w14:paraId="59B764A2" w14:textId="77777777" w:rsidR="00BD3F18" w:rsidRPr="00EA4042" w:rsidRDefault="00BD3F18" w:rsidP="00FB2AAE">
            <w:pPr>
              <w:spacing w:line="480" w:lineRule="auto"/>
              <w:ind w:left="0"/>
              <w:jc w:val="left"/>
              <w:rPr>
                <w:lang w:val="id-ID"/>
              </w:rPr>
            </w:pPr>
          </w:p>
        </w:tc>
        <w:tc>
          <w:tcPr>
            <w:tcW w:w="3239" w:type="dxa"/>
          </w:tcPr>
          <w:p w14:paraId="6B9C88B2" w14:textId="77777777" w:rsidR="00BD3F18" w:rsidRPr="00EA4042" w:rsidRDefault="00BD3F18" w:rsidP="00FB2AAE">
            <w:pPr>
              <w:spacing w:line="480" w:lineRule="auto"/>
              <w:ind w:left="0"/>
              <w:jc w:val="both"/>
              <w:rPr>
                <w:lang w:val="id-ID"/>
              </w:rPr>
            </w:pPr>
            <w:r w:rsidRPr="00EA4042">
              <w:rPr>
                <w:lang w:val="id-ID"/>
              </w:rPr>
              <w:t xml:space="preserve">Pengalaman penggunaan modul ajar </w:t>
            </w:r>
          </w:p>
        </w:tc>
        <w:tc>
          <w:tcPr>
            <w:tcW w:w="1716" w:type="dxa"/>
          </w:tcPr>
          <w:p w14:paraId="6F34F971" w14:textId="634BA887" w:rsidR="00BD3F18" w:rsidRPr="00EA4042" w:rsidRDefault="00BD3F18" w:rsidP="00FB2AAE">
            <w:pPr>
              <w:spacing w:line="480" w:lineRule="auto"/>
              <w:ind w:left="0"/>
              <w:rPr>
                <w:lang w:val="id-ID"/>
              </w:rPr>
            </w:pPr>
            <w:r w:rsidRPr="00EA4042">
              <w:rPr>
                <w:lang w:val="id-ID"/>
              </w:rPr>
              <w:t>2</w:t>
            </w:r>
          </w:p>
        </w:tc>
      </w:tr>
      <w:tr w:rsidR="00BD3F18" w:rsidRPr="00EA4042" w14:paraId="6759F827" w14:textId="77777777" w:rsidTr="00972500">
        <w:tc>
          <w:tcPr>
            <w:tcW w:w="2155" w:type="dxa"/>
            <w:vMerge/>
          </w:tcPr>
          <w:p w14:paraId="5798F92D" w14:textId="77777777" w:rsidR="00BD3F18" w:rsidRPr="00EA4042" w:rsidRDefault="00BD3F18" w:rsidP="00FB2AAE">
            <w:pPr>
              <w:spacing w:line="480" w:lineRule="auto"/>
              <w:ind w:left="0"/>
              <w:jc w:val="left"/>
              <w:rPr>
                <w:lang w:val="id-ID"/>
              </w:rPr>
            </w:pPr>
          </w:p>
        </w:tc>
        <w:tc>
          <w:tcPr>
            <w:tcW w:w="3239" w:type="dxa"/>
          </w:tcPr>
          <w:p w14:paraId="58E2848B" w14:textId="0A5ECAB2" w:rsidR="00972500" w:rsidRDefault="00BD3F18" w:rsidP="00FB2AAE">
            <w:pPr>
              <w:spacing w:line="480" w:lineRule="auto"/>
              <w:ind w:left="0"/>
              <w:jc w:val="both"/>
              <w:rPr>
                <w:lang w:val="id-ID"/>
              </w:rPr>
            </w:pPr>
            <w:r w:rsidRPr="00EA4042">
              <w:rPr>
                <w:lang w:val="id-ID"/>
              </w:rPr>
              <w:t xml:space="preserve">Pengalaman pengukuran </w:t>
            </w:r>
            <w:r w:rsidRPr="00EA4042">
              <w:rPr>
                <w:lang w:val="id-ID"/>
              </w:rPr>
              <w:lastRenderedPageBreak/>
              <w:t>keterampilan ber</w:t>
            </w:r>
            <w:r w:rsidR="0028437F">
              <w:rPr>
                <w:lang w:val="en-US"/>
              </w:rPr>
              <w:t>p</w:t>
            </w:r>
            <w:r w:rsidRPr="00EA4042">
              <w:rPr>
                <w:lang w:val="id-ID"/>
              </w:rPr>
              <w:t>ikir kritis peserta didik</w:t>
            </w:r>
          </w:p>
          <w:p w14:paraId="229C0A0B" w14:textId="2D7E08C2" w:rsidR="00972500" w:rsidRPr="00EA4042" w:rsidRDefault="00972500" w:rsidP="00972500">
            <w:pPr>
              <w:spacing w:line="480" w:lineRule="auto"/>
              <w:ind w:left="0"/>
              <w:rPr>
                <w:lang w:val="id-ID"/>
              </w:rPr>
            </w:pPr>
            <w:r w:rsidRPr="00EA4042">
              <w:rPr>
                <w:b/>
                <w:bCs/>
                <w:lang w:val="id-ID"/>
              </w:rPr>
              <w:t>Indikator</w:t>
            </w:r>
          </w:p>
        </w:tc>
        <w:tc>
          <w:tcPr>
            <w:tcW w:w="1716" w:type="dxa"/>
          </w:tcPr>
          <w:p w14:paraId="3D8D3D84" w14:textId="77777777" w:rsidR="00BD3F18" w:rsidRDefault="00BD3F18" w:rsidP="00FB2AAE">
            <w:pPr>
              <w:spacing w:line="480" w:lineRule="auto"/>
              <w:ind w:left="0"/>
              <w:rPr>
                <w:lang w:val="id-ID"/>
              </w:rPr>
            </w:pPr>
            <w:r w:rsidRPr="00EA4042">
              <w:rPr>
                <w:lang w:val="id-ID"/>
              </w:rPr>
              <w:lastRenderedPageBreak/>
              <w:t>3</w:t>
            </w:r>
          </w:p>
          <w:p w14:paraId="6B49BA5F" w14:textId="77777777" w:rsidR="00972500" w:rsidRDefault="00972500" w:rsidP="00FB2AAE">
            <w:pPr>
              <w:spacing w:line="480" w:lineRule="auto"/>
              <w:ind w:left="0"/>
              <w:rPr>
                <w:lang w:val="id-ID"/>
              </w:rPr>
            </w:pPr>
          </w:p>
          <w:p w14:paraId="62DEB262" w14:textId="77777777" w:rsidR="00972500" w:rsidRDefault="00972500" w:rsidP="002F5425">
            <w:pPr>
              <w:spacing w:line="480" w:lineRule="auto"/>
              <w:ind w:left="0"/>
              <w:jc w:val="both"/>
              <w:rPr>
                <w:lang w:val="id-ID"/>
              </w:rPr>
            </w:pPr>
          </w:p>
          <w:p w14:paraId="573A018A" w14:textId="146E33AB" w:rsidR="00972500" w:rsidRPr="00EA4042" w:rsidRDefault="00972500" w:rsidP="00FB2AAE">
            <w:pPr>
              <w:spacing w:line="480" w:lineRule="auto"/>
              <w:ind w:left="0"/>
              <w:rPr>
                <w:lang w:val="id-ID"/>
              </w:rPr>
            </w:pPr>
            <w:r w:rsidRPr="00EA4042">
              <w:rPr>
                <w:b/>
                <w:bCs/>
                <w:lang w:val="id-ID"/>
              </w:rPr>
              <w:t>Nomor soal</w:t>
            </w:r>
          </w:p>
        </w:tc>
      </w:tr>
      <w:tr w:rsidR="00103241" w:rsidRPr="00EA4042" w14:paraId="18A591CC" w14:textId="77777777" w:rsidTr="00972500">
        <w:tc>
          <w:tcPr>
            <w:tcW w:w="2155" w:type="dxa"/>
            <w:vMerge w:val="restart"/>
          </w:tcPr>
          <w:p w14:paraId="3FA8D3AB" w14:textId="77777777" w:rsidR="00103241" w:rsidRPr="00EA4042" w:rsidRDefault="00103241" w:rsidP="00FB2AAE">
            <w:pPr>
              <w:spacing w:line="480" w:lineRule="auto"/>
              <w:ind w:left="0"/>
              <w:jc w:val="left"/>
              <w:rPr>
                <w:lang w:val="id-ID"/>
              </w:rPr>
            </w:pPr>
          </w:p>
        </w:tc>
        <w:tc>
          <w:tcPr>
            <w:tcW w:w="3239" w:type="dxa"/>
          </w:tcPr>
          <w:p w14:paraId="4ACD2ED2" w14:textId="4DFEA842" w:rsidR="00103241" w:rsidRPr="00EA4042" w:rsidRDefault="00103241" w:rsidP="00FB2AAE">
            <w:pPr>
              <w:spacing w:line="480" w:lineRule="auto"/>
              <w:ind w:left="0"/>
              <w:jc w:val="both"/>
              <w:rPr>
                <w:lang w:val="id-ID"/>
              </w:rPr>
            </w:pPr>
            <w:r w:rsidRPr="00EA4042">
              <w:rPr>
                <w:lang w:val="id-ID"/>
              </w:rPr>
              <w:t>Pengalaman penggunaan bahan ajar untuk menguatkan karakter abad-21</w:t>
            </w:r>
          </w:p>
        </w:tc>
        <w:tc>
          <w:tcPr>
            <w:tcW w:w="1716" w:type="dxa"/>
          </w:tcPr>
          <w:p w14:paraId="3C8A171D" w14:textId="32F7C541" w:rsidR="00103241" w:rsidRPr="00EA4042" w:rsidRDefault="00103241" w:rsidP="00FB2AAE">
            <w:pPr>
              <w:spacing w:line="480" w:lineRule="auto"/>
              <w:ind w:left="0"/>
              <w:rPr>
                <w:lang w:val="id-ID"/>
              </w:rPr>
            </w:pPr>
            <w:r w:rsidRPr="00EA4042">
              <w:rPr>
                <w:lang w:val="id-ID"/>
              </w:rPr>
              <w:t>4,5</w:t>
            </w:r>
          </w:p>
        </w:tc>
      </w:tr>
      <w:tr w:rsidR="00103241" w:rsidRPr="00EA4042" w14:paraId="06950253" w14:textId="77777777" w:rsidTr="00972500">
        <w:tc>
          <w:tcPr>
            <w:tcW w:w="2155" w:type="dxa"/>
            <w:vMerge/>
          </w:tcPr>
          <w:p w14:paraId="74180B0B" w14:textId="77777777" w:rsidR="00103241" w:rsidRPr="00EA4042" w:rsidRDefault="00103241" w:rsidP="00FB2AAE">
            <w:pPr>
              <w:spacing w:line="480" w:lineRule="auto"/>
              <w:ind w:left="0"/>
              <w:jc w:val="left"/>
              <w:rPr>
                <w:lang w:val="id-ID"/>
              </w:rPr>
            </w:pPr>
          </w:p>
        </w:tc>
        <w:tc>
          <w:tcPr>
            <w:tcW w:w="3239" w:type="dxa"/>
          </w:tcPr>
          <w:p w14:paraId="596C923E" w14:textId="2FB0F868" w:rsidR="00103241" w:rsidRPr="00EA4042" w:rsidRDefault="00103241" w:rsidP="00FB2AAE">
            <w:pPr>
              <w:spacing w:line="480" w:lineRule="auto"/>
              <w:ind w:left="0"/>
              <w:jc w:val="both"/>
              <w:rPr>
                <w:i/>
                <w:iCs/>
                <w:lang w:val="id-ID"/>
              </w:rPr>
            </w:pPr>
            <w:r w:rsidRPr="00EA4042">
              <w:rPr>
                <w:lang w:val="id-ID"/>
              </w:rPr>
              <w:t xml:space="preserve">Pemahaman mengenai </w:t>
            </w:r>
            <w:r w:rsidRPr="00EA4042">
              <w:rPr>
                <w:i/>
                <w:iCs/>
                <w:lang w:val="id-ID"/>
              </w:rPr>
              <w:t xml:space="preserve">scientific </w:t>
            </w:r>
            <w:r>
              <w:rPr>
                <w:i/>
                <w:iCs/>
                <w:lang w:val="en-US"/>
              </w:rPr>
              <w:t>i</w:t>
            </w:r>
            <w:r w:rsidRPr="00EA4042">
              <w:rPr>
                <w:i/>
                <w:iCs/>
                <w:lang w:val="id-ID"/>
              </w:rPr>
              <w:t>ssues</w:t>
            </w:r>
          </w:p>
        </w:tc>
        <w:tc>
          <w:tcPr>
            <w:tcW w:w="1716" w:type="dxa"/>
          </w:tcPr>
          <w:p w14:paraId="35332812" w14:textId="62021CA5" w:rsidR="00103241" w:rsidRPr="00EA4042" w:rsidRDefault="00103241" w:rsidP="00FB2AAE">
            <w:pPr>
              <w:spacing w:line="480" w:lineRule="auto"/>
              <w:ind w:left="0"/>
              <w:rPr>
                <w:lang w:val="id-ID"/>
              </w:rPr>
            </w:pPr>
            <w:r w:rsidRPr="00EA4042">
              <w:rPr>
                <w:lang w:val="id-ID"/>
              </w:rPr>
              <w:t>6</w:t>
            </w:r>
          </w:p>
        </w:tc>
      </w:tr>
      <w:tr w:rsidR="00103241" w:rsidRPr="00EA4042" w14:paraId="3E6FFCD8" w14:textId="77777777" w:rsidTr="00972500">
        <w:tc>
          <w:tcPr>
            <w:tcW w:w="2155" w:type="dxa"/>
            <w:vMerge/>
          </w:tcPr>
          <w:p w14:paraId="22D705EB" w14:textId="77777777" w:rsidR="00103241" w:rsidRPr="00EA4042" w:rsidRDefault="00103241" w:rsidP="00FB2AAE">
            <w:pPr>
              <w:spacing w:line="480" w:lineRule="auto"/>
              <w:ind w:left="0"/>
              <w:jc w:val="left"/>
              <w:rPr>
                <w:lang w:val="id-ID"/>
              </w:rPr>
            </w:pPr>
          </w:p>
        </w:tc>
        <w:tc>
          <w:tcPr>
            <w:tcW w:w="3239" w:type="dxa"/>
          </w:tcPr>
          <w:p w14:paraId="2E0AD4CD" w14:textId="0FC61378" w:rsidR="00103241" w:rsidRPr="00EA4042" w:rsidRDefault="00103241" w:rsidP="00FB2AAE">
            <w:pPr>
              <w:spacing w:line="480" w:lineRule="auto"/>
              <w:ind w:left="0"/>
              <w:jc w:val="both"/>
              <w:rPr>
                <w:lang w:val="id-ID"/>
              </w:rPr>
            </w:pPr>
            <w:r w:rsidRPr="00EA4042">
              <w:rPr>
                <w:lang w:val="id-ID"/>
              </w:rPr>
              <w:t xml:space="preserve">Perlunya bahan ajar yang dikaitkan dengan </w:t>
            </w:r>
            <w:r w:rsidRPr="00EA4042">
              <w:rPr>
                <w:i/>
                <w:iCs/>
                <w:lang w:val="id-ID"/>
              </w:rPr>
              <w:t>Scientific Issues</w:t>
            </w:r>
          </w:p>
        </w:tc>
        <w:tc>
          <w:tcPr>
            <w:tcW w:w="1716" w:type="dxa"/>
          </w:tcPr>
          <w:p w14:paraId="70927A70" w14:textId="494BED05" w:rsidR="00103241" w:rsidRPr="00EA4042" w:rsidRDefault="00103241" w:rsidP="00FB2AAE">
            <w:pPr>
              <w:spacing w:line="480" w:lineRule="auto"/>
              <w:ind w:left="0"/>
              <w:rPr>
                <w:lang w:val="id-ID"/>
              </w:rPr>
            </w:pPr>
            <w:r w:rsidRPr="00EA4042">
              <w:rPr>
                <w:lang w:val="id-ID"/>
              </w:rPr>
              <w:t>7,8,9</w:t>
            </w:r>
          </w:p>
        </w:tc>
      </w:tr>
      <w:tr w:rsidR="00103241" w:rsidRPr="00EA4042" w14:paraId="6F42D02F" w14:textId="77777777" w:rsidTr="00972500">
        <w:tc>
          <w:tcPr>
            <w:tcW w:w="2155" w:type="dxa"/>
            <w:vMerge/>
          </w:tcPr>
          <w:p w14:paraId="0EC385F9" w14:textId="77777777" w:rsidR="00103241" w:rsidRPr="00EA4042" w:rsidRDefault="00103241" w:rsidP="00FB2AAE">
            <w:pPr>
              <w:spacing w:line="480" w:lineRule="auto"/>
              <w:ind w:left="0"/>
              <w:jc w:val="left"/>
              <w:rPr>
                <w:lang w:val="id-ID"/>
              </w:rPr>
            </w:pPr>
          </w:p>
        </w:tc>
        <w:tc>
          <w:tcPr>
            <w:tcW w:w="3239" w:type="dxa"/>
          </w:tcPr>
          <w:p w14:paraId="7DF76A82" w14:textId="77814B0E" w:rsidR="00103241" w:rsidRPr="00972500" w:rsidRDefault="00103241" w:rsidP="00972500">
            <w:pPr>
              <w:spacing w:line="480" w:lineRule="auto"/>
              <w:ind w:left="0"/>
              <w:jc w:val="both"/>
              <w:rPr>
                <w:i/>
                <w:iCs/>
                <w:lang w:val="id-ID"/>
              </w:rPr>
            </w:pPr>
            <w:r w:rsidRPr="00EA4042">
              <w:rPr>
                <w:lang w:val="id-ID"/>
              </w:rPr>
              <w:t xml:space="preserve">Kebutuhan guru terhadap bahan ajar yang dikaitkan dengan </w:t>
            </w:r>
            <w:r w:rsidRPr="00EA4042">
              <w:rPr>
                <w:i/>
                <w:iCs/>
                <w:lang w:val="id-ID"/>
              </w:rPr>
              <w:t xml:space="preserve">Scientific </w:t>
            </w:r>
          </w:p>
        </w:tc>
        <w:tc>
          <w:tcPr>
            <w:tcW w:w="1716" w:type="dxa"/>
          </w:tcPr>
          <w:p w14:paraId="6F83B74F" w14:textId="77777777" w:rsidR="00103241" w:rsidRDefault="00103241" w:rsidP="00FB2AAE">
            <w:pPr>
              <w:spacing w:line="480" w:lineRule="auto"/>
              <w:ind w:left="0"/>
              <w:rPr>
                <w:lang w:val="id-ID"/>
              </w:rPr>
            </w:pPr>
            <w:r w:rsidRPr="00EA4042">
              <w:rPr>
                <w:lang w:val="id-ID"/>
              </w:rPr>
              <w:t>10</w:t>
            </w:r>
          </w:p>
          <w:p w14:paraId="17BE0141" w14:textId="1D779B45" w:rsidR="00103241" w:rsidRPr="00EA4042" w:rsidRDefault="00103241" w:rsidP="00972500">
            <w:pPr>
              <w:spacing w:line="480" w:lineRule="auto"/>
              <w:ind w:left="0"/>
              <w:jc w:val="both"/>
              <w:rPr>
                <w:lang w:val="id-ID"/>
              </w:rPr>
            </w:pPr>
          </w:p>
        </w:tc>
      </w:tr>
      <w:tr w:rsidR="00103241" w:rsidRPr="00EA4042" w14:paraId="520F4BB8" w14:textId="77777777" w:rsidTr="00972500">
        <w:tc>
          <w:tcPr>
            <w:tcW w:w="2155" w:type="dxa"/>
            <w:vMerge/>
          </w:tcPr>
          <w:p w14:paraId="16DE7CDE" w14:textId="77777777" w:rsidR="00103241" w:rsidRPr="00EA4042" w:rsidRDefault="00103241" w:rsidP="00FB2AAE">
            <w:pPr>
              <w:spacing w:line="480" w:lineRule="auto"/>
              <w:ind w:left="0"/>
              <w:jc w:val="left"/>
              <w:rPr>
                <w:lang w:val="id-ID"/>
              </w:rPr>
            </w:pPr>
          </w:p>
        </w:tc>
        <w:tc>
          <w:tcPr>
            <w:tcW w:w="3239" w:type="dxa"/>
          </w:tcPr>
          <w:p w14:paraId="70690B2A" w14:textId="7BED6CFC" w:rsidR="00103241" w:rsidRPr="00EA4042" w:rsidRDefault="00103241" w:rsidP="00FB2AAE">
            <w:pPr>
              <w:spacing w:line="480" w:lineRule="auto"/>
              <w:ind w:left="0"/>
              <w:jc w:val="both"/>
              <w:rPr>
                <w:lang w:val="id-ID"/>
              </w:rPr>
            </w:pPr>
            <w:r w:rsidRPr="00EA4042">
              <w:rPr>
                <w:i/>
                <w:iCs/>
                <w:lang w:val="id-ID"/>
              </w:rPr>
              <w:t xml:space="preserve">Issues </w:t>
            </w:r>
            <w:r w:rsidRPr="00EA4042">
              <w:rPr>
                <w:lang w:val="id-ID"/>
              </w:rPr>
              <w:t>untuk menguatkan karakter abad-21</w:t>
            </w:r>
          </w:p>
        </w:tc>
        <w:tc>
          <w:tcPr>
            <w:tcW w:w="1716" w:type="dxa"/>
          </w:tcPr>
          <w:p w14:paraId="08DE4525" w14:textId="77777777" w:rsidR="00103241" w:rsidRPr="00EA4042" w:rsidRDefault="00103241" w:rsidP="00FB2AAE">
            <w:pPr>
              <w:spacing w:line="480" w:lineRule="auto"/>
              <w:ind w:left="0"/>
              <w:rPr>
                <w:lang w:val="id-ID"/>
              </w:rPr>
            </w:pPr>
          </w:p>
        </w:tc>
      </w:tr>
    </w:tbl>
    <w:p w14:paraId="74375840" w14:textId="77777777" w:rsidR="002721E7" w:rsidRDefault="002721E7" w:rsidP="009874CC">
      <w:pPr>
        <w:pStyle w:val="P1"/>
        <w:spacing w:line="240" w:lineRule="auto"/>
        <w:rPr>
          <w:b/>
          <w:bCs w:val="0"/>
        </w:rPr>
      </w:pPr>
    </w:p>
    <w:p w14:paraId="73A903F8" w14:textId="77777777" w:rsidR="007751EF" w:rsidRDefault="007751EF" w:rsidP="009874CC">
      <w:pPr>
        <w:pStyle w:val="P1"/>
        <w:spacing w:line="240" w:lineRule="auto"/>
        <w:rPr>
          <w:b/>
          <w:bCs w:val="0"/>
        </w:rPr>
      </w:pPr>
    </w:p>
    <w:p w14:paraId="6F9D6696" w14:textId="77777777" w:rsidR="007751EF" w:rsidRPr="00EA4042" w:rsidRDefault="007751EF" w:rsidP="009874CC">
      <w:pPr>
        <w:pStyle w:val="P1"/>
        <w:spacing w:line="240" w:lineRule="auto"/>
        <w:rPr>
          <w:b/>
          <w:bCs w:val="0"/>
        </w:rPr>
      </w:pPr>
    </w:p>
    <w:p w14:paraId="0BAB1FDE" w14:textId="32543DBD" w:rsidR="00422AC9" w:rsidRPr="005113ED" w:rsidRDefault="007E5C9D" w:rsidP="00D54FBB">
      <w:pPr>
        <w:pStyle w:val="P1"/>
        <w:numPr>
          <w:ilvl w:val="0"/>
          <w:numId w:val="31"/>
        </w:numPr>
        <w:ind w:left="1134" w:hanging="357"/>
        <w:rPr>
          <w:b/>
          <w:bCs w:val="0"/>
        </w:rPr>
      </w:pPr>
      <w:r w:rsidRPr="005113ED">
        <w:rPr>
          <w:b/>
          <w:bCs w:val="0"/>
        </w:rPr>
        <w:t>Instrumen Valid</w:t>
      </w:r>
      <w:r w:rsidR="00BF41D7" w:rsidRPr="005113ED">
        <w:rPr>
          <w:b/>
          <w:bCs w:val="0"/>
        </w:rPr>
        <w:t>itas</w:t>
      </w:r>
      <w:r w:rsidRPr="005113ED">
        <w:rPr>
          <w:b/>
          <w:bCs w:val="0"/>
        </w:rPr>
        <w:t xml:space="preserve"> Produk </w:t>
      </w:r>
    </w:p>
    <w:p w14:paraId="0AEDECAA" w14:textId="2CFB11F3" w:rsidR="00095D05" w:rsidRPr="007A48FF" w:rsidRDefault="007E5C9D" w:rsidP="007A48FF">
      <w:pPr>
        <w:spacing w:after="0" w:line="480" w:lineRule="auto"/>
        <w:ind w:firstLine="720"/>
        <w:jc w:val="both"/>
        <w:rPr>
          <w:lang w:val="en-US"/>
        </w:rPr>
      </w:pPr>
      <w:r w:rsidRPr="009874CC">
        <w:rPr>
          <w:lang w:val="id-ID"/>
        </w:rPr>
        <w:t xml:space="preserve">Instrumen validasi </w:t>
      </w:r>
      <w:r w:rsidR="001345F8" w:rsidRPr="009874CC">
        <w:rPr>
          <w:lang w:val="id-ID"/>
        </w:rPr>
        <w:t xml:space="preserve">produk dilakukan jika tahapan desain produk dan produk awal telah selesai, karena dalam penelitian pengembangan menurut Borg &amp; Gall, </w:t>
      </w:r>
      <w:r w:rsidR="0016483C" w:rsidRPr="009874CC">
        <w:rPr>
          <w:lang w:val="id-ID"/>
        </w:rPr>
        <w:t>jika</w:t>
      </w:r>
      <w:r w:rsidR="001345F8" w:rsidRPr="009874CC">
        <w:rPr>
          <w:lang w:val="id-ID"/>
        </w:rPr>
        <w:t xml:space="preserve"> produk awal telah selesai,</w:t>
      </w:r>
      <w:r w:rsidR="0016483C" w:rsidRPr="009874CC">
        <w:rPr>
          <w:lang w:val="id-ID"/>
        </w:rPr>
        <w:t xml:space="preserve"> maka</w:t>
      </w:r>
      <w:r w:rsidR="001345F8" w:rsidRPr="009874CC">
        <w:rPr>
          <w:lang w:val="id-ID"/>
        </w:rPr>
        <w:t xml:space="preserve"> langkah yang perlu dilakukan </w:t>
      </w:r>
      <w:r w:rsidR="0016483C" w:rsidRPr="009874CC">
        <w:rPr>
          <w:lang w:val="id-ID"/>
        </w:rPr>
        <w:t>berikutnya</w:t>
      </w:r>
      <w:r w:rsidR="001345F8" w:rsidRPr="009874CC">
        <w:rPr>
          <w:lang w:val="id-ID"/>
        </w:rPr>
        <w:t xml:space="preserve"> yaitu validasi desain, yang </w:t>
      </w:r>
      <w:r w:rsidR="00C20E94" w:rsidRPr="009874CC">
        <w:rPr>
          <w:lang w:val="id-ID"/>
        </w:rPr>
        <w:t xml:space="preserve">merupakan salah satu pengukuran untuk menunjukkan sejauh mana instrumen pengukuran </w:t>
      </w:r>
      <w:r w:rsidR="00C20E94" w:rsidRPr="009874CC">
        <w:rPr>
          <w:lang w:val="id-ID"/>
        </w:rPr>
        <w:lastRenderedPageBreak/>
        <w:t xml:space="preserve">yang digunakan dalam menilai produk yang sedang diteliti (Makbul, 2021). Dalam </w:t>
      </w:r>
      <w:r w:rsidR="0003216E" w:rsidRPr="009874CC">
        <w:rPr>
          <w:lang w:val="id-ID"/>
        </w:rPr>
        <w:t xml:space="preserve">melakukan proses </w:t>
      </w:r>
      <w:r w:rsidR="00C20E94" w:rsidRPr="009874CC">
        <w:rPr>
          <w:lang w:val="id-ID"/>
        </w:rPr>
        <w:t xml:space="preserve">validasi modul, terdapat pertanyaan tertulis yang diajukan kepada validator. Instrumen validasi ini dirancang </w:t>
      </w:r>
      <w:r w:rsidR="0003216E" w:rsidRPr="009874CC">
        <w:rPr>
          <w:lang w:val="id-ID"/>
        </w:rPr>
        <w:t>agar</w:t>
      </w:r>
      <w:r w:rsidR="00C20E94" w:rsidRPr="009874CC">
        <w:rPr>
          <w:lang w:val="id-ID"/>
        </w:rPr>
        <w:t xml:space="preserve"> mendapatkan penilaian dari para validator terkait kualitas media dan materi yang sedang dikembangkan oleh peneliti. Hasil dari proses validasi ini akan menjadi pedoman untuk menentukan apakah media dan materi tersebut telah valid atau masih memerlukan perbaikan.</w:t>
      </w:r>
      <w:r w:rsidR="004952E1" w:rsidRPr="009874CC">
        <w:rPr>
          <w:lang w:val="id-ID"/>
        </w:rPr>
        <w:t xml:space="preserve"> </w:t>
      </w:r>
      <w:r w:rsidR="00C560AF">
        <w:rPr>
          <w:lang w:val="en-US"/>
        </w:rPr>
        <w:t>K</w:t>
      </w:r>
      <w:r w:rsidR="00990939" w:rsidRPr="009874CC">
        <w:rPr>
          <w:lang w:val="id-ID"/>
        </w:rPr>
        <w:t>isi-kisi instrumen</w:t>
      </w:r>
      <w:r w:rsidR="00C560AF">
        <w:rPr>
          <w:lang w:val="en-US"/>
        </w:rPr>
        <w:t xml:space="preserve"> </w:t>
      </w:r>
      <w:proofErr w:type="spellStart"/>
      <w:r w:rsidR="00C560AF">
        <w:rPr>
          <w:lang w:val="en-US"/>
        </w:rPr>
        <w:t>ahli</w:t>
      </w:r>
      <w:proofErr w:type="spellEnd"/>
      <w:r w:rsidR="00C560AF">
        <w:rPr>
          <w:lang w:val="en-US"/>
        </w:rPr>
        <w:t xml:space="preserve"> </w:t>
      </w:r>
      <w:proofErr w:type="spellStart"/>
      <w:r w:rsidR="00C560AF">
        <w:rPr>
          <w:lang w:val="en-US"/>
        </w:rPr>
        <w:t>materi</w:t>
      </w:r>
      <w:proofErr w:type="spellEnd"/>
      <w:r w:rsidR="00C560AF">
        <w:rPr>
          <w:lang w:val="en-US"/>
        </w:rPr>
        <w:t xml:space="preserve"> </w:t>
      </w:r>
      <w:proofErr w:type="spellStart"/>
      <w:r w:rsidR="00C560AF">
        <w:rPr>
          <w:lang w:val="en-US"/>
        </w:rPr>
        <w:t>dan</w:t>
      </w:r>
      <w:proofErr w:type="spellEnd"/>
      <w:r w:rsidR="00C560AF">
        <w:rPr>
          <w:lang w:val="en-US"/>
        </w:rPr>
        <w:t xml:space="preserve"> </w:t>
      </w:r>
      <w:proofErr w:type="spellStart"/>
      <w:r w:rsidR="00C560AF">
        <w:rPr>
          <w:lang w:val="en-US"/>
        </w:rPr>
        <w:t>ahli</w:t>
      </w:r>
      <w:proofErr w:type="spellEnd"/>
      <w:r w:rsidR="00C560AF">
        <w:rPr>
          <w:lang w:val="en-US"/>
        </w:rPr>
        <w:t xml:space="preserve"> media </w:t>
      </w:r>
      <w:proofErr w:type="spellStart"/>
      <w:r w:rsidR="00C560AF">
        <w:rPr>
          <w:lang w:val="en-US"/>
        </w:rPr>
        <w:t>terdapat</w:t>
      </w:r>
      <w:proofErr w:type="spellEnd"/>
      <w:r w:rsidR="00C560AF">
        <w:rPr>
          <w:lang w:val="en-US"/>
        </w:rPr>
        <w:t xml:space="preserve"> </w:t>
      </w:r>
      <w:proofErr w:type="spellStart"/>
      <w:r w:rsidR="00C560AF">
        <w:rPr>
          <w:lang w:val="en-US"/>
        </w:rPr>
        <w:t>pada</w:t>
      </w:r>
      <w:proofErr w:type="spellEnd"/>
      <w:r w:rsidR="00C560AF">
        <w:rPr>
          <w:lang w:val="en-US"/>
        </w:rPr>
        <w:t xml:space="preserve"> </w:t>
      </w:r>
      <w:proofErr w:type="spellStart"/>
      <w:r w:rsidR="00C560AF">
        <w:rPr>
          <w:lang w:val="en-US"/>
        </w:rPr>
        <w:t>tabel</w:t>
      </w:r>
      <w:proofErr w:type="spellEnd"/>
      <w:r w:rsidR="00C560AF">
        <w:rPr>
          <w:lang w:val="en-US"/>
        </w:rPr>
        <w:t xml:space="preserve"> 3.3 </w:t>
      </w:r>
      <w:proofErr w:type="spellStart"/>
      <w:r w:rsidR="00C560AF">
        <w:rPr>
          <w:lang w:val="en-US"/>
        </w:rPr>
        <w:t>dan</w:t>
      </w:r>
      <w:proofErr w:type="spellEnd"/>
      <w:r w:rsidR="00C560AF">
        <w:rPr>
          <w:lang w:val="en-US"/>
        </w:rPr>
        <w:t xml:space="preserve"> </w:t>
      </w:r>
      <w:proofErr w:type="spellStart"/>
      <w:r w:rsidR="00C560AF">
        <w:rPr>
          <w:lang w:val="en-US"/>
        </w:rPr>
        <w:t>tabel</w:t>
      </w:r>
      <w:proofErr w:type="spellEnd"/>
      <w:r w:rsidR="00C560AF">
        <w:rPr>
          <w:lang w:val="en-US"/>
        </w:rPr>
        <w:t xml:space="preserve"> 3.4.</w:t>
      </w:r>
    </w:p>
    <w:p w14:paraId="5611E516" w14:textId="668BC5B1" w:rsidR="002B467A" w:rsidRPr="00EA4042" w:rsidRDefault="00B7711F" w:rsidP="00B7711F">
      <w:pPr>
        <w:pStyle w:val="Caption"/>
        <w:rPr>
          <w:b w:val="0"/>
          <w:bCs/>
          <w:sz w:val="22"/>
          <w:szCs w:val="22"/>
          <w:lang w:val="id-ID"/>
        </w:rPr>
      </w:pPr>
      <w:bookmarkStart w:id="113" w:name="_Toc156639606"/>
      <w:r w:rsidRPr="00EA4042">
        <w:rPr>
          <w:lang w:val="id-ID"/>
        </w:rPr>
        <w:t>Tabel 3.</w:t>
      </w:r>
      <w:r w:rsidRPr="00EA4042">
        <w:rPr>
          <w:lang w:val="id-ID"/>
        </w:rPr>
        <w:fldChar w:fldCharType="begin"/>
      </w:r>
      <w:r w:rsidRPr="00EA4042">
        <w:rPr>
          <w:lang w:val="id-ID"/>
        </w:rPr>
        <w:instrText xml:space="preserve"> SEQ Tabel_3. \* ARABIC </w:instrText>
      </w:r>
      <w:r w:rsidRPr="00EA4042">
        <w:rPr>
          <w:lang w:val="id-ID"/>
        </w:rPr>
        <w:fldChar w:fldCharType="separate"/>
      </w:r>
      <w:r w:rsidR="00B021B1">
        <w:rPr>
          <w:noProof/>
          <w:lang w:val="id-ID"/>
        </w:rPr>
        <w:t>3</w:t>
      </w:r>
      <w:r w:rsidRPr="00EA4042">
        <w:rPr>
          <w:lang w:val="id-ID"/>
        </w:rPr>
        <w:fldChar w:fldCharType="end"/>
      </w:r>
      <w:r w:rsidRPr="00EA4042">
        <w:rPr>
          <w:lang w:val="id-ID"/>
        </w:rPr>
        <w:t xml:space="preserve"> </w:t>
      </w:r>
      <w:r w:rsidR="00990939" w:rsidRPr="00EA4042">
        <w:rPr>
          <w:bCs/>
          <w:szCs w:val="24"/>
          <w:lang w:val="id-ID"/>
        </w:rPr>
        <w:t>Kisi-Kisi Instrumen Ahli Media</w:t>
      </w:r>
      <w:bookmarkEnd w:id="113"/>
    </w:p>
    <w:tbl>
      <w:tblPr>
        <w:tblStyle w:val="TableGrid"/>
        <w:tblW w:w="0" w:type="auto"/>
        <w:tblInd w:w="817" w:type="dxa"/>
        <w:tblLook w:val="04A0" w:firstRow="1" w:lastRow="0" w:firstColumn="1" w:lastColumn="0" w:noHBand="0" w:noVBand="1"/>
      </w:tblPr>
      <w:tblGrid>
        <w:gridCol w:w="2163"/>
        <w:gridCol w:w="2402"/>
        <w:gridCol w:w="2545"/>
      </w:tblGrid>
      <w:tr w:rsidR="002B467A" w:rsidRPr="00EA4042" w14:paraId="009D823F" w14:textId="77777777" w:rsidTr="004C6167">
        <w:tc>
          <w:tcPr>
            <w:tcW w:w="2163" w:type="dxa"/>
          </w:tcPr>
          <w:p w14:paraId="0C584302" w14:textId="1F3A7F42" w:rsidR="002B467A" w:rsidRPr="00EA4042" w:rsidRDefault="002B467A" w:rsidP="00FB2AAE">
            <w:pPr>
              <w:spacing w:line="480" w:lineRule="auto"/>
              <w:ind w:left="0"/>
              <w:rPr>
                <w:b/>
                <w:bCs/>
                <w:lang w:val="id-ID"/>
              </w:rPr>
            </w:pPr>
            <w:r w:rsidRPr="00EA4042">
              <w:rPr>
                <w:b/>
                <w:bCs/>
                <w:lang w:val="id-ID"/>
              </w:rPr>
              <w:t xml:space="preserve">Variabel </w:t>
            </w:r>
          </w:p>
        </w:tc>
        <w:tc>
          <w:tcPr>
            <w:tcW w:w="2402" w:type="dxa"/>
          </w:tcPr>
          <w:p w14:paraId="310F6956" w14:textId="1A0C8B01" w:rsidR="002B467A" w:rsidRPr="00EA4042" w:rsidRDefault="002B467A" w:rsidP="00FB2AAE">
            <w:pPr>
              <w:spacing w:line="480" w:lineRule="auto"/>
              <w:ind w:left="0"/>
              <w:rPr>
                <w:b/>
                <w:bCs/>
                <w:lang w:val="id-ID"/>
              </w:rPr>
            </w:pPr>
            <w:r w:rsidRPr="00EA4042">
              <w:rPr>
                <w:b/>
                <w:bCs/>
                <w:lang w:val="id-ID"/>
              </w:rPr>
              <w:t>Aspek Penilaian</w:t>
            </w:r>
          </w:p>
        </w:tc>
        <w:tc>
          <w:tcPr>
            <w:tcW w:w="2545" w:type="dxa"/>
          </w:tcPr>
          <w:p w14:paraId="3748D844" w14:textId="6656DCB4" w:rsidR="002B467A" w:rsidRPr="00EA4042" w:rsidRDefault="002B467A" w:rsidP="00FB2AAE">
            <w:pPr>
              <w:spacing w:line="480" w:lineRule="auto"/>
              <w:ind w:left="0"/>
              <w:rPr>
                <w:b/>
                <w:bCs/>
                <w:lang w:val="id-ID"/>
              </w:rPr>
            </w:pPr>
            <w:r w:rsidRPr="00EA4042">
              <w:rPr>
                <w:b/>
                <w:bCs/>
                <w:lang w:val="id-ID"/>
              </w:rPr>
              <w:t>Nomor Soal</w:t>
            </w:r>
          </w:p>
        </w:tc>
      </w:tr>
      <w:tr w:rsidR="00990939" w:rsidRPr="00EA4042" w14:paraId="06863DFF" w14:textId="77777777" w:rsidTr="004C6167">
        <w:tc>
          <w:tcPr>
            <w:tcW w:w="2163" w:type="dxa"/>
            <w:vMerge w:val="restart"/>
          </w:tcPr>
          <w:p w14:paraId="359A60B0" w14:textId="7F625F61" w:rsidR="00990939" w:rsidRPr="00EA4042" w:rsidRDefault="00990939" w:rsidP="00FB2AAE">
            <w:pPr>
              <w:spacing w:line="480" w:lineRule="auto"/>
              <w:ind w:left="0"/>
              <w:rPr>
                <w:lang w:val="id-ID"/>
              </w:rPr>
            </w:pPr>
            <w:r w:rsidRPr="00EA4042">
              <w:rPr>
                <w:lang w:val="id-ID"/>
              </w:rPr>
              <w:t>Kualitas modul ajar</w:t>
            </w:r>
          </w:p>
        </w:tc>
        <w:tc>
          <w:tcPr>
            <w:tcW w:w="2402" w:type="dxa"/>
          </w:tcPr>
          <w:p w14:paraId="7E7C0372" w14:textId="028CD729" w:rsidR="00990939" w:rsidRPr="00EA4042" w:rsidRDefault="00990939" w:rsidP="00FB2AAE">
            <w:pPr>
              <w:spacing w:line="480" w:lineRule="auto"/>
              <w:ind w:left="0"/>
              <w:jc w:val="left"/>
              <w:rPr>
                <w:lang w:val="id-ID"/>
              </w:rPr>
            </w:pPr>
            <w:r w:rsidRPr="00EA4042">
              <w:rPr>
                <w:lang w:val="id-ID"/>
              </w:rPr>
              <w:t>Ukuran modul ajar</w:t>
            </w:r>
          </w:p>
        </w:tc>
        <w:tc>
          <w:tcPr>
            <w:tcW w:w="2545" w:type="dxa"/>
          </w:tcPr>
          <w:p w14:paraId="769D2AF7" w14:textId="464E4287" w:rsidR="00990939" w:rsidRPr="00EA4042" w:rsidRDefault="00990939" w:rsidP="00FB2AAE">
            <w:pPr>
              <w:spacing w:line="480" w:lineRule="auto"/>
              <w:ind w:left="0"/>
              <w:rPr>
                <w:lang w:val="id-ID"/>
              </w:rPr>
            </w:pPr>
            <w:r w:rsidRPr="00EA4042">
              <w:rPr>
                <w:lang w:val="id-ID"/>
              </w:rPr>
              <w:t>1</w:t>
            </w:r>
          </w:p>
        </w:tc>
      </w:tr>
      <w:tr w:rsidR="00990939" w:rsidRPr="00EA4042" w14:paraId="5C29B2E8" w14:textId="77777777" w:rsidTr="004C6167">
        <w:tc>
          <w:tcPr>
            <w:tcW w:w="2163" w:type="dxa"/>
            <w:vMerge/>
          </w:tcPr>
          <w:p w14:paraId="67050147" w14:textId="77777777" w:rsidR="00990939" w:rsidRPr="00EA4042" w:rsidRDefault="00990939" w:rsidP="00FB2AAE">
            <w:pPr>
              <w:spacing w:line="480" w:lineRule="auto"/>
              <w:ind w:left="0"/>
              <w:rPr>
                <w:lang w:val="id-ID"/>
              </w:rPr>
            </w:pPr>
          </w:p>
        </w:tc>
        <w:tc>
          <w:tcPr>
            <w:tcW w:w="2402" w:type="dxa"/>
          </w:tcPr>
          <w:p w14:paraId="460EEFFD" w14:textId="25D532AF" w:rsidR="00990939" w:rsidRPr="00EA4042" w:rsidRDefault="00990939" w:rsidP="00FB2AAE">
            <w:pPr>
              <w:spacing w:line="480" w:lineRule="auto"/>
              <w:ind w:left="0"/>
              <w:jc w:val="left"/>
              <w:rPr>
                <w:lang w:val="id-ID"/>
              </w:rPr>
            </w:pPr>
            <w:r w:rsidRPr="00EA4042">
              <w:rPr>
                <w:lang w:val="id-ID"/>
              </w:rPr>
              <w:t xml:space="preserve">Desain </w:t>
            </w:r>
            <w:r w:rsidR="006032E8" w:rsidRPr="00EA4042">
              <w:rPr>
                <w:lang w:val="id-ID"/>
              </w:rPr>
              <w:t xml:space="preserve">sampul </w:t>
            </w:r>
            <w:r w:rsidRPr="00EA4042">
              <w:rPr>
                <w:lang w:val="id-ID"/>
              </w:rPr>
              <w:t>modul ajar</w:t>
            </w:r>
          </w:p>
        </w:tc>
        <w:tc>
          <w:tcPr>
            <w:tcW w:w="2545" w:type="dxa"/>
          </w:tcPr>
          <w:p w14:paraId="461985AA" w14:textId="1939B00D" w:rsidR="00990939" w:rsidRPr="00EA4042" w:rsidRDefault="0030446D" w:rsidP="00FB2AAE">
            <w:pPr>
              <w:spacing w:line="480" w:lineRule="auto"/>
              <w:ind w:left="0"/>
              <w:rPr>
                <w:lang w:val="id-ID"/>
              </w:rPr>
            </w:pPr>
            <w:r w:rsidRPr="00EA4042">
              <w:rPr>
                <w:lang w:val="id-ID"/>
              </w:rPr>
              <w:t>2,</w:t>
            </w:r>
            <w:r w:rsidR="00990939" w:rsidRPr="00EA4042">
              <w:rPr>
                <w:lang w:val="id-ID"/>
              </w:rPr>
              <w:t>3,4,5,6,7</w:t>
            </w:r>
          </w:p>
        </w:tc>
      </w:tr>
      <w:tr w:rsidR="00990939" w:rsidRPr="00EA4042" w14:paraId="492DEE17" w14:textId="77777777" w:rsidTr="004C6167">
        <w:tc>
          <w:tcPr>
            <w:tcW w:w="2163" w:type="dxa"/>
            <w:vMerge/>
          </w:tcPr>
          <w:p w14:paraId="46C15A8D" w14:textId="77777777" w:rsidR="00990939" w:rsidRPr="00EA4042" w:rsidRDefault="00990939" w:rsidP="00FB2AAE">
            <w:pPr>
              <w:spacing w:line="480" w:lineRule="auto"/>
              <w:ind w:left="0"/>
              <w:rPr>
                <w:lang w:val="id-ID"/>
              </w:rPr>
            </w:pPr>
          </w:p>
        </w:tc>
        <w:tc>
          <w:tcPr>
            <w:tcW w:w="2402" w:type="dxa"/>
          </w:tcPr>
          <w:p w14:paraId="02BBBF20" w14:textId="31451AEA" w:rsidR="00990939" w:rsidRPr="00EA4042" w:rsidRDefault="00990939" w:rsidP="00FB2AAE">
            <w:pPr>
              <w:spacing w:line="480" w:lineRule="auto"/>
              <w:ind w:left="0"/>
              <w:jc w:val="left"/>
              <w:rPr>
                <w:lang w:val="id-ID"/>
              </w:rPr>
            </w:pPr>
            <w:r w:rsidRPr="00EA4042">
              <w:rPr>
                <w:lang w:val="id-ID"/>
              </w:rPr>
              <w:t>Desain isi modul ajar</w:t>
            </w:r>
          </w:p>
        </w:tc>
        <w:tc>
          <w:tcPr>
            <w:tcW w:w="2545" w:type="dxa"/>
          </w:tcPr>
          <w:p w14:paraId="779FD150" w14:textId="6DC4F6E1" w:rsidR="00990939" w:rsidRPr="00EA4042" w:rsidRDefault="00990939" w:rsidP="00FB2AAE">
            <w:pPr>
              <w:spacing w:line="480" w:lineRule="auto"/>
              <w:ind w:left="0"/>
              <w:rPr>
                <w:lang w:val="id-ID"/>
              </w:rPr>
            </w:pPr>
            <w:r w:rsidRPr="00EA4042">
              <w:rPr>
                <w:lang w:val="id-ID"/>
              </w:rPr>
              <w:t>8,9,10,11,12,13,14,15</w:t>
            </w:r>
          </w:p>
        </w:tc>
      </w:tr>
    </w:tbl>
    <w:p w14:paraId="2694CB69" w14:textId="77777777" w:rsidR="007751EF" w:rsidRDefault="007751EF" w:rsidP="004F5348">
      <w:pPr>
        <w:pStyle w:val="Caption"/>
        <w:ind w:left="0"/>
        <w:jc w:val="both"/>
        <w:rPr>
          <w:lang w:val="id-ID"/>
        </w:rPr>
      </w:pPr>
      <w:bookmarkStart w:id="114" w:name="_Toc156639607"/>
    </w:p>
    <w:p w14:paraId="01929CAE" w14:textId="71806814" w:rsidR="00990939" w:rsidRPr="00EA4042" w:rsidRDefault="00B7711F" w:rsidP="00B7711F">
      <w:pPr>
        <w:pStyle w:val="Caption"/>
        <w:rPr>
          <w:b w:val="0"/>
          <w:bCs/>
          <w:sz w:val="22"/>
          <w:szCs w:val="22"/>
          <w:lang w:val="id-ID"/>
        </w:rPr>
      </w:pPr>
      <w:r w:rsidRPr="00EA4042">
        <w:rPr>
          <w:lang w:val="id-ID"/>
        </w:rPr>
        <w:t>Tabel 3.</w:t>
      </w:r>
      <w:r w:rsidRPr="00EA4042">
        <w:rPr>
          <w:lang w:val="id-ID"/>
        </w:rPr>
        <w:fldChar w:fldCharType="begin"/>
      </w:r>
      <w:r w:rsidRPr="00EA4042">
        <w:rPr>
          <w:lang w:val="id-ID"/>
        </w:rPr>
        <w:instrText xml:space="preserve"> SEQ Tabel_3. \* ARABIC </w:instrText>
      </w:r>
      <w:r w:rsidRPr="00EA4042">
        <w:rPr>
          <w:lang w:val="id-ID"/>
        </w:rPr>
        <w:fldChar w:fldCharType="separate"/>
      </w:r>
      <w:r w:rsidR="00B021B1">
        <w:rPr>
          <w:noProof/>
          <w:lang w:val="id-ID"/>
        </w:rPr>
        <w:t>4</w:t>
      </w:r>
      <w:r w:rsidRPr="00EA4042">
        <w:rPr>
          <w:lang w:val="id-ID"/>
        </w:rPr>
        <w:fldChar w:fldCharType="end"/>
      </w:r>
      <w:r w:rsidRPr="00EA4042">
        <w:rPr>
          <w:lang w:val="id-ID"/>
        </w:rPr>
        <w:t xml:space="preserve"> </w:t>
      </w:r>
      <w:r w:rsidR="00990939" w:rsidRPr="00EA4042">
        <w:rPr>
          <w:bCs/>
          <w:szCs w:val="24"/>
          <w:lang w:val="id-ID"/>
        </w:rPr>
        <w:t>Kisi-Kisi Instrumen Ahli Materi</w:t>
      </w:r>
      <w:bookmarkEnd w:id="114"/>
    </w:p>
    <w:tbl>
      <w:tblPr>
        <w:tblStyle w:val="TableGrid"/>
        <w:tblW w:w="0" w:type="auto"/>
        <w:tblInd w:w="817" w:type="dxa"/>
        <w:tblLook w:val="04A0" w:firstRow="1" w:lastRow="0" w:firstColumn="1" w:lastColumn="0" w:noHBand="0" w:noVBand="1"/>
      </w:tblPr>
      <w:tblGrid>
        <w:gridCol w:w="2338"/>
        <w:gridCol w:w="2533"/>
        <w:gridCol w:w="2465"/>
      </w:tblGrid>
      <w:tr w:rsidR="00990939" w:rsidRPr="00EA4042" w14:paraId="0FD9E701" w14:textId="77777777" w:rsidTr="0097358B">
        <w:tc>
          <w:tcPr>
            <w:tcW w:w="2694" w:type="dxa"/>
          </w:tcPr>
          <w:p w14:paraId="70916D84" w14:textId="77777777" w:rsidR="00990939" w:rsidRPr="00EA4042" w:rsidRDefault="00990939" w:rsidP="00FB2AAE">
            <w:pPr>
              <w:spacing w:line="480" w:lineRule="auto"/>
              <w:ind w:left="0"/>
              <w:rPr>
                <w:b/>
                <w:bCs/>
                <w:lang w:val="id-ID"/>
              </w:rPr>
            </w:pPr>
            <w:r w:rsidRPr="00EA4042">
              <w:rPr>
                <w:b/>
                <w:bCs/>
                <w:lang w:val="id-ID"/>
              </w:rPr>
              <w:t xml:space="preserve">Variabel </w:t>
            </w:r>
          </w:p>
        </w:tc>
        <w:tc>
          <w:tcPr>
            <w:tcW w:w="2802" w:type="dxa"/>
          </w:tcPr>
          <w:p w14:paraId="16234489" w14:textId="77777777" w:rsidR="00990939" w:rsidRPr="00EA4042" w:rsidRDefault="00990939" w:rsidP="00FB2AAE">
            <w:pPr>
              <w:spacing w:line="480" w:lineRule="auto"/>
              <w:ind w:left="0"/>
              <w:rPr>
                <w:b/>
                <w:bCs/>
                <w:lang w:val="id-ID"/>
              </w:rPr>
            </w:pPr>
            <w:r w:rsidRPr="00EA4042">
              <w:rPr>
                <w:b/>
                <w:bCs/>
                <w:lang w:val="id-ID"/>
              </w:rPr>
              <w:t>Aspek Penilaian</w:t>
            </w:r>
          </w:p>
        </w:tc>
        <w:tc>
          <w:tcPr>
            <w:tcW w:w="2867" w:type="dxa"/>
          </w:tcPr>
          <w:p w14:paraId="62090A38" w14:textId="77777777" w:rsidR="00990939" w:rsidRPr="00EA4042" w:rsidRDefault="00990939" w:rsidP="00FB2AAE">
            <w:pPr>
              <w:spacing w:line="480" w:lineRule="auto"/>
              <w:ind w:left="0"/>
              <w:rPr>
                <w:b/>
                <w:bCs/>
                <w:lang w:val="id-ID"/>
              </w:rPr>
            </w:pPr>
            <w:r w:rsidRPr="00EA4042">
              <w:rPr>
                <w:b/>
                <w:bCs/>
                <w:lang w:val="id-ID"/>
              </w:rPr>
              <w:t>Nomor Soal</w:t>
            </w:r>
          </w:p>
        </w:tc>
      </w:tr>
      <w:tr w:rsidR="00990939" w:rsidRPr="00EA4042" w14:paraId="1AF3CCA6" w14:textId="77777777" w:rsidTr="0097358B">
        <w:tc>
          <w:tcPr>
            <w:tcW w:w="2694" w:type="dxa"/>
            <w:vMerge w:val="restart"/>
          </w:tcPr>
          <w:p w14:paraId="357FD0FA" w14:textId="17512441" w:rsidR="00990939" w:rsidRPr="00EA4042" w:rsidRDefault="00990939" w:rsidP="00FB2AAE">
            <w:pPr>
              <w:spacing w:line="480" w:lineRule="auto"/>
              <w:ind w:left="0"/>
              <w:rPr>
                <w:lang w:val="id-ID"/>
              </w:rPr>
            </w:pPr>
            <w:r w:rsidRPr="00EA4042">
              <w:rPr>
                <w:lang w:val="id-ID"/>
              </w:rPr>
              <w:t>Kualitas materi pada modul ajar</w:t>
            </w:r>
          </w:p>
        </w:tc>
        <w:tc>
          <w:tcPr>
            <w:tcW w:w="2802" w:type="dxa"/>
          </w:tcPr>
          <w:p w14:paraId="0380E8D5" w14:textId="5D28B052" w:rsidR="00990939" w:rsidRPr="00EA4042" w:rsidRDefault="00990939" w:rsidP="00FB2AAE">
            <w:pPr>
              <w:spacing w:line="480" w:lineRule="auto"/>
              <w:ind w:left="0"/>
              <w:jc w:val="left"/>
              <w:rPr>
                <w:lang w:val="id-ID"/>
              </w:rPr>
            </w:pPr>
            <w:r w:rsidRPr="00EA4042">
              <w:rPr>
                <w:lang w:val="id-ID"/>
              </w:rPr>
              <w:t xml:space="preserve">Kesesuaian materi </w:t>
            </w:r>
          </w:p>
        </w:tc>
        <w:tc>
          <w:tcPr>
            <w:tcW w:w="2867" w:type="dxa"/>
          </w:tcPr>
          <w:p w14:paraId="0370D6F9" w14:textId="62CD955E" w:rsidR="00990939" w:rsidRPr="00EA4042" w:rsidRDefault="00990939" w:rsidP="00FB2AAE">
            <w:pPr>
              <w:spacing w:line="480" w:lineRule="auto"/>
              <w:ind w:left="0"/>
              <w:rPr>
                <w:lang w:val="id-ID"/>
              </w:rPr>
            </w:pPr>
            <w:r w:rsidRPr="00EA4042">
              <w:rPr>
                <w:lang w:val="id-ID"/>
              </w:rPr>
              <w:t>1,2,3</w:t>
            </w:r>
          </w:p>
        </w:tc>
      </w:tr>
      <w:tr w:rsidR="00990939" w:rsidRPr="00EA4042" w14:paraId="059519AA" w14:textId="77777777" w:rsidTr="0097358B">
        <w:tc>
          <w:tcPr>
            <w:tcW w:w="2694" w:type="dxa"/>
            <w:vMerge/>
          </w:tcPr>
          <w:p w14:paraId="15FECD01" w14:textId="77777777" w:rsidR="00990939" w:rsidRPr="00EA4042" w:rsidRDefault="00990939" w:rsidP="00FB2AAE">
            <w:pPr>
              <w:spacing w:line="480" w:lineRule="auto"/>
              <w:ind w:left="0"/>
              <w:rPr>
                <w:lang w:val="id-ID"/>
              </w:rPr>
            </w:pPr>
          </w:p>
        </w:tc>
        <w:tc>
          <w:tcPr>
            <w:tcW w:w="2802" w:type="dxa"/>
          </w:tcPr>
          <w:p w14:paraId="6B0B6AE4" w14:textId="332FC247" w:rsidR="00990939" w:rsidRPr="00EA4042" w:rsidRDefault="00CF3BF6" w:rsidP="00FB2AAE">
            <w:pPr>
              <w:spacing w:line="480" w:lineRule="auto"/>
              <w:ind w:left="0"/>
              <w:jc w:val="left"/>
              <w:rPr>
                <w:lang w:val="id-ID"/>
              </w:rPr>
            </w:pPr>
            <w:r w:rsidRPr="00EA4042">
              <w:rPr>
                <w:lang w:val="id-ID"/>
              </w:rPr>
              <w:t>Keakuratan Materi</w:t>
            </w:r>
          </w:p>
        </w:tc>
        <w:tc>
          <w:tcPr>
            <w:tcW w:w="2867" w:type="dxa"/>
          </w:tcPr>
          <w:p w14:paraId="30108A44" w14:textId="2AF05226" w:rsidR="00990939" w:rsidRPr="00EA4042" w:rsidRDefault="00990939" w:rsidP="00FB2AAE">
            <w:pPr>
              <w:spacing w:line="480" w:lineRule="auto"/>
              <w:ind w:left="0"/>
              <w:rPr>
                <w:lang w:val="id-ID"/>
              </w:rPr>
            </w:pPr>
            <w:r w:rsidRPr="00EA4042">
              <w:rPr>
                <w:lang w:val="id-ID"/>
              </w:rPr>
              <w:t>4,5,6,7,8</w:t>
            </w:r>
          </w:p>
        </w:tc>
      </w:tr>
      <w:tr w:rsidR="00990939" w:rsidRPr="00EA4042" w14:paraId="0C959832" w14:textId="77777777" w:rsidTr="0097358B">
        <w:tc>
          <w:tcPr>
            <w:tcW w:w="2694" w:type="dxa"/>
            <w:vMerge/>
          </w:tcPr>
          <w:p w14:paraId="440642C2" w14:textId="77777777" w:rsidR="00990939" w:rsidRPr="00EA4042" w:rsidRDefault="00990939" w:rsidP="00FB2AAE">
            <w:pPr>
              <w:spacing w:line="480" w:lineRule="auto"/>
              <w:ind w:left="0"/>
              <w:rPr>
                <w:lang w:val="id-ID"/>
              </w:rPr>
            </w:pPr>
          </w:p>
        </w:tc>
        <w:tc>
          <w:tcPr>
            <w:tcW w:w="2802" w:type="dxa"/>
          </w:tcPr>
          <w:p w14:paraId="3F3BE890" w14:textId="5587A219" w:rsidR="00990939" w:rsidRPr="00EA4042" w:rsidRDefault="00CF3BF6" w:rsidP="00FB2AAE">
            <w:pPr>
              <w:spacing w:line="480" w:lineRule="auto"/>
              <w:ind w:left="0"/>
              <w:jc w:val="left"/>
              <w:rPr>
                <w:lang w:val="id-ID"/>
              </w:rPr>
            </w:pPr>
            <w:r w:rsidRPr="00EA4042">
              <w:rPr>
                <w:lang w:val="id-ID"/>
              </w:rPr>
              <w:t>Kemutakhiran Materi</w:t>
            </w:r>
          </w:p>
        </w:tc>
        <w:tc>
          <w:tcPr>
            <w:tcW w:w="2867" w:type="dxa"/>
          </w:tcPr>
          <w:p w14:paraId="7855BF37" w14:textId="0B74AB8F" w:rsidR="00990939" w:rsidRPr="00EA4042" w:rsidRDefault="00990939" w:rsidP="00FB2AAE">
            <w:pPr>
              <w:spacing w:line="480" w:lineRule="auto"/>
              <w:ind w:left="0"/>
              <w:rPr>
                <w:lang w:val="id-ID"/>
              </w:rPr>
            </w:pPr>
            <w:r w:rsidRPr="00EA4042">
              <w:rPr>
                <w:lang w:val="id-ID"/>
              </w:rPr>
              <w:t>9,10,11</w:t>
            </w:r>
            <w:r w:rsidR="00CF3BF6" w:rsidRPr="00EA4042">
              <w:rPr>
                <w:lang w:val="id-ID"/>
              </w:rPr>
              <w:t>, 12</w:t>
            </w:r>
          </w:p>
        </w:tc>
      </w:tr>
    </w:tbl>
    <w:p w14:paraId="598B0FDD" w14:textId="77777777" w:rsidR="00990939" w:rsidRPr="00EA4042" w:rsidRDefault="00990939" w:rsidP="004C6167">
      <w:pPr>
        <w:spacing w:after="0" w:line="240" w:lineRule="auto"/>
        <w:ind w:firstLine="338"/>
        <w:jc w:val="both"/>
        <w:rPr>
          <w:lang w:val="id-ID"/>
        </w:rPr>
      </w:pPr>
      <w:bookmarkStart w:id="115" w:name="_Hlk149591929"/>
    </w:p>
    <w:p w14:paraId="17339184" w14:textId="4BCBE3AA" w:rsidR="001031FB" w:rsidRDefault="001031FB" w:rsidP="00D54FBB">
      <w:pPr>
        <w:spacing w:line="480" w:lineRule="auto"/>
        <w:ind w:left="709" w:firstLine="709"/>
        <w:jc w:val="both"/>
        <w:rPr>
          <w:lang w:val="id-ID"/>
        </w:rPr>
      </w:pPr>
      <w:r w:rsidRPr="00EA4042">
        <w:rPr>
          <w:lang w:val="id-ID"/>
        </w:rPr>
        <w:t xml:space="preserve">Instrumen penelitian merupakan panduan tertulis yang mencakup daftar pertanyaan untuk mengumpulkan </w:t>
      </w:r>
      <w:r w:rsidR="00B07806" w:rsidRPr="00EA4042">
        <w:rPr>
          <w:lang w:val="id-ID"/>
        </w:rPr>
        <w:t xml:space="preserve">data atau </w:t>
      </w:r>
      <w:r w:rsidRPr="00EA4042">
        <w:rPr>
          <w:lang w:val="id-ID"/>
        </w:rPr>
        <w:t xml:space="preserve">informasi </w:t>
      </w:r>
      <w:r w:rsidR="00CB4F8C" w:rsidRPr="00EA4042">
        <w:rPr>
          <w:lang w:val="id-ID"/>
        </w:rPr>
        <w:fldChar w:fldCharType="begin" w:fldLock="1"/>
      </w:r>
      <w:r w:rsidR="00317080" w:rsidRPr="00EA4042">
        <w:rPr>
          <w:lang w:val="id-ID"/>
        </w:rPr>
        <w:instrText>ADDIN CSL_CITATION {"citationItems":[{"id":"ITEM-1","itemData":{"abstract":"</w:instrText>
      </w:r>
      <w:r w:rsidR="00317080" w:rsidRPr="00EA4042">
        <w:rPr>
          <w:rFonts w:ascii="MS Gothic" w:eastAsia="MS Gothic" w:hAnsi="MS Gothic" w:cs="MS Gothic"/>
          <w:lang w:val="id-ID"/>
        </w:rPr>
        <w:instrText>心筋炎の原因の多くはウイルス感染と考えられ，ウイルス性心筋炎が心筋症の原因のひとつであると考えら</w:instrText>
      </w:r>
      <w:r w:rsidR="00317080" w:rsidRPr="00EA4042">
        <w:rPr>
          <w:lang w:val="id-ID"/>
        </w:rPr>
        <w:instrText xml:space="preserve"> </w:instrText>
      </w:r>
      <w:r w:rsidR="00317080" w:rsidRPr="00EA4042">
        <w:rPr>
          <w:rFonts w:ascii="MS Gothic" w:eastAsia="MS Gothic" w:hAnsi="MS Gothic" w:cs="MS Gothic"/>
          <w:lang w:val="id-ID"/>
        </w:rPr>
        <w:instrText>れてきた．ウイルス性心筋炎によりびまん性に心筋細胞壊死が発生すると拡張型心筋症となり，心内膜下を中</w:instrText>
      </w:r>
      <w:r w:rsidR="00317080" w:rsidRPr="00EA4042">
        <w:rPr>
          <w:lang w:val="id-ID"/>
        </w:rPr>
        <w:instrText xml:space="preserve"> </w:instrText>
      </w:r>
      <w:r w:rsidR="00317080" w:rsidRPr="00EA4042">
        <w:rPr>
          <w:rFonts w:ascii="MS Gothic" w:eastAsia="MS Gothic" w:hAnsi="MS Gothic" w:cs="MS Gothic"/>
          <w:lang w:val="id-ID"/>
        </w:rPr>
        <w:instrText>心に局所的な心筋傷害が発生すると拘束型心筋症となり，右室の心筋に傷害が限局すると不整脈源性右回心筋</w:instrText>
      </w:r>
      <w:r w:rsidR="00317080" w:rsidRPr="00EA4042">
        <w:rPr>
          <w:lang w:val="id-ID"/>
        </w:rPr>
        <w:instrText xml:space="preserve"> </w:instrText>
      </w:r>
      <w:r w:rsidR="00317080" w:rsidRPr="00EA4042">
        <w:rPr>
          <w:rFonts w:ascii="MS Gothic" w:eastAsia="MS Gothic" w:hAnsi="MS Gothic" w:cs="MS Gothic"/>
          <w:lang w:val="id-ID"/>
        </w:rPr>
        <w:instrText>症様病態を呈すると考えられる．コクサッキーウイルス，アデノウイルスは小児の急性心筋炎の原因となるこ</w:instrText>
      </w:r>
      <w:r w:rsidR="00317080" w:rsidRPr="00EA4042">
        <w:rPr>
          <w:lang w:val="id-ID"/>
        </w:rPr>
        <w:instrText xml:space="preserve"> </w:instrText>
      </w:r>
      <w:r w:rsidR="00317080" w:rsidRPr="00EA4042">
        <w:rPr>
          <w:rFonts w:ascii="MS Gothic" w:eastAsia="MS Gothic" w:hAnsi="MS Gothic" w:cs="MS Gothic"/>
          <w:lang w:val="id-ID"/>
        </w:rPr>
        <w:instrText>とは明らかであるが，成人における心筋症の病因となっているとの直接的な証拠は十分野はない．</w:instrText>
      </w:r>
      <w:r w:rsidR="00317080" w:rsidRPr="00EA4042">
        <w:rPr>
          <w:lang w:val="id-ID"/>
        </w:rPr>
        <w:instrText>C</w:instrText>
      </w:r>
      <w:r w:rsidR="00317080" w:rsidRPr="00EA4042">
        <w:rPr>
          <w:rFonts w:ascii="MS Gothic" w:eastAsia="MS Gothic" w:hAnsi="MS Gothic" w:cs="MS Gothic"/>
          <w:lang w:val="id-ID"/>
        </w:rPr>
        <w:instrText>型肝炎ウ</w:instrText>
      </w:r>
      <w:r w:rsidR="00317080" w:rsidRPr="00EA4042">
        <w:rPr>
          <w:lang w:val="id-ID"/>
        </w:rPr>
        <w:instrText xml:space="preserve"> </w:instrText>
      </w:r>
      <w:r w:rsidR="00317080" w:rsidRPr="00EA4042">
        <w:rPr>
          <w:rFonts w:ascii="MS Gothic" w:eastAsia="MS Gothic" w:hAnsi="MS Gothic" w:cs="MS Gothic"/>
          <w:lang w:val="id-ID"/>
        </w:rPr>
        <w:instrText>イルス（</w:instrText>
      </w:r>
      <w:r w:rsidR="00317080" w:rsidRPr="00EA4042">
        <w:rPr>
          <w:lang w:val="id-ID"/>
        </w:rPr>
        <w:instrText>HCV</w:instrText>
      </w:r>
      <w:r w:rsidR="00317080" w:rsidRPr="00EA4042">
        <w:rPr>
          <w:rFonts w:ascii="MS Gothic" w:eastAsia="MS Gothic" w:hAnsi="MS Gothic" w:cs="MS Gothic"/>
          <w:lang w:val="id-ID"/>
        </w:rPr>
        <w:instrText>）は上記の心筋症のほか肥大型心筋症をきたす可能性も示唆されている．また，心筋症の発症には</w:instrText>
      </w:r>
      <w:r w:rsidR="00317080" w:rsidRPr="00EA4042">
        <w:rPr>
          <w:lang w:val="id-ID"/>
        </w:rPr>
        <w:instrText xml:space="preserve"> </w:instrText>
      </w:r>
      <w:r w:rsidR="00317080" w:rsidRPr="00EA4042">
        <w:rPr>
          <w:rFonts w:ascii="MS Gothic" w:eastAsia="MS Gothic" w:hAnsi="MS Gothic" w:cs="MS Gothic"/>
          <w:lang w:val="id-ID"/>
        </w:rPr>
        <w:instrText>ウイルス側だけではなく宿主の免疫応答性の関与が示唆されている．</w:instrText>
      </w:r>
      <w:r w:rsidR="00317080" w:rsidRPr="00EA4042">
        <w:rPr>
          <w:lang w:val="id-ID"/>
        </w:rPr>
        <w:instrText>","author":[{"dropping-particle":"","family":"Siregar","given":"B. G.","non-dropping-particle":"","parse-names":false,"suffix":""}],"container-title":"Academia. Edu.","id":"ITEM-1","issue":"1","issued":{"date-parts":[["2008"]]},"page":"11-15","title":"Instrumen Pengumpulan Data Dalam Penelitian","type":"article-journal","volume":"226"},"uris":["http://www.mendeley.com/documents/?uuid=e98ac527-fd06-404e-88d8-609d35871146"]}],"mendeley":{"formattedCitation":"(Siregar 2008)","plainTextFormattedCitation":"(Siregar 2008)","previouslyFormattedCitation":"(Siregar 2008)"},"properties":{"noteIndex":0},"schema":"https://github.com/citation-style-language/schema/raw/master/csl-citation.json"}</w:instrText>
      </w:r>
      <w:r w:rsidR="00CB4F8C" w:rsidRPr="00EA4042">
        <w:rPr>
          <w:lang w:val="id-ID"/>
        </w:rPr>
        <w:fldChar w:fldCharType="separate"/>
      </w:r>
      <w:r w:rsidR="00CB4F8C" w:rsidRPr="00EA4042">
        <w:rPr>
          <w:lang w:val="id-ID"/>
        </w:rPr>
        <w:t>(Siregar 2008)</w:t>
      </w:r>
      <w:r w:rsidR="00CB4F8C" w:rsidRPr="00EA4042">
        <w:rPr>
          <w:lang w:val="id-ID"/>
        </w:rPr>
        <w:fldChar w:fldCharType="end"/>
      </w:r>
      <w:r w:rsidR="008352DF" w:rsidRPr="00EA4042">
        <w:rPr>
          <w:lang w:val="id-ID"/>
        </w:rPr>
        <w:t xml:space="preserve">. </w:t>
      </w:r>
      <w:bookmarkStart w:id="116" w:name="_Hlk149592072"/>
      <w:bookmarkEnd w:id="115"/>
      <w:r w:rsidRPr="00EA4042">
        <w:rPr>
          <w:lang w:val="id-ID"/>
        </w:rPr>
        <w:t xml:space="preserve">Instrumen yang </w:t>
      </w:r>
      <w:r w:rsidR="00B07806" w:rsidRPr="00EA4042">
        <w:rPr>
          <w:lang w:val="id-ID"/>
        </w:rPr>
        <w:t>digunakan pada</w:t>
      </w:r>
      <w:r w:rsidRPr="00EA4042">
        <w:rPr>
          <w:lang w:val="id-ID"/>
        </w:rPr>
        <w:t xml:space="preserve"> penelitian ini </w:t>
      </w:r>
      <w:r w:rsidR="00B07806" w:rsidRPr="00EA4042">
        <w:rPr>
          <w:lang w:val="id-ID"/>
        </w:rPr>
        <w:t>yaitu</w:t>
      </w:r>
      <w:r w:rsidRPr="00EA4042">
        <w:rPr>
          <w:lang w:val="id-ID"/>
        </w:rPr>
        <w:t xml:space="preserve"> instrumen </w:t>
      </w:r>
      <w:r w:rsidR="00B07806" w:rsidRPr="00EA4042">
        <w:rPr>
          <w:lang w:val="id-ID"/>
        </w:rPr>
        <w:lastRenderedPageBreak/>
        <w:t xml:space="preserve">validitas </w:t>
      </w:r>
      <w:r w:rsidRPr="00EA4042">
        <w:rPr>
          <w:lang w:val="id-ID"/>
        </w:rPr>
        <w:t>produk</w:t>
      </w:r>
      <w:r w:rsidR="00B07806" w:rsidRPr="00EA4042">
        <w:rPr>
          <w:lang w:val="id-ID"/>
        </w:rPr>
        <w:t xml:space="preserve"> (</w:t>
      </w:r>
      <w:r w:rsidRPr="00EA4042">
        <w:rPr>
          <w:lang w:val="id-ID"/>
        </w:rPr>
        <w:t xml:space="preserve">untuk mengevaluasi keberhasilan produk yang telah </w:t>
      </w:r>
      <w:r w:rsidR="00B07806" w:rsidRPr="00EA4042">
        <w:rPr>
          <w:lang w:val="id-ID"/>
        </w:rPr>
        <w:t>dibuat)</w:t>
      </w:r>
      <w:r w:rsidR="008352DF" w:rsidRPr="00EA4042">
        <w:rPr>
          <w:lang w:val="id-ID"/>
        </w:rPr>
        <w:t xml:space="preserve"> </w:t>
      </w:r>
      <w:r w:rsidR="00317080" w:rsidRPr="00EA4042">
        <w:rPr>
          <w:lang w:val="id-ID"/>
        </w:rPr>
        <w:fldChar w:fldCharType="begin" w:fldLock="1"/>
      </w:r>
      <w:r w:rsidR="003F29B8" w:rsidRPr="00EA4042">
        <w:rPr>
          <w:lang w:val="id-ID"/>
        </w:rPr>
        <w:instrText>ADDIN CSL_CITATION {"citationItems":[{"id":"ITEM-1","itemData":{"DOI":"10.31980/jpetik.v5i1.445","ISSN":"2460-7363","abstract":"Penelitian ini bertujuan untuk membuat sebuah rancangan pengembangan (blueprint) dalam pembuatan instrumen pembelajaran berbasis Daring. Penelitian pengembangan ini bertujuan untuk memudahkan cara pembuatan instrument pembelajaran yang sesuai dengan kaidah-kaidah pembelajaran dan berorientasi pada tujuan yang akan di capai dalam pembelajaran tersebut. Instrument pembelajaran berbasis daring ini bermaksud agar agat di akses oleh peserta didik secara lebih fleksibel tanpa terbatas ruang dan waktu, lebih efektif dan diharapkan juga dapat lebih efesien dalam penyelenggaraannya. Metode Peneitian yang digunakan adalah R &amp; D, tetapi hanya sampai tahap perancangan saja, metode pengembangan ini menggunakan model pengembangan pembelajaran yang dikemukakan oleh Borg and Gall, Dick &amp; Carrey dan J. Moonen. Hal ini dilakukan karena yang akan dikembangkan dalam penelitian ini adalah sebuah rancangan produk pengembangan instrumen tes pembelajaran. Adapun tahapan dalam pengembangan rancangan instrument tes pembelajaran adalah : (1)analisis kebutuhan, (2) perencanaan Produksi Perancangan Pengembangan Instrumen tes Pembelajaran, dalam hal ini menggunakan model pengembangan Borg and Gall, Dick &amp; Carrey dan J. Moonen (3) validasi, evaluasi dan revisi model,  meliputi : telaah pakar dan evaluasi one to one (4) Implementasi Model, dilakukan dengan menggunakan desain eksperimental.","author":[{"dropping-particle":"","family":"Imania","given":"Kuntum Annisa","non-dropping-particle":"","parse-names":false,"suffix":""},{"dropping-particle":"","family":"Bariah","given":"Siti Khusnul","non-dropping-particle":"","parse-names":false,"suffix":""}],"container-title":"Jurnal Petik","id":"ITEM-1","issue":"1","issued":{"date-parts":[["2019"]]},"page":"31-47","title":"Rancangan Pengembangan Instrumen Penilaian Pembelajaran Berbasis Daring","type":"article-journal","volume":"5"},"uris":["http://www.mendeley.com/documents/?uuid=b2ea8189-6f0b-4adf-abdb-f48799a3d0dc"]}],"mendeley":{"formattedCitation":"(Imania and Bariah 2019)","plainTextFormattedCitation":"(Imania and Bariah 2019)","previouslyFormattedCitation":"(Imania and Bariah 2019)"},"properties":{"noteIndex":0},"schema":"https://github.com/citation-style-language/schema/raw/master/csl-citation.json"}</w:instrText>
      </w:r>
      <w:r w:rsidR="00317080" w:rsidRPr="00EA4042">
        <w:rPr>
          <w:lang w:val="id-ID"/>
        </w:rPr>
        <w:fldChar w:fldCharType="separate"/>
      </w:r>
      <w:r w:rsidR="00317080" w:rsidRPr="00EA4042">
        <w:rPr>
          <w:lang w:val="id-ID"/>
        </w:rPr>
        <w:t>(Imania and Bariah 2019)</w:t>
      </w:r>
      <w:r w:rsidR="00317080" w:rsidRPr="00EA4042">
        <w:rPr>
          <w:lang w:val="id-ID"/>
        </w:rPr>
        <w:fldChar w:fldCharType="end"/>
      </w:r>
      <w:r w:rsidR="008352DF" w:rsidRPr="00EA4042">
        <w:rPr>
          <w:lang w:val="id-ID"/>
        </w:rPr>
        <w:t xml:space="preserve">. </w:t>
      </w:r>
      <w:bookmarkEnd w:id="116"/>
      <w:r w:rsidR="00B07806" w:rsidRPr="00EA4042">
        <w:rPr>
          <w:lang w:val="id-ID"/>
        </w:rPr>
        <w:t>I</w:t>
      </w:r>
      <w:r w:rsidRPr="00EA4042">
        <w:rPr>
          <w:lang w:val="id-ID"/>
        </w:rPr>
        <w:t xml:space="preserve">nstrumen produk dianggap </w:t>
      </w:r>
      <w:r w:rsidR="00B07806" w:rsidRPr="00EA4042">
        <w:rPr>
          <w:lang w:val="id-ID"/>
        </w:rPr>
        <w:t xml:space="preserve">dapat digunakan </w:t>
      </w:r>
      <w:r w:rsidRPr="00EA4042">
        <w:rPr>
          <w:lang w:val="id-ID"/>
        </w:rPr>
        <w:t xml:space="preserve">jika memenuhi </w:t>
      </w:r>
      <w:r w:rsidR="00B07806" w:rsidRPr="00EA4042">
        <w:rPr>
          <w:lang w:val="id-ID"/>
        </w:rPr>
        <w:t xml:space="preserve">beberapa </w:t>
      </w:r>
      <w:r w:rsidRPr="00EA4042">
        <w:rPr>
          <w:lang w:val="id-ID"/>
        </w:rPr>
        <w:t xml:space="preserve">kriteria kevalidan. Artinya, modul </w:t>
      </w:r>
      <w:r w:rsidR="00B07806" w:rsidRPr="00EA4042">
        <w:rPr>
          <w:lang w:val="id-ID"/>
        </w:rPr>
        <w:t>ajar</w:t>
      </w:r>
      <w:r w:rsidRPr="00EA4042">
        <w:rPr>
          <w:lang w:val="id-ID"/>
        </w:rPr>
        <w:t xml:space="preserve"> yang telah disusun </w:t>
      </w:r>
      <w:r w:rsidR="00B07806" w:rsidRPr="00EA4042">
        <w:rPr>
          <w:lang w:val="id-ID"/>
        </w:rPr>
        <w:t>perlu</w:t>
      </w:r>
      <w:r w:rsidRPr="00EA4042">
        <w:rPr>
          <w:lang w:val="id-ID"/>
        </w:rPr>
        <w:t xml:space="preserve"> melalui proses validasi </w:t>
      </w:r>
      <w:r w:rsidR="00B07806" w:rsidRPr="00EA4042">
        <w:rPr>
          <w:lang w:val="id-ID"/>
        </w:rPr>
        <w:t>serta</w:t>
      </w:r>
      <w:r w:rsidRPr="00EA4042">
        <w:rPr>
          <w:lang w:val="id-ID"/>
        </w:rPr>
        <w:t xml:space="preserve"> penilaian oleh </w:t>
      </w:r>
      <w:r w:rsidR="00B07806" w:rsidRPr="00EA4042">
        <w:rPr>
          <w:lang w:val="id-ID"/>
        </w:rPr>
        <w:t>validator</w:t>
      </w:r>
      <w:r w:rsidRPr="00EA4042">
        <w:rPr>
          <w:lang w:val="id-ID"/>
        </w:rPr>
        <w:t xml:space="preserve">. Jika </w:t>
      </w:r>
      <w:r w:rsidR="00B07806" w:rsidRPr="00EA4042">
        <w:rPr>
          <w:lang w:val="id-ID"/>
        </w:rPr>
        <w:t xml:space="preserve">modul </w:t>
      </w:r>
      <w:r w:rsidRPr="00EA4042">
        <w:rPr>
          <w:lang w:val="id-ID"/>
        </w:rPr>
        <w:t>terdapat kekurangan, revisi desain dilakukan untuk memastikan bahwa modul tersebut siap digunakan pada tahap selanjutnya, yaitu uji coba produk</w:t>
      </w:r>
      <w:r w:rsidR="00B07806" w:rsidRPr="00EA4042">
        <w:rPr>
          <w:lang w:val="id-ID"/>
        </w:rPr>
        <w:t xml:space="preserve"> pada</w:t>
      </w:r>
      <w:r w:rsidRPr="00EA4042">
        <w:rPr>
          <w:lang w:val="id-ID"/>
        </w:rPr>
        <w:t xml:space="preserve"> skala kecil.</w:t>
      </w:r>
    </w:p>
    <w:p w14:paraId="0E5E1BAF" w14:textId="24EAABB4" w:rsidR="009E4729" w:rsidRPr="00CC3DAA" w:rsidRDefault="009E4729" w:rsidP="009E4729">
      <w:pPr>
        <w:pStyle w:val="P1"/>
        <w:ind w:left="777" w:firstLine="357"/>
        <w:rPr>
          <w:lang w:val="en-US"/>
        </w:rPr>
      </w:pPr>
      <w:proofErr w:type="spellStart"/>
      <w:r>
        <w:rPr>
          <w:lang w:val="en-US"/>
        </w:rPr>
        <w:t>Kegiatan</w:t>
      </w:r>
      <w:proofErr w:type="spellEnd"/>
      <w:r>
        <w:rPr>
          <w:lang w:val="en-US"/>
        </w:rPr>
        <w:t xml:space="preserve"> </w:t>
      </w:r>
      <w:proofErr w:type="spellStart"/>
      <w:r>
        <w:rPr>
          <w:lang w:val="en-US"/>
        </w:rPr>
        <w:t>uji</w:t>
      </w:r>
      <w:proofErr w:type="spellEnd"/>
      <w:r>
        <w:rPr>
          <w:lang w:val="en-US"/>
        </w:rPr>
        <w:t xml:space="preserve"> </w:t>
      </w:r>
      <w:proofErr w:type="spellStart"/>
      <w:r>
        <w:rPr>
          <w:lang w:val="en-US"/>
        </w:rPr>
        <w:t>coba</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kecil</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lama</w:t>
      </w:r>
      <w:proofErr w:type="spellEnd"/>
      <w:r>
        <w:rPr>
          <w:lang w:val="en-US"/>
        </w:rPr>
        <w:t xml:space="preserve"> 2x </w:t>
      </w:r>
      <w:proofErr w:type="spellStart"/>
      <w:r>
        <w:rPr>
          <w:lang w:val="en-US"/>
        </w:rPr>
        <w:t>pertemuan</w:t>
      </w:r>
      <w:proofErr w:type="spellEnd"/>
      <w:r>
        <w:rPr>
          <w:lang w:val="en-US"/>
        </w:rPr>
        <w:t xml:space="preserve"> </w:t>
      </w:r>
      <w:r w:rsidRPr="00EA4042">
        <w:t>atau 5 jam pelajaran</w:t>
      </w:r>
      <w:r>
        <w:rPr>
          <w:lang w:val="en-US"/>
        </w:rPr>
        <w:t xml:space="preserve">, yang di </w:t>
      </w:r>
      <w:proofErr w:type="spellStart"/>
      <w:r>
        <w:rPr>
          <w:lang w:val="en-US"/>
        </w:rPr>
        <w:t>dalamnya</w:t>
      </w:r>
      <w:proofErr w:type="spellEnd"/>
      <w:r>
        <w:rPr>
          <w:lang w:val="en-US"/>
        </w:rPr>
        <w:t xml:space="preserve"> </w:t>
      </w:r>
      <w:proofErr w:type="spellStart"/>
      <w:r>
        <w:rPr>
          <w:lang w:val="en-US"/>
        </w:rPr>
        <w:t>memuat</w:t>
      </w:r>
      <w:proofErr w:type="spellEnd"/>
      <w:r>
        <w:rPr>
          <w:lang w:val="en-US"/>
        </w:rPr>
        <w:t xml:space="preserve"> </w:t>
      </w:r>
      <w:proofErr w:type="spellStart"/>
      <w:r>
        <w:rPr>
          <w:lang w:val="en-US"/>
        </w:rPr>
        <w:t>kegiatan</w:t>
      </w:r>
      <w:proofErr w:type="spellEnd"/>
      <w:r>
        <w:rPr>
          <w:lang w:val="en-US"/>
        </w:rPr>
        <w:t xml:space="preserve"> </w:t>
      </w:r>
      <w:r>
        <w:rPr>
          <w:i/>
          <w:iCs/>
          <w:lang w:val="en-US"/>
        </w:rPr>
        <w:t xml:space="preserve">pre-test </w:t>
      </w:r>
      <w:proofErr w:type="spellStart"/>
      <w:r>
        <w:rPr>
          <w:lang w:val="en-US"/>
        </w:rPr>
        <w:t>dan</w:t>
      </w:r>
      <w:proofErr w:type="spellEnd"/>
      <w:r>
        <w:rPr>
          <w:lang w:val="en-US"/>
        </w:rPr>
        <w:t xml:space="preserve"> </w:t>
      </w:r>
      <w:r>
        <w:rPr>
          <w:i/>
          <w:iCs/>
          <w:lang w:val="en-US"/>
        </w:rPr>
        <w:t xml:space="preserve">post-test </w:t>
      </w:r>
      <w:proofErr w:type="spellStart"/>
      <w:r>
        <w:rPr>
          <w:lang w:val="en-US"/>
        </w:rPr>
        <w:t>pada</w:t>
      </w:r>
      <w:proofErr w:type="spellEnd"/>
      <w:r>
        <w:rPr>
          <w:lang w:val="en-US"/>
        </w:rPr>
        <w:t xml:space="preserve"> </w:t>
      </w:r>
      <w:proofErr w:type="spellStart"/>
      <w:r>
        <w:rPr>
          <w:lang w:val="en-US"/>
        </w:rPr>
        <w:t>masing-masing</w:t>
      </w:r>
      <w:proofErr w:type="spellEnd"/>
      <w:r>
        <w:rPr>
          <w:lang w:val="en-US"/>
        </w:rPr>
        <w:t xml:space="preserve"> </w:t>
      </w:r>
      <w:proofErr w:type="spellStart"/>
      <w:r>
        <w:rPr>
          <w:lang w:val="en-US"/>
        </w:rPr>
        <w:t>pertemuannya</w:t>
      </w:r>
      <w:proofErr w:type="spellEnd"/>
      <w:r w:rsidR="00CC3DAA">
        <w:rPr>
          <w:lang w:val="en-US"/>
        </w:rPr>
        <w:t>,</w:t>
      </w:r>
      <w:r>
        <w:rPr>
          <w:lang w:val="en-US"/>
        </w:rPr>
        <w:t xml:space="preserve"> </w:t>
      </w:r>
      <w:r w:rsidRPr="009B5A5B">
        <w:t>menggunakan soal berbentuk uraian</w:t>
      </w:r>
      <w:r>
        <w:rPr>
          <w:lang w:val="en-US"/>
        </w:rPr>
        <w:t xml:space="preserve"> </w:t>
      </w:r>
      <w:proofErr w:type="spellStart"/>
      <w:r>
        <w:rPr>
          <w:lang w:val="en-US"/>
        </w:rPr>
        <w:t>untuk</w:t>
      </w:r>
      <w:proofErr w:type="spellEnd"/>
      <w:r>
        <w:rPr>
          <w:lang w:val="en-US"/>
        </w:rPr>
        <w:t xml:space="preserve"> </w:t>
      </w:r>
      <w:r w:rsidRPr="00EA4042">
        <w:t xml:space="preserve">mengetahui </w:t>
      </w:r>
      <w:proofErr w:type="spellStart"/>
      <w:r w:rsidRPr="00261365">
        <w:rPr>
          <w:lang w:val="en-US"/>
        </w:rPr>
        <w:t>keterampilan</w:t>
      </w:r>
      <w:proofErr w:type="spellEnd"/>
      <w:r w:rsidRPr="00EA4042">
        <w:t xml:space="preserve"> berpikir kritis</w:t>
      </w:r>
      <w:r>
        <w:rPr>
          <w:lang w:val="en-US"/>
        </w:rPr>
        <w:t xml:space="preserve"> </w:t>
      </w:r>
      <w:proofErr w:type="spellStart"/>
      <w:r>
        <w:rPr>
          <w:lang w:val="en-US"/>
        </w:rPr>
        <w:t>peserta</w:t>
      </w:r>
      <w:proofErr w:type="spellEnd"/>
      <w:r>
        <w:rPr>
          <w:lang w:val="en-US"/>
        </w:rPr>
        <w:t xml:space="preserve"> </w:t>
      </w:r>
      <w:proofErr w:type="spellStart"/>
      <w:r>
        <w:rPr>
          <w:lang w:val="en-US"/>
        </w:rPr>
        <w:t>didik</w:t>
      </w:r>
      <w:proofErr w:type="spellEnd"/>
      <w:r w:rsidRPr="009B5A5B">
        <w:t>, dengan memperhatikan beberapa aspek keterampilan berpikir kritis menurut Ennis (2011)</w:t>
      </w:r>
      <w:r w:rsidR="00CC3DAA">
        <w:rPr>
          <w:lang w:val="en-US"/>
        </w:rPr>
        <w:t xml:space="preserve"> </w:t>
      </w:r>
      <w:proofErr w:type="spellStart"/>
      <w:r w:rsidR="00CC3DAA">
        <w:rPr>
          <w:lang w:val="en-US"/>
        </w:rPr>
        <w:t>seperti</w:t>
      </w:r>
      <w:proofErr w:type="spellEnd"/>
      <w:r w:rsidR="00CC3DAA">
        <w:rPr>
          <w:lang w:val="en-US"/>
        </w:rPr>
        <w:t xml:space="preserve"> yang </w:t>
      </w:r>
      <w:proofErr w:type="spellStart"/>
      <w:r w:rsidR="00CC3DAA">
        <w:rPr>
          <w:lang w:val="en-US"/>
        </w:rPr>
        <w:t>terdapat</w:t>
      </w:r>
      <w:proofErr w:type="spellEnd"/>
      <w:r w:rsidR="00CC3DAA">
        <w:rPr>
          <w:lang w:val="en-US"/>
        </w:rPr>
        <w:t xml:space="preserve"> </w:t>
      </w:r>
      <w:proofErr w:type="spellStart"/>
      <w:r w:rsidR="00CC3DAA">
        <w:rPr>
          <w:lang w:val="en-US"/>
        </w:rPr>
        <w:t>pada</w:t>
      </w:r>
      <w:proofErr w:type="spellEnd"/>
      <w:r w:rsidR="00CC3DAA">
        <w:rPr>
          <w:lang w:val="en-US"/>
        </w:rPr>
        <w:t xml:space="preserve"> </w:t>
      </w:r>
      <w:proofErr w:type="spellStart"/>
      <w:r w:rsidR="00CC3DAA">
        <w:rPr>
          <w:lang w:val="en-US"/>
        </w:rPr>
        <w:t>tabel</w:t>
      </w:r>
      <w:proofErr w:type="spellEnd"/>
      <w:r w:rsidR="00CC3DAA">
        <w:rPr>
          <w:lang w:val="en-US"/>
        </w:rPr>
        <w:t xml:space="preserve"> 3.5.</w:t>
      </w:r>
    </w:p>
    <w:p w14:paraId="4B58C93D" w14:textId="6CDF36A4" w:rsidR="009E4729" w:rsidRPr="001D4918" w:rsidRDefault="009E4729" w:rsidP="009E4729">
      <w:pPr>
        <w:pStyle w:val="Caption"/>
        <w:rPr>
          <w:bCs/>
          <w:lang w:val="en-US"/>
        </w:rPr>
      </w:pPr>
      <w:bookmarkStart w:id="117" w:name="_Toc156639609"/>
      <w:r w:rsidRPr="00EA4042">
        <w:rPr>
          <w:lang w:val="id-ID"/>
        </w:rPr>
        <w:t>Tabel 3.</w:t>
      </w:r>
      <w:r>
        <w:rPr>
          <w:lang w:val="en-US"/>
        </w:rPr>
        <w:t>5</w:t>
      </w:r>
      <w:r w:rsidRPr="00EA4042">
        <w:rPr>
          <w:lang w:val="id-ID"/>
        </w:rPr>
        <w:t xml:space="preserve"> </w:t>
      </w:r>
      <w:r w:rsidRPr="00EA4042">
        <w:rPr>
          <w:bCs/>
          <w:lang w:val="id-ID"/>
        </w:rPr>
        <w:t>Kisi-Kisi Keterampilan Ber</w:t>
      </w:r>
      <w:r>
        <w:rPr>
          <w:bCs/>
          <w:lang w:val="en-US"/>
        </w:rPr>
        <w:t>p</w:t>
      </w:r>
      <w:r w:rsidRPr="00EA4042">
        <w:rPr>
          <w:bCs/>
          <w:lang w:val="id-ID"/>
        </w:rPr>
        <w:t>ikir Kriti</w:t>
      </w:r>
      <w:bookmarkEnd w:id="117"/>
      <w:r w:rsidR="001D4918">
        <w:rPr>
          <w:bCs/>
          <w:lang w:val="en-US"/>
        </w:rPr>
        <w:t>s</w:t>
      </w:r>
    </w:p>
    <w:tbl>
      <w:tblPr>
        <w:tblStyle w:val="TableGrid"/>
        <w:tblW w:w="7213" w:type="dxa"/>
        <w:tblInd w:w="720" w:type="dxa"/>
        <w:tblLayout w:type="fixed"/>
        <w:tblLook w:val="04A0" w:firstRow="1" w:lastRow="0" w:firstColumn="1" w:lastColumn="0" w:noHBand="0" w:noVBand="1"/>
      </w:tblPr>
      <w:tblGrid>
        <w:gridCol w:w="1483"/>
        <w:gridCol w:w="1903"/>
        <w:gridCol w:w="3119"/>
        <w:gridCol w:w="708"/>
      </w:tblGrid>
      <w:tr w:rsidR="009E4729" w:rsidRPr="00EA4042" w14:paraId="2CBF9893" w14:textId="77777777" w:rsidTr="0093430C">
        <w:trPr>
          <w:trHeight w:val="1114"/>
        </w:trPr>
        <w:tc>
          <w:tcPr>
            <w:tcW w:w="1483" w:type="dxa"/>
          </w:tcPr>
          <w:p w14:paraId="282CF9A3" w14:textId="77777777" w:rsidR="009E4729" w:rsidRPr="00EA4042" w:rsidRDefault="009E4729" w:rsidP="0093430C">
            <w:pPr>
              <w:spacing w:after="160" w:line="360" w:lineRule="auto"/>
              <w:ind w:left="0"/>
              <w:rPr>
                <w:b/>
                <w:bCs/>
                <w:lang w:val="id-ID"/>
              </w:rPr>
            </w:pPr>
            <w:r w:rsidRPr="00EA4042">
              <w:rPr>
                <w:b/>
                <w:bCs/>
                <w:lang w:val="id-ID"/>
              </w:rPr>
              <w:t>Aspek</w:t>
            </w:r>
          </w:p>
        </w:tc>
        <w:tc>
          <w:tcPr>
            <w:tcW w:w="1903" w:type="dxa"/>
          </w:tcPr>
          <w:p w14:paraId="607198D6" w14:textId="77777777" w:rsidR="009E4729" w:rsidRPr="00EA4042" w:rsidRDefault="009E4729" w:rsidP="0093430C">
            <w:pPr>
              <w:spacing w:after="160" w:line="360" w:lineRule="auto"/>
              <w:ind w:left="0"/>
              <w:rPr>
                <w:b/>
                <w:bCs/>
                <w:lang w:val="id-ID"/>
              </w:rPr>
            </w:pPr>
            <w:r w:rsidRPr="00EA4042">
              <w:rPr>
                <w:b/>
                <w:bCs/>
                <w:lang w:val="id-ID"/>
              </w:rPr>
              <w:t>Indikator</w:t>
            </w:r>
          </w:p>
        </w:tc>
        <w:tc>
          <w:tcPr>
            <w:tcW w:w="3119" w:type="dxa"/>
          </w:tcPr>
          <w:p w14:paraId="0101338C" w14:textId="53C405C9" w:rsidR="009E4729" w:rsidRPr="00EA4042" w:rsidRDefault="009E4729" w:rsidP="0093430C">
            <w:pPr>
              <w:spacing w:after="160" w:line="360" w:lineRule="auto"/>
              <w:ind w:left="0"/>
              <w:rPr>
                <w:b/>
                <w:bCs/>
                <w:lang w:val="id-ID"/>
              </w:rPr>
            </w:pPr>
            <w:proofErr w:type="spellStart"/>
            <w:r>
              <w:rPr>
                <w:b/>
                <w:bCs/>
                <w:lang w:val="en-US"/>
              </w:rPr>
              <w:t>Kegiatan</w:t>
            </w:r>
            <w:proofErr w:type="spellEnd"/>
            <w:r>
              <w:rPr>
                <w:b/>
                <w:bCs/>
                <w:lang w:val="en-US"/>
              </w:rPr>
              <w:t xml:space="preserve"> </w:t>
            </w:r>
            <w:proofErr w:type="spellStart"/>
            <w:r>
              <w:rPr>
                <w:b/>
                <w:bCs/>
                <w:lang w:val="en-US"/>
              </w:rPr>
              <w:t>dan</w:t>
            </w:r>
            <w:proofErr w:type="spellEnd"/>
            <w:r>
              <w:rPr>
                <w:b/>
                <w:bCs/>
                <w:lang w:val="en-US"/>
              </w:rPr>
              <w:t xml:space="preserve"> </w:t>
            </w:r>
            <w:r w:rsidRPr="00EA4042">
              <w:rPr>
                <w:b/>
                <w:bCs/>
                <w:lang w:val="id-ID"/>
              </w:rPr>
              <w:t>Tujuan P</w:t>
            </w:r>
            <w:r w:rsidR="004A3424">
              <w:rPr>
                <w:b/>
                <w:bCs/>
                <w:lang w:val="en-US"/>
              </w:rPr>
              <w:t>e</w:t>
            </w:r>
            <w:r w:rsidRPr="00EA4042">
              <w:rPr>
                <w:b/>
                <w:bCs/>
                <w:lang w:val="id-ID"/>
              </w:rPr>
              <w:t>mbelajaran</w:t>
            </w:r>
          </w:p>
        </w:tc>
        <w:tc>
          <w:tcPr>
            <w:tcW w:w="708" w:type="dxa"/>
          </w:tcPr>
          <w:p w14:paraId="26232142" w14:textId="77777777" w:rsidR="009E4729" w:rsidRPr="00EA4042" w:rsidRDefault="009E4729" w:rsidP="0093430C">
            <w:pPr>
              <w:spacing w:after="160" w:line="360" w:lineRule="auto"/>
              <w:ind w:left="0"/>
              <w:rPr>
                <w:b/>
                <w:bCs/>
                <w:lang w:val="id-ID"/>
              </w:rPr>
            </w:pPr>
            <w:r w:rsidRPr="00EA4042">
              <w:rPr>
                <w:b/>
                <w:bCs/>
                <w:lang w:val="id-ID"/>
              </w:rPr>
              <w:t>N</w:t>
            </w:r>
            <w:r>
              <w:rPr>
                <w:b/>
                <w:bCs/>
                <w:lang w:val="en-US"/>
              </w:rPr>
              <w:t xml:space="preserve">o. </w:t>
            </w:r>
            <w:r w:rsidRPr="00EA4042">
              <w:rPr>
                <w:b/>
                <w:bCs/>
                <w:lang w:val="id-ID"/>
              </w:rPr>
              <w:t>Soal</w:t>
            </w:r>
          </w:p>
        </w:tc>
      </w:tr>
      <w:tr w:rsidR="004A3424" w:rsidRPr="00EA4042" w14:paraId="5FE8360A" w14:textId="77777777" w:rsidTr="0093430C">
        <w:tc>
          <w:tcPr>
            <w:tcW w:w="1483" w:type="dxa"/>
          </w:tcPr>
          <w:p w14:paraId="75152593" w14:textId="77777777" w:rsidR="004A3424" w:rsidRDefault="004A3424" w:rsidP="0093430C">
            <w:pPr>
              <w:spacing w:after="160" w:line="360" w:lineRule="auto"/>
              <w:ind w:left="0"/>
              <w:jc w:val="both"/>
              <w:rPr>
                <w:lang w:val="id-ID"/>
              </w:rPr>
            </w:pPr>
            <w:r w:rsidRPr="00EA4042">
              <w:rPr>
                <w:lang w:val="id-ID"/>
              </w:rPr>
              <w:t>Memberikan penjelasan sederhana (</w:t>
            </w:r>
            <w:r w:rsidRPr="00EA4042">
              <w:rPr>
                <w:i/>
                <w:iCs/>
                <w:lang w:val="id-ID"/>
              </w:rPr>
              <w:t>elementary clarification</w:t>
            </w:r>
            <w:r w:rsidRPr="00EA4042">
              <w:rPr>
                <w:lang w:val="id-ID"/>
              </w:rPr>
              <w:t>)</w:t>
            </w:r>
          </w:p>
          <w:p w14:paraId="4AA833F6" w14:textId="77777777" w:rsidR="004A3424" w:rsidRDefault="004A3424" w:rsidP="0093430C">
            <w:pPr>
              <w:spacing w:after="160" w:line="360" w:lineRule="auto"/>
              <w:ind w:left="0"/>
              <w:jc w:val="both"/>
              <w:rPr>
                <w:lang w:val="id-ID"/>
              </w:rPr>
            </w:pPr>
          </w:p>
          <w:p w14:paraId="351C7367" w14:textId="77777777" w:rsidR="004A3424" w:rsidRDefault="004A3424" w:rsidP="0093430C">
            <w:pPr>
              <w:spacing w:after="160" w:line="360" w:lineRule="auto"/>
              <w:ind w:left="0"/>
              <w:jc w:val="both"/>
              <w:rPr>
                <w:lang w:val="id-ID"/>
              </w:rPr>
            </w:pPr>
          </w:p>
          <w:p w14:paraId="26A77A37" w14:textId="77777777" w:rsidR="004A3424" w:rsidRDefault="004A3424" w:rsidP="0093430C">
            <w:pPr>
              <w:spacing w:after="160" w:line="360" w:lineRule="auto"/>
              <w:ind w:left="0"/>
              <w:jc w:val="both"/>
              <w:rPr>
                <w:lang w:val="id-ID"/>
              </w:rPr>
            </w:pPr>
          </w:p>
          <w:p w14:paraId="12754CA7" w14:textId="77777777" w:rsidR="004A3424" w:rsidRDefault="004A3424" w:rsidP="0093430C">
            <w:pPr>
              <w:spacing w:after="160" w:line="360" w:lineRule="auto"/>
              <w:ind w:left="0"/>
              <w:jc w:val="both"/>
              <w:rPr>
                <w:lang w:val="id-ID"/>
              </w:rPr>
            </w:pPr>
          </w:p>
          <w:p w14:paraId="2D66E99F" w14:textId="77777777" w:rsidR="001D4918" w:rsidRDefault="001D4918" w:rsidP="0093430C">
            <w:pPr>
              <w:spacing w:after="160" w:line="360" w:lineRule="auto"/>
              <w:ind w:left="0"/>
              <w:jc w:val="both"/>
              <w:rPr>
                <w:lang w:val="id-ID"/>
              </w:rPr>
            </w:pPr>
          </w:p>
          <w:p w14:paraId="5DE802FC" w14:textId="77777777" w:rsidR="004A3424" w:rsidRDefault="004A3424" w:rsidP="0093430C">
            <w:pPr>
              <w:spacing w:after="160" w:line="360" w:lineRule="auto"/>
              <w:ind w:left="0"/>
              <w:jc w:val="both"/>
              <w:rPr>
                <w:lang w:val="id-ID"/>
              </w:rPr>
            </w:pPr>
          </w:p>
          <w:p w14:paraId="4D4D1C33" w14:textId="28C75E6E" w:rsidR="004A3424" w:rsidRPr="00EA4042" w:rsidRDefault="004A3424" w:rsidP="007331EA">
            <w:pPr>
              <w:spacing w:after="160" w:line="360" w:lineRule="auto"/>
              <w:ind w:left="0"/>
              <w:rPr>
                <w:i/>
                <w:iCs/>
                <w:lang w:val="id-ID"/>
              </w:rPr>
            </w:pPr>
            <w:r w:rsidRPr="00EA4042">
              <w:rPr>
                <w:b/>
                <w:bCs/>
                <w:lang w:val="id-ID"/>
              </w:rPr>
              <w:t>Aspek</w:t>
            </w:r>
          </w:p>
        </w:tc>
        <w:tc>
          <w:tcPr>
            <w:tcW w:w="1903" w:type="dxa"/>
          </w:tcPr>
          <w:p w14:paraId="1775A8DD" w14:textId="0EEF3DBB" w:rsidR="001D4918" w:rsidRPr="001D4918" w:rsidRDefault="004A3424" w:rsidP="0093430C">
            <w:pPr>
              <w:spacing w:after="160" w:line="360" w:lineRule="auto"/>
              <w:ind w:left="0"/>
              <w:jc w:val="both"/>
              <w:rPr>
                <w:lang w:val="en-US"/>
              </w:rPr>
            </w:pPr>
            <w:r w:rsidRPr="00EA4042">
              <w:rPr>
                <w:lang w:val="id-ID"/>
              </w:rPr>
              <w:lastRenderedPageBreak/>
              <w:t>Kemampuan untuk memfokuskan pertanyaan, menganalisis argumen, bertanya atau menjawab pertanyaan yang</w:t>
            </w:r>
            <w:r w:rsidR="001D4918">
              <w:rPr>
                <w:lang w:val="en-US"/>
              </w:rPr>
              <w:t xml:space="preserve"> </w:t>
            </w:r>
            <w:r w:rsidR="001D4918" w:rsidRPr="00EA4042">
              <w:rPr>
                <w:lang w:val="id-ID"/>
              </w:rPr>
              <w:lastRenderedPageBreak/>
              <w:t>membutuhkan penjelasan</w:t>
            </w:r>
          </w:p>
          <w:p w14:paraId="223FBC17" w14:textId="4D2B1D92" w:rsidR="004A3424" w:rsidRPr="00EA4042" w:rsidRDefault="004A3424" w:rsidP="007331EA">
            <w:pPr>
              <w:spacing w:after="160" w:line="360" w:lineRule="auto"/>
              <w:ind w:left="0"/>
              <w:rPr>
                <w:lang w:val="id-ID"/>
              </w:rPr>
            </w:pPr>
            <w:r w:rsidRPr="00EA4042">
              <w:rPr>
                <w:b/>
                <w:bCs/>
                <w:lang w:val="id-ID"/>
              </w:rPr>
              <w:t>Indikator</w:t>
            </w:r>
          </w:p>
        </w:tc>
        <w:tc>
          <w:tcPr>
            <w:tcW w:w="3119" w:type="dxa"/>
          </w:tcPr>
          <w:p w14:paraId="021F7B34" w14:textId="77777777" w:rsidR="004A3424" w:rsidRPr="00562E9B" w:rsidRDefault="004A3424" w:rsidP="009E4729">
            <w:pPr>
              <w:pStyle w:val="ListParagraph"/>
              <w:numPr>
                <w:ilvl w:val="0"/>
                <w:numId w:val="49"/>
              </w:numPr>
              <w:spacing w:line="360" w:lineRule="auto"/>
              <w:ind w:left="211" w:hanging="250"/>
              <w:jc w:val="both"/>
              <w:rPr>
                <w:bCs/>
                <w:iCs/>
                <w:lang w:val="id-ID"/>
              </w:rPr>
            </w:pPr>
            <w:r w:rsidRPr="00562E9B">
              <w:rPr>
                <w:i/>
                <w:iCs/>
                <w:lang w:val="id-ID"/>
              </w:rPr>
              <w:lastRenderedPageBreak/>
              <w:t xml:space="preserve">Pre-Test </w:t>
            </w:r>
            <w:r w:rsidRPr="00562E9B">
              <w:rPr>
                <w:lang w:val="en-US"/>
              </w:rPr>
              <w:t>&amp;</w:t>
            </w:r>
            <w:r w:rsidRPr="00562E9B">
              <w:rPr>
                <w:i/>
                <w:iCs/>
                <w:lang w:val="en-US"/>
              </w:rPr>
              <w:t xml:space="preserve"> Post-Test</w:t>
            </w:r>
            <w:r w:rsidRPr="00562E9B">
              <w:rPr>
                <w:lang w:val="en-US"/>
              </w:rPr>
              <w:t xml:space="preserve"> </w:t>
            </w:r>
            <w:r w:rsidRPr="00562E9B">
              <w:rPr>
                <w:lang w:val="id-ID"/>
              </w:rPr>
              <w:t>Pertemuan Ke-1</w:t>
            </w:r>
            <w:r w:rsidRPr="00562E9B">
              <w:rPr>
                <w:lang w:val="en-US"/>
              </w:rPr>
              <w:t xml:space="preserve">: </w:t>
            </w:r>
            <w:r w:rsidRPr="00562E9B">
              <w:rPr>
                <w:lang w:val="id-ID"/>
              </w:rPr>
              <w:t>Pelajar dapat memahami konsep suhu</w:t>
            </w:r>
          </w:p>
          <w:p w14:paraId="2ECA5CB3" w14:textId="77777777" w:rsidR="004A3424" w:rsidRPr="007331EA" w:rsidRDefault="004A3424" w:rsidP="009E4729">
            <w:pPr>
              <w:pStyle w:val="ListParagraph"/>
              <w:numPr>
                <w:ilvl w:val="0"/>
                <w:numId w:val="49"/>
              </w:numPr>
              <w:spacing w:line="360" w:lineRule="auto"/>
              <w:ind w:left="211" w:hanging="250"/>
              <w:jc w:val="both"/>
              <w:rPr>
                <w:bCs/>
                <w:iCs/>
                <w:lang w:val="id-ID"/>
              </w:rPr>
            </w:pPr>
            <w:r w:rsidRPr="00835DC0">
              <w:rPr>
                <w:i/>
                <w:iCs/>
                <w:lang w:val="id-ID"/>
              </w:rPr>
              <w:t xml:space="preserve">Pre-Test </w:t>
            </w:r>
            <w:r w:rsidRPr="00835DC0">
              <w:rPr>
                <w:lang w:val="en-US"/>
              </w:rPr>
              <w:t>&amp;</w:t>
            </w:r>
            <w:r w:rsidRPr="00835DC0">
              <w:rPr>
                <w:i/>
                <w:iCs/>
                <w:lang w:val="en-US"/>
              </w:rPr>
              <w:t xml:space="preserve"> Post-Test</w:t>
            </w:r>
            <w:r>
              <w:rPr>
                <w:lang w:val="en-US"/>
              </w:rPr>
              <w:t xml:space="preserve"> </w:t>
            </w:r>
            <w:r w:rsidRPr="00835DC0">
              <w:rPr>
                <w:lang w:val="id-ID"/>
              </w:rPr>
              <w:t>Pertemuan Ke-</w:t>
            </w:r>
            <w:r>
              <w:rPr>
                <w:lang w:val="en-US"/>
              </w:rPr>
              <w:t xml:space="preserve">2: </w:t>
            </w:r>
            <w:r w:rsidRPr="00EA4042">
              <w:rPr>
                <w:lang w:val="id-ID"/>
              </w:rPr>
              <w:t>Pelajar dapat memahami skala suhu</w:t>
            </w:r>
          </w:p>
          <w:p w14:paraId="38F4EC12" w14:textId="77777777" w:rsidR="004A3424" w:rsidRDefault="004A3424" w:rsidP="007331EA">
            <w:pPr>
              <w:spacing w:line="360" w:lineRule="auto"/>
              <w:jc w:val="both"/>
              <w:rPr>
                <w:lang w:val="en-US"/>
              </w:rPr>
            </w:pPr>
          </w:p>
          <w:p w14:paraId="5C7749E4" w14:textId="77777777" w:rsidR="004A3424" w:rsidRDefault="004A3424" w:rsidP="007331EA">
            <w:pPr>
              <w:spacing w:line="360" w:lineRule="auto"/>
              <w:jc w:val="both"/>
              <w:rPr>
                <w:lang w:val="en-US"/>
              </w:rPr>
            </w:pPr>
          </w:p>
          <w:p w14:paraId="1BE9828C" w14:textId="77777777" w:rsidR="004A3424" w:rsidRDefault="004A3424" w:rsidP="007331EA">
            <w:pPr>
              <w:spacing w:line="360" w:lineRule="auto"/>
              <w:jc w:val="both"/>
              <w:rPr>
                <w:lang w:val="en-US"/>
              </w:rPr>
            </w:pPr>
          </w:p>
          <w:p w14:paraId="26DBE273" w14:textId="33A513AB" w:rsidR="004A3424" w:rsidRPr="007331EA" w:rsidRDefault="004A3424" w:rsidP="007331EA">
            <w:pPr>
              <w:spacing w:line="360" w:lineRule="auto"/>
              <w:ind w:left="0"/>
              <w:rPr>
                <w:bCs/>
                <w:iCs/>
                <w:lang w:val="id-ID"/>
              </w:rPr>
            </w:pPr>
            <w:proofErr w:type="spellStart"/>
            <w:r>
              <w:rPr>
                <w:b/>
                <w:bCs/>
                <w:lang w:val="en-US"/>
              </w:rPr>
              <w:t>Kegiatan</w:t>
            </w:r>
            <w:proofErr w:type="spellEnd"/>
            <w:r>
              <w:rPr>
                <w:b/>
                <w:bCs/>
                <w:lang w:val="en-US"/>
              </w:rPr>
              <w:t xml:space="preserve"> </w:t>
            </w:r>
            <w:proofErr w:type="spellStart"/>
            <w:r>
              <w:rPr>
                <w:b/>
                <w:bCs/>
                <w:lang w:val="en-US"/>
              </w:rPr>
              <w:t>dan</w:t>
            </w:r>
            <w:proofErr w:type="spellEnd"/>
            <w:r>
              <w:rPr>
                <w:b/>
                <w:bCs/>
                <w:lang w:val="en-US"/>
              </w:rPr>
              <w:t xml:space="preserve"> </w:t>
            </w:r>
            <w:r w:rsidRPr="00EA4042">
              <w:rPr>
                <w:b/>
                <w:bCs/>
                <w:lang w:val="id-ID"/>
              </w:rPr>
              <w:t>Tujuan Pembelajaran</w:t>
            </w:r>
          </w:p>
        </w:tc>
        <w:tc>
          <w:tcPr>
            <w:tcW w:w="708" w:type="dxa"/>
          </w:tcPr>
          <w:p w14:paraId="47E29284" w14:textId="77777777" w:rsidR="004A3424" w:rsidRDefault="004A3424" w:rsidP="0093430C">
            <w:pPr>
              <w:spacing w:after="160" w:line="360" w:lineRule="auto"/>
              <w:ind w:left="0"/>
              <w:jc w:val="both"/>
              <w:rPr>
                <w:lang w:val="id-ID"/>
              </w:rPr>
            </w:pPr>
            <w:r w:rsidRPr="00EA4042">
              <w:rPr>
                <w:lang w:val="id-ID"/>
              </w:rPr>
              <w:lastRenderedPageBreak/>
              <w:t>1</w:t>
            </w:r>
          </w:p>
          <w:p w14:paraId="721BE21B" w14:textId="77777777" w:rsidR="004A3424" w:rsidRDefault="004A3424" w:rsidP="0093430C">
            <w:pPr>
              <w:spacing w:after="160" w:line="360" w:lineRule="auto"/>
              <w:ind w:left="0"/>
              <w:jc w:val="both"/>
              <w:rPr>
                <w:lang w:val="id-ID"/>
              </w:rPr>
            </w:pPr>
          </w:p>
          <w:p w14:paraId="422165B8" w14:textId="77777777" w:rsidR="004A3424" w:rsidRDefault="004A3424" w:rsidP="0093430C">
            <w:pPr>
              <w:spacing w:after="160" w:line="360" w:lineRule="auto"/>
              <w:ind w:left="0"/>
              <w:jc w:val="both"/>
              <w:rPr>
                <w:lang w:val="id-ID"/>
              </w:rPr>
            </w:pPr>
          </w:p>
          <w:p w14:paraId="66CFFDF2" w14:textId="77777777" w:rsidR="004A3424" w:rsidRDefault="004A3424" w:rsidP="0093430C">
            <w:pPr>
              <w:spacing w:after="160" w:line="360" w:lineRule="auto"/>
              <w:ind w:left="0"/>
              <w:jc w:val="both"/>
              <w:rPr>
                <w:lang w:val="id-ID"/>
              </w:rPr>
            </w:pPr>
          </w:p>
          <w:p w14:paraId="50A808CF" w14:textId="77777777" w:rsidR="004A3424" w:rsidRDefault="004A3424" w:rsidP="0093430C">
            <w:pPr>
              <w:spacing w:after="160" w:line="360" w:lineRule="auto"/>
              <w:ind w:left="0"/>
              <w:jc w:val="both"/>
              <w:rPr>
                <w:lang w:val="id-ID"/>
              </w:rPr>
            </w:pPr>
          </w:p>
          <w:p w14:paraId="59E85A08" w14:textId="77777777" w:rsidR="004A3424" w:rsidRDefault="004A3424" w:rsidP="0093430C">
            <w:pPr>
              <w:spacing w:after="160" w:line="360" w:lineRule="auto"/>
              <w:ind w:left="0"/>
              <w:jc w:val="both"/>
              <w:rPr>
                <w:lang w:val="id-ID"/>
              </w:rPr>
            </w:pPr>
          </w:p>
          <w:p w14:paraId="4FEBF487" w14:textId="77777777" w:rsidR="004A3424" w:rsidRDefault="004A3424" w:rsidP="0093430C">
            <w:pPr>
              <w:spacing w:after="160" w:line="360" w:lineRule="auto"/>
              <w:ind w:left="0"/>
              <w:jc w:val="both"/>
              <w:rPr>
                <w:lang w:val="id-ID"/>
              </w:rPr>
            </w:pPr>
          </w:p>
          <w:p w14:paraId="6054D378" w14:textId="77777777" w:rsidR="004A3424" w:rsidRDefault="004A3424" w:rsidP="0093430C">
            <w:pPr>
              <w:spacing w:after="160" w:line="360" w:lineRule="auto"/>
              <w:ind w:left="0"/>
              <w:jc w:val="both"/>
              <w:rPr>
                <w:lang w:val="id-ID"/>
              </w:rPr>
            </w:pPr>
          </w:p>
          <w:p w14:paraId="390497D9" w14:textId="77777777" w:rsidR="004A3424" w:rsidRDefault="004A3424" w:rsidP="0093430C">
            <w:pPr>
              <w:spacing w:after="160" w:line="360" w:lineRule="auto"/>
              <w:ind w:left="0"/>
              <w:jc w:val="both"/>
              <w:rPr>
                <w:lang w:val="id-ID"/>
              </w:rPr>
            </w:pPr>
          </w:p>
          <w:p w14:paraId="08F01E8C" w14:textId="77777777" w:rsidR="004A3424" w:rsidRDefault="004A3424" w:rsidP="0093430C">
            <w:pPr>
              <w:spacing w:after="160" w:line="360" w:lineRule="auto"/>
              <w:ind w:left="0"/>
              <w:jc w:val="both"/>
              <w:rPr>
                <w:lang w:val="id-ID"/>
              </w:rPr>
            </w:pPr>
          </w:p>
          <w:p w14:paraId="5C8B1D19" w14:textId="49894EE9" w:rsidR="004A3424" w:rsidRPr="007331EA" w:rsidRDefault="004A3424" w:rsidP="007331EA">
            <w:pPr>
              <w:spacing w:after="160" w:line="360" w:lineRule="auto"/>
              <w:ind w:left="0"/>
              <w:rPr>
                <w:b/>
                <w:bCs/>
                <w:lang w:val="en-US"/>
              </w:rPr>
            </w:pPr>
            <w:r w:rsidRPr="007331EA">
              <w:rPr>
                <w:b/>
                <w:bCs/>
                <w:lang w:val="en-US"/>
              </w:rPr>
              <w:t>No. Soal</w:t>
            </w:r>
          </w:p>
        </w:tc>
      </w:tr>
      <w:tr w:rsidR="009E4729" w:rsidRPr="00EA4042" w14:paraId="47BA8050" w14:textId="77777777" w:rsidTr="0093430C">
        <w:tc>
          <w:tcPr>
            <w:tcW w:w="1483" w:type="dxa"/>
          </w:tcPr>
          <w:p w14:paraId="6A6DF9A4" w14:textId="77777777" w:rsidR="009E4729" w:rsidRPr="00EA4042" w:rsidRDefault="009E4729" w:rsidP="0093430C">
            <w:pPr>
              <w:spacing w:after="160" w:line="360" w:lineRule="auto"/>
              <w:ind w:left="0"/>
              <w:jc w:val="both"/>
              <w:rPr>
                <w:i/>
                <w:iCs/>
                <w:lang w:val="id-ID"/>
              </w:rPr>
            </w:pPr>
            <w:r w:rsidRPr="00EA4042">
              <w:rPr>
                <w:lang w:val="id-ID"/>
              </w:rPr>
              <w:lastRenderedPageBreak/>
              <w:t>Membangun keterampilan dasar (</w:t>
            </w:r>
            <w:r w:rsidRPr="00EA4042">
              <w:rPr>
                <w:i/>
                <w:iCs/>
                <w:lang w:val="id-ID"/>
              </w:rPr>
              <w:t>basic support</w:t>
            </w:r>
            <w:r w:rsidRPr="00EA4042">
              <w:rPr>
                <w:lang w:val="id-ID"/>
              </w:rPr>
              <w:t>)</w:t>
            </w:r>
          </w:p>
        </w:tc>
        <w:tc>
          <w:tcPr>
            <w:tcW w:w="1903" w:type="dxa"/>
          </w:tcPr>
          <w:p w14:paraId="180F0AE2" w14:textId="77777777" w:rsidR="009E4729" w:rsidRPr="00EA4042" w:rsidRDefault="009E4729" w:rsidP="0093430C">
            <w:pPr>
              <w:spacing w:after="160" w:line="360" w:lineRule="auto"/>
              <w:ind w:left="0"/>
              <w:jc w:val="both"/>
              <w:rPr>
                <w:lang w:val="id-ID"/>
              </w:rPr>
            </w:pPr>
            <w:r w:rsidRPr="00EA4042">
              <w:rPr>
                <w:lang w:val="id-ID"/>
              </w:rPr>
              <w:t>Kemampuan untuk mempertimbangkan akurasi sumber dan melakukan pertimbangan observasi</w:t>
            </w:r>
          </w:p>
        </w:tc>
        <w:tc>
          <w:tcPr>
            <w:tcW w:w="3119" w:type="dxa"/>
          </w:tcPr>
          <w:p w14:paraId="14212EB6" w14:textId="77777777" w:rsidR="009E4729" w:rsidRPr="00562E9B" w:rsidRDefault="009E4729" w:rsidP="009E4729">
            <w:pPr>
              <w:pStyle w:val="ListParagraph"/>
              <w:numPr>
                <w:ilvl w:val="0"/>
                <w:numId w:val="49"/>
              </w:numPr>
              <w:spacing w:line="360" w:lineRule="auto"/>
              <w:ind w:left="300"/>
              <w:jc w:val="both"/>
              <w:rPr>
                <w:b/>
                <w:bCs/>
                <w:lang w:val="id-ID"/>
              </w:rPr>
            </w:pPr>
            <w:r w:rsidRPr="00562E9B">
              <w:rPr>
                <w:i/>
                <w:iCs/>
                <w:lang w:val="id-ID"/>
              </w:rPr>
              <w:t xml:space="preserve">Pre-Test </w:t>
            </w:r>
            <w:r w:rsidRPr="00562E9B">
              <w:rPr>
                <w:lang w:val="en-US"/>
              </w:rPr>
              <w:t>&amp;</w:t>
            </w:r>
            <w:r w:rsidRPr="00562E9B">
              <w:rPr>
                <w:i/>
                <w:iCs/>
                <w:lang w:val="en-US"/>
              </w:rPr>
              <w:t xml:space="preserve"> Post-Test</w:t>
            </w:r>
            <w:r w:rsidRPr="00562E9B">
              <w:rPr>
                <w:lang w:val="en-US"/>
              </w:rPr>
              <w:t xml:space="preserve"> </w:t>
            </w:r>
            <w:r w:rsidRPr="00562E9B">
              <w:rPr>
                <w:lang w:val="id-ID"/>
              </w:rPr>
              <w:t>Pertemuan Ke-1</w:t>
            </w:r>
            <w:r w:rsidRPr="00562E9B">
              <w:rPr>
                <w:lang w:val="en-US"/>
              </w:rPr>
              <w:t xml:space="preserve">: </w:t>
            </w:r>
            <w:r w:rsidRPr="00562E9B">
              <w:rPr>
                <w:lang w:val="id-ID"/>
              </w:rPr>
              <w:t>Pelajar dapat memahami perlunya penggunaan alat ukur suhu</w:t>
            </w:r>
          </w:p>
          <w:p w14:paraId="5809AED8" w14:textId="77777777" w:rsidR="009E4729" w:rsidRPr="00562E9B" w:rsidRDefault="009E4729" w:rsidP="009E4729">
            <w:pPr>
              <w:pStyle w:val="ListParagraph"/>
              <w:numPr>
                <w:ilvl w:val="0"/>
                <w:numId w:val="49"/>
              </w:numPr>
              <w:spacing w:line="360" w:lineRule="auto"/>
              <w:ind w:left="300"/>
              <w:jc w:val="both"/>
              <w:rPr>
                <w:b/>
                <w:bCs/>
                <w:lang w:val="id-ID"/>
              </w:rPr>
            </w:pPr>
            <w:r w:rsidRPr="00835DC0">
              <w:rPr>
                <w:i/>
                <w:iCs/>
                <w:lang w:val="id-ID"/>
              </w:rPr>
              <w:t xml:space="preserve">Pre-Test </w:t>
            </w:r>
            <w:r w:rsidRPr="00835DC0">
              <w:rPr>
                <w:lang w:val="en-US"/>
              </w:rPr>
              <w:t>&amp;</w:t>
            </w:r>
            <w:r w:rsidRPr="00835DC0">
              <w:rPr>
                <w:i/>
                <w:iCs/>
                <w:lang w:val="en-US"/>
              </w:rPr>
              <w:t xml:space="preserve"> Post-Test</w:t>
            </w:r>
            <w:r>
              <w:rPr>
                <w:lang w:val="en-US"/>
              </w:rPr>
              <w:t xml:space="preserve"> </w:t>
            </w:r>
            <w:r w:rsidRPr="00835DC0">
              <w:rPr>
                <w:lang w:val="id-ID"/>
              </w:rPr>
              <w:t>Pertemuan Ke-</w:t>
            </w:r>
            <w:r>
              <w:rPr>
                <w:lang w:val="en-US"/>
              </w:rPr>
              <w:t xml:space="preserve">2: </w:t>
            </w:r>
            <w:r w:rsidRPr="00EA4042">
              <w:rPr>
                <w:lang w:val="id-ID"/>
              </w:rPr>
              <w:t>Pelajar dapat memahami skala suhu</w:t>
            </w:r>
            <w:r>
              <w:rPr>
                <w:lang w:val="en-US"/>
              </w:rPr>
              <w:t xml:space="preserve"> dan </w:t>
            </w:r>
            <w:r w:rsidRPr="00EA4042">
              <w:rPr>
                <w:lang w:val="id-ID"/>
              </w:rPr>
              <w:t>Pelajar dapat memahami perlunya penggunaan alat ukur suhu</w:t>
            </w:r>
          </w:p>
        </w:tc>
        <w:tc>
          <w:tcPr>
            <w:tcW w:w="708" w:type="dxa"/>
          </w:tcPr>
          <w:p w14:paraId="06856D30" w14:textId="77777777" w:rsidR="009E4729" w:rsidRPr="00EA4042" w:rsidRDefault="009E4729" w:rsidP="0093430C">
            <w:pPr>
              <w:spacing w:after="160" w:line="360" w:lineRule="auto"/>
              <w:ind w:left="0"/>
              <w:jc w:val="both"/>
              <w:rPr>
                <w:lang w:val="id-ID"/>
              </w:rPr>
            </w:pPr>
            <w:r w:rsidRPr="00EA4042">
              <w:rPr>
                <w:lang w:val="id-ID"/>
              </w:rPr>
              <w:t>2</w:t>
            </w:r>
          </w:p>
        </w:tc>
      </w:tr>
      <w:tr w:rsidR="009E4729" w:rsidRPr="00EA4042" w14:paraId="78817909" w14:textId="77777777" w:rsidTr="0093430C">
        <w:tc>
          <w:tcPr>
            <w:tcW w:w="1483" w:type="dxa"/>
          </w:tcPr>
          <w:p w14:paraId="58D9478A" w14:textId="77777777" w:rsidR="009E4729" w:rsidRPr="00EA4042" w:rsidRDefault="009E4729" w:rsidP="0093430C">
            <w:pPr>
              <w:spacing w:after="160" w:line="360" w:lineRule="auto"/>
              <w:ind w:left="0"/>
              <w:jc w:val="both"/>
              <w:rPr>
                <w:lang w:val="id-ID"/>
              </w:rPr>
            </w:pPr>
            <w:r w:rsidRPr="00EA4042">
              <w:rPr>
                <w:lang w:val="id-ID"/>
              </w:rPr>
              <w:t>Penarikan kesimpulan (</w:t>
            </w:r>
            <w:r w:rsidRPr="00EA4042">
              <w:rPr>
                <w:i/>
                <w:iCs/>
                <w:lang w:val="id-ID"/>
              </w:rPr>
              <w:t>inference</w:t>
            </w:r>
            <w:r w:rsidRPr="00EA4042">
              <w:rPr>
                <w:lang w:val="id-ID"/>
              </w:rPr>
              <w:t>)</w:t>
            </w:r>
          </w:p>
        </w:tc>
        <w:tc>
          <w:tcPr>
            <w:tcW w:w="1903" w:type="dxa"/>
          </w:tcPr>
          <w:p w14:paraId="229A681B" w14:textId="77777777" w:rsidR="009E4729" w:rsidRPr="00EA4042" w:rsidRDefault="009E4729" w:rsidP="0093430C">
            <w:pPr>
              <w:spacing w:after="160" w:line="360" w:lineRule="auto"/>
              <w:ind w:left="0"/>
              <w:jc w:val="both"/>
              <w:rPr>
                <w:lang w:val="id-ID"/>
              </w:rPr>
            </w:pPr>
            <w:r w:rsidRPr="00EA4042">
              <w:rPr>
                <w:lang w:val="id-ID"/>
              </w:rPr>
              <w:t>Kemampuan untuk Menyusun dan mempertimbangkan dedukasi, serta Menyusun keputusan dan mempertimbangkan hasil</w:t>
            </w:r>
          </w:p>
        </w:tc>
        <w:tc>
          <w:tcPr>
            <w:tcW w:w="3119" w:type="dxa"/>
          </w:tcPr>
          <w:p w14:paraId="189887A9" w14:textId="77777777" w:rsidR="009E4729" w:rsidRDefault="009E4729" w:rsidP="009E4729">
            <w:pPr>
              <w:pStyle w:val="ListParagraph"/>
              <w:numPr>
                <w:ilvl w:val="0"/>
                <w:numId w:val="49"/>
              </w:numPr>
              <w:spacing w:line="360" w:lineRule="auto"/>
              <w:ind w:left="355"/>
              <w:jc w:val="both"/>
              <w:rPr>
                <w:lang w:val="en-US"/>
              </w:rPr>
            </w:pPr>
            <w:r w:rsidRPr="004F4F35">
              <w:rPr>
                <w:i/>
                <w:iCs/>
                <w:lang w:val="id-ID"/>
              </w:rPr>
              <w:t>Pre-Test</w:t>
            </w:r>
            <w:r w:rsidRPr="00562E9B">
              <w:rPr>
                <w:lang w:val="id-ID"/>
              </w:rPr>
              <w:t xml:space="preserve"> </w:t>
            </w:r>
            <w:r w:rsidRPr="00562E9B">
              <w:rPr>
                <w:lang w:val="en-US"/>
              </w:rPr>
              <w:t>&amp;</w:t>
            </w:r>
            <w:r w:rsidRPr="00562E9B">
              <w:rPr>
                <w:i/>
                <w:iCs/>
                <w:lang w:val="en-US"/>
              </w:rPr>
              <w:t xml:space="preserve"> Post-Test</w:t>
            </w:r>
            <w:r w:rsidRPr="00562E9B">
              <w:rPr>
                <w:lang w:val="en-US"/>
              </w:rPr>
              <w:t xml:space="preserve"> </w:t>
            </w:r>
            <w:r w:rsidRPr="00562E9B">
              <w:rPr>
                <w:lang w:val="id-ID"/>
              </w:rPr>
              <w:t>Pertemuan Ke-1</w:t>
            </w:r>
            <w:r w:rsidRPr="00562E9B">
              <w:rPr>
                <w:lang w:val="en-US"/>
              </w:rPr>
              <w:t xml:space="preserve">: </w:t>
            </w:r>
            <w:r w:rsidRPr="00562E9B">
              <w:rPr>
                <w:lang w:val="id-ID"/>
              </w:rPr>
              <w:t>Pelajar dapat memahami perlunya penggunaan alat ukur suhu</w:t>
            </w:r>
            <w:r w:rsidRPr="00562E9B">
              <w:rPr>
                <w:lang w:val="en-US"/>
              </w:rPr>
              <w:t xml:space="preserve"> </w:t>
            </w:r>
            <w:proofErr w:type="spellStart"/>
            <w:r w:rsidRPr="00562E9B">
              <w:rPr>
                <w:lang w:val="en-US"/>
              </w:rPr>
              <w:t>dan</w:t>
            </w:r>
            <w:proofErr w:type="spellEnd"/>
            <w:r w:rsidRPr="00562E9B">
              <w:rPr>
                <w:lang w:val="en-US"/>
              </w:rPr>
              <w:t xml:space="preserve"> </w:t>
            </w:r>
            <w:proofErr w:type="spellStart"/>
            <w:r w:rsidRPr="00562E9B">
              <w:rPr>
                <w:lang w:val="en-US"/>
              </w:rPr>
              <w:t>pelajar</w:t>
            </w:r>
            <w:proofErr w:type="spellEnd"/>
            <w:r w:rsidRPr="00562E9B">
              <w:rPr>
                <w:lang w:val="en-US"/>
              </w:rPr>
              <w:t xml:space="preserve"> </w:t>
            </w:r>
            <w:proofErr w:type="spellStart"/>
            <w:r w:rsidRPr="00562E9B">
              <w:rPr>
                <w:lang w:val="en-US"/>
              </w:rPr>
              <w:t>dapat</w:t>
            </w:r>
            <w:proofErr w:type="spellEnd"/>
            <w:r w:rsidRPr="00562E9B">
              <w:rPr>
                <w:lang w:val="en-US"/>
              </w:rPr>
              <w:t xml:space="preserve"> </w:t>
            </w:r>
            <w:proofErr w:type="spellStart"/>
            <w:r w:rsidRPr="00562E9B">
              <w:rPr>
                <w:lang w:val="en-US"/>
              </w:rPr>
              <w:t>memahami</w:t>
            </w:r>
            <w:proofErr w:type="spellEnd"/>
            <w:r w:rsidRPr="00562E9B">
              <w:rPr>
                <w:lang w:val="en-US"/>
              </w:rPr>
              <w:t xml:space="preserve"> </w:t>
            </w:r>
            <w:proofErr w:type="spellStart"/>
            <w:r w:rsidRPr="00562E9B">
              <w:rPr>
                <w:lang w:val="en-US"/>
              </w:rPr>
              <w:t>konsep</w:t>
            </w:r>
            <w:proofErr w:type="spellEnd"/>
            <w:r w:rsidRPr="00562E9B">
              <w:rPr>
                <w:lang w:val="en-US"/>
              </w:rPr>
              <w:t xml:space="preserve"> </w:t>
            </w:r>
            <w:proofErr w:type="spellStart"/>
            <w:r w:rsidRPr="00562E9B">
              <w:rPr>
                <w:lang w:val="en-US"/>
              </w:rPr>
              <w:t>suhu</w:t>
            </w:r>
            <w:proofErr w:type="spellEnd"/>
          </w:p>
          <w:p w14:paraId="2E992C8C" w14:textId="77777777" w:rsidR="009E4729" w:rsidRPr="00562E9B" w:rsidRDefault="009E4729" w:rsidP="009E4729">
            <w:pPr>
              <w:pStyle w:val="ListParagraph"/>
              <w:numPr>
                <w:ilvl w:val="0"/>
                <w:numId w:val="49"/>
              </w:numPr>
              <w:spacing w:line="360" w:lineRule="auto"/>
              <w:ind w:left="355"/>
              <w:jc w:val="both"/>
              <w:rPr>
                <w:lang w:val="en-US"/>
              </w:rPr>
            </w:pPr>
            <w:r w:rsidRPr="00835DC0">
              <w:rPr>
                <w:i/>
                <w:iCs/>
                <w:lang w:val="id-ID"/>
              </w:rPr>
              <w:t xml:space="preserve">Pre-Test </w:t>
            </w:r>
            <w:r w:rsidRPr="00835DC0">
              <w:rPr>
                <w:lang w:val="en-US"/>
              </w:rPr>
              <w:t>&amp;</w:t>
            </w:r>
            <w:r w:rsidRPr="00835DC0">
              <w:rPr>
                <w:i/>
                <w:iCs/>
                <w:lang w:val="en-US"/>
              </w:rPr>
              <w:t xml:space="preserve"> Post-Test</w:t>
            </w:r>
            <w:r>
              <w:rPr>
                <w:lang w:val="en-US"/>
              </w:rPr>
              <w:t xml:space="preserve"> </w:t>
            </w:r>
            <w:r w:rsidRPr="00835DC0">
              <w:rPr>
                <w:lang w:val="id-ID"/>
              </w:rPr>
              <w:t>Pertemuan Ke-</w:t>
            </w:r>
            <w:r>
              <w:rPr>
                <w:lang w:val="en-US"/>
              </w:rPr>
              <w:t xml:space="preserve">2: </w:t>
            </w:r>
            <w:r w:rsidRPr="00EA4042">
              <w:rPr>
                <w:lang w:val="id-ID"/>
              </w:rPr>
              <w:t>Pelajar dapat memahami perbandingan skala suhu</w:t>
            </w:r>
            <w:r>
              <w:rPr>
                <w:lang w:val="en-US"/>
              </w:rPr>
              <w:t xml:space="preserve">  </w:t>
            </w:r>
          </w:p>
        </w:tc>
        <w:tc>
          <w:tcPr>
            <w:tcW w:w="708" w:type="dxa"/>
          </w:tcPr>
          <w:p w14:paraId="454EBBA5" w14:textId="77777777" w:rsidR="009E4729" w:rsidRPr="00EA4042" w:rsidRDefault="009E4729" w:rsidP="0093430C">
            <w:pPr>
              <w:spacing w:after="160" w:line="360" w:lineRule="auto"/>
              <w:ind w:left="0"/>
              <w:jc w:val="both"/>
              <w:rPr>
                <w:lang w:val="id-ID"/>
              </w:rPr>
            </w:pPr>
            <w:r w:rsidRPr="00EA4042">
              <w:rPr>
                <w:lang w:val="id-ID"/>
              </w:rPr>
              <w:t>3</w:t>
            </w:r>
          </w:p>
        </w:tc>
      </w:tr>
      <w:tr w:rsidR="009E4729" w:rsidRPr="00EA4042" w14:paraId="7C19B9B2" w14:textId="77777777" w:rsidTr="0093430C">
        <w:tc>
          <w:tcPr>
            <w:tcW w:w="1483" w:type="dxa"/>
          </w:tcPr>
          <w:p w14:paraId="54248816" w14:textId="77777777" w:rsidR="009E4729" w:rsidRDefault="009E4729" w:rsidP="0093430C">
            <w:pPr>
              <w:spacing w:after="160" w:line="360" w:lineRule="auto"/>
              <w:ind w:left="0"/>
              <w:jc w:val="both"/>
              <w:rPr>
                <w:lang w:val="id-ID"/>
              </w:rPr>
            </w:pPr>
            <w:r w:rsidRPr="00EA4042">
              <w:rPr>
                <w:lang w:val="id-ID"/>
              </w:rPr>
              <w:t>Memberi penjelasan lebih lanjut (</w:t>
            </w:r>
            <w:r w:rsidRPr="00EA4042">
              <w:rPr>
                <w:i/>
                <w:iCs/>
                <w:lang w:val="id-ID"/>
              </w:rPr>
              <w:t>advanced clarification</w:t>
            </w:r>
            <w:r w:rsidRPr="00EA4042">
              <w:rPr>
                <w:lang w:val="id-ID"/>
              </w:rPr>
              <w:t>)</w:t>
            </w:r>
          </w:p>
          <w:p w14:paraId="56DE3334" w14:textId="77777777" w:rsidR="004A3424" w:rsidRDefault="004A3424" w:rsidP="0093430C">
            <w:pPr>
              <w:spacing w:after="160" w:line="360" w:lineRule="auto"/>
              <w:ind w:left="0"/>
              <w:jc w:val="both"/>
              <w:rPr>
                <w:lang w:val="id-ID"/>
              </w:rPr>
            </w:pPr>
          </w:p>
          <w:p w14:paraId="791A03A1" w14:textId="77777777" w:rsidR="001D4918" w:rsidRDefault="001D4918" w:rsidP="004A3424">
            <w:pPr>
              <w:spacing w:after="160" w:line="360" w:lineRule="auto"/>
              <w:ind w:left="0"/>
              <w:rPr>
                <w:b/>
                <w:bCs/>
                <w:lang w:val="en-US"/>
              </w:rPr>
            </w:pPr>
          </w:p>
          <w:p w14:paraId="7FE5002E" w14:textId="77777777" w:rsidR="001D4918" w:rsidRDefault="001D4918" w:rsidP="004A3424">
            <w:pPr>
              <w:spacing w:after="160" w:line="360" w:lineRule="auto"/>
              <w:ind w:left="0"/>
              <w:rPr>
                <w:b/>
                <w:bCs/>
                <w:lang w:val="en-US"/>
              </w:rPr>
            </w:pPr>
          </w:p>
          <w:p w14:paraId="1A0D5525" w14:textId="760A301F" w:rsidR="004A3424" w:rsidRPr="004A3424" w:rsidRDefault="004A3424" w:rsidP="004A3424">
            <w:pPr>
              <w:spacing w:after="160" w:line="360" w:lineRule="auto"/>
              <w:ind w:left="0"/>
              <w:rPr>
                <w:b/>
                <w:bCs/>
                <w:lang w:val="en-US"/>
              </w:rPr>
            </w:pPr>
            <w:proofErr w:type="spellStart"/>
            <w:r>
              <w:rPr>
                <w:b/>
                <w:bCs/>
                <w:lang w:val="en-US"/>
              </w:rPr>
              <w:t>Aspek</w:t>
            </w:r>
            <w:proofErr w:type="spellEnd"/>
          </w:p>
        </w:tc>
        <w:tc>
          <w:tcPr>
            <w:tcW w:w="1903" w:type="dxa"/>
          </w:tcPr>
          <w:p w14:paraId="54889DA8" w14:textId="77777777" w:rsidR="004A3424" w:rsidRDefault="009E4729" w:rsidP="0093430C">
            <w:pPr>
              <w:spacing w:after="160" w:line="360" w:lineRule="auto"/>
              <w:ind w:left="0"/>
              <w:jc w:val="both"/>
              <w:rPr>
                <w:lang w:val="id-ID"/>
              </w:rPr>
            </w:pPr>
            <w:r w:rsidRPr="00EA4042">
              <w:rPr>
                <w:lang w:val="id-ID"/>
              </w:rPr>
              <w:lastRenderedPageBreak/>
              <w:t>Kemampuan mengidentifikasi istilah dan mempertimbangkan definisi, serta</w:t>
            </w:r>
          </w:p>
          <w:p w14:paraId="7E6A2903" w14:textId="50893807" w:rsidR="004A3424" w:rsidRDefault="001D4918" w:rsidP="0093430C">
            <w:pPr>
              <w:spacing w:after="160" w:line="360" w:lineRule="auto"/>
              <w:ind w:left="0"/>
              <w:jc w:val="both"/>
              <w:rPr>
                <w:lang w:val="id-ID"/>
              </w:rPr>
            </w:pPr>
            <w:r w:rsidRPr="00EA4042">
              <w:rPr>
                <w:lang w:val="id-ID"/>
              </w:rPr>
              <w:lastRenderedPageBreak/>
              <w:t>mengidentifikasi asumsi</w:t>
            </w:r>
          </w:p>
          <w:p w14:paraId="53BF8BFC" w14:textId="77777777" w:rsidR="001D4918" w:rsidRDefault="001D4918" w:rsidP="0093430C">
            <w:pPr>
              <w:spacing w:after="160" w:line="360" w:lineRule="auto"/>
              <w:ind w:left="0"/>
              <w:jc w:val="both"/>
              <w:rPr>
                <w:lang w:val="id-ID"/>
              </w:rPr>
            </w:pPr>
          </w:p>
          <w:p w14:paraId="0C881E1F" w14:textId="6F2ED6F2" w:rsidR="009E4729" w:rsidRPr="00EA4042" w:rsidRDefault="004A3424" w:rsidP="004A3424">
            <w:pPr>
              <w:spacing w:after="160" w:line="360" w:lineRule="auto"/>
              <w:ind w:left="0"/>
              <w:rPr>
                <w:lang w:val="id-ID"/>
              </w:rPr>
            </w:pPr>
            <w:r w:rsidRPr="00EA4042">
              <w:rPr>
                <w:b/>
                <w:bCs/>
                <w:lang w:val="id-ID"/>
              </w:rPr>
              <w:t>Indikator</w:t>
            </w:r>
          </w:p>
        </w:tc>
        <w:tc>
          <w:tcPr>
            <w:tcW w:w="3119" w:type="dxa"/>
          </w:tcPr>
          <w:p w14:paraId="5CF84F25" w14:textId="77777777" w:rsidR="009E4729" w:rsidRDefault="009E4729" w:rsidP="009E4729">
            <w:pPr>
              <w:pStyle w:val="ListParagraph"/>
              <w:numPr>
                <w:ilvl w:val="0"/>
                <w:numId w:val="49"/>
              </w:numPr>
              <w:spacing w:line="360" w:lineRule="auto"/>
              <w:ind w:left="355"/>
              <w:jc w:val="both"/>
              <w:rPr>
                <w:lang w:val="id-ID"/>
              </w:rPr>
            </w:pPr>
            <w:r w:rsidRPr="00562E9B">
              <w:rPr>
                <w:i/>
                <w:iCs/>
                <w:lang w:val="id-ID"/>
              </w:rPr>
              <w:lastRenderedPageBreak/>
              <w:t xml:space="preserve">Pre-Test </w:t>
            </w:r>
            <w:r w:rsidRPr="00562E9B">
              <w:rPr>
                <w:lang w:val="en-US"/>
              </w:rPr>
              <w:t>&amp;</w:t>
            </w:r>
            <w:r w:rsidRPr="00562E9B">
              <w:rPr>
                <w:i/>
                <w:iCs/>
                <w:lang w:val="en-US"/>
              </w:rPr>
              <w:t xml:space="preserve"> Post-Test</w:t>
            </w:r>
            <w:r w:rsidRPr="00562E9B">
              <w:rPr>
                <w:lang w:val="en-US"/>
              </w:rPr>
              <w:t xml:space="preserve"> </w:t>
            </w:r>
            <w:r w:rsidRPr="00562E9B">
              <w:rPr>
                <w:lang w:val="id-ID"/>
              </w:rPr>
              <w:t>Pertemuan Ke-1</w:t>
            </w:r>
            <w:r w:rsidRPr="00562E9B">
              <w:rPr>
                <w:lang w:val="en-US"/>
              </w:rPr>
              <w:t xml:space="preserve">: </w:t>
            </w:r>
            <w:r w:rsidRPr="00562E9B">
              <w:rPr>
                <w:lang w:val="id-ID"/>
              </w:rPr>
              <w:t>Pelajar dapat memahami perlunya penggunaan alat ukur suhu</w:t>
            </w:r>
          </w:p>
          <w:p w14:paraId="60CAACFD" w14:textId="38328A4C" w:rsidR="001D4918" w:rsidRDefault="009E4729" w:rsidP="009E4729">
            <w:pPr>
              <w:pStyle w:val="ListParagraph"/>
              <w:numPr>
                <w:ilvl w:val="0"/>
                <w:numId w:val="49"/>
              </w:numPr>
              <w:spacing w:line="360" w:lineRule="auto"/>
              <w:ind w:left="355"/>
              <w:jc w:val="both"/>
              <w:rPr>
                <w:lang w:val="id-ID"/>
              </w:rPr>
            </w:pPr>
            <w:r w:rsidRPr="00835DC0">
              <w:rPr>
                <w:i/>
                <w:iCs/>
                <w:lang w:val="id-ID"/>
              </w:rPr>
              <w:t xml:space="preserve">Pre-Test </w:t>
            </w:r>
            <w:r w:rsidRPr="00835DC0">
              <w:rPr>
                <w:lang w:val="en-US"/>
              </w:rPr>
              <w:t>&amp;</w:t>
            </w:r>
            <w:r w:rsidRPr="00835DC0">
              <w:rPr>
                <w:i/>
                <w:iCs/>
                <w:lang w:val="en-US"/>
              </w:rPr>
              <w:t xml:space="preserve"> Post-Test</w:t>
            </w:r>
            <w:r>
              <w:rPr>
                <w:lang w:val="en-US"/>
              </w:rPr>
              <w:t xml:space="preserve"> </w:t>
            </w:r>
            <w:r w:rsidRPr="00835DC0">
              <w:rPr>
                <w:lang w:val="id-ID"/>
              </w:rPr>
              <w:lastRenderedPageBreak/>
              <w:t>Pertemuan Ke-</w:t>
            </w:r>
            <w:r>
              <w:rPr>
                <w:lang w:val="en-US"/>
              </w:rPr>
              <w:t xml:space="preserve">2: </w:t>
            </w:r>
            <w:r w:rsidRPr="00EA4042">
              <w:rPr>
                <w:lang w:val="id-ID"/>
              </w:rPr>
              <w:t>Pelajar</w:t>
            </w:r>
            <w:r w:rsidR="001D4918">
              <w:rPr>
                <w:lang w:val="en-US"/>
              </w:rPr>
              <w:t xml:space="preserve"> </w:t>
            </w:r>
            <w:r w:rsidR="001D4918" w:rsidRPr="00EA4042">
              <w:rPr>
                <w:lang w:val="id-ID"/>
              </w:rPr>
              <w:t>dapat memahami perbandingan skala suhu</w:t>
            </w:r>
          </w:p>
          <w:p w14:paraId="3D012E03" w14:textId="6239A94E" w:rsidR="004A3424" w:rsidRPr="004A3424" w:rsidRDefault="004A3424" w:rsidP="001D4918">
            <w:pPr>
              <w:pStyle w:val="ListParagraph"/>
              <w:spacing w:line="360" w:lineRule="auto"/>
              <w:ind w:left="355"/>
              <w:rPr>
                <w:lang w:val="id-ID"/>
              </w:rPr>
            </w:pPr>
            <w:proofErr w:type="spellStart"/>
            <w:r w:rsidRPr="004A3424">
              <w:rPr>
                <w:b/>
                <w:bCs/>
                <w:lang w:val="en-US"/>
              </w:rPr>
              <w:t>Kegiatan</w:t>
            </w:r>
            <w:proofErr w:type="spellEnd"/>
            <w:r w:rsidRPr="004A3424">
              <w:rPr>
                <w:b/>
                <w:bCs/>
                <w:lang w:val="en-US"/>
              </w:rPr>
              <w:t xml:space="preserve"> </w:t>
            </w:r>
            <w:proofErr w:type="spellStart"/>
            <w:r w:rsidRPr="004A3424">
              <w:rPr>
                <w:b/>
                <w:bCs/>
                <w:lang w:val="en-US"/>
              </w:rPr>
              <w:t>dan</w:t>
            </w:r>
            <w:proofErr w:type="spellEnd"/>
            <w:r w:rsidRPr="004A3424">
              <w:rPr>
                <w:b/>
                <w:bCs/>
                <w:lang w:val="en-US"/>
              </w:rPr>
              <w:t xml:space="preserve"> </w:t>
            </w:r>
            <w:r w:rsidRPr="004A3424">
              <w:rPr>
                <w:b/>
                <w:bCs/>
                <w:lang w:val="id-ID"/>
              </w:rPr>
              <w:t>Tujuan Pembelajaran</w:t>
            </w:r>
          </w:p>
        </w:tc>
        <w:tc>
          <w:tcPr>
            <w:tcW w:w="708" w:type="dxa"/>
          </w:tcPr>
          <w:p w14:paraId="12964F32" w14:textId="77777777" w:rsidR="009E4729" w:rsidRDefault="009E4729" w:rsidP="0093430C">
            <w:pPr>
              <w:spacing w:after="160" w:line="360" w:lineRule="auto"/>
              <w:ind w:left="0"/>
              <w:jc w:val="both"/>
              <w:rPr>
                <w:lang w:val="id-ID"/>
              </w:rPr>
            </w:pPr>
            <w:r w:rsidRPr="00EA4042">
              <w:rPr>
                <w:lang w:val="id-ID"/>
              </w:rPr>
              <w:lastRenderedPageBreak/>
              <w:t>4</w:t>
            </w:r>
          </w:p>
          <w:p w14:paraId="710165CB" w14:textId="77777777" w:rsidR="004A3424" w:rsidRDefault="004A3424" w:rsidP="0093430C">
            <w:pPr>
              <w:spacing w:after="160" w:line="360" w:lineRule="auto"/>
              <w:ind w:left="0"/>
              <w:jc w:val="both"/>
              <w:rPr>
                <w:lang w:val="id-ID"/>
              </w:rPr>
            </w:pPr>
          </w:p>
          <w:p w14:paraId="051B6F24" w14:textId="77777777" w:rsidR="004A3424" w:rsidRDefault="004A3424" w:rsidP="0093430C">
            <w:pPr>
              <w:spacing w:after="160" w:line="360" w:lineRule="auto"/>
              <w:ind w:left="0"/>
              <w:jc w:val="both"/>
              <w:rPr>
                <w:lang w:val="id-ID"/>
              </w:rPr>
            </w:pPr>
          </w:p>
          <w:p w14:paraId="3218B6E9" w14:textId="77777777" w:rsidR="004A3424" w:rsidRDefault="004A3424" w:rsidP="0093430C">
            <w:pPr>
              <w:spacing w:after="160" w:line="360" w:lineRule="auto"/>
              <w:ind w:left="0"/>
              <w:jc w:val="both"/>
              <w:rPr>
                <w:lang w:val="id-ID"/>
              </w:rPr>
            </w:pPr>
          </w:p>
          <w:p w14:paraId="6D290551" w14:textId="77777777" w:rsidR="004A3424" w:rsidRDefault="004A3424" w:rsidP="0093430C">
            <w:pPr>
              <w:spacing w:after="160" w:line="360" w:lineRule="auto"/>
              <w:ind w:left="0"/>
              <w:jc w:val="both"/>
              <w:rPr>
                <w:lang w:val="id-ID"/>
              </w:rPr>
            </w:pPr>
          </w:p>
          <w:p w14:paraId="63DDBE95" w14:textId="77777777" w:rsidR="004A3424" w:rsidRDefault="004A3424" w:rsidP="0093430C">
            <w:pPr>
              <w:spacing w:after="160" w:line="360" w:lineRule="auto"/>
              <w:ind w:left="0"/>
              <w:jc w:val="both"/>
              <w:rPr>
                <w:lang w:val="id-ID"/>
              </w:rPr>
            </w:pPr>
          </w:p>
          <w:p w14:paraId="71AFEEC4" w14:textId="77777777" w:rsidR="001D4918" w:rsidRDefault="001D4918" w:rsidP="0093430C">
            <w:pPr>
              <w:spacing w:after="160" w:line="360" w:lineRule="auto"/>
              <w:ind w:left="0"/>
              <w:jc w:val="both"/>
              <w:rPr>
                <w:b/>
                <w:bCs/>
                <w:lang w:val="en-US"/>
              </w:rPr>
            </w:pPr>
          </w:p>
          <w:p w14:paraId="714EEE52" w14:textId="05F0606D" w:rsidR="004A3424" w:rsidRPr="004A3424" w:rsidRDefault="004A3424" w:rsidP="0093430C">
            <w:pPr>
              <w:spacing w:after="160" w:line="360" w:lineRule="auto"/>
              <w:ind w:left="0"/>
              <w:jc w:val="both"/>
              <w:rPr>
                <w:b/>
                <w:bCs/>
                <w:lang w:val="en-US"/>
              </w:rPr>
            </w:pPr>
            <w:r>
              <w:rPr>
                <w:b/>
                <w:bCs/>
                <w:lang w:val="en-US"/>
              </w:rPr>
              <w:t xml:space="preserve">No. Soal </w:t>
            </w:r>
          </w:p>
        </w:tc>
      </w:tr>
      <w:tr w:rsidR="009E4729" w:rsidRPr="00EA4042" w14:paraId="07F431CA" w14:textId="77777777" w:rsidTr="0093430C">
        <w:tc>
          <w:tcPr>
            <w:tcW w:w="1483" w:type="dxa"/>
          </w:tcPr>
          <w:p w14:paraId="01F5CFE3" w14:textId="77777777" w:rsidR="009E4729" w:rsidRPr="00EA4042" w:rsidRDefault="009E4729" w:rsidP="0093430C">
            <w:pPr>
              <w:spacing w:after="160" w:line="360" w:lineRule="auto"/>
              <w:ind w:left="0"/>
              <w:jc w:val="both"/>
              <w:rPr>
                <w:lang w:val="id-ID"/>
              </w:rPr>
            </w:pPr>
            <w:r w:rsidRPr="00EA4042">
              <w:rPr>
                <w:lang w:val="id-ID"/>
              </w:rPr>
              <w:lastRenderedPageBreak/>
              <w:t>Mengatur strategi dan taktik (</w:t>
            </w:r>
            <w:r w:rsidRPr="00EA4042">
              <w:rPr>
                <w:i/>
                <w:iCs/>
                <w:lang w:val="id-ID"/>
              </w:rPr>
              <w:t>strategies and tacties</w:t>
            </w:r>
            <w:r w:rsidRPr="00EA4042">
              <w:rPr>
                <w:lang w:val="id-ID"/>
              </w:rPr>
              <w:t>)</w:t>
            </w:r>
          </w:p>
        </w:tc>
        <w:tc>
          <w:tcPr>
            <w:tcW w:w="1903" w:type="dxa"/>
          </w:tcPr>
          <w:p w14:paraId="4E34F26F" w14:textId="77777777" w:rsidR="009E4729" w:rsidRPr="00EA4042" w:rsidRDefault="009E4729" w:rsidP="0093430C">
            <w:pPr>
              <w:spacing w:after="160" w:line="360" w:lineRule="auto"/>
              <w:ind w:left="0"/>
              <w:jc w:val="both"/>
              <w:rPr>
                <w:lang w:val="id-ID"/>
              </w:rPr>
            </w:pPr>
            <w:r w:rsidRPr="00EA4042">
              <w:rPr>
                <w:lang w:val="id-ID"/>
              </w:rPr>
              <w:t xml:space="preserve">Kemampuan menentukan tindakan dan berinteraksi dengan orang lain </w:t>
            </w:r>
          </w:p>
        </w:tc>
        <w:tc>
          <w:tcPr>
            <w:tcW w:w="3119" w:type="dxa"/>
          </w:tcPr>
          <w:p w14:paraId="6045644A" w14:textId="77777777" w:rsidR="009E4729" w:rsidRDefault="009E4729" w:rsidP="009E4729">
            <w:pPr>
              <w:pStyle w:val="ListParagraph"/>
              <w:numPr>
                <w:ilvl w:val="0"/>
                <w:numId w:val="49"/>
              </w:numPr>
              <w:spacing w:line="360" w:lineRule="auto"/>
              <w:ind w:left="342"/>
              <w:jc w:val="both"/>
              <w:rPr>
                <w:lang w:val="id-ID"/>
              </w:rPr>
            </w:pPr>
            <w:r w:rsidRPr="00562E9B">
              <w:rPr>
                <w:i/>
                <w:iCs/>
                <w:lang w:val="id-ID"/>
              </w:rPr>
              <w:t xml:space="preserve">Pre-Test </w:t>
            </w:r>
            <w:r w:rsidRPr="00562E9B">
              <w:rPr>
                <w:lang w:val="en-US"/>
              </w:rPr>
              <w:t>&amp;</w:t>
            </w:r>
            <w:r w:rsidRPr="00562E9B">
              <w:rPr>
                <w:i/>
                <w:iCs/>
                <w:lang w:val="en-US"/>
              </w:rPr>
              <w:t xml:space="preserve"> Post-Test</w:t>
            </w:r>
            <w:r w:rsidRPr="00562E9B">
              <w:rPr>
                <w:lang w:val="en-US"/>
              </w:rPr>
              <w:t xml:space="preserve"> </w:t>
            </w:r>
            <w:r w:rsidRPr="00562E9B">
              <w:rPr>
                <w:lang w:val="id-ID"/>
              </w:rPr>
              <w:t>Pertemuan Ke-1</w:t>
            </w:r>
            <w:r w:rsidRPr="00562E9B">
              <w:rPr>
                <w:lang w:val="en-US"/>
              </w:rPr>
              <w:t xml:space="preserve">: </w:t>
            </w:r>
            <w:r w:rsidRPr="00562E9B">
              <w:rPr>
                <w:lang w:val="id-ID"/>
              </w:rPr>
              <w:t>Pelajar dapat memahami skala suhu</w:t>
            </w:r>
          </w:p>
          <w:p w14:paraId="6125652A" w14:textId="77777777" w:rsidR="009E4729" w:rsidRPr="00562E9B" w:rsidRDefault="009E4729" w:rsidP="009E4729">
            <w:pPr>
              <w:pStyle w:val="ListParagraph"/>
              <w:numPr>
                <w:ilvl w:val="0"/>
                <w:numId w:val="49"/>
              </w:numPr>
              <w:spacing w:line="360" w:lineRule="auto"/>
              <w:ind w:left="342"/>
              <w:jc w:val="both"/>
              <w:rPr>
                <w:lang w:val="id-ID"/>
              </w:rPr>
            </w:pPr>
            <w:r w:rsidRPr="00562E9B">
              <w:rPr>
                <w:i/>
                <w:iCs/>
                <w:lang w:val="id-ID"/>
              </w:rPr>
              <w:t xml:space="preserve">Pre-Test </w:t>
            </w:r>
            <w:r w:rsidRPr="00562E9B">
              <w:rPr>
                <w:lang w:val="en-US"/>
              </w:rPr>
              <w:t>&amp;</w:t>
            </w:r>
            <w:r w:rsidRPr="00562E9B">
              <w:rPr>
                <w:i/>
                <w:iCs/>
                <w:lang w:val="en-US"/>
              </w:rPr>
              <w:t xml:space="preserve"> Post-Test</w:t>
            </w:r>
            <w:r w:rsidRPr="00562E9B">
              <w:rPr>
                <w:lang w:val="en-US"/>
              </w:rPr>
              <w:t xml:space="preserve"> </w:t>
            </w:r>
            <w:r w:rsidRPr="00562E9B">
              <w:rPr>
                <w:lang w:val="id-ID"/>
              </w:rPr>
              <w:t>Pertemuan Ke-</w:t>
            </w:r>
            <w:r w:rsidRPr="00562E9B">
              <w:rPr>
                <w:lang w:val="en-US"/>
              </w:rPr>
              <w:t>2:</w:t>
            </w:r>
            <w:r>
              <w:rPr>
                <w:lang w:val="en-US"/>
              </w:rPr>
              <w:t xml:space="preserve"> </w:t>
            </w:r>
            <w:r w:rsidRPr="00EA4042">
              <w:rPr>
                <w:lang w:val="id-ID"/>
              </w:rPr>
              <w:t>Pelajar dapat memahami skala suhu</w:t>
            </w:r>
            <w:r>
              <w:rPr>
                <w:lang w:val="en-US"/>
              </w:rPr>
              <w:t xml:space="preserve"> dan </w:t>
            </w:r>
            <w:r w:rsidRPr="00EA4042">
              <w:rPr>
                <w:lang w:val="id-ID"/>
              </w:rPr>
              <w:t>Pelajar dapat memahami perbandingan skala suhu</w:t>
            </w:r>
          </w:p>
        </w:tc>
        <w:tc>
          <w:tcPr>
            <w:tcW w:w="708" w:type="dxa"/>
          </w:tcPr>
          <w:p w14:paraId="72A6E6E1" w14:textId="77777777" w:rsidR="009E4729" w:rsidRPr="00EA4042" w:rsidRDefault="009E4729" w:rsidP="0093430C">
            <w:pPr>
              <w:spacing w:after="160" w:line="360" w:lineRule="auto"/>
              <w:ind w:left="0"/>
              <w:jc w:val="both"/>
              <w:rPr>
                <w:lang w:val="id-ID"/>
              </w:rPr>
            </w:pPr>
            <w:r w:rsidRPr="00EA4042">
              <w:rPr>
                <w:lang w:val="id-ID"/>
              </w:rPr>
              <w:t>5</w:t>
            </w:r>
          </w:p>
        </w:tc>
      </w:tr>
    </w:tbl>
    <w:p w14:paraId="3E26C329" w14:textId="77777777" w:rsidR="009E4729" w:rsidRDefault="009E4729" w:rsidP="009E4729">
      <w:pPr>
        <w:pStyle w:val="Caption"/>
        <w:spacing w:line="276" w:lineRule="auto"/>
        <w:ind w:left="0"/>
        <w:jc w:val="both"/>
      </w:pPr>
      <w:bookmarkStart w:id="118" w:name="_Toc156639610"/>
    </w:p>
    <w:p w14:paraId="56A0BEC0" w14:textId="353B913A" w:rsidR="004A3424" w:rsidRPr="00BA42F6" w:rsidRDefault="009E4729" w:rsidP="00BA42F6">
      <w:pPr>
        <w:spacing w:line="480" w:lineRule="auto"/>
        <w:ind w:left="709" w:firstLine="709"/>
        <w:jc w:val="both"/>
        <w:rPr>
          <w:lang w:val="en-US"/>
        </w:rPr>
      </w:pPr>
      <w:bookmarkStart w:id="119" w:name="_Toc156639611"/>
      <w:bookmarkEnd w:id="118"/>
      <w:r w:rsidRPr="00EA4042">
        <w:rPr>
          <w:lang w:val="id-ID"/>
        </w:rPr>
        <w:t xml:space="preserve">Instrumen tes untuk mengetahui </w:t>
      </w:r>
      <w:proofErr w:type="spellStart"/>
      <w:r w:rsidRPr="00261365">
        <w:rPr>
          <w:lang w:val="en-US"/>
        </w:rPr>
        <w:t>keterampilan</w:t>
      </w:r>
      <w:proofErr w:type="spellEnd"/>
      <w:r w:rsidRPr="00EA4042">
        <w:rPr>
          <w:lang w:val="id-ID"/>
        </w:rPr>
        <w:t xml:space="preserve"> berpikir kritis tersebut kemudian diuji validitasnya melalui lembar validasi agar diperoleh penilaian terhadap kelayakannya. Lembar validasi instrumen tersebut mencakup aspek materi, konstruks, serta bahasa, yang divalidasi oleh ahli media dan ahli materi.</w:t>
      </w:r>
      <w:r>
        <w:rPr>
          <w:lang w:val="en-US"/>
        </w:rPr>
        <w:t xml:space="preserve"> </w:t>
      </w:r>
      <w:bookmarkEnd w:id="119"/>
    </w:p>
    <w:p w14:paraId="7F6CDD55" w14:textId="77777777" w:rsidR="0054212B" w:rsidRPr="005113ED" w:rsidRDefault="0054212B" w:rsidP="00D54FBB">
      <w:pPr>
        <w:pStyle w:val="P1"/>
        <w:numPr>
          <w:ilvl w:val="0"/>
          <w:numId w:val="31"/>
        </w:numPr>
        <w:ind w:left="1134" w:hanging="357"/>
        <w:rPr>
          <w:b/>
          <w:bCs w:val="0"/>
        </w:rPr>
      </w:pPr>
      <w:r w:rsidRPr="005113ED">
        <w:rPr>
          <w:b/>
          <w:bCs w:val="0"/>
        </w:rPr>
        <w:t xml:space="preserve">Instrumen Respon Peserta Didik </w:t>
      </w:r>
    </w:p>
    <w:p w14:paraId="59EAB734" w14:textId="45D1DED8" w:rsidR="00DC2440" w:rsidRPr="00C560AF" w:rsidRDefault="00B07806" w:rsidP="00D54FBB">
      <w:pPr>
        <w:spacing w:line="480" w:lineRule="auto"/>
        <w:ind w:firstLine="720"/>
        <w:jc w:val="both"/>
        <w:rPr>
          <w:lang w:val="en-US"/>
        </w:rPr>
      </w:pPr>
      <w:r w:rsidRPr="009874CC">
        <w:rPr>
          <w:lang w:val="id-ID"/>
        </w:rPr>
        <w:t>Jika</w:t>
      </w:r>
      <w:r w:rsidR="00A8791F" w:rsidRPr="009874CC">
        <w:rPr>
          <w:lang w:val="id-ID"/>
        </w:rPr>
        <w:t xml:space="preserve"> tahapan uji coba produk skala kecil</w:t>
      </w:r>
      <w:r w:rsidRPr="009874CC">
        <w:rPr>
          <w:lang w:val="id-ID"/>
        </w:rPr>
        <w:t xml:space="preserve"> telah selesai</w:t>
      </w:r>
      <w:r w:rsidR="00A8791F" w:rsidRPr="009874CC">
        <w:rPr>
          <w:lang w:val="id-ID"/>
        </w:rPr>
        <w:t xml:space="preserve">, langkah selanjutnya adalah melakukan revisi produk berdasarkan tanggapan dari peserta didik menggunakan instrumen tertentu untuk menghasilkan produk akhir. Pada fase ini, digunakan kuesioner yang berisi serangkaian pertanyaan tentang suatu permasalahan </w:t>
      </w:r>
      <w:r w:rsidRPr="009874CC">
        <w:rPr>
          <w:lang w:val="id-ID"/>
        </w:rPr>
        <w:t xml:space="preserve">maupun </w:t>
      </w:r>
      <w:r w:rsidR="00A8791F" w:rsidRPr="009874CC">
        <w:rPr>
          <w:lang w:val="id-ID"/>
        </w:rPr>
        <w:t>bidang penelitian</w:t>
      </w:r>
      <w:r w:rsidRPr="009874CC">
        <w:rPr>
          <w:lang w:val="id-ID"/>
        </w:rPr>
        <w:t xml:space="preserve"> kepada </w:t>
      </w:r>
      <w:r w:rsidRPr="009874CC">
        <w:rPr>
          <w:lang w:val="id-ID"/>
        </w:rPr>
        <w:lastRenderedPageBreak/>
        <w:t>responden</w:t>
      </w:r>
      <w:r w:rsidR="00A8791F" w:rsidRPr="009874CC">
        <w:rPr>
          <w:lang w:val="id-ID"/>
        </w:rPr>
        <w:t xml:space="preserve"> </w:t>
      </w:r>
      <w:r w:rsidRPr="009874CC">
        <w:rPr>
          <w:lang w:val="id-ID"/>
        </w:rPr>
        <w:t>agar diperoleh data yang dibutuhkan</w:t>
      </w:r>
      <w:r w:rsidR="0054212B" w:rsidRPr="009874CC">
        <w:rPr>
          <w:lang w:val="id-ID"/>
        </w:rPr>
        <w:t xml:space="preserve"> </w:t>
      </w:r>
      <w:r w:rsidR="003F29B8" w:rsidRPr="009874CC">
        <w:rPr>
          <w:lang w:val="id-ID"/>
        </w:rPr>
        <w:fldChar w:fldCharType="begin" w:fldLock="1"/>
      </w:r>
      <w:r w:rsidR="006F537E" w:rsidRPr="009874CC">
        <w:rPr>
          <w:lang w:val="id-ID"/>
        </w:rPr>
        <w:instrText>ADDIN CSL_CITATION {"citationItems":[{"id":"ITEM-1","itemData":{"abstract":"This research was conducted at PT. Nusa Surya Ciptadana Sukabumi. The purpose of this study was to determine whether there is an influence of motivation on employee productivity. Effect of work discipline on employee productivity. The influence of motivation and work discipline on employee productivity at PT. Nusa Surya Ciptadana cibeureum branch, Sukabumi city. The research method used was a qualitative method. Th research respondents were emplyees of PT. Nusa Surya Ciptadana Sukabumi. The population in this study amounted to 30 people, whilethe technique of withdrawing a sample using the nonprobality sampling mothed. Data collection techniques using instruments in the form of a questionnaire, for motivation variables, work discipline and employee productivity with the ordinal scale using a likert scale. the instrument was tested with a reliability test and a validity test. The results showed that: (1) Motivation was measured by 12 indicators, out of 12 indicators all indicators were rated well by respondents; (2) Work Discipline is measured by 8 indicators, out of 8 indicators all indicators are considered good by respondents; (3) Employee Productivity is measured by 9 indicators, out of the 9 indicators all indicators are rated well by respondents; (4) Test the correlation of the significance level of 0,000 and R = 0,678; (5) Regression equation, coefficient X1 = 0,569, coefficient X2 =-0,210 and constanta = 15,080; (6) T test significant value of motivation 0,000 &lt; 0,05, then Ho is rejected and Ha is accepted. Work discipline 0,491 &gt;0,05 then Ho is accepted and Ha is rejected.While the Test f significance value of 0,000 &lt;0,05 then Ho is rejected and Ha is accepted.","author":[{"dropping-particle":"","family":"Pasim Sukabumi","given":"Stie","non-dropping-particle":"","parse-names":false,"suffix":""}],"container-title":"Jurnal Mahasiswa Manajemen","id":"ITEM-1","issue":"2","issued":{"date-parts":[["2020"]]},"title":"the Influence of Motivation and Work Discipline on Employee Productivity At Pt. Nusa Surya Ciptadana","type":"article-journal","volume":"1"},"uris":["http://www.mendeley.com/documents/?uuid=784beb5c-95ae-4ca6-ac94-ed4275940b5c"]}],"mendeley":{"formattedCitation":"(Pasim Sukabumi 2020)","plainTextFormattedCitation":"(Pasim Sukabumi 2020)","previouslyFormattedCitation":"(Pasim Sukabumi 2020)"},"properties":{"noteIndex":0},"schema":"https://github.com/citation-style-language/schema/raw/master/csl-citation.json"}</w:instrText>
      </w:r>
      <w:r w:rsidR="003F29B8" w:rsidRPr="009874CC">
        <w:rPr>
          <w:lang w:val="id-ID"/>
        </w:rPr>
        <w:fldChar w:fldCharType="separate"/>
      </w:r>
      <w:r w:rsidR="003F29B8" w:rsidRPr="009874CC">
        <w:rPr>
          <w:lang w:val="id-ID"/>
        </w:rPr>
        <w:t>(Pasim Sukabumi 2020)</w:t>
      </w:r>
      <w:r w:rsidR="003F29B8" w:rsidRPr="009874CC">
        <w:rPr>
          <w:lang w:val="id-ID"/>
        </w:rPr>
        <w:fldChar w:fldCharType="end"/>
      </w:r>
      <w:r w:rsidR="0054212B" w:rsidRPr="009874CC">
        <w:rPr>
          <w:lang w:val="id-ID"/>
        </w:rPr>
        <w:t>.</w:t>
      </w:r>
      <w:r w:rsidR="00DC2440" w:rsidRPr="009874CC">
        <w:rPr>
          <w:lang w:val="id-ID"/>
        </w:rPr>
        <w:t xml:space="preserve"> </w:t>
      </w:r>
      <w:r w:rsidR="00AE4E38" w:rsidRPr="009874CC">
        <w:rPr>
          <w:lang w:val="id-ID"/>
        </w:rPr>
        <w:t xml:space="preserve">Kuesioner respon peserta didik difokuskan pada pendapat </w:t>
      </w:r>
      <w:r w:rsidR="00DC2440" w:rsidRPr="009874CC">
        <w:rPr>
          <w:lang w:val="id-ID"/>
        </w:rPr>
        <w:t xml:space="preserve">maupun komentar </w:t>
      </w:r>
      <w:r w:rsidRPr="009874CC">
        <w:rPr>
          <w:lang w:val="id-ID"/>
        </w:rPr>
        <w:t>mereka</w:t>
      </w:r>
      <w:r w:rsidR="00AE4E38" w:rsidRPr="009874CC">
        <w:rPr>
          <w:lang w:val="id-ID"/>
        </w:rPr>
        <w:t xml:space="preserve"> </w:t>
      </w:r>
      <w:r w:rsidR="00A33BC8" w:rsidRPr="009874CC">
        <w:rPr>
          <w:lang w:val="id-ID"/>
        </w:rPr>
        <w:t>terhadap modul</w:t>
      </w:r>
      <w:r w:rsidR="00AE4E38" w:rsidRPr="009874CC">
        <w:rPr>
          <w:lang w:val="id-ID"/>
        </w:rPr>
        <w:t xml:space="preserve">. Kuesioner ini diberikan kepada </w:t>
      </w:r>
      <w:r w:rsidR="00A33BC8" w:rsidRPr="009874CC">
        <w:rPr>
          <w:lang w:val="id-ID"/>
        </w:rPr>
        <w:t>mereka di</w:t>
      </w:r>
      <w:r w:rsidR="00AE4E38" w:rsidRPr="009874CC">
        <w:rPr>
          <w:lang w:val="id-ID"/>
        </w:rPr>
        <w:t xml:space="preserve"> akhir </w:t>
      </w:r>
      <w:r w:rsidR="00A33BC8" w:rsidRPr="009874CC">
        <w:rPr>
          <w:lang w:val="id-ID"/>
        </w:rPr>
        <w:t>tahapan</w:t>
      </w:r>
      <w:r w:rsidR="00AE4E38" w:rsidRPr="009874CC">
        <w:rPr>
          <w:lang w:val="id-ID"/>
        </w:rPr>
        <w:t xml:space="preserve"> uji coba. </w:t>
      </w:r>
      <w:r w:rsidR="00C560AF">
        <w:rPr>
          <w:lang w:val="en-US"/>
        </w:rPr>
        <w:t>K</w:t>
      </w:r>
      <w:r w:rsidR="00AE4E38" w:rsidRPr="009874CC">
        <w:rPr>
          <w:lang w:val="id-ID"/>
        </w:rPr>
        <w:t>isi angket respon peserta didik</w:t>
      </w:r>
      <w:r w:rsidR="00C560AF">
        <w:rPr>
          <w:lang w:val="en-US"/>
        </w:rPr>
        <w:t xml:space="preserve"> </w:t>
      </w:r>
      <w:proofErr w:type="spellStart"/>
      <w:r w:rsidR="00C560AF">
        <w:rPr>
          <w:lang w:val="en-US"/>
        </w:rPr>
        <w:t>terdapat</w:t>
      </w:r>
      <w:proofErr w:type="spellEnd"/>
      <w:r w:rsidR="00C560AF">
        <w:rPr>
          <w:lang w:val="en-US"/>
        </w:rPr>
        <w:t xml:space="preserve"> </w:t>
      </w:r>
      <w:proofErr w:type="spellStart"/>
      <w:r w:rsidR="00C560AF">
        <w:rPr>
          <w:lang w:val="en-US"/>
        </w:rPr>
        <w:t>pada</w:t>
      </w:r>
      <w:proofErr w:type="spellEnd"/>
      <w:r w:rsidR="00C560AF">
        <w:rPr>
          <w:lang w:val="en-US"/>
        </w:rPr>
        <w:t xml:space="preserve"> </w:t>
      </w:r>
      <w:proofErr w:type="spellStart"/>
      <w:r w:rsidR="00C560AF">
        <w:rPr>
          <w:lang w:val="en-US"/>
        </w:rPr>
        <w:t>tabel</w:t>
      </w:r>
      <w:proofErr w:type="spellEnd"/>
      <w:r w:rsidR="00C560AF">
        <w:rPr>
          <w:lang w:val="en-US"/>
        </w:rPr>
        <w:t xml:space="preserve"> 3.</w:t>
      </w:r>
      <w:r w:rsidR="0025460E">
        <w:rPr>
          <w:lang w:val="en-US"/>
        </w:rPr>
        <w:t>6</w:t>
      </w:r>
      <w:r w:rsidR="00C560AF">
        <w:rPr>
          <w:lang w:val="en-US"/>
        </w:rPr>
        <w:t>.</w:t>
      </w:r>
    </w:p>
    <w:p w14:paraId="590F498A" w14:textId="052EBB97" w:rsidR="00CF3BF6" w:rsidRPr="00EA4042" w:rsidRDefault="00B7711F" w:rsidP="00B7711F">
      <w:pPr>
        <w:pStyle w:val="Caption"/>
        <w:rPr>
          <w:b w:val="0"/>
          <w:bCs/>
          <w:color w:val="000000" w:themeColor="text1"/>
          <w:lang w:val="id-ID"/>
        </w:rPr>
      </w:pPr>
      <w:bookmarkStart w:id="120" w:name="_Toc156639608"/>
      <w:r w:rsidRPr="00EA4042">
        <w:rPr>
          <w:lang w:val="id-ID"/>
        </w:rPr>
        <w:t>Tabel 3.</w:t>
      </w:r>
      <w:r w:rsidR="001A5BA4">
        <w:rPr>
          <w:lang w:val="en-US"/>
        </w:rPr>
        <w:t>6</w:t>
      </w:r>
      <w:r w:rsidRPr="00EA4042">
        <w:rPr>
          <w:lang w:val="id-ID"/>
        </w:rPr>
        <w:t xml:space="preserve"> </w:t>
      </w:r>
      <w:r w:rsidR="00990939" w:rsidRPr="00EA4042">
        <w:rPr>
          <w:bCs/>
          <w:color w:val="000000" w:themeColor="text1"/>
          <w:lang w:val="id-ID"/>
        </w:rPr>
        <w:t>Kisi-Kisi Angket Respon Peserta Didik</w:t>
      </w:r>
      <w:bookmarkEnd w:id="120"/>
    </w:p>
    <w:tbl>
      <w:tblPr>
        <w:tblStyle w:val="TableGrid"/>
        <w:tblW w:w="0" w:type="auto"/>
        <w:tblInd w:w="817" w:type="dxa"/>
        <w:tblLook w:val="04A0" w:firstRow="1" w:lastRow="0" w:firstColumn="1" w:lastColumn="0" w:noHBand="0" w:noVBand="1"/>
      </w:tblPr>
      <w:tblGrid>
        <w:gridCol w:w="801"/>
        <w:gridCol w:w="1731"/>
        <w:gridCol w:w="1469"/>
        <w:gridCol w:w="3109"/>
      </w:tblGrid>
      <w:tr w:rsidR="00CF3BF6" w:rsidRPr="00EA4042" w14:paraId="47C16FE4" w14:textId="77777777" w:rsidTr="005175E1">
        <w:tc>
          <w:tcPr>
            <w:tcW w:w="801" w:type="dxa"/>
          </w:tcPr>
          <w:p w14:paraId="3A852181" w14:textId="77777777" w:rsidR="00CF3BF6" w:rsidRPr="00EA4042" w:rsidRDefault="00CF3BF6" w:rsidP="00FB2AAE">
            <w:pPr>
              <w:spacing w:line="480" w:lineRule="auto"/>
              <w:ind w:left="0"/>
              <w:contextualSpacing w:val="0"/>
              <w:rPr>
                <w:b/>
                <w:bCs/>
                <w:lang w:val="id-ID"/>
              </w:rPr>
            </w:pPr>
            <w:r w:rsidRPr="00EA4042">
              <w:rPr>
                <w:b/>
                <w:bCs/>
                <w:lang w:val="id-ID"/>
              </w:rPr>
              <w:t>No.</w:t>
            </w:r>
          </w:p>
        </w:tc>
        <w:tc>
          <w:tcPr>
            <w:tcW w:w="1731" w:type="dxa"/>
          </w:tcPr>
          <w:p w14:paraId="20631AB2" w14:textId="77777777" w:rsidR="00CF3BF6" w:rsidRPr="00EA4042" w:rsidRDefault="00CF3BF6" w:rsidP="00FB2AAE">
            <w:pPr>
              <w:spacing w:line="480" w:lineRule="auto"/>
              <w:ind w:left="0"/>
              <w:contextualSpacing w:val="0"/>
              <w:rPr>
                <w:b/>
                <w:bCs/>
                <w:lang w:val="id-ID"/>
              </w:rPr>
            </w:pPr>
            <w:r w:rsidRPr="00EA4042">
              <w:rPr>
                <w:b/>
                <w:bCs/>
                <w:lang w:val="id-ID"/>
              </w:rPr>
              <w:t>Kriteria</w:t>
            </w:r>
          </w:p>
        </w:tc>
        <w:tc>
          <w:tcPr>
            <w:tcW w:w="1469" w:type="dxa"/>
          </w:tcPr>
          <w:p w14:paraId="1503E76C" w14:textId="77777777" w:rsidR="00CF3BF6" w:rsidRPr="00EA4042" w:rsidRDefault="00CF3BF6" w:rsidP="00FB2AAE">
            <w:pPr>
              <w:spacing w:line="480" w:lineRule="auto"/>
              <w:ind w:left="0"/>
              <w:contextualSpacing w:val="0"/>
              <w:rPr>
                <w:b/>
                <w:bCs/>
                <w:lang w:val="id-ID"/>
              </w:rPr>
            </w:pPr>
            <w:r w:rsidRPr="00EA4042">
              <w:rPr>
                <w:b/>
                <w:bCs/>
                <w:lang w:val="id-ID"/>
              </w:rPr>
              <w:t>Indikator</w:t>
            </w:r>
          </w:p>
        </w:tc>
        <w:tc>
          <w:tcPr>
            <w:tcW w:w="3109" w:type="dxa"/>
          </w:tcPr>
          <w:p w14:paraId="7AF29816" w14:textId="4D1342BE" w:rsidR="00CF3BF6" w:rsidRPr="00EA4042" w:rsidRDefault="00CF3BF6" w:rsidP="00095D05">
            <w:pPr>
              <w:spacing w:line="480" w:lineRule="auto"/>
              <w:ind w:left="0"/>
              <w:contextualSpacing w:val="0"/>
              <w:rPr>
                <w:b/>
                <w:bCs/>
                <w:lang w:val="id-ID"/>
              </w:rPr>
            </w:pPr>
            <w:r w:rsidRPr="00EA4042">
              <w:rPr>
                <w:b/>
                <w:bCs/>
                <w:lang w:val="id-ID"/>
              </w:rPr>
              <w:t>Nomor Pertanyaan</w:t>
            </w:r>
          </w:p>
        </w:tc>
      </w:tr>
      <w:tr w:rsidR="00E575A2" w:rsidRPr="00EA4042" w14:paraId="37D2C0AE" w14:textId="77777777" w:rsidTr="005175E1">
        <w:tc>
          <w:tcPr>
            <w:tcW w:w="801" w:type="dxa"/>
            <w:vMerge w:val="restart"/>
          </w:tcPr>
          <w:p w14:paraId="4D88BAD8" w14:textId="77777777" w:rsidR="00E575A2" w:rsidRDefault="00E575A2" w:rsidP="00095D05">
            <w:pPr>
              <w:spacing w:line="480" w:lineRule="auto"/>
              <w:ind w:left="360"/>
              <w:contextualSpacing w:val="0"/>
              <w:jc w:val="both"/>
              <w:rPr>
                <w:lang w:val="en-US"/>
              </w:rPr>
            </w:pPr>
            <w:r>
              <w:rPr>
                <w:lang w:val="en-US"/>
              </w:rPr>
              <w:t>1.</w:t>
            </w:r>
          </w:p>
          <w:p w14:paraId="490EE409" w14:textId="77777777" w:rsidR="00E575A2" w:rsidRDefault="00E575A2" w:rsidP="00095D05">
            <w:pPr>
              <w:spacing w:line="480" w:lineRule="auto"/>
              <w:ind w:left="360"/>
              <w:contextualSpacing w:val="0"/>
              <w:jc w:val="both"/>
              <w:rPr>
                <w:lang w:val="en-US"/>
              </w:rPr>
            </w:pPr>
          </w:p>
          <w:p w14:paraId="003B4115" w14:textId="77777777" w:rsidR="00E575A2" w:rsidRDefault="00E575A2" w:rsidP="00095D05">
            <w:pPr>
              <w:spacing w:line="480" w:lineRule="auto"/>
              <w:ind w:left="360"/>
              <w:contextualSpacing w:val="0"/>
              <w:jc w:val="both"/>
              <w:rPr>
                <w:lang w:val="en-US"/>
              </w:rPr>
            </w:pPr>
          </w:p>
          <w:p w14:paraId="3752128F" w14:textId="77777777" w:rsidR="00E575A2" w:rsidRDefault="00E575A2" w:rsidP="00095D05">
            <w:pPr>
              <w:spacing w:line="480" w:lineRule="auto"/>
              <w:ind w:left="360"/>
              <w:contextualSpacing w:val="0"/>
              <w:jc w:val="both"/>
              <w:rPr>
                <w:lang w:val="en-US"/>
              </w:rPr>
            </w:pPr>
          </w:p>
          <w:p w14:paraId="019E072A" w14:textId="77777777" w:rsidR="00E575A2" w:rsidRDefault="00E575A2" w:rsidP="00095D05">
            <w:pPr>
              <w:spacing w:line="480" w:lineRule="auto"/>
              <w:ind w:left="360"/>
              <w:contextualSpacing w:val="0"/>
              <w:jc w:val="both"/>
              <w:rPr>
                <w:lang w:val="en-US"/>
              </w:rPr>
            </w:pPr>
          </w:p>
          <w:p w14:paraId="38953818" w14:textId="77777777" w:rsidR="00E575A2" w:rsidRDefault="00E575A2" w:rsidP="00095D05">
            <w:pPr>
              <w:spacing w:line="480" w:lineRule="auto"/>
              <w:ind w:left="360"/>
              <w:contextualSpacing w:val="0"/>
              <w:jc w:val="both"/>
              <w:rPr>
                <w:lang w:val="en-US"/>
              </w:rPr>
            </w:pPr>
          </w:p>
          <w:p w14:paraId="42268F00" w14:textId="77777777" w:rsidR="00E575A2" w:rsidRDefault="00E575A2" w:rsidP="00095D05">
            <w:pPr>
              <w:spacing w:line="480" w:lineRule="auto"/>
              <w:ind w:left="360"/>
              <w:contextualSpacing w:val="0"/>
              <w:jc w:val="both"/>
              <w:rPr>
                <w:lang w:val="en-US"/>
              </w:rPr>
            </w:pPr>
          </w:p>
          <w:p w14:paraId="6D240597" w14:textId="77777777" w:rsidR="00E575A2" w:rsidRDefault="00E575A2" w:rsidP="00095D05">
            <w:pPr>
              <w:spacing w:line="480" w:lineRule="auto"/>
              <w:ind w:left="360"/>
              <w:contextualSpacing w:val="0"/>
              <w:jc w:val="both"/>
              <w:rPr>
                <w:lang w:val="en-US"/>
              </w:rPr>
            </w:pPr>
          </w:p>
          <w:p w14:paraId="62EE46E2" w14:textId="762CB732" w:rsidR="00E575A2" w:rsidRPr="004A3424" w:rsidRDefault="00E575A2" w:rsidP="00E51C70">
            <w:pPr>
              <w:spacing w:line="480" w:lineRule="auto"/>
              <w:ind w:left="0"/>
              <w:contextualSpacing w:val="0"/>
              <w:jc w:val="both"/>
              <w:rPr>
                <w:b/>
                <w:bCs/>
                <w:lang w:val="en-US"/>
              </w:rPr>
            </w:pPr>
          </w:p>
        </w:tc>
        <w:tc>
          <w:tcPr>
            <w:tcW w:w="1731" w:type="dxa"/>
            <w:vMerge w:val="restart"/>
          </w:tcPr>
          <w:p w14:paraId="6A2229C2" w14:textId="3AA05490" w:rsidR="00E575A2" w:rsidRPr="00EA4042" w:rsidRDefault="00E575A2" w:rsidP="00CC3DAA">
            <w:pPr>
              <w:spacing w:line="480" w:lineRule="auto"/>
              <w:ind w:left="0"/>
              <w:contextualSpacing w:val="0"/>
              <w:jc w:val="both"/>
              <w:rPr>
                <w:lang w:val="id-ID"/>
              </w:rPr>
            </w:pPr>
            <w:r w:rsidRPr="00EA4042">
              <w:rPr>
                <w:lang w:val="id-ID"/>
              </w:rPr>
              <w:t>Tanggapan peserta didik terhadap kesesuaian kegiatan belajar</w:t>
            </w:r>
          </w:p>
        </w:tc>
        <w:tc>
          <w:tcPr>
            <w:tcW w:w="1469" w:type="dxa"/>
            <w:vMerge w:val="restart"/>
          </w:tcPr>
          <w:p w14:paraId="2F2A5906" w14:textId="77777777" w:rsidR="00E575A2" w:rsidRDefault="00E575A2" w:rsidP="00FB2AAE">
            <w:pPr>
              <w:spacing w:line="480" w:lineRule="auto"/>
              <w:ind w:left="0"/>
              <w:contextualSpacing w:val="0"/>
              <w:jc w:val="both"/>
              <w:rPr>
                <w:lang w:val="id-ID"/>
              </w:rPr>
            </w:pPr>
            <w:r w:rsidRPr="00EA4042">
              <w:rPr>
                <w:lang w:val="id-ID"/>
              </w:rPr>
              <w:t>Relevansi</w:t>
            </w:r>
          </w:p>
          <w:p w14:paraId="2C5EB40B" w14:textId="77777777" w:rsidR="00E575A2" w:rsidRDefault="00E575A2" w:rsidP="00FB2AAE">
            <w:pPr>
              <w:spacing w:line="480" w:lineRule="auto"/>
              <w:ind w:left="0"/>
              <w:contextualSpacing w:val="0"/>
              <w:jc w:val="both"/>
              <w:rPr>
                <w:lang w:val="id-ID"/>
              </w:rPr>
            </w:pPr>
          </w:p>
          <w:p w14:paraId="552A4108" w14:textId="77777777" w:rsidR="00E575A2" w:rsidRDefault="00E575A2" w:rsidP="00CC3DAA">
            <w:pPr>
              <w:spacing w:line="480" w:lineRule="auto"/>
              <w:ind w:left="0"/>
              <w:contextualSpacing w:val="0"/>
              <w:jc w:val="both"/>
              <w:rPr>
                <w:lang w:val="id-ID"/>
              </w:rPr>
            </w:pPr>
          </w:p>
          <w:p w14:paraId="168BBB29" w14:textId="77777777" w:rsidR="00E575A2" w:rsidRDefault="00E575A2" w:rsidP="00CC3DAA">
            <w:pPr>
              <w:spacing w:line="480" w:lineRule="auto"/>
              <w:ind w:left="0"/>
              <w:contextualSpacing w:val="0"/>
              <w:jc w:val="both"/>
              <w:rPr>
                <w:lang w:val="id-ID"/>
              </w:rPr>
            </w:pPr>
          </w:p>
          <w:p w14:paraId="227CEE82" w14:textId="77777777" w:rsidR="00E575A2" w:rsidRDefault="00E575A2" w:rsidP="00CC3DAA">
            <w:pPr>
              <w:spacing w:line="480" w:lineRule="auto"/>
              <w:ind w:left="0"/>
              <w:contextualSpacing w:val="0"/>
              <w:jc w:val="both"/>
              <w:rPr>
                <w:lang w:val="id-ID"/>
              </w:rPr>
            </w:pPr>
          </w:p>
          <w:p w14:paraId="3BA8F9A1" w14:textId="4D444D43" w:rsidR="00E575A2" w:rsidRPr="00EA4042" w:rsidRDefault="00E575A2" w:rsidP="00E51C70">
            <w:pPr>
              <w:spacing w:line="480" w:lineRule="auto"/>
              <w:ind w:left="0"/>
              <w:contextualSpacing w:val="0"/>
              <w:jc w:val="both"/>
              <w:rPr>
                <w:lang w:val="id-ID"/>
              </w:rPr>
            </w:pPr>
          </w:p>
        </w:tc>
        <w:tc>
          <w:tcPr>
            <w:tcW w:w="3109" w:type="dxa"/>
          </w:tcPr>
          <w:p w14:paraId="5C7D5C85" w14:textId="77777777" w:rsidR="00E575A2" w:rsidRPr="00EA4042" w:rsidRDefault="00E575A2" w:rsidP="004C6167">
            <w:pPr>
              <w:numPr>
                <w:ilvl w:val="0"/>
                <w:numId w:val="20"/>
              </w:numPr>
              <w:spacing w:line="480" w:lineRule="auto"/>
              <w:ind w:left="433"/>
              <w:contextualSpacing w:val="0"/>
              <w:jc w:val="both"/>
              <w:rPr>
                <w:lang w:val="id-ID"/>
              </w:rPr>
            </w:pPr>
            <w:r w:rsidRPr="00EA4042">
              <w:rPr>
                <w:lang w:val="id-ID"/>
              </w:rPr>
              <w:t>Kesesuaian tujuan pembelajaran</w:t>
            </w:r>
          </w:p>
          <w:p w14:paraId="50533BA6" w14:textId="77777777" w:rsidR="00E575A2" w:rsidRPr="00EA4042" w:rsidRDefault="00E575A2" w:rsidP="004C6167">
            <w:pPr>
              <w:numPr>
                <w:ilvl w:val="0"/>
                <w:numId w:val="20"/>
              </w:numPr>
              <w:spacing w:line="480" w:lineRule="auto"/>
              <w:ind w:left="433"/>
              <w:contextualSpacing w:val="0"/>
              <w:jc w:val="both"/>
              <w:rPr>
                <w:lang w:val="id-ID"/>
              </w:rPr>
            </w:pPr>
            <w:r w:rsidRPr="00EA4042">
              <w:rPr>
                <w:lang w:val="id-ID"/>
              </w:rPr>
              <w:t>Kesesuaian materi pembelajaran</w:t>
            </w:r>
          </w:p>
          <w:p w14:paraId="24242746" w14:textId="77777777" w:rsidR="00E575A2" w:rsidRPr="00EA4042" w:rsidRDefault="00E575A2" w:rsidP="004C6167">
            <w:pPr>
              <w:numPr>
                <w:ilvl w:val="0"/>
                <w:numId w:val="20"/>
              </w:numPr>
              <w:spacing w:line="480" w:lineRule="auto"/>
              <w:ind w:left="433"/>
              <w:contextualSpacing w:val="0"/>
              <w:jc w:val="both"/>
              <w:rPr>
                <w:lang w:val="id-ID"/>
              </w:rPr>
            </w:pPr>
            <w:r w:rsidRPr="00EA4042">
              <w:rPr>
                <w:lang w:val="id-ID"/>
              </w:rPr>
              <w:t>Kesesuaian kegiatan pendahuluan</w:t>
            </w:r>
          </w:p>
          <w:p w14:paraId="1E121C42" w14:textId="0F27D5D9" w:rsidR="00E575A2" w:rsidRPr="00CC3DAA" w:rsidRDefault="00E575A2" w:rsidP="00CC3DAA">
            <w:pPr>
              <w:numPr>
                <w:ilvl w:val="0"/>
                <w:numId w:val="20"/>
              </w:numPr>
              <w:spacing w:line="480" w:lineRule="auto"/>
              <w:ind w:left="433"/>
              <w:contextualSpacing w:val="0"/>
              <w:jc w:val="both"/>
              <w:rPr>
                <w:lang w:val="id-ID"/>
              </w:rPr>
            </w:pPr>
            <w:r w:rsidRPr="00EA4042">
              <w:rPr>
                <w:lang w:val="id-ID"/>
              </w:rPr>
              <w:t xml:space="preserve">Kesesuaian kegiatan inti </w:t>
            </w:r>
          </w:p>
        </w:tc>
      </w:tr>
      <w:tr w:rsidR="00E575A2" w:rsidRPr="00EA4042" w14:paraId="352EA7C8" w14:textId="77777777" w:rsidTr="005175E1">
        <w:tc>
          <w:tcPr>
            <w:tcW w:w="801" w:type="dxa"/>
            <w:vMerge/>
          </w:tcPr>
          <w:p w14:paraId="7734A16E" w14:textId="77777777" w:rsidR="00E575A2" w:rsidRPr="00EA4042" w:rsidRDefault="00E575A2" w:rsidP="00095D05">
            <w:pPr>
              <w:spacing w:line="480" w:lineRule="auto"/>
              <w:ind w:left="360"/>
              <w:contextualSpacing w:val="0"/>
              <w:jc w:val="both"/>
              <w:rPr>
                <w:lang w:val="id-ID"/>
              </w:rPr>
            </w:pPr>
          </w:p>
        </w:tc>
        <w:tc>
          <w:tcPr>
            <w:tcW w:w="1731" w:type="dxa"/>
            <w:vMerge/>
          </w:tcPr>
          <w:p w14:paraId="3921F2A5" w14:textId="77777777" w:rsidR="00E575A2" w:rsidRPr="00EA4042" w:rsidRDefault="00E575A2" w:rsidP="00FB2AAE">
            <w:pPr>
              <w:spacing w:line="480" w:lineRule="auto"/>
              <w:ind w:left="0"/>
              <w:contextualSpacing w:val="0"/>
              <w:jc w:val="both"/>
              <w:rPr>
                <w:lang w:val="id-ID"/>
              </w:rPr>
            </w:pPr>
          </w:p>
        </w:tc>
        <w:tc>
          <w:tcPr>
            <w:tcW w:w="1469" w:type="dxa"/>
            <w:vMerge/>
          </w:tcPr>
          <w:p w14:paraId="66667D2E" w14:textId="77777777" w:rsidR="00E575A2" w:rsidRPr="00EA4042" w:rsidRDefault="00E575A2" w:rsidP="00FB2AAE">
            <w:pPr>
              <w:spacing w:line="480" w:lineRule="auto"/>
              <w:ind w:left="0"/>
              <w:contextualSpacing w:val="0"/>
              <w:jc w:val="both"/>
              <w:rPr>
                <w:lang w:val="id-ID"/>
              </w:rPr>
            </w:pPr>
          </w:p>
        </w:tc>
        <w:tc>
          <w:tcPr>
            <w:tcW w:w="3109" w:type="dxa"/>
          </w:tcPr>
          <w:p w14:paraId="04DD345E" w14:textId="4B87FA76" w:rsidR="00E575A2" w:rsidRPr="00E51C70" w:rsidRDefault="00E575A2" w:rsidP="00E51C70">
            <w:pPr>
              <w:numPr>
                <w:ilvl w:val="0"/>
                <w:numId w:val="20"/>
              </w:numPr>
              <w:spacing w:line="480" w:lineRule="auto"/>
              <w:ind w:left="433"/>
              <w:contextualSpacing w:val="0"/>
              <w:jc w:val="both"/>
              <w:rPr>
                <w:lang w:val="id-ID"/>
              </w:rPr>
            </w:pPr>
            <w:r w:rsidRPr="00EA4042">
              <w:rPr>
                <w:lang w:val="id-ID"/>
              </w:rPr>
              <w:t>Kesesuaian kegiatan penutup</w:t>
            </w:r>
          </w:p>
        </w:tc>
      </w:tr>
      <w:tr w:rsidR="00E575A2" w:rsidRPr="00EA4042" w14:paraId="05F6013F" w14:textId="77777777" w:rsidTr="005175E1">
        <w:tc>
          <w:tcPr>
            <w:tcW w:w="801" w:type="dxa"/>
            <w:vMerge/>
          </w:tcPr>
          <w:p w14:paraId="2073660E" w14:textId="77777777" w:rsidR="00E575A2" w:rsidRPr="00EA4042" w:rsidRDefault="00E575A2" w:rsidP="00095D05">
            <w:pPr>
              <w:spacing w:line="480" w:lineRule="auto"/>
              <w:ind w:left="360"/>
              <w:contextualSpacing w:val="0"/>
              <w:jc w:val="both"/>
              <w:rPr>
                <w:lang w:val="id-ID"/>
              </w:rPr>
            </w:pPr>
          </w:p>
        </w:tc>
        <w:tc>
          <w:tcPr>
            <w:tcW w:w="1731" w:type="dxa"/>
            <w:vMerge/>
          </w:tcPr>
          <w:p w14:paraId="061EE0C9" w14:textId="77777777" w:rsidR="00E575A2" w:rsidRPr="00EA4042" w:rsidRDefault="00E575A2" w:rsidP="00FB2AAE">
            <w:pPr>
              <w:spacing w:line="480" w:lineRule="auto"/>
              <w:ind w:left="0"/>
              <w:contextualSpacing w:val="0"/>
              <w:jc w:val="both"/>
              <w:rPr>
                <w:lang w:val="id-ID"/>
              </w:rPr>
            </w:pPr>
          </w:p>
        </w:tc>
        <w:tc>
          <w:tcPr>
            <w:tcW w:w="1469" w:type="dxa"/>
            <w:vMerge/>
          </w:tcPr>
          <w:p w14:paraId="69A22D40" w14:textId="77777777" w:rsidR="00E575A2" w:rsidRPr="00EA4042" w:rsidRDefault="00E575A2" w:rsidP="00FB2AAE">
            <w:pPr>
              <w:spacing w:line="480" w:lineRule="auto"/>
              <w:ind w:left="0"/>
              <w:contextualSpacing w:val="0"/>
              <w:jc w:val="both"/>
              <w:rPr>
                <w:lang w:val="id-ID"/>
              </w:rPr>
            </w:pPr>
          </w:p>
        </w:tc>
        <w:tc>
          <w:tcPr>
            <w:tcW w:w="3109" w:type="dxa"/>
          </w:tcPr>
          <w:p w14:paraId="0DAECCDD" w14:textId="0DFF9BD7" w:rsidR="00E575A2" w:rsidRPr="00EA4042" w:rsidRDefault="00E575A2" w:rsidP="00095D05">
            <w:pPr>
              <w:numPr>
                <w:ilvl w:val="0"/>
                <w:numId w:val="20"/>
              </w:numPr>
              <w:spacing w:line="480" w:lineRule="auto"/>
              <w:ind w:left="433"/>
              <w:contextualSpacing w:val="0"/>
              <w:jc w:val="both"/>
              <w:rPr>
                <w:lang w:val="id-ID"/>
              </w:rPr>
            </w:pPr>
            <w:r w:rsidRPr="00095D05">
              <w:rPr>
                <w:lang w:val="id-ID"/>
              </w:rPr>
              <w:t>Kebermanfaatan dalam kehidupan peserta didik</w:t>
            </w:r>
          </w:p>
        </w:tc>
      </w:tr>
      <w:tr w:rsidR="00F54E28" w:rsidRPr="00EA4042" w14:paraId="5F09313A" w14:textId="77777777" w:rsidTr="00E575A2">
        <w:trPr>
          <w:trHeight w:val="557"/>
        </w:trPr>
        <w:tc>
          <w:tcPr>
            <w:tcW w:w="801" w:type="dxa"/>
            <w:vMerge w:val="restart"/>
          </w:tcPr>
          <w:p w14:paraId="64756B1B" w14:textId="60FE90E5" w:rsidR="00F54E28" w:rsidRDefault="00F54E28" w:rsidP="00FB2AAE">
            <w:pPr>
              <w:spacing w:line="480" w:lineRule="auto"/>
              <w:ind w:left="0"/>
              <w:contextualSpacing w:val="0"/>
              <w:jc w:val="both"/>
              <w:rPr>
                <w:lang w:val="id-ID"/>
              </w:rPr>
            </w:pPr>
            <w:r w:rsidRPr="00EA4042">
              <w:rPr>
                <w:lang w:val="id-ID"/>
              </w:rPr>
              <w:t>2.</w:t>
            </w:r>
          </w:p>
          <w:p w14:paraId="24875397" w14:textId="77777777" w:rsidR="00F54E28" w:rsidRDefault="00F54E28" w:rsidP="00FB2AAE">
            <w:pPr>
              <w:spacing w:line="480" w:lineRule="auto"/>
              <w:ind w:left="0"/>
              <w:jc w:val="both"/>
              <w:rPr>
                <w:lang w:val="id-ID"/>
              </w:rPr>
            </w:pPr>
          </w:p>
          <w:p w14:paraId="769E84D8" w14:textId="77777777" w:rsidR="00F54E28" w:rsidRDefault="00F54E28" w:rsidP="00FB2AAE">
            <w:pPr>
              <w:spacing w:line="480" w:lineRule="auto"/>
              <w:ind w:left="0"/>
              <w:jc w:val="both"/>
              <w:rPr>
                <w:lang w:val="id-ID"/>
              </w:rPr>
            </w:pPr>
          </w:p>
          <w:p w14:paraId="3A5B4D21" w14:textId="77777777" w:rsidR="00F54E28" w:rsidRDefault="00F54E28" w:rsidP="00FB2AAE">
            <w:pPr>
              <w:spacing w:line="480" w:lineRule="auto"/>
              <w:ind w:left="0"/>
              <w:jc w:val="both"/>
              <w:rPr>
                <w:lang w:val="id-ID"/>
              </w:rPr>
            </w:pPr>
          </w:p>
          <w:p w14:paraId="0977BF48" w14:textId="77777777" w:rsidR="001D4918" w:rsidRDefault="001D4918" w:rsidP="00FB2AAE">
            <w:pPr>
              <w:spacing w:line="480" w:lineRule="auto"/>
              <w:ind w:left="0"/>
              <w:jc w:val="both"/>
              <w:rPr>
                <w:lang w:val="id-ID"/>
              </w:rPr>
            </w:pPr>
          </w:p>
          <w:p w14:paraId="5BAAABCD" w14:textId="77777777" w:rsidR="00F54E28" w:rsidRDefault="00F54E28" w:rsidP="00FB2AAE">
            <w:pPr>
              <w:spacing w:line="480" w:lineRule="auto"/>
              <w:ind w:left="0"/>
              <w:jc w:val="both"/>
              <w:rPr>
                <w:lang w:val="id-ID"/>
              </w:rPr>
            </w:pPr>
          </w:p>
          <w:p w14:paraId="2B36AF99" w14:textId="09379E45" w:rsidR="00F54E28" w:rsidRPr="003A6E17" w:rsidRDefault="00E575A2" w:rsidP="005175E1">
            <w:pPr>
              <w:spacing w:line="480" w:lineRule="auto"/>
              <w:ind w:left="0"/>
              <w:rPr>
                <w:b/>
                <w:bCs/>
                <w:lang w:val="en-US"/>
              </w:rPr>
            </w:pPr>
            <w:r w:rsidRPr="005175E1">
              <w:rPr>
                <w:b/>
                <w:bCs/>
                <w:lang w:val="en-US"/>
              </w:rPr>
              <w:t>No.</w:t>
            </w:r>
          </w:p>
        </w:tc>
        <w:tc>
          <w:tcPr>
            <w:tcW w:w="1731" w:type="dxa"/>
          </w:tcPr>
          <w:p w14:paraId="7B25FA59" w14:textId="06A47258" w:rsidR="00F54E28" w:rsidRPr="00EA4042" w:rsidRDefault="00F54E28" w:rsidP="004A3424">
            <w:pPr>
              <w:spacing w:line="480" w:lineRule="auto"/>
              <w:ind w:left="0"/>
              <w:contextualSpacing w:val="0"/>
              <w:jc w:val="both"/>
              <w:rPr>
                <w:lang w:val="id-ID"/>
              </w:rPr>
            </w:pPr>
            <w:r w:rsidRPr="00EA4042">
              <w:rPr>
                <w:lang w:val="id-ID"/>
              </w:rPr>
              <w:lastRenderedPageBreak/>
              <w:t>Reaksi peserta didik setelah</w:t>
            </w:r>
          </w:p>
          <w:p w14:paraId="1B9C61C5" w14:textId="77777777" w:rsidR="00F54E28" w:rsidRPr="00EA4042" w:rsidRDefault="00F54E28" w:rsidP="00FB2AAE">
            <w:pPr>
              <w:spacing w:line="480" w:lineRule="auto"/>
              <w:ind w:left="0"/>
              <w:jc w:val="both"/>
              <w:rPr>
                <w:lang w:val="id-ID"/>
              </w:rPr>
            </w:pPr>
            <w:r w:rsidRPr="00EA4042">
              <w:rPr>
                <w:lang w:val="id-ID"/>
              </w:rPr>
              <w:t>mengikuti pembelajaran</w:t>
            </w:r>
          </w:p>
          <w:p w14:paraId="5F818326" w14:textId="77777777" w:rsidR="00F54E28" w:rsidRDefault="00F54E28" w:rsidP="005175E1">
            <w:pPr>
              <w:spacing w:line="480" w:lineRule="auto"/>
              <w:ind w:left="0"/>
              <w:rPr>
                <w:lang w:val="id-ID"/>
              </w:rPr>
            </w:pPr>
          </w:p>
          <w:p w14:paraId="6BFB58FF" w14:textId="4B316A68" w:rsidR="001D4918" w:rsidRPr="00EA4042" w:rsidRDefault="001D4918" w:rsidP="005175E1">
            <w:pPr>
              <w:spacing w:line="480" w:lineRule="auto"/>
              <w:ind w:left="0"/>
              <w:rPr>
                <w:lang w:val="id-ID"/>
              </w:rPr>
            </w:pPr>
          </w:p>
        </w:tc>
        <w:tc>
          <w:tcPr>
            <w:tcW w:w="1469" w:type="dxa"/>
          </w:tcPr>
          <w:p w14:paraId="53620F9F" w14:textId="7AAF66DD" w:rsidR="00F54E28" w:rsidRDefault="00F54E28" w:rsidP="00FB2AAE">
            <w:pPr>
              <w:spacing w:line="480" w:lineRule="auto"/>
              <w:ind w:left="0"/>
              <w:contextualSpacing w:val="0"/>
              <w:jc w:val="both"/>
              <w:rPr>
                <w:lang w:val="id-ID"/>
              </w:rPr>
            </w:pPr>
            <w:r w:rsidRPr="00EA4042">
              <w:rPr>
                <w:lang w:val="id-ID"/>
              </w:rPr>
              <w:lastRenderedPageBreak/>
              <w:t>Perhatian</w:t>
            </w:r>
          </w:p>
          <w:p w14:paraId="2492155E" w14:textId="126D101A" w:rsidR="00F54E28" w:rsidRPr="00EA4042" w:rsidRDefault="00F54E28" w:rsidP="004A3424">
            <w:pPr>
              <w:spacing w:line="480" w:lineRule="auto"/>
              <w:ind w:left="0"/>
              <w:contextualSpacing w:val="0"/>
              <w:jc w:val="both"/>
              <w:rPr>
                <w:lang w:val="id-ID"/>
              </w:rPr>
            </w:pPr>
          </w:p>
        </w:tc>
        <w:tc>
          <w:tcPr>
            <w:tcW w:w="3109" w:type="dxa"/>
          </w:tcPr>
          <w:p w14:paraId="13C0B67D" w14:textId="3F98C650" w:rsidR="00F54E28" w:rsidRDefault="00F54E28" w:rsidP="00F54E28">
            <w:pPr>
              <w:numPr>
                <w:ilvl w:val="0"/>
                <w:numId w:val="20"/>
              </w:numPr>
              <w:spacing w:line="480" w:lineRule="auto"/>
              <w:ind w:left="433"/>
              <w:contextualSpacing w:val="0"/>
              <w:jc w:val="both"/>
              <w:rPr>
                <w:lang w:val="id-ID"/>
              </w:rPr>
            </w:pPr>
            <w:r w:rsidRPr="00EA4042">
              <w:rPr>
                <w:lang w:val="id-ID"/>
              </w:rPr>
              <w:t xml:space="preserve">Pembelajaran menarik </w:t>
            </w:r>
          </w:p>
          <w:p w14:paraId="1D87E435" w14:textId="77777777" w:rsidR="00F54E28" w:rsidRDefault="00F54E28" w:rsidP="00F54E28">
            <w:pPr>
              <w:numPr>
                <w:ilvl w:val="0"/>
                <w:numId w:val="20"/>
              </w:numPr>
              <w:spacing w:line="480" w:lineRule="auto"/>
              <w:ind w:left="433"/>
              <w:contextualSpacing w:val="0"/>
              <w:jc w:val="both"/>
              <w:rPr>
                <w:lang w:val="id-ID"/>
              </w:rPr>
            </w:pPr>
            <w:r w:rsidRPr="00F54E28">
              <w:rPr>
                <w:lang w:val="id-ID"/>
              </w:rPr>
              <w:t xml:space="preserve">Peserta didik merasa antusias </w:t>
            </w:r>
          </w:p>
          <w:p w14:paraId="709353F7" w14:textId="47A1996E" w:rsidR="00F54E28" w:rsidRPr="00F54E28" w:rsidRDefault="00F54E28" w:rsidP="00F54E28">
            <w:pPr>
              <w:numPr>
                <w:ilvl w:val="0"/>
                <w:numId w:val="20"/>
              </w:numPr>
              <w:spacing w:line="480" w:lineRule="auto"/>
              <w:ind w:left="433"/>
              <w:contextualSpacing w:val="0"/>
              <w:jc w:val="both"/>
              <w:rPr>
                <w:lang w:val="id-ID"/>
              </w:rPr>
            </w:pPr>
            <w:r w:rsidRPr="00F54E28">
              <w:rPr>
                <w:lang w:val="id-ID"/>
              </w:rPr>
              <w:t xml:space="preserve">Peserta didik lebih aktif </w:t>
            </w:r>
          </w:p>
        </w:tc>
      </w:tr>
      <w:tr w:rsidR="00E575A2" w:rsidRPr="00EA4042" w14:paraId="028D9464" w14:textId="77777777" w:rsidTr="00E575A2">
        <w:trPr>
          <w:trHeight w:val="404"/>
        </w:trPr>
        <w:tc>
          <w:tcPr>
            <w:tcW w:w="801" w:type="dxa"/>
            <w:vMerge/>
          </w:tcPr>
          <w:p w14:paraId="125F4E69" w14:textId="77777777" w:rsidR="00E575A2" w:rsidRDefault="00E575A2" w:rsidP="00FB2AAE">
            <w:pPr>
              <w:spacing w:line="480" w:lineRule="auto"/>
              <w:ind w:left="0"/>
              <w:contextualSpacing w:val="0"/>
              <w:jc w:val="both"/>
              <w:rPr>
                <w:lang w:val="id-ID"/>
              </w:rPr>
            </w:pPr>
          </w:p>
        </w:tc>
        <w:tc>
          <w:tcPr>
            <w:tcW w:w="1731" w:type="dxa"/>
          </w:tcPr>
          <w:p w14:paraId="6D4FDF18" w14:textId="730F52FC" w:rsidR="00E575A2" w:rsidRDefault="00E575A2" w:rsidP="00E575A2">
            <w:pPr>
              <w:spacing w:line="480" w:lineRule="auto"/>
              <w:ind w:left="0"/>
              <w:rPr>
                <w:lang w:val="id-ID"/>
              </w:rPr>
            </w:pPr>
            <w:r w:rsidRPr="00EA4042">
              <w:rPr>
                <w:b/>
                <w:bCs/>
                <w:lang w:val="id-ID"/>
              </w:rPr>
              <w:t>Kriteria</w:t>
            </w:r>
          </w:p>
        </w:tc>
        <w:tc>
          <w:tcPr>
            <w:tcW w:w="1469" w:type="dxa"/>
          </w:tcPr>
          <w:p w14:paraId="2C2E8A77" w14:textId="2CD73F62" w:rsidR="00E575A2" w:rsidRDefault="00E575A2" w:rsidP="00E575A2">
            <w:pPr>
              <w:spacing w:line="480" w:lineRule="auto"/>
              <w:ind w:left="0"/>
              <w:contextualSpacing w:val="0"/>
              <w:rPr>
                <w:lang w:val="id-ID"/>
              </w:rPr>
            </w:pPr>
            <w:r w:rsidRPr="00EA4042">
              <w:rPr>
                <w:b/>
                <w:bCs/>
                <w:lang w:val="id-ID"/>
              </w:rPr>
              <w:t>Indikator</w:t>
            </w:r>
          </w:p>
        </w:tc>
        <w:tc>
          <w:tcPr>
            <w:tcW w:w="3109" w:type="dxa"/>
          </w:tcPr>
          <w:p w14:paraId="1082BCB1" w14:textId="10749944" w:rsidR="00E575A2" w:rsidRPr="00E575A2" w:rsidRDefault="00E575A2" w:rsidP="00E575A2">
            <w:pPr>
              <w:pStyle w:val="ListParagraph"/>
              <w:spacing w:line="480" w:lineRule="auto"/>
              <w:ind w:left="455"/>
              <w:rPr>
                <w:b/>
                <w:bCs/>
                <w:lang w:val="id-ID"/>
              </w:rPr>
            </w:pPr>
            <w:r w:rsidRPr="00EA4042">
              <w:rPr>
                <w:b/>
                <w:bCs/>
                <w:lang w:val="id-ID"/>
              </w:rPr>
              <w:t>Nomor Pertanyaan</w:t>
            </w:r>
          </w:p>
        </w:tc>
      </w:tr>
      <w:tr w:rsidR="00E575A2" w:rsidRPr="00EA4042" w14:paraId="2F528B6D" w14:textId="77777777" w:rsidTr="00E575A2">
        <w:trPr>
          <w:trHeight w:val="3113"/>
        </w:trPr>
        <w:tc>
          <w:tcPr>
            <w:tcW w:w="801" w:type="dxa"/>
            <w:vMerge w:val="restart"/>
          </w:tcPr>
          <w:p w14:paraId="1FDBF24B" w14:textId="77777777" w:rsidR="00E575A2" w:rsidRDefault="00E575A2" w:rsidP="00E575A2">
            <w:pPr>
              <w:spacing w:line="480" w:lineRule="auto"/>
              <w:ind w:left="0"/>
              <w:jc w:val="both"/>
              <w:rPr>
                <w:lang w:val="id-ID"/>
              </w:rPr>
            </w:pPr>
          </w:p>
          <w:p w14:paraId="53EAF40C" w14:textId="77777777" w:rsidR="00E575A2" w:rsidRDefault="00E575A2" w:rsidP="00E575A2">
            <w:pPr>
              <w:spacing w:line="480" w:lineRule="auto"/>
              <w:ind w:left="0"/>
              <w:jc w:val="both"/>
              <w:rPr>
                <w:lang w:val="id-ID"/>
              </w:rPr>
            </w:pPr>
          </w:p>
          <w:p w14:paraId="77A1512A" w14:textId="77777777" w:rsidR="00E575A2" w:rsidRDefault="00E575A2" w:rsidP="00E575A2">
            <w:pPr>
              <w:spacing w:line="480" w:lineRule="auto"/>
              <w:ind w:left="0"/>
              <w:jc w:val="both"/>
              <w:rPr>
                <w:lang w:val="id-ID"/>
              </w:rPr>
            </w:pPr>
          </w:p>
          <w:p w14:paraId="02B3AC2D" w14:textId="77777777" w:rsidR="00E575A2" w:rsidRDefault="00E575A2" w:rsidP="00E575A2">
            <w:pPr>
              <w:spacing w:line="480" w:lineRule="auto"/>
              <w:ind w:left="0"/>
              <w:jc w:val="both"/>
              <w:rPr>
                <w:lang w:val="id-ID"/>
              </w:rPr>
            </w:pPr>
          </w:p>
          <w:p w14:paraId="41E0EDD3" w14:textId="77777777" w:rsidR="00E575A2" w:rsidRDefault="00E575A2" w:rsidP="00E575A2">
            <w:pPr>
              <w:spacing w:line="480" w:lineRule="auto"/>
              <w:ind w:left="0"/>
              <w:jc w:val="both"/>
              <w:rPr>
                <w:lang w:val="id-ID"/>
              </w:rPr>
            </w:pPr>
          </w:p>
          <w:p w14:paraId="6D108953" w14:textId="77777777" w:rsidR="00E575A2" w:rsidRDefault="00E575A2" w:rsidP="00E575A2">
            <w:pPr>
              <w:spacing w:line="480" w:lineRule="auto"/>
              <w:ind w:left="0"/>
              <w:jc w:val="both"/>
              <w:rPr>
                <w:lang w:val="id-ID"/>
              </w:rPr>
            </w:pPr>
          </w:p>
          <w:p w14:paraId="2E71258C" w14:textId="77777777" w:rsidR="00E575A2" w:rsidRDefault="00E575A2" w:rsidP="00E575A2">
            <w:pPr>
              <w:spacing w:line="480" w:lineRule="auto"/>
              <w:ind w:left="0"/>
              <w:jc w:val="both"/>
              <w:rPr>
                <w:lang w:val="id-ID"/>
              </w:rPr>
            </w:pPr>
          </w:p>
          <w:p w14:paraId="6486E0B8" w14:textId="5EE16DA1" w:rsidR="00E575A2" w:rsidRDefault="00E575A2" w:rsidP="00E575A2">
            <w:pPr>
              <w:spacing w:line="480" w:lineRule="auto"/>
              <w:ind w:left="0"/>
              <w:jc w:val="both"/>
              <w:rPr>
                <w:lang w:val="id-ID"/>
              </w:rPr>
            </w:pPr>
          </w:p>
        </w:tc>
        <w:tc>
          <w:tcPr>
            <w:tcW w:w="1731" w:type="dxa"/>
            <w:vMerge w:val="restart"/>
          </w:tcPr>
          <w:p w14:paraId="2567ED5A" w14:textId="34BDDE8B" w:rsidR="00E575A2" w:rsidRDefault="00E575A2" w:rsidP="00E575A2">
            <w:pPr>
              <w:spacing w:line="480" w:lineRule="auto"/>
              <w:ind w:left="0"/>
              <w:jc w:val="both"/>
              <w:rPr>
                <w:lang w:val="id-ID"/>
              </w:rPr>
            </w:pPr>
          </w:p>
        </w:tc>
        <w:tc>
          <w:tcPr>
            <w:tcW w:w="1469" w:type="dxa"/>
          </w:tcPr>
          <w:p w14:paraId="1F096EDD" w14:textId="77777777" w:rsidR="00E575A2" w:rsidRDefault="00E575A2" w:rsidP="00FB2AAE">
            <w:pPr>
              <w:spacing w:line="480" w:lineRule="auto"/>
              <w:ind w:left="0"/>
              <w:contextualSpacing w:val="0"/>
              <w:jc w:val="both"/>
              <w:rPr>
                <w:lang w:val="id-ID"/>
              </w:rPr>
            </w:pPr>
          </w:p>
        </w:tc>
        <w:tc>
          <w:tcPr>
            <w:tcW w:w="3109" w:type="dxa"/>
          </w:tcPr>
          <w:p w14:paraId="47EECD9B" w14:textId="05B0E7DE" w:rsidR="00E575A2" w:rsidRDefault="00E575A2" w:rsidP="00E575A2">
            <w:pPr>
              <w:pStyle w:val="ListParagraph"/>
              <w:numPr>
                <w:ilvl w:val="0"/>
                <w:numId w:val="20"/>
              </w:numPr>
              <w:spacing w:line="480" w:lineRule="auto"/>
              <w:ind w:left="455" w:hanging="455"/>
              <w:jc w:val="both"/>
              <w:rPr>
                <w:lang w:val="id-ID"/>
              </w:rPr>
            </w:pPr>
            <w:r w:rsidRPr="00F54E28">
              <w:rPr>
                <w:lang w:val="id-ID"/>
              </w:rPr>
              <w:t xml:space="preserve">Peserta didik tertarik dengan suatu permasalahan yang nyata,  terutama mengenai </w:t>
            </w:r>
            <w:r w:rsidRPr="00F54E28">
              <w:rPr>
                <w:i/>
                <w:iCs/>
                <w:lang w:val="id-ID"/>
              </w:rPr>
              <w:t>scientific i</w:t>
            </w:r>
            <w:r>
              <w:rPr>
                <w:i/>
                <w:iCs/>
                <w:lang w:val="en-US"/>
              </w:rPr>
              <w:t>s</w:t>
            </w:r>
            <w:r w:rsidRPr="00F54E28">
              <w:rPr>
                <w:i/>
                <w:iCs/>
                <w:lang w:val="id-ID"/>
              </w:rPr>
              <w:t>sues</w:t>
            </w:r>
          </w:p>
        </w:tc>
      </w:tr>
      <w:tr w:rsidR="00F54E28" w:rsidRPr="00EA4042" w14:paraId="2E0FA6E5" w14:textId="77777777" w:rsidTr="005175E1">
        <w:tc>
          <w:tcPr>
            <w:tcW w:w="801" w:type="dxa"/>
            <w:vMerge/>
          </w:tcPr>
          <w:p w14:paraId="7EB259B4" w14:textId="77777777" w:rsidR="00F54E28" w:rsidRPr="00EA4042" w:rsidRDefault="00F54E28" w:rsidP="00FB2AAE">
            <w:pPr>
              <w:spacing w:line="480" w:lineRule="auto"/>
              <w:ind w:left="0"/>
              <w:contextualSpacing w:val="0"/>
              <w:jc w:val="both"/>
              <w:rPr>
                <w:lang w:val="id-ID"/>
              </w:rPr>
            </w:pPr>
          </w:p>
        </w:tc>
        <w:tc>
          <w:tcPr>
            <w:tcW w:w="1731" w:type="dxa"/>
            <w:vMerge/>
          </w:tcPr>
          <w:p w14:paraId="1B285437" w14:textId="77777777" w:rsidR="00F54E28" w:rsidRPr="00EA4042" w:rsidRDefault="00F54E28" w:rsidP="00FB2AAE">
            <w:pPr>
              <w:spacing w:line="480" w:lineRule="auto"/>
              <w:ind w:left="0"/>
              <w:contextualSpacing w:val="0"/>
              <w:jc w:val="both"/>
              <w:rPr>
                <w:lang w:val="id-ID"/>
              </w:rPr>
            </w:pPr>
          </w:p>
        </w:tc>
        <w:tc>
          <w:tcPr>
            <w:tcW w:w="1469" w:type="dxa"/>
          </w:tcPr>
          <w:p w14:paraId="0ABC906E" w14:textId="77777777" w:rsidR="00F54E28" w:rsidRDefault="00F54E28" w:rsidP="00FB2AAE">
            <w:pPr>
              <w:spacing w:line="480" w:lineRule="auto"/>
              <w:ind w:left="0"/>
              <w:contextualSpacing w:val="0"/>
              <w:jc w:val="both"/>
              <w:rPr>
                <w:lang w:val="id-ID"/>
              </w:rPr>
            </w:pPr>
            <w:r w:rsidRPr="00EA4042">
              <w:rPr>
                <w:lang w:val="id-ID"/>
              </w:rPr>
              <w:t xml:space="preserve">Kepuasan </w:t>
            </w:r>
          </w:p>
          <w:p w14:paraId="5E7BF872" w14:textId="77777777" w:rsidR="00F54E28" w:rsidRDefault="00F54E28" w:rsidP="00FB2AAE">
            <w:pPr>
              <w:spacing w:line="480" w:lineRule="auto"/>
              <w:ind w:left="0"/>
              <w:contextualSpacing w:val="0"/>
              <w:jc w:val="both"/>
              <w:rPr>
                <w:lang w:val="id-ID"/>
              </w:rPr>
            </w:pPr>
          </w:p>
          <w:p w14:paraId="2354207F" w14:textId="77777777" w:rsidR="00F54E28" w:rsidRDefault="00F54E28" w:rsidP="00FB2AAE">
            <w:pPr>
              <w:spacing w:line="480" w:lineRule="auto"/>
              <w:ind w:left="0"/>
              <w:contextualSpacing w:val="0"/>
              <w:jc w:val="both"/>
              <w:rPr>
                <w:lang w:val="id-ID"/>
              </w:rPr>
            </w:pPr>
          </w:p>
          <w:p w14:paraId="64EF1E23" w14:textId="77777777" w:rsidR="00F54E28" w:rsidRDefault="00F54E28" w:rsidP="00FB2AAE">
            <w:pPr>
              <w:spacing w:line="480" w:lineRule="auto"/>
              <w:ind w:left="0"/>
              <w:contextualSpacing w:val="0"/>
              <w:jc w:val="both"/>
              <w:rPr>
                <w:lang w:val="id-ID"/>
              </w:rPr>
            </w:pPr>
          </w:p>
          <w:p w14:paraId="4B62DCAC" w14:textId="77777777" w:rsidR="00F54E28" w:rsidRDefault="00F54E28" w:rsidP="00FB2AAE">
            <w:pPr>
              <w:spacing w:line="480" w:lineRule="auto"/>
              <w:ind w:left="0"/>
              <w:contextualSpacing w:val="0"/>
              <w:jc w:val="both"/>
              <w:rPr>
                <w:lang w:val="id-ID"/>
              </w:rPr>
            </w:pPr>
          </w:p>
          <w:p w14:paraId="0400686F" w14:textId="77777777" w:rsidR="00F54E28" w:rsidRDefault="00F54E28" w:rsidP="00FB2AAE">
            <w:pPr>
              <w:spacing w:line="480" w:lineRule="auto"/>
              <w:ind w:left="0"/>
              <w:contextualSpacing w:val="0"/>
              <w:jc w:val="both"/>
              <w:rPr>
                <w:lang w:val="id-ID"/>
              </w:rPr>
            </w:pPr>
          </w:p>
          <w:p w14:paraId="75338557" w14:textId="58A74CD2" w:rsidR="00F54E28" w:rsidRPr="00E6440D" w:rsidRDefault="00F54E28" w:rsidP="00E575A2">
            <w:pPr>
              <w:spacing w:line="480" w:lineRule="auto"/>
              <w:ind w:left="0"/>
              <w:contextualSpacing w:val="0"/>
              <w:jc w:val="both"/>
              <w:rPr>
                <w:b/>
                <w:bCs/>
                <w:lang w:val="en-US"/>
              </w:rPr>
            </w:pPr>
          </w:p>
        </w:tc>
        <w:tc>
          <w:tcPr>
            <w:tcW w:w="3109" w:type="dxa"/>
          </w:tcPr>
          <w:p w14:paraId="548F3FC2" w14:textId="77777777" w:rsidR="00F54E28" w:rsidRPr="00EA4042" w:rsidRDefault="00F54E28" w:rsidP="00F54E28">
            <w:pPr>
              <w:numPr>
                <w:ilvl w:val="0"/>
                <w:numId w:val="20"/>
              </w:numPr>
              <w:spacing w:line="480" w:lineRule="auto"/>
              <w:ind w:left="455" w:hanging="455"/>
              <w:contextualSpacing w:val="0"/>
              <w:jc w:val="both"/>
              <w:rPr>
                <w:lang w:val="id-ID"/>
              </w:rPr>
            </w:pPr>
            <w:r w:rsidRPr="00EA4042">
              <w:rPr>
                <w:lang w:val="id-ID"/>
              </w:rPr>
              <w:t xml:space="preserve">Peserta didik merasa senang </w:t>
            </w:r>
          </w:p>
          <w:p w14:paraId="168DD7B6" w14:textId="77777777" w:rsidR="00F54E28" w:rsidRPr="00EA4042" w:rsidRDefault="00F54E28" w:rsidP="00F54E28">
            <w:pPr>
              <w:numPr>
                <w:ilvl w:val="0"/>
                <w:numId w:val="20"/>
              </w:numPr>
              <w:spacing w:line="480" w:lineRule="auto"/>
              <w:ind w:left="455" w:hanging="455"/>
              <w:contextualSpacing w:val="0"/>
              <w:jc w:val="both"/>
              <w:rPr>
                <w:lang w:val="id-ID"/>
              </w:rPr>
            </w:pPr>
            <w:r w:rsidRPr="00EA4042">
              <w:rPr>
                <w:lang w:val="id-ID"/>
              </w:rPr>
              <w:t>Peserta didik merasa diapresiasi</w:t>
            </w:r>
          </w:p>
          <w:p w14:paraId="3E78743A" w14:textId="21E6D0EE" w:rsidR="00F54E28" w:rsidRPr="00E575A2" w:rsidRDefault="00F54E28" w:rsidP="00E575A2">
            <w:pPr>
              <w:numPr>
                <w:ilvl w:val="0"/>
                <w:numId w:val="20"/>
              </w:numPr>
              <w:spacing w:line="480" w:lineRule="auto"/>
              <w:ind w:left="455" w:hanging="455"/>
              <w:contextualSpacing w:val="0"/>
              <w:jc w:val="both"/>
              <w:rPr>
                <w:lang w:val="id-ID"/>
              </w:rPr>
            </w:pPr>
            <w:r w:rsidRPr="00EA4042">
              <w:rPr>
                <w:lang w:val="id-ID"/>
              </w:rPr>
              <w:t xml:space="preserve">Peserta didik merasa puas atas pengalaman belajar dengan </w:t>
            </w:r>
            <w:r w:rsidR="00E575A2" w:rsidRPr="00EA4042">
              <w:rPr>
                <w:lang w:val="id-ID"/>
              </w:rPr>
              <w:t xml:space="preserve">menghubungkan </w:t>
            </w:r>
            <w:r w:rsidR="00E575A2" w:rsidRPr="00EA4042">
              <w:rPr>
                <w:i/>
                <w:iCs/>
                <w:lang w:val="id-ID"/>
              </w:rPr>
              <w:t>scientific issues</w:t>
            </w:r>
          </w:p>
        </w:tc>
      </w:tr>
      <w:tr w:rsidR="00E575A2" w:rsidRPr="00EA4042" w14:paraId="1AEFDCDF" w14:textId="77777777" w:rsidTr="00EF148F">
        <w:trPr>
          <w:trHeight w:val="2770"/>
        </w:trPr>
        <w:tc>
          <w:tcPr>
            <w:tcW w:w="801" w:type="dxa"/>
            <w:vMerge w:val="restart"/>
          </w:tcPr>
          <w:p w14:paraId="1434F8D8" w14:textId="77777777" w:rsidR="00E575A2" w:rsidRDefault="00E575A2" w:rsidP="00FB2AAE">
            <w:pPr>
              <w:spacing w:line="480" w:lineRule="auto"/>
              <w:ind w:left="0"/>
              <w:contextualSpacing w:val="0"/>
              <w:jc w:val="both"/>
              <w:rPr>
                <w:lang w:val="id-ID"/>
              </w:rPr>
            </w:pPr>
          </w:p>
          <w:p w14:paraId="2DADA49A" w14:textId="77777777" w:rsidR="00E575A2" w:rsidRDefault="00E575A2" w:rsidP="00FB2AAE">
            <w:pPr>
              <w:spacing w:line="480" w:lineRule="auto"/>
              <w:ind w:left="0"/>
              <w:contextualSpacing w:val="0"/>
              <w:jc w:val="both"/>
              <w:rPr>
                <w:lang w:val="id-ID"/>
              </w:rPr>
            </w:pPr>
          </w:p>
          <w:p w14:paraId="363D5FCC" w14:textId="77777777" w:rsidR="00E575A2" w:rsidRDefault="00E575A2" w:rsidP="00FB2AAE">
            <w:pPr>
              <w:spacing w:line="480" w:lineRule="auto"/>
              <w:ind w:left="0"/>
              <w:contextualSpacing w:val="0"/>
              <w:jc w:val="both"/>
              <w:rPr>
                <w:lang w:val="id-ID"/>
              </w:rPr>
            </w:pPr>
          </w:p>
          <w:p w14:paraId="3259AFE2" w14:textId="77777777" w:rsidR="00E575A2" w:rsidRDefault="00E575A2" w:rsidP="00FB2AAE">
            <w:pPr>
              <w:spacing w:line="480" w:lineRule="auto"/>
              <w:ind w:left="0"/>
              <w:contextualSpacing w:val="0"/>
              <w:jc w:val="both"/>
              <w:rPr>
                <w:lang w:val="id-ID"/>
              </w:rPr>
            </w:pPr>
          </w:p>
          <w:p w14:paraId="5323C1EE" w14:textId="77777777" w:rsidR="00E575A2" w:rsidRDefault="00E575A2" w:rsidP="001915BA">
            <w:pPr>
              <w:spacing w:line="480" w:lineRule="auto"/>
              <w:ind w:left="0"/>
              <w:contextualSpacing w:val="0"/>
              <w:rPr>
                <w:lang w:val="id-ID"/>
              </w:rPr>
            </w:pPr>
          </w:p>
          <w:p w14:paraId="5B9210A0" w14:textId="77777777" w:rsidR="004E70F9" w:rsidRDefault="004E70F9" w:rsidP="001915BA">
            <w:pPr>
              <w:spacing w:line="480" w:lineRule="auto"/>
              <w:ind w:left="0"/>
              <w:contextualSpacing w:val="0"/>
              <w:rPr>
                <w:lang w:val="id-ID"/>
              </w:rPr>
            </w:pPr>
          </w:p>
          <w:p w14:paraId="1C45F6AE" w14:textId="77777777" w:rsidR="004E70F9" w:rsidRDefault="004E70F9" w:rsidP="001915BA">
            <w:pPr>
              <w:spacing w:line="480" w:lineRule="auto"/>
              <w:ind w:left="0"/>
              <w:contextualSpacing w:val="0"/>
              <w:rPr>
                <w:lang w:val="id-ID"/>
              </w:rPr>
            </w:pPr>
          </w:p>
          <w:p w14:paraId="6D9D92D7" w14:textId="763587E4" w:rsidR="004E70F9" w:rsidRPr="00EA4042" w:rsidRDefault="004E70F9" w:rsidP="001915BA">
            <w:pPr>
              <w:spacing w:line="480" w:lineRule="auto"/>
              <w:ind w:left="0"/>
              <w:contextualSpacing w:val="0"/>
              <w:rPr>
                <w:lang w:val="id-ID"/>
              </w:rPr>
            </w:pPr>
            <w:r w:rsidRPr="005175E1">
              <w:rPr>
                <w:b/>
                <w:bCs/>
                <w:lang w:val="en-US"/>
              </w:rPr>
              <w:t>No.</w:t>
            </w:r>
          </w:p>
        </w:tc>
        <w:tc>
          <w:tcPr>
            <w:tcW w:w="1731" w:type="dxa"/>
            <w:vMerge w:val="restart"/>
          </w:tcPr>
          <w:p w14:paraId="72DC013F" w14:textId="41D2EB9F" w:rsidR="00E575A2" w:rsidRPr="00E575A2" w:rsidRDefault="00E575A2" w:rsidP="00FB2AAE">
            <w:pPr>
              <w:spacing w:line="480" w:lineRule="auto"/>
              <w:ind w:left="0"/>
              <w:jc w:val="both"/>
              <w:rPr>
                <w:lang w:val="id-ID"/>
              </w:rPr>
            </w:pPr>
          </w:p>
          <w:p w14:paraId="1D74E859" w14:textId="77777777" w:rsidR="00E575A2" w:rsidRDefault="00E575A2" w:rsidP="00FB2AAE">
            <w:pPr>
              <w:spacing w:line="480" w:lineRule="auto"/>
              <w:ind w:left="0"/>
              <w:jc w:val="both"/>
              <w:rPr>
                <w:lang w:val="id-ID"/>
              </w:rPr>
            </w:pPr>
          </w:p>
          <w:p w14:paraId="6A61AB28" w14:textId="77777777" w:rsidR="00E575A2" w:rsidRDefault="00E575A2" w:rsidP="00E575A2">
            <w:pPr>
              <w:spacing w:line="480" w:lineRule="auto"/>
              <w:ind w:left="0"/>
              <w:jc w:val="both"/>
              <w:rPr>
                <w:lang w:val="id-ID"/>
              </w:rPr>
            </w:pPr>
          </w:p>
          <w:p w14:paraId="77502262" w14:textId="77777777" w:rsidR="004E70F9" w:rsidRDefault="004E70F9" w:rsidP="00E575A2">
            <w:pPr>
              <w:spacing w:line="480" w:lineRule="auto"/>
              <w:ind w:left="0"/>
              <w:jc w:val="both"/>
              <w:rPr>
                <w:lang w:val="id-ID"/>
              </w:rPr>
            </w:pPr>
          </w:p>
          <w:p w14:paraId="43DA455C" w14:textId="77777777" w:rsidR="004E70F9" w:rsidRDefault="004E70F9" w:rsidP="00E575A2">
            <w:pPr>
              <w:spacing w:line="480" w:lineRule="auto"/>
              <w:ind w:left="0"/>
              <w:jc w:val="both"/>
              <w:rPr>
                <w:lang w:val="id-ID"/>
              </w:rPr>
            </w:pPr>
          </w:p>
          <w:p w14:paraId="4FDC8DC7" w14:textId="77777777" w:rsidR="004E70F9" w:rsidRDefault="004E70F9" w:rsidP="00E575A2">
            <w:pPr>
              <w:spacing w:line="480" w:lineRule="auto"/>
              <w:ind w:left="0"/>
              <w:jc w:val="both"/>
              <w:rPr>
                <w:lang w:val="id-ID"/>
              </w:rPr>
            </w:pPr>
          </w:p>
          <w:p w14:paraId="09754581" w14:textId="77777777" w:rsidR="004E70F9" w:rsidRDefault="004E70F9" w:rsidP="00E575A2">
            <w:pPr>
              <w:spacing w:line="480" w:lineRule="auto"/>
              <w:ind w:left="0"/>
              <w:jc w:val="both"/>
              <w:rPr>
                <w:lang w:val="id-ID"/>
              </w:rPr>
            </w:pPr>
          </w:p>
          <w:p w14:paraId="51173DD0" w14:textId="141770F7" w:rsidR="004E70F9" w:rsidRPr="00EA4042" w:rsidRDefault="004E70F9" w:rsidP="004E70F9">
            <w:pPr>
              <w:spacing w:line="480" w:lineRule="auto"/>
              <w:ind w:left="0"/>
              <w:rPr>
                <w:lang w:val="id-ID"/>
              </w:rPr>
            </w:pPr>
            <w:r w:rsidRPr="00EA4042">
              <w:rPr>
                <w:b/>
                <w:bCs/>
                <w:lang w:val="id-ID"/>
              </w:rPr>
              <w:t>Kriteria</w:t>
            </w:r>
          </w:p>
        </w:tc>
        <w:tc>
          <w:tcPr>
            <w:tcW w:w="1469" w:type="dxa"/>
          </w:tcPr>
          <w:p w14:paraId="03AB2A36" w14:textId="77777777" w:rsidR="00E575A2" w:rsidRPr="00EA4042" w:rsidRDefault="00E575A2" w:rsidP="00FB2AAE">
            <w:pPr>
              <w:spacing w:line="480" w:lineRule="auto"/>
              <w:ind w:left="0"/>
              <w:contextualSpacing w:val="0"/>
              <w:jc w:val="both"/>
              <w:rPr>
                <w:lang w:val="id-ID"/>
              </w:rPr>
            </w:pPr>
          </w:p>
        </w:tc>
        <w:tc>
          <w:tcPr>
            <w:tcW w:w="3109" w:type="dxa"/>
          </w:tcPr>
          <w:p w14:paraId="587EFE55" w14:textId="53EF950C" w:rsidR="00E575A2" w:rsidRPr="00EA4042" w:rsidRDefault="00E575A2" w:rsidP="004A3424">
            <w:pPr>
              <w:numPr>
                <w:ilvl w:val="0"/>
                <w:numId w:val="20"/>
              </w:numPr>
              <w:spacing w:line="480" w:lineRule="auto"/>
              <w:jc w:val="both"/>
              <w:rPr>
                <w:lang w:val="id-ID"/>
              </w:rPr>
            </w:pPr>
            <w:r w:rsidRPr="00EA4042">
              <w:rPr>
                <w:lang w:val="id-ID"/>
              </w:rPr>
              <w:t>Peserta didik senang berdiskusi ketika menyelesaikan masalah</w:t>
            </w:r>
          </w:p>
        </w:tc>
      </w:tr>
      <w:tr w:rsidR="008B68C2" w:rsidRPr="00EA4042" w14:paraId="350E4F6A" w14:textId="77777777" w:rsidTr="004E70F9">
        <w:trPr>
          <w:trHeight w:val="450"/>
        </w:trPr>
        <w:tc>
          <w:tcPr>
            <w:tcW w:w="801" w:type="dxa"/>
            <w:vMerge/>
          </w:tcPr>
          <w:p w14:paraId="29826028" w14:textId="77777777" w:rsidR="008B68C2" w:rsidRPr="00EA4042" w:rsidRDefault="008B68C2" w:rsidP="00FB2AAE">
            <w:pPr>
              <w:spacing w:line="480" w:lineRule="auto"/>
              <w:ind w:left="0"/>
              <w:contextualSpacing w:val="0"/>
              <w:jc w:val="both"/>
              <w:rPr>
                <w:lang w:val="id-ID"/>
              </w:rPr>
            </w:pPr>
          </w:p>
        </w:tc>
        <w:tc>
          <w:tcPr>
            <w:tcW w:w="1731" w:type="dxa"/>
            <w:vMerge/>
          </w:tcPr>
          <w:p w14:paraId="09AFA485" w14:textId="77777777" w:rsidR="008B68C2" w:rsidRPr="00EA4042" w:rsidRDefault="008B68C2" w:rsidP="00FB2AAE">
            <w:pPr>
              <w:spacing w:line="480" w:lineRule="auto"/>
              <w:ind w:left="0"/>
              <w:contextualSpacing w:val="0"/>
              <w:jc w:val="both"/>
              <w:rPr>
                <w:lang w:val="id-ID"/>
              </w:rPr>
            </w:pPr>
          </w:p>
        </w:tc>
        <w:tc>
          <w:tcPr>
            <w:tcW w:w="1469" w:type="dxa"/>
          </w:tcPr>
          <w:p w14:paraId="1EAA7616" w14:textId="77777777" w:rsidR="008B68C2" w:rsidRDefault="008B68C2" w:rsidP="00FB2AAE">
            <w:pPr>
              <w:spacing w:line="480" w:lineRule="auto"/>
              <w:ind w:left="0"/>
              <w:contextualSpacing w:val="0"/>
              <w:jc w:val="both"/>
              <w:rPr>
                <w:lang w:val="id-ID"/>
              </w:rPr>
            </w:pPr>
            <w:r w:rsidRPr="00EA4042">
              <w:rPr>
                <w:lang w:val="id-ID"/>
              </w:rPr>
              <w:t>Kepercayaan diri</w:t>
            </w:r>
          </w:p>
          <w:p w14:paraId="32472875" w14:textId="293B46BF" w:rsidR="001915BA" w:rsidRPr="00EA4042" w:rsidRDefault="004E70F9" w:rsidP="004E70F9">
            <w:pPr>
              <w:spacing w:line="480" w:lineRule="auto"/>
              <w:ind w:left="0"/>
              <w:contextualSpacing w:val="0"/>
              <w:rPr>
                <w:lang w:val="id-ID"/>
              </w:rPr>
            </w:pPr>
            <w:r w:rsidRPr="00EA4042">
              <w:rPr>
                <w:b/>
                <w:bCs/>
                <w:lang w:val="id-ID"/>
              </w:rPr>
              <w:t>Indikator</w:t>
            </w:r>
          </w:p>
        </w:tc>
        <w:tc>
          <w:tcPr>
            <w:tcW w:w="3109" w:type="dxa"/>
          </w:tcPr>
          <w:p w14:paraId="6EE7D56F" w14:textId="77777777" w:rsidR="008B68C2" w:rsidRPr="00EA4042" w:rsidRDefault="008B68C2" w:rsidP="00CA20A1">
            <w:pPr>
              <w:numPr>
                <w:ilvl w:val="0"/>
                <w:numId w:val="20"/>
              </w:numPr>
              <w:spacing w:line="480" w:lineRule="auto"/>
              <w:contextualSpacing w:val="0"/>
              <w:jc w:val="both"/>
              <w:rPr>
                <w:lang w:val="id-ID"/>
              </w:rPr>
            </w:pPr>
            <w:r w:rsidRPr="00EA4042">
              <w:rPr>
                <w:lang w:val="id-ID"/>
              </w:rPr>
              <w:t>Peserta didik merasa percaya diri</w:t>
            </w:r>
          </w:p>
          <w:p w14:paraId="15D204C9" w14:textId="23E0947A" w:rsidR="008B68C2" w:rsidRPr="00CA20A1" w:rsidRDefault="004E70F9" w:rsidP="004E70F9">
            <w:pPr>
              <w:spacing w:line="480" w:lineRule="auto"/>
              <w:contextualSpacing w:val="0"/>
              <w:jc w:val="both"/>
              <w:rPr>
                <w:lang w:val="id-ID"/>
              </w:rPr>
            </w:pPr>
            <w:r w:rsidRPr="00EA4042">
              <w:rPr>
                <w:b/>
                <w:bCs/>
                <w:lang w:val="id-ID"/>
              </w:rPr>
              <w:t>Nomor Pertanyaan</w:t>
            </w:r>
          </w:p>
        </w:tc>
      </w:tr>
      <w:tr w:rsidR="004E70F9" w:rsidRPr="00EA4042" w14:paraId="24345834" w14:textId="77777777" w:rsidTr="004E70F9">
        <w:trPr>
          <w:trHeight w:val="2121"/>
        </w:trPr>
        <w:tc>
          <w:tcPr>
            <w:tcW w:w="801" w:type="dxa"/>
          </w:tcPr>
          <w:p w14:paraId="0D80D552" w14:textId="77777777" w:rsidR="004E70F9" w:rsidRPr="00EA4042" w:rsidRDefault="004E70F9" w:rsidP="001915BA">
            <w:pPr>
              <w:spacing w:line="480" w:lineRule="auto"/>
              <w:ind w:left="0"/>
              <w:rPr>
                <w:lang w:val="id-ID"/>
              </w:rPr>
            </w:pPr>
          </w:p>
        </w:tc>
        <w:tc>
          <w:tcPr>
            <w:tcW w:w="1731" w:type="dxa"/>
          </w:tcPr>
          <w:p w14:paraId="22846037" w14:textId="77777777" w:rsidR="004E70F9" w:rsidRPr="00EA4042" w:rsidRDefault="004E70F9" w:rsidP="00E575A2">
            <w:pPr>
              <w:spacing w:line="480" w:lineRule="auto"/>
              <w:ind w:left="0"/>
              <w:jc w:val="both"/>
              <w:rPr>
                <w:lang w:val="id-ID"/>
              </w:rPr>
            </w:pPr>
          </w:p>
        </w:tc>
        <w:tc>
          <w:tcPr>
            <w:tcW w:w="1469" w:type="dxa"/>
          </w:tcPr>
          <w:p w14:paraId="40C700E7" w14:textId="77777777" w:rsidR="004E70F9" w:rsidRDefault="004E70F9" w:rsidP="004E70F9">
            <w:pPr>
              <w:spacing w:line="480" w:lineRule="auto"/>
              <w:ind w:left="0"/>
              <w:contextualSpacing w:val="0"/>
              <w:jc w:val="both"/>
              <w:rPr>
                <w:lang w:val="id-ID"/>
              </w:rPr>
            </w:pPr>
          </w:p>
          <w:p w14:paraId="2D7A74FC" w14:textId="77777777" w:rsidR="004E70F9" w:rsidRDefault="004E70F9" w:rsidP="004E70F9">
            <w:pPr>
              <w:spacing w:line="480" w:lineRule="auto"/>
              <w:ind w:left="0"/>
              <w:contextualSpacing w:val="0"/>
              <w:jc w:val="both"/>
              <w:rPr>
                <w:lang w:val="id-ID"/>
              </w:rPr>
            </w:pPr>
          </w:p>
          <w:p w14:paraId="4B6BE503" w14:textId="77777777" w:rsidR="004E70F9" w:rsidRPr="00EA4042" w:rsidRDefault="004E70F9" w:rsidP="00E575A2">
            <w:pPr>
              <w:spacing w:line="480" w:lineRule="auto"/>
              <w:ind w:left="0"/>
              <w:jc w:val="both"/>
              <w:rPr>
                <w:lang w:val="id-ID"/>
              </w:rPr>
            </w:pPr>
          </w:p>
        </w:tc>
        <w:tc>
          <w:tcPr>
            <w:tcW w:w="3109" w:type="dxa"/>
          </w:tcPr>
          <w:p w14:paraId="053D856D" w14:textId="77777777" w:rsidR="004E70F9" w:rsidRPr="00EA4042" w:rsidRDefault="004E70F9" w:rsidP="004E70F9">
            <w:pPr>
              <w:numPr>
                <w:ilvl w:val="0"/>
                <w:numId w:val="20"/>
              </w:numPr>
              <w:spacing w:line="480" w:lineRule="auto"/>
              <w:jc w:val="both"/>
              <w:rPr>
                <w:lang w:val="id-ID"/>
              </w:rPr>
            </w:pPr>
            <w:r w:rsidRPr="00EA4042">
              <w:rPr>
                <w:lang w:val="id-ID"/>
              </w:rPr>
              <w:t>Peserta didik senang melatih mengemukakan pendapat</w:t>
            </w:r>
          </w:p>
        </w:tc>
      </w:tr>
      <w:tr w:rsidR="00E575A2" w:rsidRPr="00EA4042" w14:paraId="025F7A0F" w14:textId="77777777" w:rsidTr="005175E1">
        <w:trPr>
          <w:trHeight w:val="2291"/>
        </w:trPr>
        <w:tc>
          <w:tcPr>
            <w:tcW w:w="801" w:type="dxa"/>
          </w:tcPr>
          <w:p w14:paraId="12C9CA42" w14:textId="77777777" w:rsidR="00E575A2" w:rsidRPr="00EA4042" w:rsidRDefault="00E575A2" w:rsidP="00FB2AAE">
            <w:pPr>
              <w:spacing w:line="480" w:lineRule="auto"/>
              <w:ind w:left="0"/>
              <w:contextualSpacing w:val="0"/>
              <w:jc w:val="both"/>
              <w:rPr>
                <w:lang w:val="id-ID"/>
              </w:rPr>
            </w:pPr>
          </w:p>
        </w:tc>
        <w:tc>
          <w:tcPr>
            <w:tcW w:w="1731" w:type="dxa"/>
          </w:tcPr>
          <w:p w14:paraId="6260F927" w14:textId="77777777" w:rsidR="00E575A2" w:rsidRPr="00EA4042" w:rsidRDefault="00E575A2" w:rsidP="00FB2AAE">
            <w:pPr>
              <w:spacing w:line="480" w:lineRule="auto"/>
              <w:ind w:left="0"/>
              <w:contextualSpacing w:val="0"/>
              <w:jc w:val="both"/>
              <w:rPr>
                <w:lang w:val="id-ID"/>
              </w:rPr>
            </w:pPr>
          </w:p>
        </w:tc>
        <w:tc>
          <w:tcPr>
            <w:tcW w:w="1469" w:type="dxa"/>
          </w:tcPr>
          <w:p w14:paraId="3D432955" w14:textId="77777777" w:rsidR="00E575A2" w:rsidRPr="00EA4042" w:rsidRDefault="00E575A2" w:rsidP="00FB2AAE">
            <w:pPr>
              <w:spacing w:line="480" w:lineRule="auto"/>
              <w:ind w:left="0"/>
              <w:contextualSpacing w:val="0"/>
              <w:jc w:val="both"/>
              <w:rPr>
                <w:lang w:val="id-ID"/>
              </w:rPr>
            </w:pPr>
          </w:p>
        </w:tc>
        <w:tc>
          <w:tcPr>
            <w:tcW w:w="3109" w:type="dxa"/>
          </w:tcPr>
          <w:p w14:paraId="28A1E603" w14:textId="77777777" w:rsidR="004E70F9" w:rsidRPr="00EA4042" w:rsidRDefault="004E70F9" w:rsidP="004E70F9">
            <w:pPr>
              <w:numPr>
                <w:ilvl w:val="0"/>
                <w:numId w:val="20"/>
              </w:numPr>
              <w:spacing w:line="480" w:lineRule="auto"/>
              <w:contextualSpacing w:val="0"/>
              <w:jc w:val="both"/>
              <w:rPr>
                <w:lang w:val="id-ID"/>
              </w:rPr>
            </w:pPr>
            <w:r w:rsidRPr="00EA4042">
              <w:rPr>
                <w:lang w:val="id-ID"/>
              </w:rPr>
              <w:t xml:space="preserve">Peserta didik senang bertanya </w:t>
            </w:r>
          </w:p>
          <w:p w14:paraId="6601D349" w14:textId="77777777" w:rsidR="004E70F9" w:rsidRPr="00EA4042" w:rsidRDefault="004E70F9" w:rsidP="004E70F9">
            <w:pPr>
              <w:numPr>
                <w:ilvl w:val="0"/>
                <w:numId w:val="20"/>
              </w:numPr>
              <w:spacing w:line="480" w:lineRule="auto"/>
              <w:contextualSpacing w:val="0"/>
              <w:jc w:val="both"/>
              <w:rPr>
                <w:lang w:val="id-ID"/>
              </w:rPr>
            </w:pPr>
            <w:r w:rsidRPr="00EA4042">
              <w:rPr>
                <w:lang w:val="id-ID"/>
              </w:rPr>
              <w:t xml:space="preserve">Peserta didik senang mengeskplorasi diri </w:t>
            </w:r>
          </w:p>
          <w:p w14:paraId="6B7DF077" w14:textId="77777777" w:rsidR="00E575A2" w:rsidRPr="004E70F9" w:rsidRDefault="004E70F9" w:rsidP="004E70F9">
            <w:pPr>
              <w:numPr>
                <w:ilvl w:val="0"/>
                <w:numId w:val="20"/>
              </w:numPr>
              <w:spacing w:line="480" w:lineRule="auto"/>
              <w:contextualSpacing w:val="0"/>
              <w:jc w:val="both"/>
              <w:rPr>
                <w:lang w:val="id-ID"/>
              </w:rPr>
            </w:pPr>
            <w:r w:rsidRPr="00EA4042">
              <w:rPr>
                <w:lang w:val="id-ID"/>
              </w:rPr>
              <w:t xml:space="preserve">Peserta didik mampu menghubungkan materi dengan </w:t>
            </w:r>
            <w:r w:rsidRPr="00EA4042">
              <w:rPr>
                <w:i/>
                <w:iCs/>
                <w:lang w:val="id-ID"/>
              </w:rPr>
              <w:t>scientific issue</w:t>
            </w:r>
            <w:r>
              <w:rPr>
                <w:i/>
                <w:iCs/>
                <w:lang w:val="en-US"/>
              </w:rPr>
              <w:t>s</w:t>
            </w:r>
          </w:p>
          <w:p w14:paraId="54956563" w14:textId="597EE942" w:rsidR="004E70F9" w:rsidRPr="004E70F9" w:rsidRDefault="004E70F9" w:rsidP="004E70F9">
            <w:pPr>
              <w:numPr>
                <w:ilvl w:val="0"/>
                <w:numId w:val="20"/>
              </w:numPr>
              <w:spacing w:line="480" w:lineRule="auto"/>
              <w:contextualSpacing w:val="0"/>
              <w:jc w:val="both"/>
              <w:rPr>
                <w:lang w:val="id-ID"/>
              </w:rPr>
            </w:pPr>
            <w:r w:rsidRPr="00EA4042">
              <w:rPr>
                <w:lang w:val="id-ID"/>
              </w:rPr>
              <w:t>Peserta didik memiliki semangat dalam belajar</w:t>
            </w:r>
          </w:p>
        </w:tc>
      </w:tr>
    </w:tbl>
    <w:p w14:paraId="4875447E" w14:textId="362C4B93" w:rsidR="0054212B" w:rsidRPr="00EA4042" w:rsidRDefault="0054212B" w:rsidP="004C6167">
      <w:pPr>
        <w:spacing w:after="0" w:line="240" w:lineRule="auto"/>
        <w:ind w:left="0"/>
        <w:jc w:val="both"/>
        <w:rPr>
          <w:lang w:val="id-ID"/>
        </w:rPr>
      </w:pPr>
    </w:p>
    <w:p w14:paraId="2E316F47" w14:textId="2B769B7A" w:rsidR="00A869DE" w:rsidRPr="007751EF" w:rsidRDefault="007C16C1" w:rsidP="00A869DE">
      <w:pPr>
        <w:spacing w:line="480" w:lineRule="auto"/>
        <w:ind w:left="709" w:firstLine="709"/>
        <w:jc w:val="both"/>
        <w:rPr>
          <w:lang w:val="id-ID"/>
        </w:rPr>
      </w:pPr>
      <w:r w:rsidRPr="00EA4042">
        <w:rPr>
          <w:lang w:val="id-ID"/>
        </w:rPr>
        <w:t xml:space="preserve">Data respon peserta didik </w:t>
      </w:r>
      <w:r w:rsidR="00A33BC8" w:rsidRPr="00EA4042">
        <w:rPr>
          <w:lang w:val="id-ID"/>
        </w:rPr>
        <w:t>didapat</w:t>
      </w:r>
      <w:r w:rsidRPr="00EA4042">
        <w:rPr>
          <w:lang w:val="id-ID"/>
        </w:rPr>
        <w:t xml:space="preserve"> </w:t>
      </w:r>
      <w:r w:rsidR="00A33BC8" w:rsidRPr="00EA4042">
        <w:rPr>
          <w:lang w:val="id-ID"/>
        </w:rPr>
        <w:t>menggunakan</w:t>
      </w:r>
      <w:r w:rsidRPr="00EA4042">
        <w:rPr>
          <w:lang w:val="id-ID"/>
        </w:rPr>
        <w:t xml:space="preserve"> kuesioner respon yang diisi oleh 10 peserta didik sebagai instrumen penelitian. Informasi ini penting untuk mengevaluasi sejauh mana produk penelitian mendapatkan tanggapan positif dari peserta didik selama proses pembelajaran yang dilakukan.</w:t>
      </w:r>
    </w:p>
    <w:p w14:paraId="36D8F88F" w14:textId="58228C7D" w:rsidR="00EC5404" w:rsidRPr="00EA4042" w:rsidRDefault="008352DF" w:rsidP="00D54FBB">
      <w:pPr>
        <w:pStyle w:val="Heading3"/>
        <w:numPr>
          <w:ilvl w:val="2"/>
          <w:numId w:val="30"/>
        </w:numPr>
        <w:ind w:left="709" w:hanging="709"/>
        <w:rPr>
          <w:lang w:val="id-ID"/>
        </w:rPr>
      </w:pPr>
      <w:bookmarkStart w:id="121" w:name="_Toc156674433"/>
      <w:r w:rsidRPr="00EA4042">
        <w:rPr>
          <w:lang w:val="id-ID"/>
        </w:rPr>
        <w:lastRenderedPageBreak/>
        <w:t>Dokumentasi</w:t>
      </w:r>
      <w:bookmarkEnd w:id="121"/>
      <w:r w:rsidRPr="00EA4042">
        <w:rPr>
          <w:lang w:val="id-ID"/>
        </w:rPr>
        <w:t xml:space="preserve"> </w:t>
      </w:r>
    </w:p>
    <w:p w14:paraId="66EEFC4B" w14:textId="10AF3175" w:rsidR="00A869DE" w:rsidRPr="00EA4042" w:rsidRDefault="009022F7" w:rsidP="00333F74">
      <w:pPr>
        <w:spacing w:line="480" w:lineRule="auto"/>
        <w:ind w:left="709" w:firstLine="720"/>
        <w:jc w:val="both"/>
        <w:rPr>
          <w:lang w:val="id-ID"/>
        </w:rPr>
      </w:pPr>
      <w:r w:rsidRPr="00EA4042">
        <w:rPr>
          <w:lang w:val="id-ID"/>
        </w:rPr>
        <w:t xml:space="preserve">Dokumentasi yang </w:t>
      </w:r>
      <w:r w:rsidR="00134182" w:rsidRPr="00EA4042">
        <w:rPr>
          <w:lang w:val="id-ID"/>
        </w:rPr>
        <w:t>dilakukan yaitu</w:t>
      </w:r>
      <w:r w:rsidRPr="00EA4042">
        <w:rPr>
          <w:lang w:val="id-ID"/>
        </w:rPr>
        <w:t xml:space="preserve"> mencakup foto, </w:t>
      </w:r>
      <w:r w:rsidR="00134182" w:rsidRPr="00EA4042">
        <w:rPr>
          <w:lang w:val="id-ID"/>
        </w:rPr>
        <w:t>maupun</w:t>
      </w:r>
      <w:r w:rsidRPr="00EA4042">
        <w:rPr>
          <w:lang w:val="id-ID"/>
        </w:rPr>
        <w:t xml:space="preserve"> data </w:t>
      </w:r>
      <w:r w:rsidR="00134182" w:rsidRPr="00EA4042">
        <w:rPr>
          <w:lang w:val="id-ID"/>
        </w:rPr>
        <w:t>yang dibutuhkan</w:t>
      </w:r>
      <w:r w:rsidRPr="00EA4042">
        <w:rPr>
          <w:lang w:val="id-ID"/>
        </w:rPr>
        <w:t>. Alat dokumentasi</w:t>
      </w:r>
      <w:r w:rsidR="00134182" w:rsidRPr="00EA4042">
        <w:rPr>
          <w:lang w:val="id-ID"/>
        </w:rPr>
        <w:t>nya yaitu menggunakan</w:t>
      </w:r>
      <w:r w:rsidRPr="00EA4042">
        <w:rPr>
          <w:lang w:val="id-ID"/>
        </w:rPr>
        <w:t xml:space="preserve"> kamera ponsel. Alat dokumentasi tersebut digunakan sepanjang penelitian, mulai dari </w:t>
      </w:r>
      <w:r w:rsidR="00134182" w:rsidRPr="00EA4042">
        <w:rPr>
          <w:lang w:val="id-ID"/>
        </w:rPr>
        <w:t>mengidenti</w:t>
      </w:r>
      <w:r w:rsidRPr="00EA4042">
        <w:rPr>
          <w:lang w:val="id-ID"/>
        </w:rPr>
        <w:t xml:space="preserve">fikasi potensi dan masalah, </w:t>
      </w:r>
      <w:r w:rsidR="00134182" w:rsidRPr="00EA4042">
        <w:rPr>
          <w:lang w:val="id-ID"/>
        </w:rPr>
        <w:t>mengumpulkan</w:t>
      </w:r>
      <w:r w:rsidRPr="00EA4042">
        <w:rPr>
          <w:lang w:val="id-ID"/>
        </w:rPr>
        <w:t xml:space="preserve"> informasi, </w:t>
      </w:r>
      <w:r w:rsidR="00134182" w:rsidRPr="00EA4042">
        <w:rPr>
          <w:lang w:val="id-ID"/>
        </w:rPr>
        <w:t>mem</w:t>
      </w:r>
      <w:r w:rsidRPr="00EA4042">
        <w:rPr>
          <w:lang w:val="id-ID"/>
        </w:rPr>
        <w:t xml:space="preserve">validasi desain, </w:t>
      </w:r>
      <w:r w:rsidR="00134182" w:rsidRPr="00EA4042">
        <w:rPr>
          <w:lang w:val="id-ID"/>
        </w:rPr>
        <w:t>serta meng</w:t>
      </w:r>
      <w:r w:rsidRPr="00EA4042">
        <w:rPr>
          <w:lang w:val="id-ID"/>
        </w:rPr>
        <w:t xml:space="preserve">uji coba produk skala kecil, hingga </w:t>
      </w:r>
      <w:r w:rsidR="00134182" w:rsidRPr="00EA4042">
        <w:rPr>
          <w:lang w:val="id-ID"/>
        </w:rPr>
        <w:t xml:space="preserve">dihasilkan </w:t>
      </w:r>
      <w:r w:rsidRPr="00EA4042">
        <w:rPr>
          <w:lang w:val="id-ID"/>
        </w:rPr>
        <w:t>produk akhir.</w:t>
      </w:r>
    </w:p>
    <w:p w14:paraId="2B7F7F52" w14:textId="77777777" w:rsidR="00B87D7D" w:rsidRPr="00EA4042" w:rsidRDefault="00256527">
      <w:pPr>
        <w:pStyle w:val="Heading2"/>
        <w:numPr>
          <w:ilvl w:val="1"/>
          <w:numId w:val="30"/>
        </w:numPr>
        <w:ind w:left="426" w:hanging="426"/>
        <w:rPr>
          <w:lang w:val="id-ID"/>
        </w:rPr>
      </w:pPr>
      <w:bookmarkStart w:id="122" w:name="_Toc156674434"/>
      <w:r w:rsidRPr="00EA4042">
        <w:rPr>
          <w:lang w:val="id-ID"/>
        </w:rPr>
        <w:t>Teknik Analisis Data</w:t>
      </w:r>
      <w:bookmarkStart w:id="123" w:name="_Hlk149592864"/>
      <w:bookmarkEnd w:id="122"/>
    </w:p>
    <w:p w14:paraId="4B447A25" w14:textId="19C2D880" w:rsidR="00152871" w:rsidRPr="00C560AF" w:rsidRDefault="00333F74">
      <w:pPr>
        <w:pStyle w:val="Heading3"/>
        <w:numPr>
          <w:ilvl w:val="2"/>
          <w:numId w:val="30"/>
        </w:numPr>
        <w:ind w:left="709" w:hanging="567"/>
        <w:rPr>
          <w:lang w:val="id-ID"/>
        </w:rPr>
      </w:pPr>
      <w:bookmarkStart w:id="124" w:name="_Toc156674435"/>
      <w:r>
        <w:rPr>
          <w:lang w:val="en-US"/>
        </w:rPr>
        <w:t xml:space="preserve">Teknik </w:t>
      </w:r>
      <w:r w:rsidR="00A03217" w:rsidRPr="00C560AF">
        <w:rPr>
          <w:lang w:val="id-ID"/>
        </w:rPr>
        <w:t>Analisis Hasil Valid</w:t>
      </w:r>
      <w:r w:rsidR="00BF41D7" w:rsidRPr="00C560AF">
        <w:rPr>
          <w:lang w:val="id-ID"/>
        </w:rPr>
        <w:t>itas</w:t>
      </w:r>
      <w:r w:rsidR="00A03217" w:rsidRPr="00C560AF">
        <w:rPr>
          <w:lang w:val="id-ID"/>
        </w:rPr>
        <w:t xml:space="preserve"> </w:t>
      </w:r>
      <w:r w:rsidR="00BF41D7" w:rsidRPr="00C560AF">
        <w:rPr>
          <w:lang w:val="id-ID"/>
        </w:rPr>
        <w:t>Produk</w:t>
      </w:r>
      <w:bookmarkEnd w:id="124"/>
      <w:r w:rsidR="00A03217" w:rsidRPr="00C560AF">
        <w:rPr>
          <w:lang w:val="id-ID"/>
        </w:rPr>
        <w:t xml:space="preserve"> </w:t>
      </w:r>
    </w:p>
    <w:p w14:paraId="14DC8CEE" w14:textId="080B112F" w:rsidR="0057193F" w:rsidRPr="00C560AF" w:rsidRDefault="009022F7" w:rsidP="00C0354D">
      <w:pPr>
        <w:spacing w:line="480" w:lineRule="auto"/>
        <w:ind w:firstLine="720"/>
        <w:jc w:val="both"/>
        <w:rPr>
          <w:lang w:val="en-US"/>
        </w:rPr>
      </w:pPr>
      <w:r w:rsidRPr="00C560AF">
        <w:rPr>
          <w:lang w:val="id-ID"/>
        </w:rPr>
        <w:t>Teknik analisis data yang akan dilakukan mencakup analisis deskriptif kualitatif, serta kuantitatif.</w:t>
      </w:r>
      <w:r w:rsidRPr="00EA4042">
        <w:rPr>
          <w:lang w:val="id-ID"/>
        </w:rPr>
        <w:t xml:space="preserve"> Analisis deskriptif kualitatif digunakan untuk mendeskripsikan hasil pengembangan modul ajar IPA Terpadu berbasis </w:t>
      </w:r>
      <w:r w:rsidRPr="00EA4042">
        <w:rPr>
          <w:i/>
          <w:iCs/>
          <w:lang w:val="id-ID"/>
        </w:rPr>
        <w:t>Scientific Issu</w:t>
      </w:r>
      <w:r w:rsidR="00C560AF">
        <w:rPr>
          <w:i/>
          <w:iCs/>
          <w:lang w:val="en-US"/>
        </w:rPr>
        <w:t>es</w:t>
      </w:r>
      <w:r w:rsidR="00C560AF">
        <w:rPr>
          <w:lang w:val="en-US"/>
        </w:rPr>
        <w:t xml:space="preserve"> </w:t>
      </w:r>
      <w:r w:rsidRPr="00EA4042">
        <w:rPr>
          <w:lang w:val="id-ID"/>
        </w:rPr>
        <w:t xml:space="preserve">materi suhu </w:t>
      </w:r>
      <w:r w:rsidR="00A04B3F" w:rsidRPr="00EA4042">
        <w:rPr>
          <w:lang w:val="id-ID"/>
        </w:rPr>
        <w:t>untuk menguatkan</w:t>
      </w:r>
      <w:r w:rsidRPr="00EA4042">
        <w:rPr>
          <w:lang w:val="id-ID"/>
        </w:rPr>
        <w:t xml:space="preserve"> karakter abad ke-21 peserta didik SMP.</w:t>
      </w:r>
      <w:r w:rsidR="00C560AF">
        <w:rPr>
          <w:lang w:val="en-US"/>
        </w:rPr>
        <w:t xml:space="preserve"> </w:t>
      </w:r>
      <w:r w:rsidRPr="00D54FBB">
        <w:rPr>
          <w:lang w:val="id-ID"/>
        </w:rPr>
        <w:t xml:space="preserve">Analisis data pada tahap uji coba melibatkan penggunaan angket untuk memperoleh </w:t>
      </w:r>
      <w:r w:rsidR="00134182" w:rsidRPr="00D54FBB">
        <w:rPr>
          <w:lang w:val="id-ID"/>
        </w:rPr>
        <w:t>masukan dari para responden</w:t>
      </w:r>
      <w:r w:rsidRPr="00D54FBB">
        <w:rPr>
          <w:lang w:val="id-ID"/>
        </w:rPr>
        <w:t xml:space="preserve"> </w:t>
      </w:r>
      <w:r w:rsidR="006F537E" w:rsidRPr="00D54FBB">
        <w:rPr>
          <w:lang w:val="id-ID"/>
        </w:rPr>
        <w:fldChar w:fldCharType="begin" w:fldLock="1"/>
      </w:r>
      <w:r w:rsidR="006F537E" w:rsidRPr="00D54FBB">
        <w:rPr>
          <w:lang w:val="id-ID"/>
        </w:rPr>
        <w:instrText>ADDIN CSL_CITATION {"citationItems":[{"id":"ITEM-1","itemData":{"abstract":"The study was conducted with the aim of developing media-based learning cooperative comic material on the subjects of Social Sciences. Media-based learning comic created to facilitate teaching and learning activities for teachers and learners. With the comic-based learning media students more interested and motivated in learning activities. Research conducted by the author is research development by using models Borg and Gall performed with several stages of conducting research preliminary studies, product design and production development, valisadasi experts that due diligence based learning media comic that consists of three subject matter experts, three experts media and three teachers, field tests consist of a small group test with ten learners and test a large group of twenty-seven learners. This research was conducted in MI Nurul Hidayah Roworejo Negerikaton Pesawaran. Based on these stages, it can be concluded that the instructional media comics on the subjects of Social Sciences cooperative material obtained average value of materials experts at 165.91% categorized as very feasible, an average of 70.73% a decent media experts and average -rata votes 88.58% of teachers are very decent. While the assessment given by students at the stage of testing a small group, and large group test earned an average percentage of 83.67% were categorized as very feasible. and 99.07% were categorized as very feasible, this shows the comic-based learning media developed a very practical and fit for use in the learning process.","author":[{"dropping-particle":"","family":"Hidayah","given":"Nurul","non-dropping-particle":"","parse-names":false,"suffix":""},{"dropping-particle":"","family":"Ulva","given":"Rifky Khumairo","non-dropping-particle":"","parse-names":false,"suffix":""}],"container-title":"Jurnal Pendidikan dan Pembelajaran Dasar","id":"ITEM-1","issue":"1","issued":{"date-parts":[["2017"]]},"page":"34-46","title":"Pengembangan Media Pembelajaran Berbasis Komik pada Mata Pelajaran Ilmu Pengetahuan Sosial Kelas IV MI Nurul Hidayah Roworejo Negerikaton Pesawaran","type":"article-journal","volume":"4"},"uris":["http://www.mendeley.com/documents/?uuid=b27ecbeb-b4cf-4d3f-9b8c-ea979c5de67b"]}],"mendeley":{"formattedCitation":"(Hidayah and Ulva 2017)","plainTextFormattedCitation":"(Hidayah and Ulva 2017)","previouslyFormattedCitation":"(Hidayah and Ulva 2017)"},"properties":{"noteIndex":0},"schema":"https://github.com/citation-style-language/schema/raw/master/csl-citation.json"}</w:instrText>
      </w:r>
      <w:r w:rsidR="006F537E" w:rsidRPr="00D54FBB">
        <w:rPr>
          <w:lang w:val="id-ID"/>
        </w:rPr>
        <w:fldChar w:fldCharType="separate"/>
      </w:r>
      <w:r w:rsidR="006F537E" w:rsidRPr="00D54FBB">
        <w:rPr>
          <w:lang w:val="id-ID"/>
        </w:rPr>
        <w:t>(Hidayah and Ulva 2017)</w:t>
      </w:r>
      <w:r w:rsidR="006F537E" w:rsidRPr="00D54FBB">
        <w:rPr>
          <w:lang w:val="id-ID"/>
        </w:rPr>
        <w:fldChar w:fldCharType="end"/>
      </w:r>
      <w:r w:rsidR="00A03217" w:rsidRPr="00D54FBB">
        <w:rPr>
          <w:lang w:val="id-ID"/>
        </w:rPr>
        <w:t>.</w:t>
      </w:r>
      <w:bookmarkEnd w:id="123"/>
      <w:r w:rsidR="00A03217" w:rsidRPr="00D54FBB">
        <w:rPr>
          <w:lang w:val="id-ID"/>
        </w:rPr>
        <w:t xml:space="preserve"> </w:t>
      </w:r>
      <w:r w:rsidR="00A04B3F" w:rsidRPr="00C560AF">
        <w:rPr>
          <w:lang w:val="id-ID"/>
        </w:rPr>
        <w:t xml:space="preserve">Analisis deskriptif kuantitatif dilakukan melalui angket, mencakup angka, </w:t>
      </w:r>
      <w:r w:rsidR="00006C27" w:rsidRPr="00C560AF">
        <w:rPr>
          <w:lang w:val="id-ID"/>
        </w:rPr>
        <w:t xml:space="preserve">grafik, </w:t>
      </w:r>
      <w:r w:rsidR="00A04B3F" w:rsidRPr="00C560AF">
        <w:rPr>
          <w:lang w:val="id-ID"/>
        </w:rPr>
        <w:t xml:space="preserve">skala, </w:t>
      </w:r>
      <w:r w:rsidR="00006C27" w:rsidRPr="00C560AF">
        <w:rPr>
          <w:lang w:val="id-ID"/>
        </w:rPr>
        <w:t>maupun</w:t>
      </w:r>
      <w:r w:rsidR="00A04B3F" w:rsidRPr="00C560AF">
        <w:rPr>
          <w:lang w:val="id-ID"/>
        </w:rPr>
        <w:t xml:space="preserve"> gambar hasil </w:t>
      </w:r>
      <w:r w:rsidR="00A44DCC" w:rsidRPr="00C560AF">
        <w:rPr>
          <w:lang w:val="id-ID"/>
        </w:rPr>
        <w:t xml:space="preserve">uji validasi dari ahli materi dan ahli media untuk mengetahui </w:t>
      </w:r>
      <w:r w:rsidR="00A04B3F" w:rsidRPr="00C560AF">
        <w:rPr>
          <w:lang w:val="id-ID"/>
        </w:rPr>
        <w:t xml:space="preserve">kelayakan modul ajar IPA Terpadu berbasis </w:t>
      </w:r>
      <w:r w:rsidR="00A04B3F" w:rsidRPr="00C560AF">
        <w:rPr>
          <w:i/>
          <w:iCs/>
          <w:lang w:val="id-ID"/>
        </w:rPr>
        <w:t>Scientific Issu</w:t>
      </w:r>
      <w:r w:rsidR="00C560AF">
        <w:rPr>
          <w:i/>
          <w:iCs/>
          <w:lang w:val="en-US"/>
        </w:rPr>
        <w:t xml:space="preserve">es </w:t>
      </w:r>
      <w:r w:rsidR="00A04B3F" w:rsidRPr="00C560AF">
        <w:rPr>
          <w:lang w:val="id-ID"/>
        </w:rPr>
        <w:t>materi suhu untuk menguatkan karakter abad-21 peserta didik SMP.</w:t>
      </w:r>
      <w:r w:rsidR="00A04B3F" w:rsidRPr="00D54FBB">
        <w:rPr>
          <w:lang w:val="id-ID"/>
        </w:rPr>
        <w:t xml:space="preserve"> </w:t>
      </w:r>
      <w:r w:rsidR="00A03217" w:rsidRPr="00D54FBB">
        <w:rPr>
          <w:lang w:val="id-ID"/>
        </w:rPr>
        <w:t xml:space="preserve">Pendekatan kuantitatif </w:t>
      </w:r>
      <w:r w:rsidR="00D90320" w:rsidRPr="00D54FBB">
        <w:rPr>
          <w:lang w:val="id-ID"/>
        </w:rPr>
        <w:t xml:space="preserve">juga </w:t>
      </w:r>
      <w:r w:rsidR="00A03217" w:rsidRPr="00D54FBB">
        <w:rPr>
          <w:lang w:val="id-ID"/>
        </w:rPr>
        <w:t xml:space="preserve">digunakan </w:t>
      </w:r>
      <w:r w:rsidR="00D90320" w:rsidRPr="00D54FBB">
        <w:rPr>
          <w:lang w:val="id-ID"/>
        </w:rPr>
        <w:t>dalam</w:t>
      </w:r>
      <w:r w:rsidR="00A03217" w:rsidRPr="00D54FBB">
        <w:rPr>
          <w:lang w:val="id-ID"/>
        </w:rPr>
        <w:t xml:space="preserve"> mendeskripsikan </w:t>
      </w:r>
      <w:r w:rsidR="00D90320" w:rsidRPr="00D54FBB">
        <w:rPr>
          <w:lang w:val="id-ID"/>
        </w:rPr>
        <w:t>suatu</w:t>
      </w:r>
      <w:r w:rsidR="00A03217" w:rsidRPr="00D54FBB">
        <w:rPr>
          <w:lang w:val="id-ID"/>
        </w:rPr>
        <w:t xml:space="preserve"> </w:t>
      </w:r>
      <w:r w:rsidR="00D90320" w:rsidRPr="00D54FBB">
        <w:rPr>
          <w:lang w:val="id-ID"/>
        </w:rPr>
        <w:t xml:space="preserve">keadaan </w:t>
      </w:r>
      <w:r w:rsidR="00A03217" w:rsidRPr="00D54FBB">
        <w:rPr>
          <w:lang w:val="id-ID"/>
        </w:rPr>
        <w:t>dalam bentuk angka-angka yang bermakna</w:t>
      </w:r>
      <w:r w:rsidR="00B87D7D" w:rsidRPr="00D54FBB">
        <w:rPr>
          <w:lang w:val="id-ID"/>
        </w:rPr>
        <w:t xml:space="preserve"> </w:t>
      </w:r>
      <w:r w:rsidR="006F537E" w:rsidRPr="00D54FBB">
        <w:rPr>
          <w:lang w:val="id-ID"/>
        </w:rPr>
        <w:fldChar w:fldCharType="begin" w:fldLock="1"/>
      </w:r>
      <w:r w:rsidR="006F537E" w:rsidRPr="00D54FBB">
        <w:rPr>
          <w:lang w:val="id-ID"/>
        </w:rPr>
        <w:instrText>ADDIN CSL_CITATION {"citationItems":[{"id":"ITEM-1","itemData":{"ISBN":"1610301285","ISSN":"2548-7833","abstract":"Modul merupakan bahan ajar cetak yang dirancang secara utuh dan sistematis untuk dapat dipelajari secara mandiri oleh peserta didik. Dalam pendidikan modul dijadikan sebagai bahan ajar alternatif yang digunakan siswa agar lebih memahami materi pembelajaran. Berdasarkan hasil analisis kebutuhan guru dan siswa didapat bahwa dalam proses pembelajaran guru belum menggunakan modul pembelajaran berbasis Socio-Scientific issue (SSI) serta pengetahuan guru terhadap modul berbasis Socio-Scientific issue (SSI) Masih sangat terbatas. Untuk itu penelitian ini bertujuan untuk mengembangkan dan menguji kepraktisan modul IPA berbasis Socio-Scientific issue (SSI) untuk meningkatkan HOTS siswa. Jenis penelitian yang digunakan yaitu Research and Development (R&amp;D). Model pengembangan yang digunakan adalah model Borg dan Gall yang diadaptasi oleh Sugiyono dengan 8 tahapan yang terdiri dari analisis kebutuhan, pengumpulan data, desain produk, pembuatan produk, validasi desain, revisi desain, uji coba skala kecil, dan produk akhir. Hasil pengembangan modul IPA berbasis Socio-Scientific issue (SSI) untuk meningkatkan HOTS mata pelajaran IPA SMP Kelas VII diperoleh nilai dari validasi ahli materi, media dan bahasa sebesar 93,7%, 94.6 % dan 93.18% dengan kategori sangat layak, sedangkan untuk hasil uji coba pemakaian di dapat hasil rata-rata angket respons siswa dan guru sebesar 80 % dan 87,9% dengan kategori sangat praktis.","author":[{"dropping-particle":"","family":"Selpiyanti","given":"Siska","non-dropping-particle":"","parse-names":false,"suffix":""}],"container-title":"Universitas Islam Negeri Fatmawati Sukarno Bengkulu (Uinfas) Bengkulu","id":"ITEM-1","issued":{"date-parts":[["2022"]]},"number-of-pages":"129","title":"Pengembangan Modul Ipa Berbasis Socio-Scientific Issue (Ssi) Untuk Meningkatkan Higher Order Thinking Skill (Hots) Pada Mata Pelajaran Ipa Untuk Siswa Kelas Vii Smp","type":"book"},"uris":["http://www.mendeley.com/documents/?uuid=2147f0ff-257b-4e24-b5e8-919f2eda5f87"]}],"mendeley":{"formattedCitation":"(Selpiyanti 2022)","plainTextFormattedCitation":"(Selpiyanti 2022)","previouslyFormattedCitation":"(Selpiyanti 2022)"},"properties":{"noteIndex":0},"schema":"https://github.com/citation-style-language/schema/raw/master/csl-citation.json"}</w:instrText>
      </w:r>
      <w:r w:rsidR="006F537E" w:rsidRPr="00D54FBB">
        <w:rPr>
          <w:lang w:val="id-ID"/>
        </w:rPr>
        <w:fldChar w:fldCharType="separate"/>
      </w:r>
      <w:r w:rsidR="006F537E" w:rsidRPr="00D54FBB">
        <w:rPr>
          <w:lang w:val="id-ID"/>
        </w:rPr>
        <w:t>(Selpiyanti 2022)</w:t>
      </w:r>
      <w:r w:rsidR="006F537E" w:rsidRPr="00D54FBB">
        <w:rPr>
          <w:lang w:val="id-ID"/>
        </w:rPr>
        <w:fldChar w:fldCharType="end"/>
      </w:r>
      <w:r w:rsidR="006F537E" w:rsidRPr="00D54FBB">
        <w:rPr>
          <w:lang w:val="id-ID"/>
        </w:rPr>
        <w:t>.</w:t>
      </w:r>
      <w:r w:rsidR="00C560AF">
        <w:rPr>
          <w:lang w:val="en-US"/>
        </w:rPr>
        <w:t xml:space="preserve"> </w:t>
      </w:r>
      <w:r w:rsidR="00006C27" w:rsidRPr="00D54FBB">
        <w:rPr>
          <w:lang w:val="id-ID"/>
        </w:rPr>
        <w:t>L</w:t>
      </w:r>
      <w:r w:rsidR="00D90320" w:rsidRPr="00D54FBB">
        <w:rPr>
          <w:lang w:val="id-ID"/>
        </w:rPr>
        <w:t xml:space="preserve">embar validasi </w:t>
      </w:r>
      <w:r w:rsidR="00006C27" w:rsidRPr="00D54FBB">
        <w:rPr>
          <w:lang w:val="id-ID"/>
        </w:rPr>
        <w:lastRenderedPageBreak/>
        <w:t xml:space="preserve">juga </w:t>
      </w:r>
      <w:r w:rsidR="00D90320" w:rsidRPr="00D54FBB">
        <w:rPr>
          <w:lang w:val="id-ID"/>
        </w:rPr>
        <w:t xml:space="preserve">dibuat dengan pernyataan yang dinilai oleh validator menggunakan skala likert, </w:t>
      </w:r>
      <w:r w:rsidR="00006C27" w:rsidRPr="00D54FBB">
        <w:rPr>
          <w:lang w:val="id-ID"/>
        </w:rPr>
        <w:t>yang terdiri dari 4 skor,</w:t>
      </w:r>
      <w:r w:rsidR="00C560AF">
        <w:rPr>
          <w:lang w:val="en-US"/>
        </w:rPr>
        <w:t xml:space="preserve"> yang </w:t>
      </w:r>
      <w:proofErr w:type="spellStart"/>
      <w:r w:rsidR="00C560AF">
        <w:rPr>
          <w:lang w:val="en-US"/>
        </w:rPr>
        <w:t>terdapat</w:t>
      </w:r>
      <w:proofErr w:type="spellEnd"/>
      <w:r w:rsidR="00C560AF">
        <w:rPr>
          <w:lang w:val="en-US"/>
        </w:rPr>
        <w:t xml:space="preserve"> </w:t>
      </w:r>
      <w:proofErr w:type="spellStart"/>
      <w:r w:rsidR="00C560AF">
        <w:rPr>
          <w:lang w:val="en-US"/>
        </w:rPr>
        <w:t>pada</w:t>
      </w:r>
      <w:proofErr w:type="spellEnd"/>
      <w:r w:rsidR="00C560AF">
        <w:rPr>
          <w:lang w:val="en-US"/>
        </w:rPr>
        <w:t xml:space="preserve"> </w:t>
      </w:r>
      <w:proofErr w:type="spellStart"/>
      <w:r w:rsidR="00C560AF">
        <w:rPr>
          <w:lang w:val="en-US"/>
        </w:rPr>
        <w:t>tabel</w:t>
      </w:r>
      <w:proofErr w:type="spellEnd"/>
      <w:r w:rsidR="00C560AF">
        <w:rPr>
          <w:lang w:val="en-US"/>
        </w:rPr>
        <w:t xml:space="preserve"> 3.</w:t>
      </w:r>
      <w:r w:rsidR="00DA55ED">
        <w:rPr>
          <w:lang w:val="en-US"/>
        </w:rPr>
        <w:t>7</w:t>
      </w:r>
      <w:r w:rsidR="00C560AF">
        <w:rPr>
          <w:lang w:val="en-US"/>
        </w:rPr>
        <w:t>.</w:t>
      </w:r>
    </w:p>
    <w:p w14:paraId="7C6CB5FE" w14:textId="4D157AD1" w:rsidR="00A03217" w:rsidRPr="00EA4042" w:rsidRDefault="00CF1D4F" w:rsidP="0057193F">
      <w:pPr>
        <w:pStyle w:val="Caption"/>
        <w:rPr>
          <w:b w:val="0"/>
          <w:bCs/>
          <w:sz w:val="22"/>
          <w:szCs w:val="22"/>
          <w:lang w:val="id-ID"/>
        </w:rPr>
      </w:pPr>
      <w:bookmarkStart w:id="125" w:name="_Toc156639613"/>
      <w:r>
        <w:t>Tabel 3.</w:t>
      </w:r>
      <w:r w:rsidR="001A5BA4">
        <w:t>7</w:t>
      </w:r>
      <w:r>
        <w:t xml:space="preserve"> </w:t>
      </w:r>
      <w:r w:rsidR="00A03217" w:rsidRPr="00EA4042">
        <w:rPr>
          <w:bCs/>
          <w:szCs w:val="24"/>
          <w:lang w:val="id-ID"/>
        </w:rPr>
        <w:t>Skor Penilaian Validasi Ahli</w:t>
      </w:r>
      <w:r w:rsidR="00A44DCC" w:rsidRPr="00EA4042">
        <w:rPr>
          <w:bCs/>
          <w:szCs w:val="24"/>
          <w:lang w:val="id-ID"/>
        </w:rPr>
        <w:t xml:space="preserve"> Materi dan Ahli Media</w:t>
      </w:r>
      <w:bookmarkEnd w:id="125"/>
    </w:p>
    <w:tbl>
      <w:tblPr>
        <w:tblStyle w:val="TableGrid"/>
        <w:tblW w:w="0" w:type="auto"/>
        <w:tblInd w:w="959" w:type="dxa"/>
        <w:tblLook w:val="04A0" w:firstRow="1" w:lastRow="0" w:firstColumn="1" w:lastColumn="0" w:noHBand="0" w:noVBand="1"/>
      </w:tblPr>
      <w:tblGrid>
        <w:gridCol w:w="3986"/>
        <w:gridCol w:w="3208"/>
      </w:tblGrid>
      <w:tr w:rsidR="00DD4A37" w:rsidRPr="00EA4042" w14:paraId="0F731953" w14:textId="77777777" w:rsidTr="005A6342">
        <w:trPr>
          <w:trHeight w:val="385"/>
        </w:trPr>
        <w:tc>
          <w:tcPr>
            <w:tcW w:w="4536" w:type="dxa"/>
          </w:tcPr>
          <w:p w14:paraId="6818EF38" w14:textId="05632AD9" w:rsidR="00DD4A37" w:rsidRPr="00EA4042" w:rsidRDefault="00DD4A37" w:rsidP="0057193F">
            <w:pPr>
              <w:spacing w:line="480" w:lineRule="auto"/>
              <w:ind w:left="0"/>
              <w:rPr>
                <w:b/>
                <w:bCs/>
                <w:lang w:val="id-ID"/>
              </w:rPr>
            </w:pPr>
            <w:r w:rsidRPr="00EA4042">
              <w:rPr>
                <w:b/>
                <w:bCs/>
                <w:lang w:val="id-ID"/>
              </w:rPr>
              <w:t xml:space="preserve">Keterangan </w:t>
            </w:r>
          </w:p>
        </w:tc>
        <w:tc>
          <w:tcPr>
            <w:tcW w:w="3747" w:type="dxa"/>
          </w:tcPr>
          <w:p w14:paraId="1F9E1AB3" w14:textId="5305928D" w:rsidR="00DD4A37" w:rsidRPr="00EA4042" w:rsidRDefault="00DD4A37" w:rsidP="0057193F">
            <w:pPr>
              <w:spacing w:line="480" w:lineRule="auto"/>
              <w:ind w:left="0"/>
              <w:rPr>
                <w:b/>
                <w:bCs/>
                <w:lang w:val="id-ID"/>
              </w:rPr>
            </w:pPr>
            <w:r w:rsidRPr="00EA4042">
              <w:rPr>
                <w:b/>
                <w:bCs/>
                <w:lang w:val="id-ID"/>
              </w:rPr>
              <w:t xml:space="preserve">Skor </w:t>
            </w:r>
          </w:p>
        </w:tc>
      </w:tr>
      <w:tr w:rsidR="00DD4A37" w:rsidRPr="00EA4042" w14:paraId="787516EE" w14:textId="77777777" w:rsidTr="002A5E31">
        <w:tc>
          <w:tcPr>
            <w:tcW w:w="4536" w:type="dxa"/>
          </w:tcPr>
          <w:p w14:paraId="4D9F45E4" w14:textId="4585C0CF" w:rsidR="00DD4A37" w:rsidRPr="00EA4042" w:rsidRDefault="001F4D7A" w:rsidP="0057193F">
            <w:pPr>
              <w:spacing w:line="480" w:lineRule="auto"/>
              <w:ind w:left="0"/>
              <w:rPr>
                <w:lang w:val="id-ID"/>
              </w:rPr>
            </w:pPr>
            <w:r w:rsidRPr="00EA4042">
              <w:rPr>
                <w:lang w:val="id-ID"/>
              </w:rPr>
              <w:t>Tidak Setuju</w:t>
            </w:r>
          </w:p>
        </w:tc>
        <w:tc>
          <w:tcPr>
            <w:tcW w:w="3747" w:type="dxa"/>
          </w:tcPr>
          <w:p w14:paraId="72491344" w14:textId="4824DB98" w:rsidR="00DD4A37" w:rsidRPr="00EA4042" w:rsidRDefault="001F4D7A" w:rsidP="0057193F">
            <w:pPr>
              <w:spacing w:line="480" w:lineRule="auto"/>
              <w:ind w:left="0"/>
              <w:rPr>
                <w:lang w:val="id-ID"/>
              </w:rPr>
            </w:pPr>
            <w:r w:rsidRPr="00EA4042">
              <w:rPr>
                <w:lang w:val="id-ID"/>
              </w:rPr>
              <w:t>1</w:t>
            </w:r>
          </w:p>
        </w:tc>
      </w:tr>
      <w:tr w:rsidR="00DD4A37" w:rsidRPr="00EA4042" w14:paraId="710B9425" w14:textId="77777777" w:rsidTr="002A5E31">
        <w:tc>
          <w:tcPr>
            <w:tcW w:w="4536" w:type="dxa"/>
          </w:tcPr>
          <w:p w14:paraId="3EFD92C9" w14:textId="5EC81655" w:rsidR="00DD4A37" w:rsidRPr="00EA4042" w:rsidRDefault="001F4D7A" w:rsidP="0057193F">
            <w:pPr>
              <w:spacing w:line="480" w:lineRule="auto"/>
              <w:ind w:left="0"/>
              <w:rPr>
                <w:lang w:val="id-ID"/>
              </w:rPr>
            </w:pPr>
            <w:r w:rsidRPr="00EA4042">
              <w:rPr>
                <w:lang w:val="id-ID"/>
              </w:rPr>
              <w:t>Kurang Setuju</w:t>
            </w:r>
          </w:p>
        </w:tc>
        <w:tc>
          <w:tcPr>
            <w:tcW w:w="3747" w:type="dxa"/>
          </w:tcPr>
          <w:p w14:paraId="20F4F945" w14:textId="7FF5C795" w:rsidR="00DD4A37" w:rsidRPr="00EA4042" w:rsidRDefault="001F4D7A" w:rsidP="0057193F">
            <w:pPr>
              <w:spacing w:line="480" w:lineRule="auto"/>
              <w:ind w:left="0"/>
              <w:rPr>
                <w:lang w:val="id-ID"/>
              </w:rPr>
            </w:pPr>
            <w:r w:rsidRPr="00EA4042">
              <w:rPr>
                <w:lang w:val="id-ID"/>
              </w:rPr>
              <w:t>2</w:t>
            </w:r>
          </w:p>
        </w:tc>
      </w:tr>
      <w:tr w:rsidR="00DD4A37" w:rsidRPr="00EA4042" w14:paraId="359958F3" w14:textId="77777777" w:rsidTr="002A5E31">
        <w:tc>
          <w:tcPr>
            <w:tcW w:w="4536" w:type="dxa"/>
          </w:tcPr>
          <w:p w14:paraId="643F459A" w14:textId="6C935F5C" w:rsidR="00DD4A37" w:rsidRPr="00EA4042" w:rsidRDefault="001F4D7A" w:rsidP="0057193F">
            <w:pPr>
              <w:spacing w:line="480" w:lineRule="auto"/>
              <w:ind w:left="0"/>
              <w:rPr>
                <w:lang w:val="id-ID"/>
              </w:rPr>
            </w:pPr>
            <w:r w:rsidRPr="00EA4042">
              <w:rPr>
                <w:lang w:val="id-ID"/>
              </w:rPr>
              <w:t>Setuju</w:t>
            </w:r>
          </w:p>
        </w:tc>
        <w:tc>
          <w:tcPr>
            <w:tcW w:w="3747" w:type="dxa"/>
          </w:tcPr>
          <w:p w14:paraId="6A5E1004" w14:textId="1C5C39D5" w:rsidR="00DD4A37" w:rsidRPr="00EA4042" w:rsidRDefault="001F4D7A" w:rsidP="0057193F">
            <w:pPr>
              <w:spacing w:line="480" w:lineRule="auto"/>
              <w:ind w:left="0"/>
              <w:rPr>
                <w:lang w:val="id-ID"/>
              </w:rPr>
            </w:pPr>
            <w:r w:rsidRPr="00EA4042">
              <w:rPr>
                <w:lang w:val="id-ID"/>
              </w:rPr>
              <w:t>3</w:t>
            </w:r>
          </w:p>
        </w:tc>
      </w:tr>
      <w:tr w:rsidR="00DD4A37" w:rsidRPr="00EA4042" w14:paraId="52B5AEAA" w14:textId="77777777" w:rsidTr="002A5E31">
        <w:tc>
          <w:tcPr>
            <w:tcW w:w="4536" w:type="dxa"/>
          </w:tcPr>
          <w:p w14:paraId="56F6208B" w14:textId="180BDA77" w:rsidR="00DD4A37" w:rsidRPr="00EA4042" w:rsidRDefault="00DD4A37" w:rsidP="0057193F">
            <w:pPr>
              <w:spacing w:line="480" w:lineRule="auto"/>
              <w:ind w:left="0"/>
              <w:rPr>
                <w:lang w:val="id-ID"/>
              </w:rPr>
            </w:pPr>
            <w:r w:rsidRPr="00EA4042">
              <w:rPr>
                <w:lang w:val="id-ID"/>
              </w:rPr>
              <w:t xml:space="preserve">Sangat </w:t>
            </w:r>
            <w:r w:rsidR="001F4D7A" w:rsidRPr="00EA4042">
              <w:rPr>
                <w:lang w:val="id-ID"/>
              </w:rPr>
              <w:t>Setuju</w:t>
            </w:r>
          </w:p>
        </w:tc>
        <w:tc>
          <w:tcPr>
            <w:tcW w:w="3747" w:type="dxa"/>
          </w:tcPr>
          <w:p w14:paraId="3B4B4C2A" w14:textId="7DA7CF75" w:rsidR="00DD4A37" w:rsidRPr="00EA4042" w:rsidRDefault="001F4D7A" w:rsidP="0057193F">
            <w:pPr>
              <w:spacing w:line="480" w:lineRule="auto"/>
              <w:ind w:left="0"/>
              <w:rPr>
                <w:lang w:val="id-ID"/>
              </w:rPr>
            </w:pPr>
            <w:r w:rsidRPr="00EA4042">
              <w:rPr>
                <w:lang w:val="id-ID"/>
              </w:rPr>
              <w:t>4</w:t>
            </w:r>
          </w:p>
        </w:tc>
      </w:tr>
    </w:tbl>
    <w:p w14:paraId="02875C9B" w14:textId="484E27FE" w:rsidR="00C0354D" w:rsidRPr="002F1188" w:rsidRDefault="00B83F67" w:rsidP="002F1188">
      <w:pPr>
        <w:spacing w:line="480" w:lineRule="auto"/>
        <w:ind w:firstLine="720"/>
        <w:jc w:val="right"/>
        <w:rPr>
          <w:lang w:val="en-US"/>
        </w:rPr>
      </w:pPr>
      <w:proofErr w:type="spellStart"/>
      <w:r>
        <w:rPr>
          <w:lang w:val="en-US"/>
        </w:rPr>
        <w:t>Sumber</w:t>
      </w:r>
      <w:proofErr w:type="spellEnd"/>
      <w:r>
        <w:rPr>
          <w:lang w:val="en-US"/>
        </w:rPr>
        <w:t xml:space="preserve">: </w:t>
      </w:r>
      <w:proofErr w:type="spellStart"/>
      <w:r>
        <w:rPr>
          <w:lang w:val="en-US"/>
        </w:rPr>
        <w:t>Sugiyono</w:t>
      </w:r>
      <w:proofErr w:type="spellEnd"/>
      <w:r>
        <w:rPr>
          <w:lang w:val="en-US"/>
        </w:rPr>
        <w:t xml:space="preserve"> (2012)</w:t>
      </w:r>
    </w:p>
    <w:p w14:paraId="42D79C28" w14:textId="38ED4BF2" w:rsidR="00D468F9" w:rsidRPr="00EA4042" w:rsidRDefault="00D90320" w:rsidP="0057193F">
      <w:pPr>
        <w:spacing w:line="480" w:lineRule="auto"/>
        <w:ind w:firstLine="720"/>
        <w:jc w:val="both"/>
        <w:rPr>
          <w:lang w:val="id-ID"/>
        </w:rPr>
      </w:pPr>
      <w:r w:rsidRPr="00EA4042">
        <w:rPr>
          <w:lang w:val="id-ID"/>
        </w:rPr>
        <w:t>Setelah diperoleh h</w:t>
      </w:r>
      <w:r w:rsidR="00A03217" w:rsidRPr="00EA4042">
        <w:rPr>
          <w:lang w:val="id-ID"/>
        </w:rPr>
        <w:t xml:space="preserve">asil validasi </w:t>
      </w:r>
      <w:r w:rsidRPr="00EA4042">
        <w:rPr>
          <w:lang w:val="id-ID"/>
        </w:rPr>
        <w:t>pada</w:t>
      </w:r>
      <w:r w:rsidR="00A03217" w:rsidRPr="00EA4042">
        <w:rPr>
          <w:lang w:val="id-ID"/>
        </w:rPr>
        <w:t xml:space="preserve"> lembar valid</w:t>
      </w:r>
      <w:r w:rsidRPr="00EA4042">
        <w:rPr>
          <w:lang w:val="id-ID"/>
        </w:rPr>
        <w:t>itas</w:t>
      </w:r>
      <w:r w:rsidR="00A03217" w:rsidRPr="00EA4042">
        <w:rPr>
          <w:lang w:val="id-ID"/>
        </w:rPr>
        <w:t xml:space="preserve"> modul</w:t>
      </w:r>
      <w:r w:rsidRPr="00EA4042">
        <w:rPr>
          <w:lang w:val="id-ID"/>
        </w:rPr>
        <w:t xml:space="preserve">, maka </w:t>
      </w:r>
      <w:r w:rsidR="00006C27" w:rsidRPr="00EA4042">
        <w:rPr>
          <w:lang w:val="id-ID"/>
        </w:rPr>
        <w:t>dilakukan analisis data</w:t>
      </w:r>
      <w:r w:rsidR="00A03217" w:rsidRPr="00EA4042">
        <w:rPr>
          <w:lang w:val="id-ID"/>
        </w:rPr>
        <w:t xml:space="preserve"> </w:t>
      </w:r>
      <w:r w:rsidRPr="00EA4042">
        <w:rPr>
          <w:lang w:val="id-ID"/>
        </w:rPr>
        <w:t xml:space="preserve">dengan </w:t>
      </w:r>
      <w:r w:rsidR="00A03217" w:rsidRPr="00EA4042">
        <w:rPr>
          <w:lang w:val="id-ID"/>
        </w:rPr>
        <w:t xml:space="preserve">rumus: </w:t>
      </w:r>
    </w:p>
    <w:p w14:paraId="3C33034B" w14:textId="1F1831F6" w:rsidR="00A03217" w:rsidRPr="00EA4042" w:rsidRDefault="00A03217" w:rsidP="0057193F">
      <w:pPr>
        <w:spacing w:line="480" w:lineRule="auto"/>
        <w:rPr>
          <w:b/>
          <w:bCs/>
          <w:lang w:val="id-ID"/>
        </w:rPr>
      </w:pPr>
      <w:r w:rsidRPr="00EA4042">
        <w:rPr>
          <w:b/>
          <w:bCs/>
          <w:lang w:val="id-ID"/>
        </w:rPr>
        <w:t>Skor idea</w:t>
      </w:r>
      <w:r w:rsidR="002721E7" w:rsidRPr="00EA4042">
        <w:rPr>
          <w:b/>
          <w:bCs/>
          <w:lang w:val="id-ID"/>
        </w:rPr>
        <w:t>l =</w:t>
      </w:r>
      <w:r w:rsidRPr="00EA4042">
        <w:rPr>
          <w:b/>
          <w:bCs/>
          <w:lang w:val="id-ID"/>
        </w:rPr>
        <w:t xml:space="preserve"> ST × JP × JR</w:t>
      </w:r>
    </w:p>
    <w:p w14:paraId="67643B3F" w14:textId="77777777" w:rsidR="00B87D7D" w:rsidRPr="00EA4042" w:rsidRDefault="00A03217" w:rsidP="0057193F">
      <w:pPr>
        <w:spacing w:line="480" w:lineRule="auto"/>
        <w:jc w:val="both"/>
        <w:rPr>
          <w:lang w:val="id-ID"/>
        </w:rPr>
      </w:pPr>
      <w:r w:rsidRPr="00EA4042">
        <w:rPr>
          <w:lang w:val="id-ID"/>
        </w:rPr>
        <w:t xml:space="preserve">Keterangan: </w:t>
      </w:r>
    </w:p>
    <w:p w14:paraId="5AF44F0C" w14:textId="09CF0E4C" w:rsidR="00A03217" w:rsidRPr="00EA4042" w:rsidRDefault="00A03217" w:rsidP="0057193F">
      <w:pPr>
        <w:spacing w:line="480" w:lineRule="auto"/>
        <w:jc w:val="both"/>
        <w:rPr>
          <w:lang w:val="id-ID"/>
        </w:rPr>
      </w:pPr>
      <w:r w:rsidRPr="00EA4042">
        <w:rPr>
          <w:lang w:val="id-ID"/>
        </w:rPr>
        <w:t>ST = Skor Tertinggi</w:t>
      </w:r>
    </w:p>
    <w:p w14:paraId="5EE9EF3E" w14:textId="77777777" w:rsidR="00A03217" w:rsidRPr="00EA4042" w:rsidRDefault="00A03217" w:rsidP="0057193F">
      <w:pPr>
        <w:spacing w:line="480" w:lineRule="auto"/>
        <w:jc w:val="both"/>
        <w:rPr>
          <w:lang w:val="id-ID"/>
        </w:rPr>
      </w:pPr>
      <w:r w:rsidRPr="00EA4042">
        <w:rPr>
          <w:lang w:val="id-ID"/>
        </w:rPr>
        <w:t xml:space="preserve">JP = Jumlah Pertanyaan </w:t>
      </w:r>
    </w:p>
    <w:p w14:paraId="67168382" w14:textId="035C22E2" w:rsidR="000B3D85" w:rsidRPr="00EA4042" w:rsidRDefault="00A03217" w:rsidP="0057193F">
      <w:pPr>
        <w:spacing w:line="480" w:lineRule="auto"/>
        <w:ind w:left="0" w:firstLine="720"/>
        <w:jc w:val="both"/>
        <w:rPr>
          <w:lang w:val="id-ID"/>
        </w:rPr>
      </w:pPr>
      <w:r w:rsidRPr="00EA4042">
        <w:rPr>
          <w:lang w:val="id-ID"/>
        </w:rPr>
        <w:t xml:space="preserve">JR = Jumlah Responden </w:t>
      </w:r>
    </w:p>
    <w:p w14:paraId="1FB8628F" w14:textId="51F40B3F" w:rsidR="00A03217" w:rsidRPr="00EA4042" w:rsidRDefault="005E631F" w:rsidP="0057193F">
      <w:pPr>
        <w:spacing w:line="480" w:lineRule="auto"/>
        <w:ind w:left="0" w:firstLine="720"/>
        <w:jc w:val="both"/>
        <w:rPr>
          <w:lang w:val="id-ID"/>
        </w:rPr>
      </w:pPr>
      <w:r w:rsidRPr="00EA4042">
        <w:rPr>
          <w:lang w:val="id-ID"/>
        </w:rPr>
        <w:t>Selanjutnya,</w:t>
      </w:r>
      <w:r w:rsidR="00A03217" w:rsidRPr="00EA4042">
        <w:rPr>
          <w:lang w:val="id-ID"/>
        </w:rPr>
        <w:t xml:space="preserve"> </w:t>
      </w:r>
      <w:r w:rsidR="00006C27" w:rsidRPr="00EA4042">
        <w:rPr>
          <w:lang w:val="id-ID"/>
        </w:rPr>
        <w:t>digunakan</w:t>
      </w:r>
      <w:r w:rsidR="00A03217" w:rsidRPr="00EA4042">
        <w:rPr>
          <w:lang w:val="id-ID"/>
        </w:rPr>
        <w:t xml:space="preserve"> rumu</w:t>
      </w:r>
      <w:r w:rsidR="00006C27" w:rsidRPr="00EA4042">
        <w:rPr>
          <w:lang w:val="id-ID"/>
        </w:rPr>
        <w:t>s</w:t>
      </w:r>
      <w:r w:rsidR="00A03217" w:rsidRPr="00EA4042">
        <w:rPr>
          <w:lang w:val="id-ID"/>
        </w:rPr>
        <w:t xml:space="preserve">: </w:t>
      </w:r>
    </w:p>
    <w:p w14:paraId="49C23C0D" w14:textId="0B6EEB29" w:rsidR="004C6167" w:rsidRPr="00D54FBB" w:rsidRDefault="000E6D7E" w:rsidP="0057193F">
      <w:pPr>
        <w:spacing w:line="480" w:lineRule="auto"/>
        <w:rPr>
          <w:b/>
          <w:bCs/>
          <w:lang w:val="id-ID"/>
        </w:rPr>
      </w:pPr>
      <w:r w:rsidRPr="00EA4042">
        <w:rPr>
          <w:b/>
          <w:bCs/>
          <w:lang w:val="id-ID"/>
        </w:rPr>
        <w:t xml:space="preserve">P = </w:t>
      </w:r>
      <m:oMath>
        <m:f>
          <m:fPr>
            <m:ctrlPr>
              <w:rPr>
                <w:rFonts w:ascii="Cambria Math" w:hAnsi="Cambria Math"/>
                <w:b/>
                <w:bCs/>
                <w:iCs/>
                <w:sz w:val="32"/>
                <w:szCs w:val="32"/>
                <w:lang w:val="id-ID"/>
              </w:rPr>
            </m:ctrlPr>
          </m:fPr>
          <m:num>
            <m:r>
              <m:rPr>
                <m:sty m:val="b"/>
              </m:rPr>
              <w:rPr>
                <w:rFonts w:ascii="Cambria Math" w:hAnsi="Cambria Math"/>
                <w:sz w:val="32"/>
                <w:szCs w:val="32"/>
                <w:lang w:val="id-ID"/>
              </w:rPr>
              <m:t>X</m:t>
            </m:r>
          </m:num>
          <m:den>
            <m:r>
              <m:rPr>
                <m:sty m:val="b"/>
              </m:rPr>
              <w:rPr>
                <w:rFonts w:ascii="Cambria Math" w:hAnsi="Cambria Math"/>
                <w:sz w:val="32"/>
                <w:szCs w:val="32"/>
                <w:lang w:val="id-ID"/>
              </w:rPr>
              <m:t>A</m:t>
            </m:r>
          </m:den>
        </m:f>
      </m:oMath>
      <w:r w:rsidRPr="00EA4042">
        <w:rPr>
          <w:b/>
          <w:bCs/>
          <w:lang w:val="id-ID"/>
        </w:rPr>
        <w:t xml:space="preserve"> × 100%</w:t>
      </w:r>
    </w:p>
    <w:p w14:paraId="794FE1D1" w14:textId="04E113D3" w:rsidR="000E6D7E" w:rsidRPr="00EA4042" w:rsidRDefault="000E6D7E" w:rsidP="0057193F">
      <w:pPr>
        <w:spacing w:line="480" w:lineRule="auto"/>
        <w:jc w:val="both"/>
        <w:rPr>
          <w:lang w:val="id-ID"/>
        </w:rPr>
      </w:pPr>
      <w:r w:rsidRPr="00EA4042">
        <w:rPr>
          <w:lang w:val="id-ID"/>
        </w:rPr>
        <w:t xml:space="preserve">Keterangan: </w:t>
      </w:r>
    </w:p>
    <w:p w14:paraId="0896F8A7" w14:textId="77777777" w:rsidR="000E6D7E" w:rsidRPr="00EA4042" w:rsidRDefault="000E6D7E" w:rsidP="0057193F">
      <w:pPr>
        <w:spacing w:line="480" w:lineRule="auto"/>
        <w:jc w:val="both"/>
        <w:rPr>
          <w:lang w:val="id-ID"/>
        </w:rPr>
      </w:pPr>
      <w:r w:rsidRPr="00EA4042">
        <w:rPr>
          <w:lang w:val="id-ID"/>
        </w:rPr>
        <w:t xml:space="preserve">P = Persentase Angket </w:t>
      </w:r>
    </w:p>
    <w:p w14:paraId="22CDDD89" w14:textId="77777777" w:rsidR="000E6D7E" w:rsidRPr="00EA4042" w:rsidRDefault="000E6D7E" w:rsidP="0057193F">
      <w:pPr>
        <w:spacing w:line="480" w:lineRule="auto"/>
        <w:jc w:val="both"/>
        <w:rPr>
          <w:lang w:val="id-ID"/>
        </w:rPr>
      </w:pPr>
      <w:r w:rsidRPr="00EA4042">
        <w:rPr>
          <w:rFonts w:ascii="Cambria Math" w:hAnsi="Cambria Math"/>
          <w:lang w:val="id-ID"/>
        </w:rPr>
        <w:t>X</w:t>
      </w:r>
      <w:r w:rsidRPr="00EA4042">
        <w:rPr>
          <w:lang w:val="id-ID"/>
        </w:rPr>
        <w:t xml:space="preserve"> = Jumlah Skor </w:t>
      </w:r>
    </w:p>
    <w:p w14:paraId="4EB89375" w14:textId="77777777" w:rsidR="000E6D7E" w:rsidRPr="00EA4042" w:rsidRDefault="000E6D7E" w:rsidP="0057193F">
      <w:pPr>
        <w:spacing w:line="480" w:lineRule="auto"/>
        <w:jc w:val="both"/>
        <w:rPr>
          <w:lang w:val="id-ID"/>
        </w:rPr>
      </w:pPr>
      <w:r w:rsidRPr="00EA4042">
        <w:rPr>
          <w:rFonts w:ascii="Cambria Math" w:hAnsi="Cambria Math"/>
          <w:lang w:val="id-ID"/>
        </w:rPr>
        <w:t>A</w:t>
      </w:r>
      <w:r w:rsidRPr="00EA4042">
        <w:rPr>
          <w:lang w:val="id-ID"/>
        </w:rPr>
        <w:t xml:space="preserve"> = Skor Ideal</w:t>
      </w:r>
    </w:p>
    <w:p w14:paraId="5502CF6A" w14:textId="0D93B14F" w:rsidR="00C0354D" w:rsidRPr="004E70F9" w:rsidRDefault="005E631F" w:rsidP="004E70F9">
      <w:pPr>
        <w:spacing w:line="480" w:lineRule="auto"/>
        <w:ind w:firstLine="720"/>
        <w:jc w:val="both"/>
        <w:rPr>
          <w:lang w:val="id-ID"/>
        </w:rPr>
      </w:pPr>
      <w:r w:rsidRPr="00EA4042">
        <w:rPr>
          <w:lang w:val="id-ID"/>
        </w:rPr>
        <w:lastRenderedPageBreak/>
        <w:t>S</w:t>
      </w:r>
      <w:r w:rsidR="00A03217" w:rsidRPr="00EA4042">
        <w:rPr>
          <w:lang w:val="id-ID"/>
        </w:rPr>
        <w:t xml:space="preserve">kor </w:t>
      </w:r>
      <w:r w:rsidR="00006C27" w:rsidRPr="00EA4042">
        <w:rPr>
          <w:lang w:val="id-ID"/>
        </w:rPr>
        <w:t>dari validator (</w:t>
      </w:r>
      <w:r w:rsidR="00A03217" w:rsidRPr="00EA4042">
        <w:rPr>
          <w:lang w:val="id-ID"/>
        </w:rPr>
        <w:t xml:space="preserve">ahli </w:t>
      </w:r>
      <w:r w:rsidRPr="00EA4042">
        <w:rPr>
          <w:lang w:val="id-ID"/>
        </w:rPr>
        <w:t>materi dan ahli media</w:t>
      </w:r>
      <w:r w:rsidR="00006C27" w:rsidRPr="00EA4042">
        <w:rPr>
          <w:lang w:val="id-ID"/>
        </w:rPr>
        <w:t>)</w:t>
      </w:r>
      <w:r w:rsidRPr="00EA4042">
        <w:rPr>
          <w:lang w:val="id-ID"/>
        </w:rPr>
        <w:t xml:space="preserve"> selanjutnya </w:t>
      </w:r>
      <w:r w:rsidR="00006C27" w:rsidRPr="00EA4042">
        <w:rPr>
          <w:lang w:val="id-ID"/>
        </w:rPr>
        <w:t xml:space="preserve">ditentukan </w:t>
      </w:r>
      <w:r w:rsidRPr="00EA4042">
        <w:rPr>
          <w:lang w:val="id-ID"/>
        </w:rPr>
        <w:t xml:space="preserve">jumlah </w:t>
      </w:r>
      <w:r w:rsidR="00C64144" w:rsidRPr="00EA4042">
        <w:rPr>
          <w:lang w:val="id-ID"/>
        </w:rPr>
        <w:t>presentase</w:t>
      </w:r>
      <w:r w:rsidR="00A03217" w:rsidRPr="00EA4042">
        <w:rPr>
          <w:lang w:val="id-ID"/>
        </w:rPr>
        <w:t>nya</w:t>
      </w:r>
      <w:r w:rsidRPr="00EA4042">
        <w:rPr>
          <w:lang w:val="id-ID"/>
        </w:rPr>
        <w:t>,</w:t>
      </w:r>
      <w:r w:rsidR="00A03217" w:rsidRPr="00EA4042">
        <w:rPr>
          <w:lang w:val="id-ID"/>
        </w:rPr>
        <w:t xml:space="preserve"> </w:t>
      </w:r>
      <w:r w:rsidRPr="00EA4042">
        <w:rPr>
          <w:lang w:val="id-ID"/>
        </w:rPr>
        <w:t xml:space="preserve">agar dapat digunakan dalam </w:t>
      </w:r>
      <w:r w:rsidR="00A03217" w:rsidRPr="00EA4042">
        <w:rPr>
          <w:lang w:val="id-ID"/>
        </w:rPr>
        <w:t xml:space="preserve">menentukan kelayakan </w:t>
      </w:r>
      <w:r w:rsidR="00812518" w:rsidRPr="00EA4042">
        <w:rPr>
          <w:lang w:val="id-ID"/>
        </w:rPr>
        <w:t xml:space="preserve">modul ajar IPA Terpadu berbasis </w:t>
      </w:r>
      <w:r w:rsidR="00812518" w:rsidRPr="00EA4042">
        <w:rPr>
          <w:i/>
          <w:iCs/>
          <w:lang w:val="id-ID"/>
        </w:rPr>
        <w:t>Scientific issue</w:t>
      </w:r>
      <w:r w:rsidR="00812518" w:rsidRPr="00EA4042">
        <w:rPr>
          <w:lang w:val="id-ID"/>
        </w:rPr>
        <w:t xml:space="preserve"> materi suhu untuk menguatkan karakter abad-21 peserta didik SMP</w:t>
      </w:r>
      <w:r w:rsidR="00A03217" w:rsidRPr="00EA4042">
        <w:rPr>
          <w:lang w:val="id-ID"/>
        </w:rPr>
        <w:t xml:space="preserve">. </w:t>
      </w:r>
      <w:r w:rsidR="00333F74">
        <w:rPr>
          <w:lang w:val="en-US"/>
        </w:rPr>
        <w:t>K</w:t>
      </w:r>
      <w:r w:rsidR="00A03217" w:rsidRPr="00EA4042">
        <w:rPr>
          <w:lang w:val="id-ID"/>
        </w:rPr>
        <w:t xml:space="preserve">riteria kelayakan </w:t>
      </w:r>
      <w:r w:rsidRPr="00EA4042">
        <w:rPr>
          <w:lang w:val="id-ID"/>
        </w:rPr>
        <w:t>beserta presentasenya</w:t>
      </w:r>
      <w:r w:rsidR="00333F74">
        <w:rPr>
          <w:lang w:val="en-US"/>
        </w:rPr>
        <w:t xml:space="preserve"> </w:t>
      </w:r>
      <w:proofErr w:type="spellStart"/>
      <w:r w:rsidR="00333F74">
        <w:rPr>
          <w:lang w:val="en-US"/>
        </w:rPr>
        <w:t>terdapat</w:t>
      </w:r>
      <w:proofErr w:type="spellEnd"/>
      <w:r w:rsidR="00333F74">
        <w:rPr>
          <w:lang w:val="en-US"/>
        </w:rPr>
        <w:t xml:space="preserve"> </w:t>
      </w:r>
      <w:proofErr w:type="spellStart"/>
      <w:r w:rsidR="00333F74">
        <w:rPr>
          <w:lang w:val="en-US"/>
        </w:rPr>
        <w:t>pada</w:t>
      </w:r>
      <w:proofErr w:type="spellEnd"/>
      <w:r w:rsidR="00333F74">
        <w:rPr>
          <w:lang w:val="en-US"/>
        </w:rPr>
        <w:t xml:space="preserve"> </w:t>
      </w:r>
      <w:proofErr w:type="spellStart"/>
      <w:r w:rsidR="00333F74">
        <w:rPr>
          <w:lang w:val="en-US"/>
        </w:rPr>
        <w:t>tabel</w:t>
      </w:r>
      <w:proofErr w:type="spellEnd"/>
      <w:r w:rsidR="00333F74">
        <w:rPr>
          <w:lang w:val="en-US"/>
        </w:rPr>
        <w:t xml:space="preserve"> 3.</w:t>
      </w:r>
      <w:r w:rsidR="00DA55ED">
        <w:rPr>
          <w:lang w:val="en-US"/>
        </w:rPr>
        <w:t>8</w:t>
      </w:r>
      <w:r w:rsidR="00333F74">
        <w:rPr>
          <w:lang w:val="en-US"/>
        </w:rPr>
        <w:t>.</w:t>
      </w:r>
      <w:bookmarkStart w:id="126" w:name="_Toc156639614"/>
    </w:p>
    <w:p w14:paraId="13BAA5B9" w14:textId="2436D031" w:rsidR="00DD4A37" w:rsidRPr="00EA4042" w:rsidRDefault="00CF1D4F" w:rsidP="0057193F">
      <w:pPr>
        <w:pStyle w:val="Caption"/>
        <w:rPr>
          <w:b w:val="0"/>
          <w:bCs/>
          <w:sz w:val="22"/>
          <w:szCs w:val="22"/>
          <w:lang w:val="id-ID"/>
        </w:rPr>
      </w:pPr>
      <w:r>
        <w:t>Tabel 3.</w:t>
      </w:r>
      <w:r w:rsidR="001A5BA4">
        <w:t>8</w:t>
      </w:r>
      <w:r>
        <w:t xml:space="preserve"> </w:t>
      </w:r>
      <w:r w:rsidR="00DD4A37" w:rsidRPr="00EA4042">
        <w:rPr>
          <w:bCs/>
          <w:szCs w:val="24"/>
          <w:lang w:val="id-ID"/>
        </w:rPr>
        <w:t>Kriteria Kelayakan</w:t>
      </w:r>
      <w:bookmarkEnd w:id="126"/>
    </w:p>
    <w:tbl>
      <w:tblPr>
        <w:tblStyle w:val="TableGrid"/>
        <w:tblW w:w="0" w:type="auto"/>
        <w:tblInd w:w="817" w:type="dxa"/>
        <w:tblLook w:val="04A0" w:firstRow="1" w:lastRow="0" w:firstColumn="1" w:lastColumn="0" w:noHBand="0" w:noVBand="1"/>
      </w:tblPr>
      <w:tblGrid>
        <w:gridCol w:w="3560"/>
        <w:gridCol w:w="3776"/>
      </w:tblGrid>
      <w:tr w:rsidR="00DD4A37" w:rsidRPr="00EA4042" w14:paraId="6D8A818F" w14:textId="77777777" w:rsidTr="00C56C4D">
        <w:tc>
          <w:tcPr>
            <w:tcW w:w="4111" w:type="dxa"/>
          </w:tcPr>
          <w:p w14:paraId="7A747176" w14:textId="77777777" w:rsidR="00DD4A37" w:rsidRPr="00EA4042" w:rsidRDefault="00DD4A37" w:rsidP="0057193F">
            <w:pPr>
              <w:spacing w:line="480" w:lineRule="auto"/>
              <w:ind w:left="0"/>
              <w:rPr>
                <w:b/>
                <w:bCs/>
                <w:lang w:val="id-ID"/>
              </w:rPr>
            </w:pPr>
            <w:r w:rsidRPr="00EA4042">
              <w:rPr>
                <w:b/>
                <w:bCs/>
                <w:lang w:val="id-ID"/>
              </w:rPr>
              <w:t>Nilai</w:t>
            </w:r>
          </w:p>
        </w:tc>
        <w:tc>
          <w:tcPr>
            <w:tcW w:w="4314" w:type="dxa"/>
          </w:tcPr>
          <w:p w14:paraId="6031B21A" w14:textId="77777777" w:rsidR="00DD4A37" w:rsidRPr="00EA4042" w:rsidRDefault="00DD4A37" w:rsidP="0057193F">
            <w:pPr>
              <w:spacing w:line="480" w:lineRule="auto"/>
              <w:ind w:left="0"/>
              <w:rPr>
                <w:b/>
                <w:bCs/>
                <w:lang w:val="id-ID"/>
              </w:rPr>
            </w:pPr>
            <w:r w:rsidRPr="00EA4042">
              <w:rPr>
                <w:b/>
                <w:bCs/>
                <w:lang w:val="id-ID"/>
              </w:rPr>
              <w:t>Kriteria</w:t>
            </w:r>
          </w:p>
        </w:tc>
      </w:tr>
      <w:tr w:rsidR="00DD4A37" w:rsidRPr="00EA4042" w14:paraId="7BE89389" w14:textId="77777777" w:rsidTr="00C56C4D">
        <w:tc>
          <w:tcPr>
            <w:tcW w:w="4111" w:type="dxa"/>
          </w:tcPr>
          <w:p w14:paraId="75993D49" w14:textId="0EB3C01B" w:rsidR="00DD4A37" w:rsidRPr="00EA4042" w:rsidRDefault="00DD4A37" w:rsidP="0057193F">
            <w:pPr>
              <w:spacing w:line="480" w:lineRule="auto"/>
              <w:ind w:left="0"/>
              <w:jc w:val="left"/>
              <w:rPr>
                <w:lang w:val="id-ID"/>
              </w:rPr>
            </w:pPr>
            <w:r w:rsidRPr="00EA4042">
              <w:rPr>
                <w:lang w:val="id-ID"/>
              </w:rPr>
              <w:t>81 ≤ P ≤ 100%</w:t>
            </w:r>
          </w:p>
        </w:tc>
        <w:tc>
          <w:tcPr>
            <w:tcW w:w="4314" w:type="dxa"/>
          </w:tcPr>
          <w:p w14:paraId="12D120EB" w14:textId="09B7008C" w:rsidR="00DD4A37" w:rsidRPr="00EA4042" w:rsidRDefault="00DD4A37" w:rsidP="0057193F">
            <w:pPr>
              <w:spacing w:line="480" w:lineRule="auto"/>
              <w:ind w:left="0"/>
              <w:rPr>
                <w:lang w:val="id-ID"/>
              </w:rPr>
            </w:pPr>
            <w:r w:rsidRPr="00EA4042">
              <w:rPr>
                <w:lang w:val="id-ID"/>
              </w:rPr>
              <w:t>Sangat Layak</w:t>
            </w:r>
          </w:p>
        </w:tc>
      </w:tr>
      <w:tr w:rsidR="00DD4A37" w:rsidRPr="00EA4042" w14:paraId="09A6911B" w14:textId="77777777" w:rsidTr="00C56C4D">
        <w:tc>
          <w:tcPr>
            <w:tcW w:w="4111" w:type="dxa"/>
          </w:tcPr>
          <w:p w14:paraId="2470E981" w14:textId="539B0924" w:rsidR="00DD4A37" w:rsidRPr="00EA4042" w:rsidRDefault="00DD4A37" w:rsidP="0057193F">
            <w:pPr>
              <w:spacing w:line="480" w:lineRule="auto"/>
              <w:ind w:left="0"/>
              <w:jc w:val="left"/>
              <w:rPr>
                <w:lang w:val="id-ID"/>
              </w:rPr>
            </w:pPr>
            <w:r w:rsidRPr="00EA4042">
              <w:rPr>
                <w:lang w:val="id-ID"/>
              </w:rPr>
              <w:t>61 ≤ P ≤ 81%</w:t>
            </w:r>
          </w:p>
        </w:tc>
        <w:tc>
          <w:tcPr>
            <w:tcW w:w="4314" w:type="dxa"/>
          </w:tcPr>
          <w:p w14:paraId="1ABAC1B9" w14:textId="6F91965F" w:rsidR="00DD4A37" w:rsidRPr="00EA4042" w:rsidRDefault="00DD4A37" w:rsidP="0057193F">
            <w:pPr>
              <w:spacing w:line="480" w:lineRule="auto"/>
              <w:ind w:left="0"/>
              <w:rPr>
                <w:lang w:val="id-ID"/>
              </w:rPr>
            </w:pPr>
            <w:r w:rsidRPr="00EA4042">
              <w:rPr>
                <w:lang w:val="id-ID"/>
              </w:rPr>
              <w:t>Layak</w:t>
            </w:r>
          </w:p>
        </w:tc>
      </w:tr>
      <w:tr w:rsidR="00DD4A37" w:rsidRPr="00EA4042" w14:paraId="17BEA818" w14:textId="77777777" w:rsidTr="00C56C4D">
        <w:tc>
          <w:tcPr>
            <w:tcW w:w="4111" w:type="dxa"/>
          </w:tcPr>
          <w:p w14:paraId="56196371" w14:textId="389552EC" w:rsidR="00DD4A37" w:rsidRPr="00EA4042" w:rsidRDefault="00DD4A37" w:rsidP="0057193F">
            <w:pPr>
              <w:spacing w:line="480" w:lineRule="auto"/>
              <w:ind w:left="0"/>
              <w:jc w:val="left"/>
              <w:rPr>
                <w:lang w:val="id-ID"/>
              </w:rPr>
            </w:pPr>
            <w:r w:rsidRPr="00EA4042">
              <w:rPr>
                <w:lang w:val="id-ID"/>
              </w:rPr>
              <w:t>41 ≤ P ≤ 61%</w:t>
            </w:r>
          </w:p>
        </w:tc>
        <w:tc>
          <w:tcPr>
            <w:tcW w:w="4314" w:type="dxa"/>
          </w:tcPr>
          <w:p w14:paraId="2708CD74" w14:textId="5443C3DC" w:rsidR="00DD4A37" w:rsidRPr="00EA4042" w:rsidRDefault="00DD4A37" w:rsidP="0057193F">
            <w:pPr>
              <w:spacing w:line="480" w:lineRule="auto"/>
              <w:ind w:left="0"/>
              <w:rPr>
                <w:lang w:val="id-ID"/>
              </w:rPr>
            </w:pPr>
            <w:r w:rsidRPr="00EA4042">
              <w:rPr>
                <w:lang w:val="id-ID"/>
              </w:rPr>
              <w:t>Kurang Layak</w:t>
            </w:r>
          </w:p>
        </w:tc>
      </w:tr>
      <w:tr w:rsidR="00DD4A37" w:rsidRPr="00EA4042" w14:paraId="01E5F9A1" w14:textId="77777777" w:rsidTr="00C56C4D">
        <w:tc>
          <w:tcPr>
            <w:tcW w:w="4111" w:type="dxa"/>
          </w:tcPr>
          <w:p w14:paraId="0843691A" w14:textId="26FFA623" w:rsidR="00DD4A37" w:rsidRPr="00EA4042" w:rsidRDefault="00DD4A37" w:rsidP="0057193F">
            <w:pPr>
              <w:spacing w:line="480" w:lineRule="auto"/>
              <w:ind w:left="0"/>
              <w:jc w:val="left"/>
              <w:rPr>
                <w:lang w:val="id-ID"/>
              </w:rPr>
            </w:pPr>
            <w:r w:rsidRPr="00EA4042">
              <w:rPr>
                <w:lang w:val="id-ID"/>
              </w:rPr>
              <w:t>21 ≤ P ≤ 41%</w:t>
            </w:r>
          </w:p>
        </w:tc>
        <w:tc>
          <w:tcPr>
            <w:tcW w:w="4314" w:type="dxa"/>
          </w:tcPr>
          <w:p w14:paraId="1D23CFC2" w14:textId="54787FFF" w:rsidR="00DD4A37" w:rsidRPr="00EA4042" w:rsidRDefault="00DD4A37" w:rsidP="0057193F">
            <w:pPr>
              <w:spacing w:line="480" w:lineRule="auto"/>
              <w:ind w:left="0"/>
              <w:rPr>
                <w:lang w:val="id-ID"/>
              </w:rPr>
            </w:pPr>
            <w:r w:rsidRPr="00EA4042">
              <w:rPr>
                <w:lang w:val="id-ID"/>
              </w:rPr>
              <w:t>Sangat Kurang Layak</w:t>
            </w:r>
          </w:p>
        </w:tc>
      </w:tr>
    </w:tbl>
    <w:p w14:paraId="216ECAD3" w14:textId="75B60A1F" w:rsidR="0035185A" w:rsidRPr="00B83F67" w:rsidRDefault="00B83F67" w:rsidP="0057193F">
      <w:pPr>
        <w:spacing w:line="480" w:lineRule="auto"/>
        <w:ind w:firstLine="720"/>
        <w:jc w:val="right"/>
        <w:rPr>
          <w:lang w:val="en-US"/>
        </w:rPr>
      </w:pPr>
      <w:proofErr w:type="spellStart"/>
      <w:r>
        <w:rPr>
          <w:lang w:val="en-US"/>
        </w:rPr>
        <w:t>Sumber</w:t>
      </w:r>
      <w:proofErr w:type="spellEnd"/>
      <w:r>
        <w:rPr>
          <w:lang w:val="en-US"/>
        </w:rPr>
        <w:t xml:space="preserve">: </w:t>
      </w:r>
      <w:proofErr w:type="spellStart"/>
      <w:r w:rsidRPr="00B83F67">
        <w:rPr>
          <w:lang w:val="en-US"/>
        </w:rPr>
        <w:t>Riduwan</w:t>
      </w:r>
      <w:proofErr w:type="spellEnd"/>
      <w:r>
        <w:rPr>
          <w:lang w:val="en-US"/>
        </w:rPr>
        <w:t xml:space="preserve"> </w:t>
      </w:r>
      <w:r w:rsidRPr="00B83F67">
        <w:rPr>
          <w:lang w:val="en-US"/>
        </w:rPr>
        <w:t>(2016)</w:t>
      </w:r>
    </w:p>
    <w:p w14:paraId="295213B3" w14:textId="6BEF898C" w:rsidR="00A03217" w:rsidRPr="00EA4042" w:rsidRDefault="00A03217" w:rsidP="0054572E">
      <w:pPr>
        <w:spacing w:line="480" w:lineRule="auto"/>
        <w:ind w:firstLine="720"/>
        <w:jc w:val="both"/>
        <w:rPr>
          <w:lang w:val="id-ID"/>
        </w:rPr>
      </w:pPr>
      <w:r w:rsidRPr="00EA4042">
        <w:rPr>
          <w:lang w:val="id-ID"/>
        </w:rPr>
        <w:t>B</w:t>
      </w:r>
      <w:r w:rsidR="005E631F" w:rsidRPr="00EA4042">
        <w:rPr>
          <w:lang w:val="id-ID"/>
        </w:rPr>
        <w:t xml:space="preserve">erdasarkan tabel kriteria kelayakan tersebut, diketahui bahwa </w:t>
      </w:r>
      <w:r w:rsidRPr="00EA4042">
        <w:rPr>
          <w:lang w:val="id-ID"/>
        </w:rPr>
        <w:t xml:space="preserve">modul </w:t>
      </w:r>
      <w:r w:rsidR="005E631F" w:rsidRPr="00EA4042">
        <w:rPr>
          <w:lang w:val="id-ID"/>
        </w:rPr>
        <w:t>ajar yang dikembangkan dapat</w:t>
      </w:r>
      <w:r w:rsidRPr="00EA4042">
        <w:rPr>
          <w:lang w:val="id-ID"/>
        </w:rPr>
        <w:t xml:space="preserve"> </w:t>
      </w:r>
      <w:r w:rsidR="005C0A68" w:rsidRPr="00EA4042">
        <w:rPr>
          <w:lang w:val="id-ID"/>
        </w:rPr>
        <w:t>disebut</w:t>
      </w:r>
      <w:r w:rsidRPr="00EA4042">
        <w:rPr>
          <w:lang w:val="id-ID"/>
        </w:rPr>
        <w:t xml:space="preserve"> layak</w:t>
      </w:r>
      <w:r w:rsidR="005E631F" w:rsidRPr="00EA4042">
        <w:rPr>
          <w:lang w:val="id-ID"/>
        </w:rPr>
        <w:t xml:space="preserve">, jika </w:t>
      </w:r>
      <w:r w:rsidR="005C0A68" w:rsidRPr="00EA4042">
        <w:rPr>
          <w:lang w:val="id-ID"/>
        </w:rPr>
        <w:t xml:space="preserve">didapatkan </w:t>
      </w:r>
      <w:r w:rsidRPr="00EA4042">
        <w:rPr>
          <w:lang w:val="id-ID"/>
        </w:rPr>
        <w:t xml:space="preserve">persentase kelayakan </w:t>
      </w:r>
      <w:r w:rsidR="005E631F" w:rsidRPr="00EA4042">
        <w:rPr>
          <w:lang w:val="id-ID"/>
        </w:rPr>
        <w:t>sebesar</w:t>
      </w:r>
      <w:r w:rsidRPr="00EA4042">
        <w:rPr>
          <w:lang w:val="id-ID"/>
        </w:rPr>
        <w:t xml:space="preserve"> ≥ 51 %. </w:t>
      </w:r>
    </w:p>
    <w:p w14:paraId="2196EA67" w14:textId="5AA882F8" w:rsidR="00F04DAB" w:rsidRPr="00EA4042" w:rsidRDefault="00A03217" w:rsidP="0054572E">
      <w:pPr>
        <w:pStyle w:val="Heading3"/>
        <w:numPr>
          <w:ilvl w:val="2"/>
          <w:numId w:val="30"/>
        </w:numPr>
        <w:ind w:left="709" w:hanging="567"/>
        <w:rPr>
          <w:lang w:val="id-ID"/>
        </w:rPr>
      </w:pPr>
      <w:bookmarkStart w:id="127" w:name="_Toc156674436"/>
      <w:r w:rsidRPr="00EA4042">
        <w:rPr>
          <w:lang w:val="id-ID"/>
        </w:rPr>
        <w:t>Teknik Anali</w:t>
      </w:r>
      <w:r w:rsidR="00DD4A37" w:rsidRPr="00EA4042">
        <w:rPr>
          <w:lang w:val="id-ID"/>
        </w:rPr>
        <w:t>sis</w:t>
      </w:r>
      <w:r w:rsidRPr="00EA4042">
        <w:rPr>
          <w:lang w:val="id-ID"/>
        </w:rPr>
        <w:t xml:space="preserve"> Hasil Angket Respon Peserta Didik</w:t>
      </w:r>
      <w:bookmarkEnd w:id="127"/>
      <w:r w:rsidRPr="00EA4042">
        <w:rPr>
          <w:lang w:val="id-ID"/>
        </w:rPr>
        <w:t xml:space="preserve"> </w:t>
      </w:r>
    </w:p>
    <w:p w14:paraId="0299A0C1" w14:textId="751CBBF5" w:rsidR="0057193F" w:rsidRDefault="00F04DAB" w:rsidP="00C0354D">
      <w:pPr>
        <w:pStyle w:val="ListParagraph"/>
        <w:spacing w:line="480" w:lineRule="auto"/>
        <w:ind w:firstLine="720"/>
        <w:jc w:val="both"/>
        <w:rPr>
          <w:lang w:val="en-US"/>
        </w:rPr>
      </w:pPr>
      <w:r w:rsidRPr="00EA4042">
        <w:rPr>
          <w:lang w:val="id-ID"/>
        </w:rPr>
        <w:t xml:space="preserve">Setelah menyusun angket respon peserta didik, </w:t>
      </w:r>
      <w:r w:rsidR="005C0A68" w:rsidRPr="00EA4042">
        <w:rPr>
          <w:lang w:val="id-ID"/>
        </w:rPr>
        <w:t>tahapan berikutnya</w:t>
      </w:r>
      <w:r w:rsidRPr="00EA4042">
        <w:rPr>
          <w:lang w:val="id-ID"/>
        </w:rPr>
        <w:t xml:space="preserve"> </w:t>
      </w:r>
      <w:r w:rsidR="005C0A68" w:rsidRPr="00EA4042">
        <w:rPr>
          <w:lang w:val="id-ID"/>
        </w:rPr>
        <w:t>peserta didik diminta untuk</w:t>
      </w:r>
      <w:r w:rsidRPr="00EA4042">
        <w:rPr>
          <w:lang w:val="id-ID"/>
        </w:rPr>
        <w:t xml:space="preserve"> melengkapi </w:t>
      </w:r>
      <w:r w:rsidR="00604D1F" w:rsidRPr="00EA4042">
        <w:rPr>
          <w:lang w:val="id-ID"/>
        </w:rPr>
        <w:t xml:space="preserve">angket </w:t>
      </w:r>
      <w:r w:rsidR="005C0A68" w:rsidRPr="00EA4042">
        <w:rPr>
          <w:lang w:val="id-ID"/>
        </w:rPr>
        <w:t xml:space="preserve">sesuai </w:t>
      </w:r>
      <w:r w:rsidRPr="00EA4042">
        <w:rPr>
          <w:lang w:val="id-ID"/>
        </w:rPr>
        <w:t>kategor</w:t>
      </w:r>
      <w:r w:rsidR="005C0A68" w:rsidRPr="00EA4042">
        <w:rPr>
          <w:lang w:val="id-ID"/>
        </w:rPr>
        <w:t>i</w:t>
      </w:r>
      <w:r w:rsidRPr="00EA4042">
        <w:rPr>
          <w:lang w:val="id-ID"/>
        </w:rPr>
        <w:t xml:space="preserve">, menggunakan skala </w:t>
      </w:r>
      <w:r w:rsidR="00604D1F" w:rsidRPr="00EA4042">
        <w:rPr>
          <w:lang w:val="id-ID"/>
        </w:rPr>
        <w:t>l</w:t>
      </w:r>
      <w:r w:rsidRPr="00EA4042">
        <w:rPr>
          <w:lang w:val="id-ID"/>
        </w:rPr>
        <w:t xml:space="preserve">ikert </w:t>
      </w:r>
      <w:proofErr w:type="spellStart"/>
      <w:r w:rsidR="0057193F">
        <w:rPr>
          <w:lang w:val="en-US"/>
        </w:rPr>
        <w:t>sesuai</w:t>
      </w:r>
      <w:proofErr w:type="spellEnd"/>
      <w:r w:rsidR="0057193F">
        <w:rPr>
          <w:lang w:val="en-US"/>
        </w:rPr>
        <w:t xml:space="preserve"> </w:t>
      </w:r>
      <w:proofErr w:type="spellStart"/>
      <w:r w:rsidR="00333F74">
        <w:rPr>
          <w:lang w:val="en-US"/>
        </w:rPr>
        <w:t>pada</w:t>
      </w:r>
      <w:proofErr w:type="spellEnd"/>
      <w:r w:rsidR="00333F74">
        <w:rPr>
          <w:lang w:val="en-US"/>
        </w:rPr>
        <w:t xml:space="preserve"> </w:t>
      </w:r>
      <w:proofErr w:type="spellStart"/>
      <w:r w:rsidR="00333F74">
        <w:rPr>
          <w:lang w:val="en-US"/>
        </w:rPr>
        <w:t>tabel</w:t>
      </w:r>
      <w:proofErr w:type="spellEnd"/>
      <w:r w:rsidR="00333F74">
        <w:rPr>
          <w:lang w:val="en-US"/>
        </w:rPr>
        <w:t xml:space="preserve"> 3.</w:t>
      </w:r>
      <w:r w:rsidR="001A5BA4">
        <w:rPr>
          <w:lang w:val="en-US"/>
        </w:rPr>
        <w:t>9</w:t>
      </w:r>
      <w:r w:rsidR="00DA55ED">
        <w:rPr>
          <w:lang w:val="en-US"/>
        </w:rPr>
        <w:t xml:space="preserve"> </w:t>
      </w:r>
      <w:proofErr w:type="spellStart"/>
      <w:r w:rsidR="00DA55ED">
        <w:rPr>
          <w:lang w:val="en-US"/>
        </w:rPr>
        <w:t>dan</w:t>
      </w:r>
      <w:proofErr w:type="spellEnd"/>
      <w:r w:rsidR="00DA55ED">
        <w:rPr>
          <w:lang w:val="en-US"/>
        </w:rPr>
        <w:t xml:space="preserve"> </w:t>
      </w:r>
      <w:proofErr w:type="spellStart"/>
      <w:r w:rsidR="00DA55ED">
        <w:rPr>
          <w:lang w:val="en-US"/>
        </w:rPr>
        <w:t>selanjutnya</w:t>
      </w:r>
      <w:proofErr w:type="spellEnd"/>
      <w:r w:rsidR="00DA55ED">
        <w:rPr>
          <w:lang w:val="en-US"/>
        </w:rPr>
        <w:t xml:space="preserve"> </w:t>
      </w:r>
      <w:proofErr w:type="spellStart"/>
      <w:r w:rsidR="00DA55ED">
        <w:rPr>
          <w:lang w:val="en-US"/>
        </w:rPr>
        <w:t>dimasukkan</w:t>
      </w:r>
      <w:proofErr w:type="spellEnd"/>
      <w:r w:rsidR="00DA55ED">
        <w:rPr>
          <w:lang w:val="en-US"/>
        </w:rPr>
        <w:t xml:space="preserve"> </w:t>
      </w:r>
      <w:proofErr w:type="spellStart"/>
      <w:r w:rsidR="00DA55ED">
        <w:rPr>
          <w:lang w:val="en-US"/>
        </w:rPr>
        <w:t>tabel</w:t>
      </w:r>
      <w:proofErr w:type="spellEnd"/>
      <w:r w:rsidR="00DA55ED">
        <w:rPr>
          <w:lang w:val="en-US"/>
        </w:rPr>
        <w:t xml:space="preserve"> 3.10 </w:t>
      </w:r>
      <w:proofErr w:type="spellStart"/>
      <w:r w:rsidR="00DA55ED">
        <w:rPr>
          <w:lang w:val="en-US"/>
        </w:rPr>
        <w:t>terkait</w:t>
      </w:r>
      <w:proofErr w:type="spellEnd"/>
      <w:r w:rsidR="00DA55ED">
        <w:rPr>
          <w:lang w:val="en-US"/>
        </w:rPr>
        <w:t xml:space="preserve"> </w:t>
      </w:r>
      <w:proofErr w:type="spellStart"/>
      <w:r w:rsidR="00DA55ED">
        <w:rPr>
          <w:lang w:val="en-US"/>
        </w:rPr>
        <w:t>kriteria</w:t>
      </w:r>
      <w:proofErr w:type="spellEnd"/>
      <w:r w:rsidR="00DA55ED">
        <w:rPr>
          <w:lang w:val="en-US"/>
        </w:rPr>
        <w:t xml:space="preserve"> </w:t>
      </w:r>
      <w:proofErr w:type="spellStart"/>
      <w:r w:rsidR="00DA55ED">
        <w:rPr>
          <w:lang w:val="en-US"/>
        </w:rPr>
        <w:t>respon</w:t>
      </w:r>
      <w:proofErr w:type="spellEnd"/>
      <w:r w:rsidR="00DA55ED">
        <w:rPr>
          <w:lang w:val="en-US"/>
        </w:rPr>
        <w:t xml:space="preserve"> </w:t>
      </w:r>
      <w:proofErr w:type="spellStart"/>
      <w:r w:rsidR="00DA55ED">
        <w:rPr>
          <w:lang w:val="en-US"/>
        </w:rPr>
        <w:t>peserta</w:t>
      </w:r>
      <w:proofErr w:type="spellEnd"/>
      <w:r w:rsidR="00DA55ED">
        <w:rPr>
          <w:lang w:val="en-US"/>
        </w:rPr>
        <w:t xml:space="preserve"> </w:t>
      </w:r>
      <w:proofErr w:type="spellStart"/>
      <w:r w:rsidR="00DA55ED">
        <w:rPr>
          <w:lang w:val="en-US"/>
        </w:rPr>
        <w:t>didik</w:t>
      </w:r>
      <w:proofErr w:type="spellEnd"/>
      <w:r w:rsidR="00DA55ED">
        <w:rPr>
          <w:lang w:val="en-US"/>
        </w:rPr>
        <w:t>.</w:t>
      </w:r>
    </w:p>
    <w:p w14:paraId="1F5C49B7" w14:textId="77777777" w:rsidR="002F1188" w:rsidRDefault="002F1188" w:rsidP="00C0354D">
      <w:pPr>
        <w:pStyle w:val="ListParagraph"/>
        <w:spacing w:line="480" w:lineRule="auto"/>
        <w:ind w:firstLine="720"/>
        <w:jc w:val="both"/>
        <w:rPr>
          <w:lang w:val="en-US"/>
        </w:rPr>
      </w:pPr>
    </w:p>
    <w:p w14:paraId="26B0518E" w14:textId="77777777" w:rsidR="002F1188" w:rsidRDefault="002F1188" w:rsidP="00C0354D">
      <w:pPr>
        <w:pStyle w:val="ListParagraph"/>
        <w:spacing w:line="480" w:lineRule="auto"/>
        <w:ind w:firstLine="720"/>
        <w:jc w:val="both"/>
        <w:rPr>
          <w:lang w:val="en-US"/>
        </w:rPr>
      </w:pPr>
    </w:p>
    <w:p w14:paraId="290FCCF5" w14:textId="77777777" w:rsidR="002F1188" w:rsidRPr="00C0354D" w:rsidRDefault="002F1188" w:rsidP="00C0354D">
      <w:pPr>
        <w:pStyle w:val="ListParagraph"/>
        <w:spacing w:line="480" w:lineRule="auto"/>
        <w:ind w:firstLine="720"/>
        <w:jc w:val="both"/>
        <w:rPr>
          <w:lang w:val="en-US"/>
        </w:rPr>
      </w:pPr>
    </w:p>
    <w:p w14:paraId="2575E3DB" w14:textId="0CF1F3DB" w:rsidR="00BC16EC" w:rsidRPr="00EA4042" w:rsidRDefault="00CF1D4F" w:rsidP="00CF1D4F">
      <w:pPr>
        <w:pStyle w:val="Caption"/>
        <w:rPr>
          <w:b w:val="0"/>
          <w:bCs/>
          <w:lang w:val="id-ID"/>
        </w:rPr>
      </w:pPr>
      <w:bookmarkStart w:id="128" w:name="_Toc156639615"/>
      <w:r>
        <w:lastRenderedPageBreak/>
        <w:t>Tabel 3.</w:t>
      </w:r>
      <w:r w:rsidR="001A5BA4">
        <w:t>9</w:t>
      </w:r>
      <w:r>
        <w:t xml:space="preserve"> </w:t>
      </w:r>
      <w:r w:rsidR="00BC16EC" w:rsidRPr="00EA4042">
        <w:rPr>
          <w:bCs/>
          <w:lang w:val="id-ID"/>
        </w:rPr>
        <w:t>Penskoran Angket</w:t>
      </w:r>
      <w:bookmarkEnd w:id="128"/>
    </w:p>
    <w:tbl>
      <w:tblPr>
        <w:tblStyle w:val="TableGrid"/>
        <w:tblW w:w="0" w:type="auto"/>
        <w:tblInd w:w="720" w:type="dxa"/>
        <w:tblLook w:val="04A0" w:firstRow="1" w:lastRow="0" w:firstColumn="1" w:lastColumn="0" w:noHBand="0" w:noVBand="1"/>
      </w:tblPr>
      <w:tblGrid>
        <w:gridCol w:w="3604"/>
        <w:gridCol w:w="3603"/>
      </w:tblGrid>
      <w:tr w:rsidR="00BC16EC" w:rsidRPr="00EA4042" w14:paraId="16F0FB1F" w14:textId="77777777" w:rsidTr="00B83F67">
        <w:tc>
          <w:tcPr>
            <w:tcW w:w="3604" w:type="dxa"/>
          </w:tcPr>
          <w:p w14:paraId="62B1B917" w14:textId="683A9569" w:rsidR="00BC16EC" w:rsidRPr="00EA4042" w:rsidRDefault="00BC16EC" w:rsidP="00FB2AAE">
            <w:pPr>
              <w:pStyle w:val="ListParagraph"/>
              <w:spacing w:line="480" w:lineRule="auto"/>
              <w:ind w:left="0"/>
              <w:rPr>
                <w:b/>
                <w:bCs/>
                <w:lang w:val="id-ID"/>
              </w:rPr>
            </w:pPr>
            <w:r w:rsidRPr="00EA4042">
              <w:rPr>
                <w:b/>
                <w:bCs/>
                <w:lang w:val="id-ID"/>
              </w:rPr>
              <w:t>Pilihan Jawaban</w:t>
            </w:r>
          </w:p>
        </w:tc>
        <w:tc>
          <w:tcPr>
            <w:tcW w:w="3603" w:type="dxa"/>
          </w:tcPr>
          <w:p w14:paraId="57168B75" w14:textId="266071A2" w:rsidR="00BC16EC" w:rsidRPr="00EA4042" w:rsidRDefault="00BC16EC" w:rsidP="00FB2AAE">
            <w:pPr>
              <w:pStyle w:val="ListParagraph"/>
              <w:spacing w:line="480" w:lineRule="auto"/>
              <w:ind w:left="0"/>
              <w:rPr>
                <w:b/>
                <w:bCs/>
                <w:lang w:val="id-ID"/>
              </w:rPr>
            </w:pPr>
            <w:r w:rsidRPr="00EA4042">
              <w:rPr>
                <w:b/>
                <w:bCs/>
                <w:lang w:val="id-ID"/>
              </w:rPr>
              <w:t>Pilihan Jawaban Skor</w:t>
            </w:r>
          </w:p>
        </w:tc>
      </w:tr>
      <w:tr w:rsidR="00BC16EC" w:rsidRPr="00EA4042" w14:paraId="43022812" w14:textId="77777777" w:rsidTr="00B83F67">
        <w:tc>
          <w:tcPr>
            <w:tcW w:w="3604" w:type="dxa"/>
          </w:tcPr>
          <w:p w14:paraId="35DE9227" w14:textId="642E4FF2" w:rsidR="00BC16EC" w:rsidRPr="00EA4042" w:rsidRDefault="00BC16EC" w:rsidP="00FB2AAE">
            <w:pPr>
              <w:pStyle w:val="ListParagraph"/>
              <w:spacing w:line="480" w:lineRule="auto"/>
              <w:ind w:left="0"/>
              <w:jc w:val="both"/>
              <w:rPr>
                <w:lang w:val="id-ID"/>
              </w:rPr>
            </w:pPr>
            <w:r w:rsidRPr="00EA4042">
              <w:rPr>
                <w:lang w:val="id-ID"/>
              </w:rPr>
              <w:t>Sangat Setuju (SS)</w:t>
            </w:r>
          </w:p>
        </w:tc>
        <w:tc>
          <w:tcPr>
            <w:tcW w:w="3603" w:type="dxa"/>
          </w:tcPr>
          <w:p w14:paraId="3699BD5B" w14:textId="41D6412E" w:rsidR="00BC16EC" w:rsidRPr="00EA4042" w:rsidRDefault="00BC16EC" w:rsidP="00FB2AAE">
            <w:pPr>
              <w:pStyle w:val="ListParagraph"/>
              <w:spacing w:line="480" w:lineRule="auto"/>
              <w:ind w:left="0"/>
              <w:rPr>
                <w:lang w:val="id-ID"/>
              </w:rPr>
            </w:pPr>
            <w:r w:rsidRPr="00EA4042">
              <w:rPr>
                <w:lang w:val="id-ID"/>
              </w:rPr>
              <w:t>4</w:t>
            </w:r>
          </w:p>
        </w:tc>
      </w:tr>
      <w:tr w:rsidR="00BC16EC" w:rsidRPr="00EA4042" w14:paraId="370ABEF9" w14:textId="77777777" w:rsidTr="00B83F67">
        <w:tc>
          <w:tcPr>
            <w:tcW w:w="3604" w:type="dxa"/>
          </w:tcPr>
          <w:p w14:paraId="44C8167A" w14:textId="1ECD723F" w:rsidR="00BC16EC" w:rsidRPr="00EA4042" w:rsidRDefault="00BC16EC" w:rsidP="00FB2AAE">
            <w:pPr>
              <w:pStyle w:val="ListParagraph"/>
              <w:spacing w:line="480" w:lineRule="auto"/>
              <w:ind w:left="0"/>
              <w:jc w:val="both"/>
              <w:rPr>
                <w:lang w:val="id-ID"/>
              </w:rPr>
            </w:pPr>
            <w:r w:rsidRPr="00EA4042">
              <w:rPr>
                <w:lang w:val="id-ID"/>
              </w:rPr>
              <w:t>Setuju (S)</w:t>
            </w:r>
          </w:p>
        </w:tc>
        <w:tc>
          <w:tcPr>
            <w:tcW w:w="3603" w:type="dxa"/>
          </w:tcPr>
          <w:p w14:paraId="4B131B4A" w14:textId="538F554B" w:rsidR="00BC16EC" w:rsidRPr="00EA4042" w:rsidRDefault="00BC16EC" w:rsidP="00FB2AAE">
            <w:pPr>
              <w:pStyle w:val="ListParagraph"/>
              <w:spacing w:line="480" w:lineRule="auto"/>
              <w:ind w:left="0"/>
              <w:rPr>
                <w:lang w:val="id-ID"/>
              </w:rPr>
            </w:pPr>
            <w:r w:rsidRPr="00EA4042">
              <w:rPr>
                <w:lang w:val="id-ID"/>
              </w:rPr>
              <w:t>3</w:t>
            </w:r>
          </w:p>
        </w:tc>
      </w:tr>
      <w:tr w:rsidR="00BC16EC" w:rsidRPr="00EA4042" w14:paraId="5FAB602F" w14:textId="77777777" w:rsidTr="00B83F67">
        <w:tc>
          <w:tcPr>
            <w:tcW w:w="3604" w:type="dxa"/>
          </w:tcPr>
          <w:p w14:paraId="324D2F2C" w14:textId="55378972" w:rsidR="00BC16EC" w:rsidRPr="00EA4042" w:rsidRDefault="00BC16EC" w:rsidP="00FB2AAE">
            <w:pPr>
              <w:pStyle w:val="ListParagraph"/>
              <w:spacing w:line="480" w:lineRule="auto"/>
              <w:ind w:left="0"/>
              <w:jc w:val="both"/>
              <w:rPr>
                <w:lang w:val="id-ID"/>
              </w:rPr>
            </w:pPr>
            <w:r w:rsidRPr="00EA4042">
              <w:rPr>
                <w:lang w:val="id-ID"/>
              </w:rPr>
              <w:t>Tidak Setuju (TS)</w:t>
            </w:r>
          </w:p>
        </w:tc>
        <w:tc>
          <w:tcPr>
            <w:tcW w:w="3603" w:type="dxa"/>
          </w:tcPr>
          <w:p w14:paraId="56178738" w14:textId="3CC7FCA8" w:rsidR="00BC16EC" w:rsidRPr="00EA4042" w:rsidRDefault="00BC16EC" w:rsidP="00FB2AAE">
            <w:pPr>
              <w:pStyle w:val="ListParagraph"/>
              <w:spacing w:line="480" w:lineRule="auto"/>
              <w:ind w:left="0"/>
              <w:rPr>
                <w:lang w:val="id-ID"/>
              </w:rPr>
            </w:pPr>
            <w:r w:rsidRPr="00EA4042">
              <w:rPr>
                <w:lang w:val="id-ID"/>
              </w:rPr>
              <w:t>2</w:t>
            </w:r>
          </w:p>
        </w:tc>
      </w:tr>
      <w:tr w:rsidR="00BC16EC" w:rsidRPr="00EA4042" w14:paraId="7FF38FC4" w14:textId="77777777" w:rsidTr="00B83F67">
        <w:tc>
          <w:tcPr>
            <w:tcW w:w="3604" w:type="dxa"/>
          </w:tcPr>
          <w:p w14:paraId="4C95DA0B" w14:textId="061A8112" w:rsidR="00BC16EC" w:rsidRPr="00EA4042" w:rsidRDefault="00BC16EC" w:rsidP="00FB2AAE">
            <w:pPr>
              <w:pStyle w:val="ListParagraph"/>
              <w:spacing w:line="480" w:lineRule="auto"/>
              <w:ind w:left="0"/>
              <w:jc w:val="both"/>
              <w:rPr>
                <w:lang w:val="id-ID"/>
              </w:rPr>
            </w:pPr>
            <w:r w:rsidRPr="00EA4042">
              <w:rPr>
                <w:lang w:val="id-ID"/>
              </w:rPr>
              <w:t>Sangat Tidak Setuju (STS)</w:t>
            </w:r>
          </w:p>
        </w:tc>
        <w:tc>
          <w:tcPr>
            <w:tcW w:w="3603" w:type="dxa"/>
          </w:tcPr>
          <w:p w14:paraId="2BDAB236" w14:textId="5F348DC6" w:rsidR="00BC16EC" w:rsidRPr="00EA4042" w:rsidRDefault="00BC16EC" w:rsidP="00FB2AAE">
            <w:pPr>
              <w:pStyle w:val="ListParagraph"/>
              <w:spacing w:line="480" w:lineRule="auto"/>
              <w:ind w:left="0"/>
              <w:rPr>
                <w:lang w:val="id-ID"/>
              </w:rPr>
            </w:pPr>
            <w:r w:rsidRPr="00EA4042">
              <w:rPr>
                <w:lang w:val="id-ID"/>
              </w:rPr>
              <w:t>1</w:t>
            </w:r>
          </w:p>
        </w:tc>
      </w:tr>
    </w:tbl>
    <w:p w14:paraId="274F701C" w14:textId="166F0B92" w:rsidR="00C0354D" w:rsidRPr="002F1188" w:rsidRDefault="00B83F67" w:rsidP="002F1188">
      <w:pPr>
        <w:spacing w:line="480" w:lineRule="auto"/>
        <w:ind w:firstLine="720"/>
        <w:jc w:val="right"/>
        <w:rPr>
          <w:lang w:val="en-US"/>
        </w:rPr>
      </w:pPr>
      <w:proofErr w:type="spellStart"/>
      <w:r>
        <w:rPr>
          <w:lang w:val="en-US"/>
        </w:rPr>
        <w:t>Sumber</w:t>
      </w:r>
      <w:proofErr w:type="spellEnd"/>
      <w:r>
        <w:rPr>
          <w:lang w:val="en-US"/>
        </w:rPr>
        <w:t xml:space="preserve">: </w:t>
      </w:r>
      <w:proofErr w:type="spellStart"/>
      <w:r>
        <w:rPr>
          <w:lang w:val="en-US"/>
        </w:rPr>
        <w:t>Sugiyono</w:t>
      </w:r>
      <w:proofErr w:type="spellEnd"/>
      <w:r>
        <w:rPr>
          <w:lang w:val="en-US"/>
        </w:rPr>
        <w:t xml:space="preserve"> (2012)</w:t>
      </w:r>
    </w:p>
    <w:p w14:paraId="33B139CC" w14:textId="157AE928" w:rsidR="00524EA2" w:rsidRPr="00EA4042" w:rsidRDefault="00E00571" w:rsidP="00D54FBB">
      <w:pPr>
        <w:spacing w:line="480" w:lineRule="auto"/>
        <w:ind w:firstLine="698"/>
        <w:jc w:val="both"/>
        <w:rPr>
          <w:lang w:val="id-ID"/>
        </w:rPr>
      </w:pPr>
      <w:r w:rsidRPr="00EA4042">
        <w:rPr>
          <w:lang w:val="id-ID"/>
        </w:rPr>
        <w:t xml:space="preserve">Jika </w:t>
      </w:r>
      <w:r w:rsidR="005C0A68" w:rsidRPr="00EA4042">
        <w:rPr>
          <w:lang w:val="id-ID"/>
        </w:rPr>
        <w:t xml:space="preserve">hasil </w:t>
      </w:r>
      <w:r w:rsidRPr="00EA4042">
        <w:rPr>
          <w:lang w:val="id-ID"/>
        </w:rPr>
        <w:t xml:space="preserve">dari </w:t>
      </w:r>
      <w:r w:rsidR="00524EA2" w:rsidRPr="00EA4042">
        <w:rPr>
          <w:lang w:val="id-ID"/>
        </w:rPr>
        <w:t>angket respon peserta didik</w:t>
      </w:r>
      <w:r w:rsidR="005C0A68" w:rsidRPr="00EA4042">
        <w:rPr>
          <w:lang w:val="id-ID"/>
        </w:rPr>
        <w:t xml:space="preserve"> telah didapat</w:t>
      </w:r>
      <w:r w:rsidRPr="00EA4042">
        <w:rPr>
          <w:lang w:val="id-ID"/>
        </w:rPr>
        <w:t>, maka</w:t>
      </w:r>
      <w:r w:rsidR="00524EA2" w:rsidRPr="00EA4042">
        <w:rPr>
          <w:lang w:val="id-ID"/>
        </w:rPr>
        <w:t xml:space="preserve"> </w:t>
      </w:r>
      <w:r w:rsidR="005C0A68" w:rsidRPr="00EA4042">
        <w:rPr>
          <w:lang w:val="id-ID"/>
        </w:rPr>
        <w:t xml:space="preserve">selanjutnya </w:t>
      </w:r>
      <w:r w:rsidR="00524EA2" w:rsidRPr="00EA4042">
        <w:rPr>
          <w:lang w:val="id-ID"/>
        </w:rPr>
        <w:t>dianali</w:t>
      </w:r>
      <w:r w:rsidR="002F75C2" w:rsidRPr="00EA4042">
        <w:rPr>
          <w:lang w:val="id-ID"/>
        </w:rPr>
        <w:t>sis</w:t>
      </w:r>
      <w:r w:rsidR="00524EA2" w:rsidRPr="00EA4042">
        <w:rPr>
          <w:lang w:val="id-ID"/>
        </w:rPr>
        <w:t xml:space="preserve"> </w:t>
      </w:r>
      <w:r w:rsidRPr="00EA4042">
        <w:rPr>
          <w:lang w:val="id-ID"/>
        </w:rPr>
        <w:t xml:space="preserve">dengan </w:t>
      </w:r>
      <w:r w:rsidR="00524EA2" w:rsidRPr="00EA4042">
        <w:rPr>
          <w:lang w:val="id-ID"/>
        </w:rPr>
        <w:t xml:space="preserve">rumus: </w:t>
      </w:r>
    </w:p>
    <w:p w14:paraId="5D39BCCC" w14:textId="118200DA" w:rsidR="00524EA2" w:rsidRPr="00EA4042" w:rsidRDefault="00524EA2" w:rsidP="00D54FBB">
      <w:pPr>
        <w:spacing w:after="0" w:line="480" w:lineRule="auto"/>
        <w:rPr>
          <w:b/>
          <w:bCs/>
          <w:lang w:val="id-ID"/>
        </w:rPr>
      </w:pPr>
      <w:r w:rsidRPr="00EA4042">
        <w:rPr>
          <w:b/>
          <w:bCs/>
          <w:lang w:val="id-ID"/>
        </w:rPr>
        <w:t>Skor ideal</w:t>
      </w:r>
      <w:r w:rsidR="002721E7" w:rsidRPr="00EA4042">
        <w:rPr>
          <w:b/>
          <w:bCs/>
          <w:lang w:val="id-ID"/>
        </w:rPr>
        <w:t xml:space="preserve"> =</w:t>
      </w:r>
      <w:r w:rsidRPr="00EA4042">
        <w:rPr>
          <w:b/>
          <w:bCs/>
          <w:lang w:val="id-ID"/>
        </w:rPr>
        <w:t xml:space="preserve"> ST × JP × JR</w:t>
      </w:r>
    </w:p>
    <w:p w14:paraId="038C24D9" w14:textId="77777777" w:rsidR="00524EA2" w:rsidRPr="00EA4042" w:rsidRDefault="00524EA2" w:rsidP="00FB2AAE">
      <w:pPr>
        <w:spacing w:line="480" w:lineRule="auto"/>
        <w:ind w:left="0" w:firstLine="720"/>
        <w:jc w:val="both"/>
        <w:rPr>
          <w:lang w:val="id-ID"/>
        </w:rPr>
      </w:pPr>
      <w:r w:rsidRPr="00EA4042">
        <w:rPr>
          <w:lang w:val="id-ID"/>
        </w:rPr>
        <w:t xml:space="preserve">Keterangan: </w:t>
      </w:r>
    </w:p>
    <w:p w14:paraId="4C2787BC" w14:textId="77777777" w:rsidR="00524EA2" w:rsidRPr="00EA4042" w:rsidRDefault="00524EA2" w:rsidP="00FB2AAE">
      <w:pPr>
        <w:spacing w:line="480" w:lineRule="auto"/>
        <w:jc w:val="both"/>
        <w:rPr>
          <w:lang w:val="id-ID"/>
        </w:rPr>
      </w:pPr>
      <w:r w:rsidRPr="00EA4042">
        <w:rPr>
          <w:lang w:val="id-ID"/>
        </w:rPr>
        <w:t xml:space="preserve">ST = Skor Tertinggi </w:t>
      </w:r>
    </w:p>
    <w:p w14:paraId="414F4BDF" w14:textId="77777777" w:rsidR="00524EA2" w:rsidRPr="00EA4042" w:rsidRDefault="00524EA2" w:rsidP="00FB2AAE">
      <w:pPr>
        <w:spacing w:line="480" w:lineRule="auto"/>
        <w:jc w:val="both"/>
        <w:rPr>
          <w:lang w:val="id-ID"/>
        </w:rPr>
      </w:pPr>
      <w:r w:rsidRPr="00EA4042">
        <w:rPr>
          <w:lang w:val="id-ID"/>
        </w:rPr>
        <w:t xml:space="preserve">JP = Jumlah Pertanyaan </w:t>
      </w:r>
    </w:p>
    <w:p w14:paraId="5B5FA3FE" w14:textId="3955BC8D" w:rsidR="00AE4B1B" w:rsidRPr="00EA4042" w:rsidRDefault="00524EA2" w:rsidP="002721E7">
      <w:pPr>
        <w:spacing w:line="480" w:lineRule="auto"/>
        <w:jc w:val="both"/>
        <w:rPr>
          <w:lang w:val="id-ID"/>
        </w:rPr>
      </w:pPr>
      <w:r w:rsidRPr="00EA4042">
        <w:rPr>
          <w:lang w:val="id-ID"/>
        </w:rPr>
        <w:t xml:space="preserve">JR = Jumlah Responden </w:t>
      </w:r>
    </w:p>
    <w:p w14:paraId="35F5BE16" w14:textId="50D2A979" w:rsidR="00524EA2" w:rsidRPr="00EA4042" w:rsidRDefault="00A42C1D" w:rsidP="00FB2AAE">
      <w:pPr>
        <w:spacing w:line="480" w:lineRule="auto"/>
        <w:jc w:val="both"/>
        <w:rPr>
          <w:lang w:val="id-ID"/>
        </w:rPr>
      </w:pPr>
      <w:r w:rsidRPr="00EA4042">
        <w:rPr>
          <w:lang w:val="id-ID"/>
        </w:rPr>
        <w:t xml:space="preserve">Selanjutnya </w:t>
      </w:r>
      <w:r w:rsidR="00D468F9" w:rsidRPr="00EA4042">
        <w:rPr>
          <w:lang w:val="id-ID"/>
        </w:rPr>
        <w:t xml:space="preserve">digunakan </w:t>
      </w:r>
      <w:r w:rsidR="00524EA2" w:rsidRPr="00EA4042">
        <w:rPr>
          <w:lang w:val="id-ID"/>
        </w:rPr>
        <w:t>rumus:</w:t>
      </w:r>
    </w:p>
    <w:p w14:paraId="444FD9A2" w14:textId="3087DAEE" w:rsidR="000B3D85" w:rsidRPr="004C6167" w:rsidRDefault="00524EA2" w:rsidP="00D54FBB">
      <w:pPr>
        <w:spacing w:after="0" w:line="480" w:lineRule="auto"/>
        <w:rPr>
          <w:b/>
          <w:bCs/>
          <w:lang w:val="en-US"/>
        </w:rPr>
      </w:pPr>
      <w:r w:rsidRPr="00EA4042">
        <w:rPr>
          <w:b/>
          <w:bCs/>
          <w:lang w:val="id-ID"/>
        </w:rPr>
        <w:t xml:space="preserve">P = </w:t>
      </w:r>
      <m:oMath>
        <m:f>
          <m:fPr>
            <m:ctrlPr>
              <w:rPr>
                <w:rFonts w:ascii="Cambria Math" w:hAnsi="Cambria Math"/>
                <w:b/>
                <w:bCs/>
                <w:iCs/>
                <w:sz w:val="32"/>
                <w:szCs w:val="32"/>
                <w:lang w:val="id-ID"/>
              </w:rPr>
            </m:ctrlPr>
          </m:fPr>
          <m:num>
            <m:r>
              <m:rPr>
                <m:sty m:val="b"/>
              </m:rPr>
              <w:rPr>
                <w:rFonts w:ascii="Cambria Math" w:hAnsi="Cambria Math"/>
                <w:sz w:val="32"/>
                <w:szCs w:val="32"/>
                <w:lang w:val="id-ID"/>
              </w:rPr>
              <m:t>X</m:t>
            </m:r>
          </m:num>
          <m:den>
            <m:r>
              <m:rPr>
                <m:sty m:val="b"/>
              </m:rPr>
              <w:rPr>
                <w:rFonts w:ascii="Cambria Math" w:hAnsi="Cambria Math"/>
                <w:sz w:val="32"/>
                <w:szCs w:val="32"/>
                <w:lang w:val="id-ID"/>
              </w:rPr>
              <m:t>A</m:t>
            </m:r>
          </m:den>
        </m:f>
      </m:oMath>
      <w:r w:rsidRPr="00EA4042">
        <w:rPr>
          <w:b/>
          <w:bCs/>
          <w:lang w:val="id-ID"/>
        </w:rPr>
        <w:t xml:space="preserve"> × 100%</w:t>
      </w:r>
      <w:r w:rsidR="005F11B3">
        <w:rPr>
          <w:b/>
          <w:bCs/>
          <w:lang w:val="en-US"/>
        </w:rPr>
        <w:t xml:space="preserve"> </w:t>
      </w:r>
    </w:p>
    <w:p w14:paraId="35EABB68" w14:textId="045ECFA0" w:rsidR="00524EA2" w:rsidRPr="00EA4042" w:rsidRDefault="00524EA2" w:rsidP="00FB2AAE">
      <w:pPr>
        <w:spacing w:line="480" w:lineRule="auto"/>
        <w:jc w:val="both"/>
        <w:rPr>
          <w:lang w:val="id-ID"/>
        </w:rPr>
      </w:pPr>
      <w:r w:rsidRPr="00EA4042">
        <w:rPr>
          <w:lang w:val="id-ID"/>
        </w:rPr>
        <w:t xml:space="preserve">Keterangan: </w:t>
      </w:r>
    </w:p>
    <w:p w14:paraId="534BEB90" w14:textId="77777777" w:rsidR="00524EA2" w:rsidRPr="00EA4042" w:rsidRDefault="00524EA2" w:rsidP="00FB2AAE">
      <w:pPr>
        <w:spacing w:line="480" w:lineRule="auto"/>
        <w:jc w:val="both"/>
        <w:rPr>
          <w:lang w:val="id-ID"/>
        </w:rPr>
      </w:pPr>
      <w:r w:rsidRPr="00EA4042">
        <w:rPr>
          <w:lang w:val="id-ID"/>
        </w:rPr>
        <w:t xml:space="preserve">P = Persentase Angket </w:t>
      </w:r>
    </w:p>
    <w:p w14:paraId="5B8FFC80" w14:textId="4F6EC8C1" w:rsidR="00524EA2" w:rsidRPr="00EA4042" w:rsidRDefault="00AB6A42" w:rsidP="00FB2AAE">
      <w:pPr>
        <w:spacing w:line="480" w:lineRule="auto"/>
        <w:jc w:val="both"/>
        <w:rPr>
          <w:lang w:val="id-ID"/>
        </w:rPr>
      </w:pPr>
      <w:r w:rsidRPr="00EA4042">
        <w:rPr>
          <w:rFonts w:ascii="Cambria Math" w:hAnsi="Cambria Math"/>
          <w:lang w:val="id-ID"/>
        </w:rPr>
        <w:t>X</w:t>
      </w:r>
      <w:r w:rsidR="00524EA2" w:rsidRPr="00EA4042">
        <w:rPr>
          <w:lang w:val="id-ID"/>
        </w:rPr>
        <w:t xml:space="preserve"> = Jumlah Skor </w:t>
      </w:r>
    </w:p>
    <w:p w14:paraId="61D2A049" w14:textId="2D8CAE13" w:rsidR="0057193F" w:rsidRDefault="00524EA2" w:rsidP="00C0354D">
      <w:pPr>
        <w:spacing w:after="0" w:line="480" w:lineRule="auto"/>
        <w:jc w:val="both"/>
        <w:rPr>
          <w:lang w:val="id-ID"/>
        </w:rPr>
      </w:pPr>
      <w:r w:rsidRPr="00EA4042">
        <w:rPr>
          <w:rFonts w:ascii="Cambria Math" w:hAnsi="Cambria Math"/>
          <w:lang w:val="id-ID"/>
        </w:rPr>
        <w:t>A</w:t>
      </w:r>
      <w:r w:rsidRPr="00EA4042">
        <w:rPr>
          <w:lang w:val="id-ID"/>
        </w:rPr>
        <w:t xml:space="preserve"> = Skor Ideal</w:t>
      </w:r>
    </w:p>
    <w:p w14:paraId="684725FB" w14:textId="77777777" w:rsidR="002F1188" w:rsidRDefault="002F1188" w:rsidP="00C0354D">
      <w:pPr>
        <w:spacing w:after="0" w:line="480" w:lineRule="auto"/>
        <w:jc w:val="both"/>
        <w:rPr>
          <w:lang w:val="id-ID"/>
        </w:rPr>
      </w:pPr>
    </w:p>
    <w:p w14:paraId="002AC6F4" w14:textId="77777777" w:rsidR="002F1188" w:rsidRPr="00EA4042" w:rsidRDefault="002F1188" w:rsidP="00C0354D">
      <w:pPr>
        <w:spacing w:after="0" w:line="480" w:lineRule="auto"/>
        <w:jc w:val="both"/>
        <w:rPr>
          <w:lang w:val="id-ID"/>
        </w:rPr>
      </w:pPr>
    </w:p>
    <w:p w14:paraId="021A04E0" w14:textId="1E6EE8CC" w:rsidR="00524EA2" w:rsidRPr="00EA4042" w:rsidRDefault="00A95907" w:rsidP="00A95907">
      <w:pPr>
        <w:pStyle w:val="Caption"/>
        <w:rPr>
          <w:b w:val="0"/>
          <w:bCs/>
          <w:sz w:val="22"/>
          <w:szCs w:val="22"/>
          <w:lang w:val="id-ID"/>
        </w:rPr>
      </w:pPr>
      <w:bookmarkStart w:id="129" w:name="_Toc156639616"/>
      <w:r w:rsidRPr="001619D0">
        <w:rPr>
          <w:lang w:val="id-ID"/>
        </w:rPr>
        <w:lastRenderedPageBreak/>
        <w:t>Tabel 3.</w:t>
      </w:r>
      <w:r w:rsidR="001A5BA4">
        <w:rPr>
          <w:lang w:val="en-US"/>
        </w:rPr>
        <w:t>10</w:t>
      </w:r>
      <w:r w:rsidRPr="001619D0">
        <w:rPr>
          <w:lang w:val="id-ID"/>
        </w:rPr>
        <w:t xml:space="preserve"> </w:t>
      </w:r>
      <w:r w:rsidR="00524EA2" w:rsidRPr="001619D0">
        <w:rPr>
          <w:bCs/>
          <w:sz w:val="22"/>
          <w:szCs w:val="22"/>
          <w:lang w:val="id-ID"/>
        </w:rPr>
        <w:t>Kriteria</w:t>
      </w:r>
      <w:r w:rsidR="00DD4A37" w:rsidRPr="001619D0">
        <w:rPr>
          <w:bCs/>
          <w:sz w:val="22"/>
          <w:szCs w:val="22"/>
          <w:lang w:val="id-ID"/>
        </w:rPr>
        <w:t xml:space="preserve"> Respon Peserta Didik</w:t>
      </w:r>
      <w:bookmarkEnd w:id="129"/>
    </w:p>
    <w:tbl>
      <w:tblPr>
        <w:tblStyle w:val="TableGrid"/>
        <w:tblW w:w="0" w:type="auto"/>
        <w:tblInd w:w="817" w:type="dxa"/>
        <w:tblLook w:val="04A0" w:firstRow="1" w:lastRow="0" w:firstColumn="1" w:lastColumn="0" w:noHBand="0" w:noVBand="1"/>
      </w:tblPr>
      <w:tblGrid>
        <w:gridCol w:w="3560"/>
        <w:gridCol w:w="3776"/>
      </w:tblGrid>
      <w:tr w:rsidR="00BC16EC" w:rsidRPr="00EA4042" w14:paraId="69B94B3A" w14:textId="77777777" w:rsidTr="00BC16EC">
        <w:tc>
          <w:tcPr>
            <w:tcW w:w="4111" w:type="dxa"/>
          </w:tcPr>
          <w:p w14:paraId="3457D62B" w14:textId="0E6A579F" w:rsidR="00BC16EC" w:rsidRPr="00EA4042" w:rsidRDefault="00BC16EC" w:rsidP="00FB2AAE">
            <w:pPr>
              <w:spacing w:line="480" w:lineRule="auto"/>
              <w:ind w:left="0"/>
              <w:rPr>
                <w:b/>
                <w:bCs/>
                <w:lang w:val="id-ID"/>
              </w:rPr>
            </w:pPr>
            <w:r w:rsidRPr="00EA4042">
              <w:rPr>
                <w:b/>
                <w:bCs/>
                <w:lang w:val="id-ID"/>
              </w:rPr>
              <w:t>Nilai</w:t>
            </w:r>
          </w:p>
        </w:tc>
        <w:tc>
          <w:tcPr>
            <w:tcW w:w="4314" w:type="dxa"/>
          </w:tcPr>
          <w:p w14:paraId="28C0062A" w14:textId="20B039FE" w:rsidR="00BC16EC" w:rsidRPr="00EA4042" w:rsidRDefault="00BC16EC" w:rsidP="00FB2AAE">
            <w:pPr>
              <w:spacing w:line="480" w:lineRule="auto"/>
              <w:ind w:left="0"/>
              <w:rPr>
                <w:b/>
                <w:bCs/>
                <w:lang w:val="id-ID"/>
              </w:rPr>
            </w:pPr>
            <w:r w:rsidRPr="00EA4042">
              <w:rPr>
                <w:b/>
                <w:bCs/>
                <w:lang w:val="id-ID"/>
              </w:rPr>
              <w:t>Kriteria</w:t>
            </w:r>
          </w:p>
        </w:tc>
      </w:tr>
      <w:tr w:rsidR="00BC16EC" w:rsidRPr="00EA4042" w14:paraId="7F057DCB" w14:textId="77777777" w:rsidTr="00BC16EC">
        <w:tc>
          <w:tcPr>
            <w:tcW w:w="4111" w:type="dxa"/>
          </w:tcPr>
          <w:p w14:paraId="0487E556" w14:textId="7F1ED3BF" w:rsidR="00BC16EC" w:rsidRPr="00EA4042" w:rsidRDefault="00BC16EC" w:rsidP="00FB2AAE">
            <w:pPr>
              <w:spacing w:line="480" w:lineRule="auto"/>
              <w:ind w:left="0"/>
              <w:jc w:val="left"/>
              <w:rPr>
                <w:lang w:val="id-ID"/>
              </w:rPr>
            </w:pPr>
            <w:r w:rsidRPr="00EA4042">
              <w:rPr>
                <w:lang w:val="id-ID"/>
              </w:rPr>
              <w:t>85 ≤ P ≤ 100</w:t>
            </w:r>
            <w:r w:rsidR="00DD4A37" w:rsidRPr="00EA4042">
              <w:rPr>
                <w:lang w:val="id-ID"/>
              </w:rPr>
              <w:t>%</w:t>
            </w:r>
          </w:p>
        </w:tc>
        <w:tc>
          <w:tcPr>
            <w:tcW w:w="4314" w:type="dxa"/>
          </w:tcPr>
          <w:p w14:paraId="6C75D1FB" w14:textId="67A25E4A" w:rsidR="00BC16EC" w:rsidRPr="00EA4042" w:rsidRDefault="00BC16EC" w:rsidP="00FB2AAE">
            <w:pPr>
              <w:spacing w:line="480" w:lineRule="auto"/>
              <w:ind w:left="0"/>
              <w:rPr>
                <w:lang w:val="id-ID"/>
              </w:rPr>
            </w:pPr>
            <w:r w:rsidRPr="00EA4042">
              <w:rPr>
                <w:lang w:val="id-ID"/>
              </w:rPr>
              <w:t>Sangat Baik</w:t>
            </w:r>
          </w:p>
        </w:tc>
      </w:tr>
      <w:tr w:rsidR="00BC16EC" w:rsidRPr="00EA4042" w14:paraId="1D33EF3C" w14:textId="77777777" w:rsidTr="00BC16EC">
        <w:tc>
          <w:tcPr>
            <w:tcW w:w="4111" w:type="dxa"/>
          </w:tcPr>
          <w:p w14:paraId="10B7DF71" w14:textId="35AB13AE" w:rsidR="00BC16EC" w:rsidRPr="00EA4042" w:rsidRDefault="00BC16EC" w:rsidP="00FB2AAE">
            <w:pPr>
              <w:spacing w:line="480" w:lineRule="auto"/>
              <w:ind w:left="0"/>
              <w:jc w:val="left"/>
              <w:rPr>
                <w:lang w:val="id-ID"/>
              </w:rPr>
            </w:pPr>
            <w:r w:rsidRPr="00EA4042">
              <w:rPr>
                <w:lang w:val="id-ID"/>
              </w:rPr>
              <w:t>75 ≤ P ≤ 85</w:t>
            </w:r>
            <w:r w:rsidR="00DD4A37" w:rsidRPr="00EA4042">
              <w:rPr>
                <w:lang w:val="id-ID"/>
              </w:rPr>
              <w:t>%</w:t>
            </w:r>
          </w:p>
        </w:tc>
        <w:tc>
          <w:tcPr>
            <w:tcW w:w="4314" w:type="dxa"/>
          </w:tcPr>
          <w:p w14:paraId="7903ADEA" w14:textId="41B4DE2F" w:rsidR="00BC16EC" w:rsidRPr="00EA4042" w:rsidRDefault="00BC16EC" w:rsidP="00FB2AAE">
            <w:pPr>
              <w:spacing w:line="480" w:lineRule="auto"/>
              <w:ind w:left="0"/>
              <w:rPr>
                <w:lang w:val="id-ID"/>
              </w:rPr>
            </w:pPr>
            <w:r w:rsidRPr="00EA4042">
              <w:rPr>
                <w:lang w:val="id-ID"/>
              </w:rPr>
              <w:t>Baik</w:t>
            </w:r>
          </w:p>
        </w:tc>
      </w:tr>
      <w:tr w:rsidR="00BC16EC" w:rsidRPr="00EA4042" w14:paraId="4332D02C" w14:textId="77777777" w:rsidTr="00BC16EC">
        <w:tc>
          <w:tcPr>
            <w:tcW w:w="4111" w:type="dxa"/>
          </w:tcPr>
          <w:p w14:paraId="6C6D82C6" w14:textId="0886C7C9" w:rsidR="00BC16EC" w:rsidRPr="00EA4042" w:rsidRDefault="00BC16EC" w:rsidP="00FB2AAE">
            <w:pPr>
              <w:spacing w:line="480" w:lineRule="auto"/>
              <w:ind w:left="0"/>
              <w:jc w:val="left"/>
              <w:rPr>
                <w:lang w:val="id-ID"/>
              </w:rPr>
            </w:pPr>
            <w:r w:rsidRPr="00EA4042">
              <w:rPr>
                <w:lang w:val="id-ID"/>
              </w:rPr>
              <w:t>60 ≤ P ≤ 75</w:t>
            </w:r>
            <w:r w:rsidR="00DD4A37" w:rsidRPr="00EA4042">
              <w:rPr>
                <w:lang w:val="id-ID"/>
              </w:rPr>
              <w:t>%</w:t>
            </w:r>
          </w:p>
        </w:tc>
        <w:tc>
          <w:tcPr>
            <w:tcW w:w="4314" w:type="dxa"/>
          </w:tcPr>
          <w:p w14:paraId="403EC5B0" w14:textId="1ABEF612" w:rsidR="00BC16EC" w:rsidRPr="00EA4042" w:rsidRDefault="00BC16EC" w:rsidP="00FB2AAE">
            <w:pPr>
              <w:spacing w:line="480" w:lineRule="auto"/>
              <w:ind w:left="0"/>
              <w:rPr>
                <w:lang w:val="id-ID"/>
              </w:rPr>
            </w:pPr>
            <w:r w:rsidRPr="00EA4042">
              <w:rPr>
                <w:lang w:val="id-ID"/>
              </w:rPr>
              <w:t>Cukup Baik</w:t>
            </w:r>
          </w:p>
        </w:tc>
      </w:tr>
      <w:tr w:rsidR="00BC16EC" w:rsidRPr="00EA4042" w14:paraId="38123816" w14:textId="77777777" w:rsidTr="00BC16EC">
        <w:tc>
          <w:tcPr>
            <w:tcW w:w="4111" w:type="dxa"/>
          </w:tcPr>
          <w:p w14:paraId="0F68FCA8" w14:textId="6170FABD" w:rsidR="00BC16EC" w:rsidRPr="00EA4042" w:rsidRDefault="00BC16EC" w:rsidP="00FB2AAE">
            <w:pPr>
              <w:spacing w:line="480" w:lineRule="auto"/>
              <w:ind w:left="0"/>
              <w:jc w:val="left"/>
              <w:rPr>
                <w:lang w:val="id-ID"/>
              </w:rPr>
            </w:pPr>
            <w:r w:rsidRPr="00EA4042">
              <w:rPr>
                <w:lang w:val="id-ID"/>
              </w:rPr>
              <w:t>55 ≤ P ≤ 60</w:t>
            </w:r>
            <w:r w:rsidR="00DD4A37" w:rsidRPr="00EA4042">
              <w:rPr>
                <w:lang w:val="id-ID"/>
              </w:rPr>
              <w:t>%</w:t>
            </w:r>
          </w:p>
        </w:tc>
        <w:tc>
          <w:tcPr>
            <w:tcW w:w="4314" w:type="dxa"/>
          </w:tcPr>
          <w:p w14:paraId="49B1763F" w14:textId="64BC606D" w:rsidR="00BC16EC" w:rsidRPr="00EA4042" w:rsidRDefault="00BC16EC" w:rsidP="00FB2AAE">
            <w:pPr>
              <w:spacing w:line="480" w:lineRule="auto"/>
              <w:ind w:left="0"/>
              <w:rPr>
                <w:lang w:val="id-ID"/>
              </w:rPr>
            </w:pPr>
            <w:r w:rsidRPr="00EA4042">
              <w:rPr>
                <w:lang w:val="id-ID"/>
              </w:rPr>
              <w:t>Kurang Baik</w:t>
            </w:r>
          </w:p>
        </w:tc>
      </w:tr>
      <w:tr w:rsidR="00BC16EC" w:rsidRPr="00EA4042" w14:paraId="0BC390CE" w14:textId="77777777" w:rsidTr="00BC16EC">
        <w:tc>
          <w:tcPr>
            <w:tcW w:w="4111" w:type="dxa"/>
          </w:tcPr>
          <w:p w14:paraId="2DFE7EBB" w14:textId="4650101B" w:rsidR="00BC16EC" w:rsidRPr="00EA4042" w:rsidRDefault="00BC16EC" w:rsidP="00FB2AAE">
            <w:pPr>
              <w:spacing w:line="480" w:lineRule="auto"/>
              <w:ind w:left="0"/>
              <w:jc w:val="left"/>
              <w:rPr>
                <w:lang w:val="id-ID"/>
              </w:rPr>
            </w:pPr>
            <w:r w:rsidRPr="00EA4042">
              <w:rPr>
                <w:lang w:val="id-ID"/>
              </w:rPr>
              <w:t>0 ≤ P ≤ 55</w:t>
            </w:r>
            <w:r w:rsidR="00DD4A37" w:rsidRPr="00EA4042">
              <w:rPr>
                <w:lang w:val="id-ID"/>
              </w:rPr>
              <w:t>%</w:t>
            </w:r>
          </w:p>
        </w:tc>
        <w:tc>
          <w:tcPr>
            <w:tcW w:w="4314" w:type="dxa"/>
          </w:tcPr>
          <w:p w14:paraId="1750A480" w14:textId="7362DCDE" w:rsidR="00BC16EC" w:rsidRPr="00EA4042" w:rsidRDefault="00BC16EC" w:rsidP="00FB2AAE">
            <w:pPr>
              <w:spacing w:line="480" w:lineRule="auto"/>
              <w:ind w:left="0"/>
              <w:rPr>
                <w:lang w:val="id-ID"/>
              </w:rPr>
            </w:pPr>
            <w:r w:rsidRPr="00EA4042">
              <w:rPr>
                <w:lang w:val="id-ID"/>
              </w:rPr>
              <w:t>Tidak Baik</w:t>
            </w:r>
          </w:p>
        </w:tc>
      </w:tr>
    </w:tbl>
    <w:p w14:paraId="36367291" w14:textId="785C8810" w:rsidR="00C0354D" w:rsidRPr="001619D0" w:rsidRDefault="001619D0" w:rsidP="00DE44D2">
      <w:pPr>
        <w:pStyle w:val="P1"/>
        <w:spacing w:after="240"/>
        <w:jc w:val="right"/>
        <w:rPr>
          <w:lang w:val="en-US"/>
        </w:rPr>
      </w:pPr>
      <w:proofErr w:type="spellStart"/>
      <w:r>
        <w:rPr>
          <w:lang w:val="en-US"/>
        </w:rPr>
        <w:t>Sumber</w:t>
      </w:r>
      <w:proofErr w:type="spellEnd"/>
      <w:r>
        <w:rPr>
          <w:lang w:val="en-US"/>
        </w:rPr>
        <w:t xml:space="preserve">: </w:t>
      </w:r>
      <w:proofErr w:type="spellStart"/>
      <w:r>
        <w:rPr>
          <w:lang w:val="en-US"/>
        </w:rPr>
        <w:t>Selpiyanti</w:t>
      </w:r>
      <w:proofErr w:type="spellEnd"/>
      <w:r>
        <w:rPr>
          <w:lang w:val="en-US"/>
        </w:rPr>
        <w:t xml:space="preserve">, S. (2022) </w:t>
      </w:r>
      <w:proofErr w:type="spellStart"/>
      <w:r>
        <w:rPr>
          <w:lang w:val="en-US"/>
        </w:rPr>
        <w:t>dengan</w:t>
      </w:r>
      <w:proofErr w:type="spellEnd"/>
      <w:r>
        <w:rPr>
          <w:lang w:val="en-US"/>
        </w:rPr>
        <w:t xml:space="preserve"> </w:t>
      </w:r>
      <w:proofErr w:type="spellStart"/>
      <w:r>
        <w:rPr>
          <w:lang w:val="en-US"/>
        </w:rPr>
        <w:t>modifikasi</w:t>
      </w:r>
      <w:proofErr w:type="spellEnd"/>
    </w:p>
    <w:p w14:paraId="7DCDBFD5" w14:textId="7C0226AA" w:rsidR="00152871" w:rsidRPr="00EA4042" w:rsidRDefault="00152871">
      <w:pPr>
        <w:pStyle w:val="Heading2"/>
        <w:numPr>
          <w:ilvl w:val="1"/>
          <w:numId w:val="30"/>
        </w:numPr>
        <w:ind w:left="426" w:hanging="426"/>
        <w:rPr>
          <w:lang w:val="id-ID"/>
        </w:rPr>
      </w:pPr>
      <w:bookmarkStart w:id="130" w:name="_Toc156674438"/>
      <w:r w:rsidRPr="00EA4042">
        <w:rPr>
          <w:lang w:val="id-ID"/>
        </w:rPr>
        <w:t>Teknik Penyajian Hasil Analisis</w:t>
      </w:r>
      <w:bookmarkEnd w:id="130"/>
      <w:r w:rsidRPr="00EA4042">
        <w:rPr>
          <w:lang w:val="id-ID"/>
        </w:rPr>
        <w:t xml:space="preserve"> </w:t>
      </w:r>
    </w:p>
    <w:p w14:paraId="4CEB11F9" w14:textId="63E46FD6" w:rsidR="00152871" w:rsidRPr="00D54FBB" w:rsidRDefault="00C30148" w:rsidP="00D54FBB">
      <w:pPr>
        <w:spacing w:line="480" w:lineRule="auto"/>
        <w:ind w:left="0" w:firstLine="709"/>
        <w:jc w:val="both"/>
        <w:rPr>
          <w:lang w:val="id-ID"/>
        </w:rPr>
      </w:pPr>
      <w:r w:rsidRPr="00D54FBB">
        <w:rPr>
          <w:lang w:val="id-ID"/>
        </w:rPr>
        <w:t xml:space="preserve">Menurut </w:t>
      </w:r>
      <w:r w:rsidR="00152871" w:rsidRPr="00D54FBB">
        <w:rPr>
          <w:lang w:val="id-ID"/>
        </w:rPr>
        <w:t>Nurmalasari and Erdiantoro (2020)</w:t>
      </w:r>
      <w:r w:rsidRPr="00D54FBB">
        <w:rPr>
          <w:lang w:val="id-ID"/>
        </w:rPr>
        <w:t xml:space="preserve">, supaya </w:t>
      </w:r>
      <w:r w:rsidR="00152871" w:rsidRPr="00D54FBB">
        <w:rPr>
          <w:lang w:val="id-ID"/>
        </w:rPr>
        <w:t xml:space="preserve">hasil penelitian </w:t>
      </w:r>
      <w:r w:rsidRPr="00D54FBB">
        <w:rPr>
          <w:lang w:val="id-ID"/>
        </w:rPr>
        <w:t>yang didapatkan dapat dipahami dengan baik</w:t>
      </w:r>
      <w:r w:rsidR="00152871" w:rsidRPr="00D54FBB">
        <w:rPr>
          <w:lang w:val="id-ID"/>
        </w:rPr>
        <w:t xml:space="preserve">, </w:t>
      </w:r>
      <w:r w:rsidRPr="00D54FBB">
        <w:rPr>
          <w:lang w:val="id-ID"/>
        </w:rPr>
        <w:t>tentunya perlu dilakukan suatu t</w:t>
      </w:r>
      <w:r w:rsidR="00152871" w:rsidRPr="00D54FBB">
        <w:rPr>
          <w:lang w:val="id-ID"/>
        </w:rPr>
        <w:t xml:space="preserve">eknik </w:t>
      </w:r>
      <w:r w:rsidRPr="00D54FBB">
        <w:rPr>
          <w:lang w:val="id-ID"/>
        </w:rPr>
        <w:t>untuk menyajikan</w:t>
      </w:r>
      <w:r w:rsidR="00152871" w:rsidRPr="00D54FBB">
        <w:rPr>
          <w:lang w:val="id-ID"/>
        </w:rPr>
        <w:t xml:space="preserve"> hasil analisis</w:t>
      </w:r>
      <w:r w:rsidRPr="00D54FBB">
        <w:rPr>
          <w:lang w:val="id-ID"/>
        </w:rPr>
        <w:t xml:space="preserve"> data yang didapat</w:t>
      </w:r>
      <w:r w:rsidR="00152871" w:rsidRPr="00D54FBB">
        <w:rPr>
          <w:lang w:val="id-ID"/>
        </w:rPr>
        <w:t xml:space="preserve">. </w:t>
      </w:r>
      <w:r w:rsidRPr="00D54FBB">
        <w:rPr>
          <w:lang w:val="id-ID"/>
        </w:rPr>
        <w:t>Data yang disajikan bersumber dari kegiatan-kegiatan penelitian, seperti</w:t>
      </w:r>
      <w:r w:rsidR="00152871" w:rsidRPr="00D54FBB">
        <w:rPr>
          <w:lang w:val="id-ID"/>
        </w:rPr>
        <w:t xml:space="preserve"> observasi, angket</w:t>
      </w:r>
      <w:r w:rsidRPr="00D54FBB">
        <w:rPr>
          <w:lang w:val="id-ID"/>
        </w:rPr>
        <w:t>, maupun dokumentasi.</w:t>
      </w:r>
      <w:r w:rsidR="00152871" w:rsidRPr="00D54FBB">
        <w:rPr>
          <w:lang w:val="id-ID"/>
        </w:rPr>
        <w:t xml:space="preserve"> </w:t>
      </w:r>
      <w:r w:rsidRPr="00D54FBB">
        <w:rPr>
          <w:lang w:val="id-ID"/>
        </w:rPr>
        <w:t>Selanjutnya data</w:t>
      </w:r>
      <w:r w:rsidR="00152871" w:rsidRPr="00D54FBB">
        <w:rPr>
          <w:lang w:val="id-ID"/>
        </w:rPr>
        <w:t xml:space="preserve"> kualitatif </w:t>
      </w:r>
      <w:r w:rsidRPr="00D54FBB">
        <w:rPr>
          <w:lang w:val="id-ID"/>
        </w:rPr>
        <w:t>yang didukung oleh</w:t>
      </w:r>
      <w:r w:rsidR="00152871" w:rsidRPr="00D54FBB">
        <w:rPr>
          <w:lang w:val="id-ID"/>
        </w:rPr>
        <w:t xml:space="preserve"> data kuantitatif </w:t>
      </w:r>
      <w:r w:rsidRPr="00D54FBB">
        <w:rPr>
          <w:lang w:val="id-ID"/>
        </w:rPr>
        <w:t>dibuat</w:t>
      </w:r>
      <w:r w:rsidR="00152871" w:rsidRPr="00D54FBB">
        <w:rPr>
          <w:lang w:val="id-ID"/>
        </w:rPr>
        <w:t xml:space="preserve"> dalam bentuk teks deskriptif, </w:t>
      </w:r>
      <w:r w:rsidRPr="00D54FBB">
        <w:rPr>
          <w:lang w:val="id-ID"/>
        </w:rPr>
        <w:t xml:space="preserve">yang didalamnya terdapat </w:t>
      </w:r>
      <w:r w:rsidR="00152871" w:rsidRPr="00D54FBB">
        <w:rPr>
          <w:lang w:val="id-ID"/>
        </w:rPr>
        <w:t>kata-kata, gambar</w:t>
      </w:r>
      <w:r w:rsidRPr="00D54FBB">
        <w:rPr>
          <w:lang w:val="id-ID"/>
        </w:rPr>
        <w:t>, maupun tabel</w:t>
      </w:r>
      <w:r w:rsidR="00152871" w:rsidRPr="00D54FBB">
        <w:rPr>
          <w:lang w:val="id-ID"/>
        </w:rPr>
        <w:t xml:space="preserve"> sebagai pendukung data</w:t>
      </w:r>
      <w:r w:rsidRPr="00D54FBB">
        <w:rPr>
          <w:lang w:val="id-ID"/>
        </w:rPr>
        <w:t>nya</w:t>
      </w:r>
      <w:r w:rsidR="00152871" w:rsidRPr="00D54FBB">
        <w:rPr>
          <w:lang w:val="id-ID"/>
        </w:rPr>
        <w:t>.</w:t>
      </w:r>
    </w:p>
    <w:p w14:paraId="18B1BD6B" w14:textId="77777777" w:rsidR="00A95907" w:rsidRPr="00EA4042" w:rsidRDefault="00A95907" w:rsidP="0093340B">
      <w:pPr>
        <w:pStyle w:val="P1"/>
      </w:pPr>
    </w:p>
    <w:sectPr w:rsidR="00A95907" w:rsidRPr="00EA4042" w:rsidSect="00E155C0">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D3F9EB" w14:textId="77777777" w:rsidR="00F77A55" w:rsidRDefault="00F77A55" w:rsidP="003D6794">
      <w:pPr>
        <w:spacing w:after="0" w:line="240" w:lineRule="auto"/>
      </w:pPr>
      <w:r>
        <w:separator/>
      </w:r>
    </w:p>
  </w:endnote>
  <w:endnote w:type="continuationSeparator" w:id="0">
    <w:p w14:paraId="03380419" w14:textId="77777777" w:rsidR="00F77A55" w:rsidRDefault="00F77A55" w:rsidP="003D67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7433630"/>
      <w:docPartObj>
        <w:docPartGallery w:val="Page Numbers (Bottom of Page)"/>
        <w:docPartUnique/>
      </w:docPartObj>
    </w:sdtPr>
    <w:sdtEndPr>
      <w:rPr>
        <w:noProof/>
      </w:rPr>
    </w:sdtEndPr>
    <w:sdtContent>
      <w:p w14:paraId="01E401D6" w14:textId="3C4B7D32" w:rsidR="00A95907" w:rsidRDefault="00A95907" w:rsidP="00A95907">
        <w:pPr>
          <w:pStyle w:val="Footer"/>
          <w:ind w:left="0"/>
        </w:pPr>
        <w:r>
          <w:fldChar w:fldCharType="begin"/>
        </w:r>
        <w:r>
          <w:instrText xml:space="preserve"> PAGE   \* MERGEFORMAT </w:instrText>
        </w:r>
        <w:r>
          <w:fldChar w:fldCharType="separate"/>
        </w:r>
        <w:r w:rsidR="00233397">
          <w:rPr>
            <w:noProof/>
          </w:rPr>
          <w:t>ii</w:t>
        </w:r>
        <w:r>
          <w:rPr>
            <w:noProof/>
          </w:rPr>
          <w:fldChar w:fldCharType="end"/>
        </w:r>
      </w:p>
    </w:sdtContent>
  </w:sdt>
  <w:p w14:paraId="55D3C1A7" w14:textId="77777777" w:rsidR="00A95907" w:rsidRDefault="00A9590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CD5104" w14:textId="77777777" w:rsidR="00C04172" w:rsidRDefault="00C0417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3698471"/>
      <w:docPartObj>
        <w:docPartGallery w:val="Page Numbers (Bottom of Page)"/>
        <w:docPartUnique/>
      </w:docPartObj>
    </w:sdtPr>
    <w:sdtEndPr>
      <w:rPr>
        <w:noProof/>
      </w:rPr>
    </w:sdtEndPr>
    <w:sdtContent>
      <w:p w14:paraId="009B514F" w14:textId="4395D69D" w:rsidR="00C04172" w:rsidRDefault="00C04172" w:rsidP="00A95907">
        <w:pPr>
          <w:pStyle w:val="Footer"/>
          <w:ind w:left="0"/>
        </w:pPr>
        <w:r>
          <w:fldChar w:fldCharType="begin"/>
        </w:r>
        <w:r>
          <w:instrText xml:space="preserve"> PAGE   \* MERGEFORMAT </w:instrText>
        </w:r>
        <w:r>
          <w:fldChar w:fldCharType="separate"/>
        </w:r>
        <w:r w:rsidR="00233397">
          <w:rPr>
            <w:noProof/>
          </w:rPr>
          <w:t>40</w:t>
        </w:r>
        <w:r>
          <w:rPr>
            <w:noProof/>
          </w:rPr>
          <w:fldChar w:fldCharType="end"/>
        </w:r>
      </w:p>
    </w:sdtContent>
  </w:sdt>
  <w:p w14:paraId="73699AA2" w14:textId="77777777" w:rsidR="00C04172" w:rsidRDefault="00C041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461B6B" w14:textId="77777777" w:rsidR="00F77A55" w:rsidRDefault="00F77A55" w:rsidP="003D6794">
      <w:pPr>
        <w:spacing w:after="0" w:line="240" w:lineRule="auto"/>
      </w:pPr>
      <w:r>
        <w:separator/>
      </w:r>
    </w:p>
  </w:footnote>
  <w:footnote w:type="continuationSeparator" w:id="0">
    <w:p w14:paraId="1B25A011" w14:textId="77777777" w:rsidR="00F77A55" w:rsidRDefault="00F77A55" w:rsidP="003D679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3067236"/>
      <w:docPartObj>
        <w:docPartGallery w:val="Page Numbers (Top of Page)"/>
        <w:docPartUnique/>
      </w:docPartObj>
    </w:sdtPr>
    <w:sdtEndPr>
      <w:rPr>
        <w:noProof/>
      </w:rPr>
    </w:sdtEndPr>
    <w:sdtContent>
      <w:p w14:paraId="124069EB" w14:textId="30EDCBCD" w:rsidR="00C04172" w:rsidRDefault="00C04172">
        <w:pPr>
          <w:pStyle w:val="Header"/>
          <w:jc w:val="right"/>
        </w:pPr>
        <w:r>
          <w:fldChar w:fldCharType="begin"/>
        </w:r>
        <w:r>
          <w:instrText xml:space="preserve"> PAGE   \* MERGEFORMAT </w:instrText>
        </w:r>
        <w:r>
          <w:fldChar w:fldCharType="separate"/>
        </w:r>
        <w:r w:rsidR="00233397">
          <w:rPr>
            <w:noProof/>
          </w:rPr>
          <w:t>62</w:t>
        </w:r>
        <w:r>
          <w:rPr>
            <w:noProof/>
          </w:rPr>
          <w:fldChar w:fldCharType="end"/>
        </w:r>
      </w:p>
    </w:sdtContent>
  </w:sdt>
  <w:p w14:paraId="725DFE17" w14:textId="77777777" w:rsidR="00C04172" w:rsidRDefault="00C0417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673188"/>
    <w:multiLevelType w:val="hybridMultilevel"/>
    <w:tmpl w:val="E79CF632"/>
    <w:lvl w:ilvl="0" w:tplc="30940276">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nsid w:val="03E51BED"/>
    <w:multiLevelType w:val="hybridMultilevel"/>
    <w:tmpl w:val="EC30A198"/>
    <w:lvl w:ilvl="0" w:tplc="D1E4D102">
      <w:start w:val="1"/>
      <w:numFmt w:val="decimal"/>
      <w:lvlText w:val="5.%1"/>
      <w:lvlJc w:val="left"/>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3F44B1A"/>
    <w:multiLevelType w:val="multilevel"/>
    <w:tmpl w:val="296C8F4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862" w:hanging="720"/>
      </w:pPr>
      <w:rPr>
        <w:rFonts w:hint="default"/>
        <w:b w:val="0"/>
        <w:bCs w:val="0"/>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7DB0080"/>
    <w:multiLevelType w:val="hybridMultilevel"/>
    <w:tmpl w:val="28EAEC70"/>
    <w:lvl w:ilvl="0" w:tplc="485E962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nsid w:val="07EE62CC"/>
    <w:multiLevelType w:val="hybridMultilevel"/>
    <w:tmpl w:val="23864CDC"/>
    <w:lvl w:ilvl="0" w:tplc="38090019">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6BE49B12">
      <w:start w:val="1"/>
      <w:numFmt w:val="lowerLetter"/>
      <w:lvlText w:val="%3.)"/>
      <w:lvlJc w:val="left"/>
      <w:pPr>
        <w:ind w:left="2415" w:hanging="435"/>
      </w:pPr>
      <w:rPr>
        <w:rFonts w:hint="default"/>
      </w:rPr>
    </w:lvl>
    <w:lvl w:ilvl="3" w:tplc="0A40B1A6">
      <w:start w:val="1"/>
      <w:numFmt w:val="decimal"/>
      <w:lvlText w:val="%4)"/>
      <w:lvlJc w:val="left"/>
      <w:pPr>
        <w:ind w:left="2880" w:hanging="360"/>
      </w:pPr>
      <w:rPr>
        <w:rFonts w:hint="default"/>
      </w:rPr>
    </w:lvl>
    <w:lvl w:ilvl="4" w:tplc="38090001">
      <w:start w:val="1"/>
      <w:numFmt w:val="bullet"/>
      <w:lvlText w:val=""/>
      <w:lvlJc w:val="left"/>
      <w:pPr>
        <w:ind w:left="720" w:hanging="360"/>
      </w:pPr>
      <w:rPr>
        <w:rFonts w:ascii="Symbol" w:hAnsi="Symbol" w:hint="default"/>
      </w:rPr>
    </w:lvl>
    <w:lvl w:ilvl="5" w:tplc="9BA483C0">
      <w:start w:val="1"/>
      <w:numFmt w:val="upperLetter"/>
      <w:lvlText w:val="%6."/>
      <w:lvlJc w:val="left"/>
      <w:pPr>
        <w:ind w:left="4500" w:hanging="360"/>
      </w:pPr>
      <w:rPr>
        <w:rFonts w:hint="default"/>
      </w:rPr>
    </w:lvl>
    <w:lvl w:ilvl="6" w:tplc="0DC4640A">
      <w:start w:val="1"/>
      <w:numFmt w:val="lowerLetter"/>
      <w:lvlText w:val="%7)"/>
      <w:lvlJc w:val="left"/>
      <w:pPr>
        <w:ind w:left="5040" w:hanging="360"/>
      </w:pPr>
      <w:rPr>
        <w:rFonts w:hint="default"/>
      </w:rPr>
    </w:lvl>
    <w:lvl w:ilvl="7" w:tplc="F62C8694">
      <w:start w:val="1"/>
      <w:numFmt w:val="decimal"/>
      <w:lvlText w:val="%8."/>
      <w:lvlJc w:val="left"/>
      <w:pPr>
        <w:ind w:left="5760" w:hanging="360"/>
      </w:pPr>
      <w:rPr>
        <w:rFonts w:hint="default"/>
      </w:rPr>
    </w:lvl>
    <w:lvl w:ilvl="8" w:tplc="3809001B" w:tentative="1">
      <w:start w:val="1"/>
      <w:numFmt w:val="lowerRoman"/>
      <w:lvlText w:val="%9."/>
      <w:lvlJc w:val="right"/>
      <w:pPr>
        <w:ind w:left="6480" w:hanging="180"/>
      </w:pPr>
    </w:lvl>
  </w:abstractNum>
  <w:abstractNum w:abstractNumId="5">
    <w:nsid w:val="07F4516B"/>
    <w:multiLevelType w:val="hybridMultilevel"/>
    <w:tmpl w:val="80B4DB2C"/>
    <w:lvl w:ilvl="0" w:tplc="45AC658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nsid w:val="084D1FED"/>
    <w:multiLevelType w:val="hybridMultilevel"/>
    <w:tmpl w:val="7EB0BA00"/>
    <w:lvl w:ilvl="0" w:tplc="2B1E77A6">
      <w:start w:val="1"/>
      <w:numFmt w:val="decimal"/>
      <w:lvlText w:val="4.%1"/>
      <w:lvlJc w:val="left"/>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090C467C"/>
    <w:multiLevelType w:val="hybridMultilevel"/>
    <w:tmpl w:val="972019FE"/>
    <w:lvl w:ilvl="0" w:tplc="2AF67000">
      <w:start w:val="1"/>
      <w:numFmt w:val="lowerLetter"/>
      <w:lvlText w:val="%1."/>
      <w:lvlJc w:val="left"/>
      <w:pPr>
        <w:ind w:left="1070" w:hanging="360"/>
      </w:pPr>
      <w:rPr>
        <w:rFonts w:hint="default"/>
      </w:rPr>
    </w:lvl>
    <w:lvl w:ilvl="1" w:tplc="38090019" w:tentative="1">
      <w:start w:val="1"/>
      <w:numFmt w:val="lowerLetter"/>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abstractNum w:abstractNumId="8">
    <w:nsid w:val="0A0108D5"/>
    <w:multiLevelType w:val="hybridMultilevel"/>
    <w:tmpl w:val="3C502CBA"/>
    <w:lvl w:ilvl="0" w:tplc="2AF6700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nsid w:val="1063551C"/>
    <w:multiLevelType w:val="hybridMultilevel"/>
    <w:tmpl w:val="D29E7532"/>
    <w:lvl w:ilvl="0" w:tplc="2AF67000">
      <w:start w:val="1"/>
      <w:numFmt w:val="lowerLetter"/>
      <w:lvlText w:val="%1."/>
      <w:lvlJc w:val="left"/>
      <w:pPr>
        <w:ind w:left="1145" w:hanging="360"/>
      </w:pPr>
      <w:rPr>
        <w:rFonts w:hint="default"/>
      </w:rPr>
    </w:lvl>
    <w:lvl w:ilvl="1" w:tplc="38090019" w:tentative="1">
      <w:start w:val="1"/>
      <w:numFmt w:val="lowerLetter"/>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abstractNum w:abstractNumId="10">
    <w:nsid w:val="179C7747"/>
    <w:multiLevelType w:val="hybridMultilevel"/>
    <w:tmpl w:val="46C2F3E0"/>
    <w:lvl w:ilvl="0" w:tplc="3809000F">
      <w:start w:val="1"/>
      <w:numFmt w:val="decimal"/>
      <w:lvlText w:val="%1."/>
      <w:lvlJc w:val="left"/>
      <w:pPr>
        <w:ind w:left="1145" w:hanging="360"/>
      </w:pPr>
    </w:lvl>
    <w:lvl w:ilvl="1" w:tplc="38090019" w:tentative="1">
      <w:start w:val="1"/>
      <w:numFmt w:val="lowerLetter"/>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abstractNum w:abstractNumId="11">
    <w:nsid w:val="18BE71B6"/>
    <w:multiLevelType w:val="hybridMultilevel"/>
    <w:tmpl w:val="4BBE4F4E"/>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2">
    <w:nsid w:val="18D14F00"/>
    <w:multiLevelType w:val="hybridMultilevel"/>
    <w:tmpl w:val="B3844E00"/>
    <w:lvl w:ilvl="0" w:tplc="83FE0FC4">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1C540957"/>
    <w:multiLevelType w:val="hybridMultilevel"/>
    <w:tmpl w:val="A63CBBB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1E2934EE"/>
    <w:multiLevelType w:val="hybridMultilevel"/>
    <w:tmpl w:val="38988372"/>
    <w:lvl w:ilvl="0" w:tplc="24BEE74E">
      <w:start w:val="1"/>
      <w:numFmt w:val="decimal"/>
      <w:lvlText w:val="2.%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2233280F"/>
    <w:multiLevelType w:val="hybridMultilevel"/>
    <w:tmpl w:val="03808A5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252B27A9"/>
    <w:multiLevelType w:val="hybridMultilevel"/>
    <w:tmpl w:val="80465D7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276224A6"/>
    <w:multiLevelType w:val="hybridMultilevel"/>
    <w:tmpl w:val="74B6FF9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27A10852"/>
    <w:multiLevelType w:val="hybridMultilevel"/>
    <w:tmpl w:val="4F6C66BC"/>
    <w:lvl w:ilvl="0" w:tplc="FFFFFFFF">
      <w:start w:val="1"/>
      <w:numFmt w:val="decimal"/>
      <w:lvlText w:val="%1."/>
      <w:lvlJc w:val="left"/>
      <w:pPr>
        <w:ind w:left="720" w:hanging="360"/>
      </w:pPr>
      <w:rPr>
        <w:rFonts w:hint="default"/>
      </w:rPr>
    </w:lvl>
    <w:lvl w:ilvl="1" w:tplc="FFFFFFFF">
      <w:start w:val="1"/>
      <w:numFmt w:val="upperLetter"/>
      <w:lvlText w:val="%2."/>
      <w:lvlJc w:val="left"/>
      <w:pPr>
        <w:ind w:left="23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nsid w:val="29C76BA3"/>
    <w:multiLevelType w:val="hybridMultilevel"/>
    <w:tmpl w:val="E8F0E8BC"/>
    <w:lvl w:ilvl="0" w:tplc="FB2C712C">
      <w:start w:val="1"/>
      <w:numFmt w:val="lowerLetter"/>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nsid w:val="31BD5E41"/>
    <w:multiLevelType w:val="hybridMultilevel"/>
    <w:tmpl w:val="A956DE2A"/>
    <w:lvl w:ilvl="0" w:tplc="AB10105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nsid w:val="333E1665"/>
    <w:multiLevelType w:val="multilevel"/>
    <w:tmpl w:val="5292144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355E10FA"/>
    <w:multiLevelType w:val="hybridMultilevel"/>
    <w:tmpl w:val="EB3AACBC"/>
    <w:lvl w:ilvl="0" w:tplc="2F2295A6">
      <w:start w:val="1"/>
      <w:numFmt w:val="decimal"/>
      <w:lvlText w:val="6.%1"/>
      <w:lvlJc w:val="left"/>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37F56BA6"/>
    <w:multiLevelType w:val="hybridMultilevel"/>
    <w:tmpl w:val="A43CFFC2"/>
    <w:lvl w:ilvl="0" w:tplc="DF148CF2">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nsid w:val="39CA31E8"/>
    <w:multiLevelType w:val="hybridMultilevel"/>
    <w:tmpl w:val="478E5F4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3F166A4D"/>
    <w:multiLevelType w:val="hybridMultilevel"/>
    <w:tmpl w:val="1CF429BC"/>
    <w:lvl w:ilvl="0" w:tplc="2A94EB64">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nsid w:val="41B62895"/>
    <w:multiLevelType w:val="hybridMultilevel"/>
    <w:tmpl w:val="DD0E268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42463B13"/>
    <w:multiLevelType w:val="multilevel"/>
    <w:tmpl w:val="1FE28AA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43B66265"/>
    <w:multiLevelType w:val="multilevel"/>
    <w:tmpl w:val="39E42F1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nsid w:val="43F37592"/>
    <w:multiLevelType w:val="hybridMultilevel"/>
    <w:tmpl w:val="1D825A8E"/>
    <w:lvl w:ilvl="0" w:tplc="3809000F">
      <w:start w:val="1"/>
      <w:numFmt w:val="decimal"/>
      <w:lvlText w:val="%1."/>
      <w:lvlJc w:val="left"/>
      <w:pPr>
        <w:ind w:left="720" w:hanging="360"/>
      </w:pPr>
      <w:rPr>
        <w:rFonts w:hint="default"/>
      </w:rPr>
    </w:lvl>
    <w:lvl w:ilvl="1" w:tplc="38090015">
      <w:start w:val="1"/>
      <w:numFmt w:val="upperLetter"/>
      <w:lvlText w:val="%2."/>
      <w:lvlJc w:val="left"/>
      <w:pPr>
        <w:ind w:left="23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467C4261"/>
    <w:multiLevelType w:val="multilevel"/>
    <w:tmpl w:val="6564233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496F60FE"/>
    <w:multiLevelType w:val="hybridMultilevel"/>
    <w:tmpl w:val="9BC448B2"/>
    <w:lvl w:ilvl="0" w:tplc="3FA646C4">
      <w:start w:val="1"/>
      <w:numFmt w:val="decimal"/>
      <w:lvlText w:val="7.%1"/>
      <w:lvlJc w:val="left"/>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4E044030"/>
    <w:multiLevelType w:val="hybridMultilevel"/>
    <w:tmpl w:val="7B166240"/>
    <w:lvl w:ilvl="0" w:tplc="4DDC6948">
      <w:numFmt w:val="bullet"/>
      <w:lvlText w:val="-"/>
      <w:lvlJc w:val="left"/>
      <w:pPr>
        <w:ind w:left="720" w:hanging="360"/>
      </w:pPr>
      <w:rPr>
        <w:rFonts w:ascii="Times New Roman" w:eastAsiaTheme="minorHAnsi" w:hAnsi="Times New Roman" w:cs="Times New Roman" w:hint="default"/>
        <w:i/>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3">
    <w:nsid w:val="54A740B4"/>
    <w:multiLevelType w:val="hybridMultilevel"/>
    <w:tmpl w:val="E500D01E"/>
    <w:lvl w:ilvl="0" w:tplc="C16CCDE8">
      <w:start w:val="1"/>
      <w:numFmt w:val="decimal"/>
      <w:lvlText w:val="1.%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577271AB"/>
    <w:multiLevelType w:val="hybridMultilevel"/>
    <w:tmpl w:val="883260AA"/>
    <w:lvl w:ilvl="0" w:tplc="F25415C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nsid w:val="586E4B51"/>
    <w:multiLevelType w:val="hybridMultilevel"/>
    <w:tmpl w:val="28FA4AE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58B13523"/>
    <w:multiLevelType w:val="hybridMultilevel"/>
    <w:tmpl w:val="B7469B56"/>
    <w:lvl w:ilvl="0" w:tplc="C7BA9C88">
      <w:start w:val="1"/>
      <w:numFmt w:val="lowerLetter"/>
      <w:lvlText w:val="%1."/>
      <w:lvlJc w:val="left"/>
      <w:pPr>
        <w:ind w:left="1080" w:hanging="360"/>
      </w:pPr>
      <w:rPr>
        <w:rFonts w:hint="default"/>
        <w:color w:val="auto"/>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nsid w:val="651F1594"/>
    <w:multiLevelType w:val="hybridMultilevel"/>
    <w:tmpl w:val="408475C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68B543DC"/>
    <w:multiLevelType w:val="hybridMultilevel"/>
    <w:tmpl w:val="1CB6E1B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9AF2B81"/>
    <w:multiLevelType w:val="hybridMultilevel"/>
    <w:tmpl w:val="1E0626F2"/>
    <w:lvl w:ilvl="0" w:tplc="87AE9456">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69C85C80"/>
    <w:multiLevelType w:val="hybridMultilevel"/>
    <w:tmpl w:val="9D7E6F34"/>
    <w:lvl w:ilvl="0" w:tplc="B468723C">
      <w:start w:val="1"/>
      <w:numFmt w:val="decimal"/>
      <w:lvlText w:val="8.%1"/>
      <w:lvlJc w:val="left"/>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69F521A9"/>
    <w:multiLevelType w:val="hybridMultilevel"/>
    <w:tmpl w:val="3D4030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6B2D6AA8"/>
    <w:multiLevelType w:val="multilevel"/>
    <w:tmpl w:val="1D689FBE"/>
    <w:lvl w:ilvl="0">
      <w:start w:val="2"/>
      <w:numFmt w:val="decimal"/>
      <w:lvlText w:val="%1"/>
      <w:lvlJc w:val="left"/>
      <w:pPr>
        <w:ind w:left="480" w:hanging="480"/>
      </w:pPr>
      <w:rPr>
        <w:rFonts w:hint="default"/>
        <w:b w:val="0"/>
      </w:rPr>
    </w:lvl>
    <w:lvl w:ilvl="1">
      <w:start w:val="1"/>
      <w:numFmt w:val="decimal"/>
      <w:lvlText w:val="%1.%2"/>
      <w:lvlJc w:val="left"/>
      <w:pPr>
        <w:ind w:left="480" w:hanging="480"/>
      </w:pPr>
      <w:rPr>
        <w:rFonts w:hint="default"/>
        <w:b w:val="0"/>
      </w:rPr>
    </w:lvl>
    <w:lvl w:ilvl="2">
      <w:start w:val="1"/>
      <w:numFmt w:val="decimal"/>
      <w:lvlText w:val="%1.%2.%3"/>
      <w:lvlJc w:val="left"/>
      <w:pPr>
        <w:ind w:left="720" w:hanging="720"/>
      </w:pPr>
      <w:rPr>
        <w:rFonts w:hint="default"/>
        <w:b/>
        <w:bCs w:val="0"/>
        <w:i w:val="0"/>
        <w:iCs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43">
    <w:nsid w:val="713A1C4C"/>
    <w:multiLevelType w:val="hybridMultilevel"/>
    <w:tmpl w:val="BC7209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63A64C7"/>
    <w:multiLevelType w:val="hybridMultilevel"/>
    <w:tmpl w:val="89B453B8"/>
    <w:lvl w:ilvl="0" w:tplc="DE06306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5">
    <w:nsid w:val="78373788"/>
    <w:multiLevelType w:val="hybridMultilevel"/>
    <w:tmpl w:val="553AE9D8"/>
    <w:lvl w:ilvl="0" w:tplc="38090001">
      <w:start w:val="1"/>
      <w:numFmt w:val="bullet"/>
      <w:lvlText w:val=""/>
      <w:lvlJc w:val="left"/>
      <w:pPr>
        <w:ind w:left="720" w:hanging="360"/>
      </w:pPr>
      <w:rPr>
        <w:rFonts w:ascii="Symbol" w:hAnsi="Symbol" w:hint="default"/>
        <w:sz w:val="22"/>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6">
    <w:nsid w:val="79615A7B"/>
    <w:multiLevelType w:val="multilevel"/>
    <w:tmpl w:val="31A036F4"/>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nsid w:val="799A6D21"/>
    <w:multiLevelType w:val="hybridMultilevel"/>
    <w:tmpl w:val="EB502254"/>
    <w:lvl w:ilvl="0" w:tplc="341EDD78">
      <w:start w:val="1"/>
      <w:numFmt w:val="lowerLetter"/>
      <w:lvlText w:val="%1."/>
      <w:lvlJc w:val="left"/>
      <w:pPr>
        <w:ind w:left="1145" w:hanging="360"/>
      </w:pPr>
      <w:rPr>
        <w:rFonts w:hint="default"/>
        <w:b w:val="0"/>
        <w:bCs/>
      </w:rPr>
    </w:lvl>
    <w:lvl w:ilvl="1" w:tplc="38090019" w:tentative="1">
      <w:start w:val="1"/>
      <w:numFmt w:val="lowerLetter"/>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abstractNum w:abstractNumId="48">
    <w:nsid w:val="7AF67C37"/>
    <w:multiLevelType w:val="hybridMultilevel"/>
    <w:tmpl w:val="12E6603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nsid w:val="7DD36774"/>
    <w:multiLevelType w:val="hybridMultilevel"/>
    <w:tmpl w:val="C668FF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3"/>
  </w:num>
  <w:num w:numId="2">
    <w:abstractNumId w:val="36"/>
  </w:num>
  <w:num w:numId="3">
    <w:abstractNumId w:val="37"/>
  </w:num>
  <w:num w:numId="4">
    <w:abstractNumId w:val="39"/>
  </w:num>
  <w:num w:numId="5">
    <w:abstractNumId w:val="20"/>
  </w:num>
  <w:num w:numId="6">
    <w:abstractNumId w:val="19"/>
  </w:num>
  <w:num w:numId="7">
    <w:abstractNumId w:val="8"/>
  </w:num>
  <w:num w:numId="8">
    <w:abstractNumId w:val="23"/>
  </w:num>
  <w:num w:numId="9">
    <w:abstractNumId w:val="5"/>
  </w:num>
  <w:num w:numId="10">
    <w:abstractNumId w:val="25"/>
  </w:num>
  <w:num w:numId="11">
    <w:abstractNumId w:val="41"/>
  </w:num>
  <w:num w:numId="12">
    <w:abstractNumId w:val="17"/>
  </w:num>
  <w:num w:numId="13">
    <w:abstractNumId w:val="34"/>
  </w:num>
  <w:num w:numId="14">
    <w:abstractNumId w:val="44"/>
  </w:num>
  <w:num w:numId="15">
    <w:abstractNumId w:val="26"/>
  </w:num>
  <w:num w:numId="16">
    <w:abstractNumId w:val="24"/>
  </w:num>
  <w:num w:numId="17">
    <w:abstractNumId w:val="48"/>
  </w:num>
  <w:num w:numId="18">
    <w:abstractNumId w:val="11"/>
  </w:num>
  <w:num w:numId="19">
    <w:abstractNumId w:val="16"/>
  </w:num>
  <w:num w:numId="20">
    <w:abstractNumId w:val="29"/>
  </w:num>
  <w:num w:numId="21">
    <w:abstractNumId w:val="45"/>
  </w:num>
  <w:num w:numId="22">
    <w:abstractNumId w:val="28"/>
  </w:num>
  <w:num w:numId="23">
    <w:abstractNumId w:val="2"/>
  </w:num>
  <w:num w:numId="24">
    <w:abstractNumId w:val="4"/>
  </w:num>
  <w:num w:numId="25">
    <w:abstractNumId w:val="30"/>
  </w:num>
  <w:num w:numId="26">
    <w:abstractNumId w:val="12"/>
  </w:num>
  <w:num w:numId="27">
    <w:abstractNumId w:val="42"/>
  </w:num>
  <w:num w:numId="28">
    <w:abstractNumId w:val="47"/>
  </w:num>
  <w:num w:numId="29">
    <w:abstractNumId w:val="9"/>
  </w:num>
  <w:num w:numId="30">
    <w:abstractNumId w:val="27"/>
  </w:num>
  <w:num w:numId="31">
    <w:abstractNumId w:val="7"/>
  </w:num>
  <w:num w:numId="32">
    <w:abstractNumId w:val="46"/>
  </w:num>
  <w:num w:numId="33">
    <w:abstractNumId w:val="0"/>
  </w:num>
  <w:num w:numId="34">
    <w:abstractNumId w:val="3"/>
  </w:num>
  <w:num w:numId="35">
    <w:abstractNumId w:val="38"/>
  </w:num>
  <w:num w:numId="36">
    <w:abstractNumId w:val="43"/>
  </w:num>
  <w:num w:numId="37">
    <w:abstractNumId w:val="35"/>
  </w:num>
  <w:num w:numId="38">
    <w:abstractNumId w:val="21"/>
  </w:num>
  <w:num w:numId="39">
    <w:abstractNumId w:val="10"/>
  </w:num>
  <w:num w:numId="40">
    <w:abstractNumId w:val="33"/>
  </w:num>
  <w:num w:numId="41">
    <w:abstractNumId w:val="14"/>
  </w:num>
  <w:num w:numId="42">
    <w:abstractNumId w:val="6"/>
  </w:num>
  <w:num w:numId="43">
    <w:abstractNumId w:val="1"/>
  </w:num>
  <w:num w:numId="44">
    <w:abstractNumId w:val="22"/>
  </w:num>
  <w:num w:numId="45">
    <w:abstractNumId w:val="31"/>
  </w:num>
  <w:num w:numId="46">
    <w:abstractNumId w:val="40"/>
  </w:num>
  <w:num w:numId="47">
    <w:abstractNumId w:val="15"/>
  </w:num>
  <w:num w:numId="48">
    <w:abstractNumId w:val="49"/>
  </w:num>
  <w:num w:numId="49">
    <w:abstractNumId w:val="32"/>
  </w:num>
  <w:num w:numId="50">
    <w:abstractNumId w:val="18"/>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645D"/>
    <w:rsid w:val="00000E91"/>
    <w:rsid w:val="00000F91"/>
    <w:rsid w:val="00002470"/>
    <w:rsid w:val="00003662"/>
    <w:rsid w:val="000051B2"/>
    <w:rsid w:val="000061D5"/>
    <w:rsid w:val="00006498"/>
    <w:rsid w:val="00006C27"/>
    <w:rsid w:val="00010D1F"/>
    <w:rsid w:val="0001137B"/>
    <w:rsid w:val="00011F31"/>
    <w:rsid w:val="00013394"/>
    <w:rsid w:val="000134DB"/>
    <w:rsid w:val="00013564"/>
    <w:rsid w:val="00013A40"/>
    <w:rsid w:val="00013E1E"/>
    <w:rsid w:val="00014445"/>
    <w:rsid w:val="000152EE"/>
    <w:rsid w:val="00015984"/>
    <w:rsid w:val="00016B43"/>
    <w:rsid w:val="000203B2"/>
    <w:rsid w:val="00020DDF"/>
    <w:rsid w:val="00020FBD"/>
    <w:rsid w:val="000219AE"/>
    <w:rsid w:val="00022311"/>
    <w:rsid w:val="000225FC"/>
    <w:rsid w:val="000229BB"/>
    <w:rsid w:val="00022C20"/>
    <w:rsid w:val="00023FC8"/>
    <w:rsid w:val="00024C80"/>
    <w:rsid w:val="00024D9B"/>
    <w:rsid w:val="00024E71"/>
    <w:rsid w:val="00024F7C"/>
    <w:rsid w:val="0002514A"/>
    <w:rsid w:val="00025F8D"/>
    <w:rsid w:val="00026676"/>
    <w:rsid w:val="00026B51"/>
    <w:rsid w:val="00027990"/>
    <w:rsid w:val="0003079A"/>
    <w:rsid w:val="00030870"/>
    <w:rsid w:val="00031150"/>
    <w:rsid w:val="000311FB"/>
    <w:rsid w:val="0003216E"/>
    <w:rsid w:val="00032D08"/>
    <w:rsid w:val="0003326A"/>
    <w:rsid w:val="00033B26"/>
    <w:rsid w:val="0003447B"/>
    <w:rsid w:val="00035496"/>
    <w:rsid w:val="00035D97"/>
    <w:rsid w:val="00036914"/>
    <w:rsid w:val="00036B37"/>
    <w:rsid w:val="0004100C"/>
    <w:rsid w:val="00041CE8"/>
    <w:rsid w:val="000422F2"/>
    <w:rsid w:val="0004251F"/>
    <w:rsid w:val="00043743"/>
    <w:rsid w:val="00044C40"/>
    <w:rsid w:val="00044C59"/>
    <w:rsid w:val="000458B9"/>
    <w:rsid w:val="00045D0D"/>
    <w:rsid w:val="00045FC9"/>
    <w:rsid w:val="000477B0"/>
    <w:rsid w:val="000509D1"/>
    <w:rsid w:val="0005214A"/>
    <w:rsid w:val="00053C0E"/>
    <w:rsid w:val="00053CA8"/>
    <w:rsid w:val="00055E15"/>
    <w:rsid w:val="00056265"/>
    <w:rsid w:val="00056908"/>
    <w:rsid w:val="00056F43"/>
    <w:rsid w:val="00057300"/>
    <w:rsid w:val="000575A8"/>
    <w:rsid w:val="000602C2"/>
    <w:rsid w:val="00060CDE"/>
    <w:rsid w:val="0006100C"/>
    <w:rsid w:val="000619D3"/>
    <w:rsid w:val="00061B6D"/>
    <w:rsid w:val="00064B84"/>
    <w:rsid w:val="000654ED"/>
    <w:rsid w:val="00066D35"/>
    <w:rsid w:val="00067128"/>
    <w:rsid w:val="000679F8"/>
    <w:rsid w:val="00071E30"/>
    <w:rsid w:val="000734E9"/>
    <w:rsid w:val="00073AED"/>
    <w:rsid w:val="00074898"/>
    <w:rsid w:val="00081FC4"/>
    <w:rsid w:val="0008200C"/>
    <w:rsid w:val="0008442C"/>
    <w:rsid w:val="000848E8"/>
    <w:rsid w:val="0008531E"/>
    <w:rsid w:val="00090054"/>
    <w:rsid w:val="000901A2"/>
    <w:rsid w:val="00091156"/>
    <w:rsid w:val="000916FC"/>
    <w:rsid w:val="00092560"/>
    <w:rsid w:val="00092EE3"/>
    <w:rsid w:val="000932F5"/>
    <w:rsid w:val="00093A7C"/>
    <w:rsid w:val="00095BF8"/>
    <w:rsid w:val="00095C9E"/>
    <w:rsid w:val="00095CD8"/>
    <w:rsid w:val="00095D05"/>
    <w:rsid w:val="00095E36"/>
    <w:rsid w:val="00096224"/>
    <w:rsid w:val="00096703"/>
    <w:rsid w:val="00097FD0"/>
    <w:rsid w:val="000A020C"/>
    <w:rsid w:val="000A0382"/>
    <w:rsid w:val="000A06F3"/>
    <w:rsid w:val="000A1D85"/>
    <w:rsid w:val="000A1FFF"/>
    <w:rsid w:val="000A26CB"/>
    <w:rsid w:val="000A3242"/>
    <w:rsid w:val="000A373B"/>
    <w:rsid w:val="000A435B"/>
    <w:rsid w:val="000A55CA"/>
    <w:rsid w:val="000A5B22"/>
    <w:rsid w:val="000A63EC"/>
    <w:rsid w:val="000A7D8C"/>
    <w:rsid w:val="000B03BC"/>
    <w:rsid w:val="000B0F7B"/>
    <w:rsid w:val="000B0F7C"/>
    <w:rsid w:val="000B1001"/>
    <w:rsid w:val="000B2AD9"/>
    <w:rsid w:val="000B2B16"/>
    <w:rsid w:val="000B2F73"/>
    <w:rsid w:val="000B3523"/>
    <w:rsid w:val="000B35B1"/>
    <w:rsid w:val="000B3C8F"/>
    <w:rsid w:val="000B3D85"/>
    <w:rsid w:val="000B4189"/>
    <w:rsid w:val="000B423A"/>
    <w:rsid w:val="000B4C74"/>
    <w:rsid w:val="000B58F6"/>
    <w:rsid w:val="000B6CAA"/>
    <w:rsid w:val="000B79D4"/>
    <w:rsid w:val="000C0628"/>
    <w:rsid w:val="000C17A3"/>
    <w:rsid w:val="000C1A94"/>
    <w:rsid w:val="000C2BB3"/>
    <w:rsid w:val="000C6C07"/>
    <w:rsid w:val="000C75C0"/>
    <w:rsid w:val="000C7790"/>
    <w:rsid w:val="000C7B9B"/>
    <w:rsid w:val="000D07D9"/>
    <w:rsid w:val="000D1BB7"/>
    <w:rsid w:val="000D4509"/>
    <w:rsid w:val="000D5A91"/>
    <w:rsid w:val="000E0AAB"/>
    <w:rsid w:val="000E1BA3"/>
    <w:rsid w:val="000E3925"/>
    <w:rsid w:val="000E3C0B"/>
    <w:rsid w:val="000E48DD"/>
    <w:rsid w:val="000E62C8"/>
    <w:rsid w:val="000E6459"/>
    <w:rsid w:val="000E6D7E"/>
    <w:rsid w:val="000E748E"/>
    <w:rsid w:val="000F0540"/>
    <w:rsid w:val="000F1625"/>
    <w:rsid w:val="000F33D6"/>
    <w:rsid w:val="000F51D7"/>
    <w:rsid w:val="000F5EF9"/>
    <w:rsid w:val="000F6A92"/>
    <w:rsid w:val="000F7574"/>
    <w:rsid w:val="000F7656"/>
    <w:rsid w:val="001031FB"/>
    <w:rsid w:val="00103241"/>
    <w:rsid w:val="001036B3"/>
    <w:rsid w:val="0010507A"/>
    <w:rsid w:val="00105C57"/>
    <w:rsid w:val="0010663C"/>
    <w:rsid w:val="00106E81"/>
    <w:rsid w:val="00106FFF"/>
    <w:rsid w:val="001119B8"/>
    <w:rsid w:val="001124E2"/>
    <w:rsid w:val="001128C5"/>
    <w:rsid w:val="00113291"/>
    <w:rsid w:val="001144C2"/>
    <w:rsid w:val="0011506D"/>
    <w:rsid w:val="001159B2"/>
    <w:rsid w:val="00116D44"/>
    <w:rsid w:val="001214D4"/>
    <w:rsid w:val="00122BF3"/>
    <w:rsid w:val="001238B1"/>
    <w:rsid w:val="00123D80"/>
    <w:rsid w:val="001254E2"/>
    <w:rsid w:val="00125875"/>
    <w:rsid w:val="00127523"/>
    <w:rsid w:val="00127795"/>
    <w:rsid w:val="00130B3A"/>
    <w:rsid w:val="00133076"/>
    <w:rsid w:val="001340C6"/>
    <w:rsid w:val="00134182"/>
    <w:rsid w:val="001345F8"/>
    <w:rsid w:val="00140EDD"/>
    <w:rsid w:val="0014204B"/>
    <w:rsid w:val="0014482E"/>
    <w:rsid w:val="0014619F"/>
    <w:rsid w:val="00146489"/>
    <w:rsid w:val="00146B49"/>
    <w:rsid w:val="00147A40"/>
    <w:rsid w:val="00147F9A"/>
    <w:rsid w:val="00151E1B"/>
    <w:rsid w:val="00152871"/>
    <w:rsid w:val="00153513"/>
    <w:rsid w:val="00153799"/>
    <w:rsid w:val="001540AE"/>
    <w:rsid w:val="001549EF"/>
    <w:rsid w:val="00155480"/>
    <w:rsid w:val="0015561A"/>
    <w:rsid w:val="0016011E"/>
    <w:rsid w:val="001602B7"/>
    <w:rsid w:val="001606E4"/>
    <w:rsid w:val="001619D0"/>
    <w:rsid w:val="00163236"/>
    <w:rsid w:val="00163B3B"/>
    <w:rsid w:val="0016446C"/>
    <w:rsid w:val="0016483C"/>
    <w:rsid w:val="001668D3"/>
    <w:rsid w:val="00166A5F"/>
    <w:rsid w:val="00170631"/>
    <w:rsid w:val="00170DB6"/>
    <w:rsid w:val="00170F9D"/>
    <w:rsid w:val="00172BF0"/>
    <w:rsid w:val="00173744"/>
    <w:rsid w:val="00174AEC"/>
    <w:rsid w:val="001758F9"/>
    <w:rsid w:val="00175BEC"/>
    <w:rsid w:val="00175D04"/>
    <w:rsid w:val="00175D37"/>
    <w:rsid w:val="00176855"/>
    <w:rsid w:val="00176AF1"/>
    <w:rsid w:val="001805B6"/>
    <w:rsid w:val="0018081D"/>
    <w:rsid w:val="0018211D"/>
    <w:rsid w:val="00183715"/>
    <w:rsid w:val="0018395D"/>
    <w:rsid w:val="00183F77"/>
    <w:rsid w:val="00183F80"/>
    <w:rsid w:val="00185EC4"/>
    <w:rsid w:val="00185F8C"/>
    <w:rsid w:val="00187E6D"/>
    <w:rsid w:val="001915BA"/>
    <w:rsid w:val="001915E3"/>
    <w:rsid w:val="00191F57"/>
    <w:rsid w:val="00192025"/>
    <w:rsid w:val="00192287"/>
    <w:rsid w:val="0019269D"/>
    <w:rsid w:val="001934C8"/>
    <w:rsid w:val="001938FF"/>
    <w:rsid w:val="00193EC7"/>
    <w:rsid w:val="00193FCB"/>
    <w:rsid w:val="00195659"/>
    <w:rsid w:val="001A1738"/>
    <w:rsid w:val="001A2365"/>
    <w:rsid w:val="001A24F4"/>
    <w:rsid w:val="001A28B8"/>
    <w:rsid w:val="001A3ACD"/>
    <w:rsid w:val="001A42E5"/>
    <w:rsid w:val="001A45B4"/>
    <w:rsid w:val="001A4809"/>
    <w:rsid w:val="001A51B7"/>
    <w:rsid w:val="001A5BA4"/>
    <w:rsid w:val="001A7B60"/>
    <w:rsid w:val="001A7FBA"/>
    <w:rsid w:val="001B0BA8"/>
    <w:rsid w:val="001B291A"/>
    <w:rsid w:val="001B382E"/>
    <w:rsid w:val="001B4452"/>
    <w:rsid w:val="001B67E1"/>
    <w:rsid w:val="001B732F"/>
    <w:rsid w:val="001B7D2D"/>
    <w:rsid w:val="001B7FB1"/>
    <w:rsid w:val="001C0E7D"/>
    <w:rsid w:val="001C24A9"/>
    <w:rsid w:val="001C28D9"/>
    <w:rsid w:val="001C411C"/>
    <w:rsid w:val="001C5191"/>
    <w:rsid w:val="001C6D44"/>
    <w:rsid w:val="001D4918"/>
    <w:rsid w:val="001D4F6E"/>
    <w:rsid w:val="001D67D7"/>
    <w:rsid w:val="001D6ACA"/>
    <w:rsid w:val="001E2E16"/>
    <w:rsid w:val="001E4ADE"/>
    <w:rsid w:val="001E60A0"/>
    <w:rsid w:val="001E7D63"/>
    <w:rsid w:val="001F05B4"/>
    <w:rsid w:val="001F0E6D"/>
    <w:rsid w:val="001F0ECA"/>
    <w:rsid w:val="001F239C"/>
    <w:rsid w:val="001F2CE7"/>
    <w:rsid w:val="001F4D7A"/>
    <w:rsid w:val="001F6E48"/>
    <w:rsid w:val="001F7F2C"/>
    <w:rsid w:val="00200B95"/>
    <w:rsid w:val="00201933"/>
    <w:rsid w:val="00201E1D"/>
    <w:rsid w:val="00201F85"/>
    <w:rsid w:val="0020294F"/>
    <w:rsid w:val="002030DF"/>
    <w:rsid w:val="00203353"/>
    <w:rsid w:val="00203617"/>
    <w:rsid w:val="002079BF"/>
    <w:rsid w:val="00210D75"/>
    <w:rsid w:val="00211BC4"/>
    <w:rsid w:val="00211F2F"/>
    <w:rsid w:val="0021340F"/>
    <w:rsid w:val="00214977"/>
    <w:rsid w:val="00214AB7"/>
    <w:rsid w:val="00215137"/>
    <w:rsid w:val="002157A0"/>
    <w:rsid w:val="00216C7B"/>
    <w:rsid w:val="00216EE5"/>
    <w:rsid w:val="00222538"/>
    <w:rsid w:val="00222EA9"/>
    <w:rsid w:val="002240DA"/>
    <w:rsid w:val="00224CE4"/>
    <w:rsid w:val="0022623A"/>
    <w:rsid w:val="00227124"/>
    <w:rsid w:val="0022719D"/>
    <w:rsid w:val="00227202"/>
    <w:rsid w:val="002303FD"/>
    <w:rsid w:val="0023188A"/>
    <w:rsid w:val="00231B29"/>
    <w:rsid w:val="002321BC"/>
    <w:rsid w:val="002331BA"/>
    <w:rsid w:val="00233397"/>
    <w:rsid w:val="00233583"/>
    <w:rsid w:val="002348E9"/>
    <w:rsid w:val="00235C7D"/>
    <w:rsid w:val="00237DA6"/>
    <w:rsid w:val="00237E0F"/>
    <w:rsid w:val="00240891"/>
    <w:rsid w:val="00241E0D"/>
    <w:rsid w:val="00242037"/>
    <w:rsid w:val="00243033"/>
    <w:rsid w:val="0024499D"/>
    <w:rsid w:val="002451EF"/>
    <w:rsid w:val="00245822"/>
    <w:rsid w:val="002463DA"/>
    <w:rsid w:val="002472AD"/>
    <w:rsid w:val="00247DF2"/>
    <w:rsid w:val="0025200A"/>
    <w:rsid w:val="0025336F"/>
    <w:rsid w:val="002545A0"/>
    <w:rsid w:val="0025460E"/>
    <w:rsid w:val="002557B4"/>
    <w:rsid w:val="00256292"/>
    <w:rsid w:val="00256527"/>
    <w:rsid w:val="00257E4B"/>
    <w:rsid w:val="00261365"/>
    <w:rsid w:val="002625BE"/>
    <w:rsid w:val="0026281D"/>
    <w:rsid w:val="0026333B"/>
    <w:rsid w:val="00263DAF"/>
    <w:rsid w:val="002643CC"/>
    <w:rsid w:val="00264E4A"/>
    <w:rsid w:val="00265B00"/>
    <w:rsid w:val="002660A7"/>
    <w:rsid w:val="002665B3"/>
    <w:rsid w:val="00266EB7"/>
    <w:rsid w:val="0026703B"/>
    <w:rsid w:val="002671CB"/>
    <w:rsid w:val="00270C90"/>
    <w:rsid w:val="00270D3F"/>
    <w:rsid w:val="002721E7"/>
    <w:rsid w:val="00277015"/>
    <w:rsid w:val="002809CC"/>
    <w:rsid w:val="002821D7"/>
    <w:rsid w:val="00282272"/>
    <w:rsid w:val="00282452"/>
    <w:rsid w:val="00283D15"/>
    <w:rsid w:val="0028437F"/>
    <w:rsid w:val="00284C01"/>
    <w:rsid w:val="00284E74"/>
    <w:rsid w:val="00285838"/>
    <w:rsid w:val="00285B29"/>
    <w:rsid w:val="0028739C"/>
    <w:rsid w:val="00290A50"/>
    <w:rsid w:val="00291592"/>
    <w:rsid w:val="00292AF1"/>
    <w:rsid w:val="00293684"/>
    <w:rsid w:val="00293B72"/>
    <w:rsid w:val="00293BEC"/>
    <w:rsid w:val="002A0E0E"/>
    <w:rsid w:val="002A18DC"/>
    <w:rsid w:val="002A383F"/>
    <w:rsid w:val="002A5E31"/>
    <w:rsid w:val="002A7A9F"/>
    <w:rsid w:val="002B11C3"/>
    <w:rsid w:val="002B21CD"/>
    <w:rsid w:val="002B3DD3"/>
    <w:rsid w:val="002B467A"/>
    <w:rsid w:val="002B4E3A"/>
    <w:rsid w:val="002B4E57"/>
    <w:rsid w:val="002B7099"/>
    <w:rsid w:val="002B73CA"/>
    <w:rsid w:val="002C04B9"/>
    <w:rsid w:val="002C293F"/>
    <w:rsid w:val="002C2CA3"/>
    <w:rsid w:val="002C4758"/>
    <w:rsid w:val="002C4D80"/>
    <w:rsid w:val="002C7111"/>
    <w:rsid w:val="002C78A7"/>
    <w:rsid w:val="002D0170"/>
    <w:rsid w:val="002D053B"/>
    <w:rsid w:val="002D2251"/>
    <w:rsid w:val="002D2969"/>
    <w:rsid w:val="002D2F6E"/>
    <w:rsid w:val="002D488F"/>
    <w:rsid w:val="002D5924"/>
    <w:rsid w:val="002D6A48"/>
    <w:rsid w:val="002E0DDD"/>
    <w:rsid w:val="002E1539"/>
    <w:rsid w:val="002E1B11"/>
    <w:rsid w:val="002E3127"/>
    <w:rsid w:val="002E3B58"/>
    <w:rsid w:val="002E3F93"/>
    <w:rsid w:val="002E645D"/>
    <w:rsid w:val="002E6F09"/>
    <w:rsid w:val="002E7803"/>
    <w:rsid w:val="002E7BA7"/>
    <w:rsid w:val="002F0A20"/>
    <w:rsid w:val="002F1188"/>
    <w:rsid w:val="002F12C9"/>
    <w:rsid w:val="002F1395"/>
    <w:rsid w:val="002F16E0"/>
    <w:rsid w:val="002F500B"/>
    <w:rsid w:val="002F5425"/>
    <w:rsid w:val="002F6991"/>
    <w:rsid w:val="002F75C2"/>
    <w:rsid w:val="002F7701"/>
    <w:rsid w:val="002F7CB2"/>
    <w:rsid w:val="002F7D61"/>
    <w:rsid w:val="0030150B"/>
    <w:rsid w:val="003018AA"/>
    <w:rsid w:val="00304035"/>
    <w:rsid w:val="0030422F"/>
    <w:rsid w:val="0030446D"/>
    <w:rsid w:val="00304A13"/>
    <w:rsid w:val="003056E5"/>
    <w:rsid w:val="00306509"/>
    <w:rsid w:val="0030667D"/>
    <w:rsid w:val="00306C9D"/>
    <w:rsid w:val="00306D1E"/>
    <w:rsid w:val="00307672"/>
    <w:rsid w:val="00310F81"/>
    <w:rsid w:val="003117A2"/>
    <w:rsid w:val="00311A50"/>
    <w:rsid w:val="003147CB"/>
    <w:rsid w:val="003150BB"/>
    <w:rsid w:val="00315C6B"/>
    <w:rsid w:val="00316FCA"/>
    <w:rsid w:val="00317080"/>
    <w:rsid w:val="00320B38"/>
    <w:rsid w:val="00321719"/>
    <w:rsid w:val="0032277F"/>
    <w:rsid w:val="00322B47"/>
    <w:rsid w:val="00323ED5"/>
    <w:rsid w:val="003240FA"/>
    <w:rsid w:val="00324EAD"/>
    <w:rsid w:val="003254C2"/>
    <w:rsid w:val="003256DF"/>
    <w:rsid w:val="00325C56"/>
    <w:rsid w:val="003302D6"/>
    <w:rsid w:val="00331482"/>
    <w:rsid w:val="00332DCB"/>
    <w:rsid w:val="00333050"/>
    <w:rsid w:val="00333F74"/>
    <w:rsid w:val="00334058"/>
    <w:rsid w:val="00335589"/>
    <w:rsid w:val="00340E4E"/>
    <w:rsid w:val="003418C1"/>
    <w:rsid w:val="00342909"/>
    <w:rsid w:val="00344A3E"/>
    <w:rsid w:val="00347EB2"/>
    <w:rsid w:val="003501D3"/>
    <w:rsid w:val="00350498"/>
    <w:rsid w:val="003507A0"/>
    <w:rsid w:val="00350DDD"/>
    <w:rsid w:val="00351417"/>
    <w:rsid w:val="0035185A"/>
    <w:rsid w:val="00351A31"/>
    <w:rsid w:val="00352883"/>
    <w:rsid w:val="0035374B"/>
    <w:rsid w:val="00353B2D"/>
    <w:rsid w:val="00354592"/>
    <w:rsid w:val="00355E37"/>
    <w:rsid w:val="00356538"/>
    <w:rsid w:val="00360B76"/>
    <w:rsid w:val="003627B3"/>
    <w:rsid w:val="00363930"/>
    <w:rsid w:val="00363B79"/>
    <w:rsid w:val="00364232"/>
    <w:rsid w:val="00364419"/>
    <w:rsid w:val="00364454"/>
    <w:rsid w:val="0036526E"/>
    <w:rsid w:val="0036632F"/>
    <w:rsid w:val="00370298"/>
    <w:rsid w:val="0037067F"/>
    <w:rsid w:val="00371DE9"/>
    <w:rsid w:val="0037263F"/>
    <w:rsid w:val="003728DD"/>
    <w:rsid w:val="00374643"/>
    <w:rsid w:val="0037527B"/>
    <w:rsid w:val="0037535D"/>
    <w:rsid w:val="00375626"/>
    <w:rsid w:val="0037584B"/>
    <w:rsid w:val="00381A14"/>
    <w:rsid w:val="0038231D"/>
    <w:rsid w:val="00382EED"/>
    <w:rsid w:val="00382F27"/>
    <w:rsid w:val="00382FC8"/>
    <w:rsid w:val="00383053"/>
    <w:rsid w:val="00383582"/>
    <w:rsid w:val="00384D13"/>
    <w:rsid w:val="00385F5F"/>
    <w:rsid w:val="00387107"/>
    <w:rsid w:val="003876BD"/>
    <w:rsid w:val="003878F7"/>
    <w:rsid w:val="0038799A"/>
    <w:rsid w:val="00391797"/>
    <w:rsid w:val="003921C1"/>
    <w:rsid w:val="00394E23"/>
    <w:rsid w:val="00395247"/>
    <w:rsid w:val="00396864"/>
    <w:rsid w:val="0039729A"/>
    <w:rsid w:val="003A2F69"/>
    <w:rsid w:val="003A4449"/>
    <w:rsid w:val="003A6481"/>
    <w:rsid w:val="003A6E17"/>
    <w:rsid w:val="003A7366"/>
    <w:rsid w:val="003B09A0"/>
    <w:rsid w:val="003B16F2"/>
    <w:rsid w:val="003B4226"/>
    <w:rsid w:val="003B4924"/>
    <w:rsid w:val="003B557A"/>
    <w:rsid w:val="003B7559"/>
    <w:rsid w:val="003B774E"/>
    <w:rsid w:val="003B7D6B"/>
    <w:rsid w:val="003C29DE"/>
    <w:rsid w:val="003C2FF7"/>
    <w:rsid w:val="003C3211"/>
    <w:rsid w:val="003C410A"/>
    <w:rsid w:val="003C5628"/>
    <w:rsid w:val="003C594D"/>
    <w:rsid w:val="003C672B"/>
    <w:rsid w:val="003C6B2E"/>
    <w:rsid w:val="003C6FEF"/>
    <w:rsid w:val="003D0959"/>
    <w:rsid w:val="003D10E2"/>
    <w:rsid w:val="003D12BE"/>
    <w:rsid w:val="003D2CDE"/>
    <w:rsid w:val="003D4023"/>
    <w:rsid w:val="003D4B27"/>
    <w:rsid w:val="003D5FFD"/>
    <w:rsid w:val="003D6794"/>
    <w:rsid w:val="003D6942"/>
    <w:rsid w:val="003E09E9"/>
    <w:rsid w:val="003E1110"/>
    <w:rsid w:val="003E1786"/>
    <w:rsid w:val="003E2D5E"/>
    <w:rsid w:val="003E3DC7"/>
    <w:rsid w:val="003E3EA8"/>
    <w:rsid w:val="003E3F9A"/>
    <w:rsid w:val="003E567D"/>
    <w:rsid w:val="003E6BC1"/>
    <w:rsid w:val="003E706F"/>
    <w:rsid w:val="003E7328"/>
    <w:rsid w:val="003E78B8"/>
    <w:rsid w:val="003F015B"/>
    <w:rsid w:val="003F0CD3"/>
    <w:rsid w:val="003F1463"/>
    <w:rsid w:val="003F1648"/>
    <w:rsid w:val="003F29B8"/>
    <w:rsid w:val="003F4858"/>
    <w:rsid w:val="003F4CAD"/>
    <w:rsid w:val="003F50BC"/>
    <w:rsid w:val="003F59C9"/>
    <w:rsid w:val="003F5F14"/>
    <w:rsid w:val="003F6F4D"/>
    <w:rsid w:val="00400E87"/>
    <w:rsid w:val="00402C32"/>
    <w:rsid w:val="00402E9D"/>
    <w:rsid w:val="00405B99"/>
    <w:rsid w:val="00405E99"/>
    <w:rsid w:val="00406191"/>
    <w:rsid w:val="0041043D"/>
    <w:rsid w:val="004104D8"/>
    <w:rsid w:val="00410E48"/>
    <w:rsid w:val="00411D03"/>
    <w:rsid w:val="00412D4C"/>
    <w:rsid w:val="004130E2"/>
    <w:rsid w:val="0041559B"/>
    <w:rsid w:val="004158BC"/>
    <w:rsid w:val="004169A0"/>
    <w:rsid w:val="0042038C"/>
    <w:rsid w:val="00420D73"/>
    <w:rsid w:val="00422AC9"/>
    <w:rsid w:val="0042351B"/>
    <w:rsid w:val="004251D6"/>
    <w:rsid w:val="00425D98"/>
    <w:rsid w:val="00426832"/>
    <w:rsid w:val="00430347"/>
    <w:rsid w:val="0043079D"/>
    <w:rsid w:val="00431ACC"/>
    <w:rsid w:val="004320BA"/>
    <w:rsid w:val="00432A69"/>
    <w:rsid w:val="004346FB"/>
    <w:rsid w:val="00437AEB"/>
    <w:rsid w:val="004412E1"/>
    <w:rsid w:val="0044164A"/>
    <w:rsid w:val="00442193"/>
    <w:rsid w:val="00444871"/>
    <w:rsid w:val="00444F3D"/>
    <w:rsid w:val="00445251"/>
    <w:rsid w:val="00446095"/>
    <w:rsid w:val="0045144B"/>
    <w:rsid w:val="00451932"/>
    <w:rsid w:val="00451E3B"/>
    <w:rsid w:val="004521A4"/>
    <w:rsid w:val="004521E9"/>
    <w:rsid w:val="004537DC"/>
    <w:rsid w:val="00453EC8"/>
    <w:rsid w:val="00455693"/>
    <w:rsid w:val="00455865"/>
    <w:rsid w:val="00456A93"/>
    <w:rsid w:val="00456BC1"/>
    <w:rsid w:val="00461452"/>
    <w:rsid w:val="00465030"/>
    <w:rsid w:val="0046580F"/>
    <w:rsid w:val="004660BA"/>
    <w:rsid w:val="004673FF"/>
    <w:rsid w:val="004676B2"/>
    <w:rsid w:val="00470599"/>
    <w:rsid w:val="004708BB"/>
    <w:rsid w:val="00471D36"/>
    <w:rsid w:val="004723F9"/>
    <w:rsid w:val="00474E21"/>
    <w:rsid w:val="004755CC"/>
    <w:rsid w:val="00475B44"/>
    <w:rsid w:val="0047704B"/>
    <w:rsid w:val="00477AE3"/>
    <w:rsid w:val="004810B5"/>
    <w:rsid w:val="00481CA0"/>
    <w:rsid w:val="004828B0"/>
    <w:rsid w:val="004833A1"/>
    <w:rsid w:val="004846DE"/>
    <w:rsid w:val="00486347"/>
    <w:rsid w:val="0048651E"/>
    <w:rsid w:val="00495038"/>
    <w:rsid w:val="004952E1"/>
    <w:rsid w:val="004957D2"/>
    <w:rsid w:val="00495EBF"/>
    <w:rsid w:val="0049637E"/>
    <w:rsid w:val="004963F4"/>
    <w:rsid w:val="00496A5D"/>
    <w:rsid w:val="004974DD"/>
    <w:rsid w:val="0049751B"/>
    <w:rsid w:val="004A0275"/>
    <w:rsid w:val="004A03B0"/>
    <w:rsid w:val="004A3424"/>
    <w:rsid w:val="004A47A5"/>
    <w:rsid w:val="004A48EC"/>
    <w:rsid w:val="004A5134"/>
    <w:rsid w:val="004B14CC"/>
    <w:rsid w:val="004B17EF"/>
    <w:rsid w:val="004B1B1A"/>
    <w:rsid w:val="004B1D65"/>
    <w:rsid w:val="004B2BAC"/>
    <w:rsid w:val="004B41CC"/>
    <w:rsid w:val="004B579B"/>
    <w:rsid w:val="004B5AEF"/>
    <w:rsid w:val="004B60BE"/>
    <w:rsid w:val="004B66EE"/>
    <w:rsid w:val="004B6DFB"/>
    <w:rsid w:val="004C09C1"/>
    <w:rsid w:val="004C0E9C"/>
    <w:rsid w:val="004C1312"/>
    <w:rsid w:val="004C171C"/>
    <w:rsid w:val="004C6167"/>
    <w:rsid w:val="004C69A9"/>
    <w:rsid w:val="004C73A8"/>
    <w:rsid w:val="004C7AD2"/>
    <w:rsid w:val="004D017B"/>
    <w:rsid w:val="004D1948"/>
    <w:rsid w:val="004D208F"/>
    <w:rsid w:val="004D255E"/>
    <w:rsid w:val="004D40EF"/>
    <w:rsid w:val="004D43A3"/>
    <w:rsid w:val="004D4679"/>
    <w:rsid w:val="004D4F6F"/>
    <w:rsid w:val="004D7546"/>
    <w:rsid w:val="004D7549"/>
    <w:rsid w:val="004D7736"/>
    <w:rsid w:val="004D7B6F"/>
    <w:rsid w:val="004D7B76"/>
    <w:rsid w:val="004E1271"/>
    <w:rsid w:val="004E175D"/>
    <w:rsid w:val="004E2951"/>
    <w:rsid w:val="004E2CEA"/>
    <w:rsid w:val="004E40EA"/>
    <w:rsid w:val="004E5346"/>
    <w:rsid w:val="004E70F9"/>
    <w:rsid w:val="004E7192"/>
    <w:rsid w:val="004E733D"/>
    <w:rsid w:val="004F1886"/>
    <w:rsid w:val="004F1F4A"/>
    <w:rsid w:val="004F2654"/>
    <w:rsid w:val="004F2E47"/>
    <w:rsid w:val="004F37D3"/>
    <w:rsid w:val="004F4BFE"/>
    <w:rsid w:val="004F4F25"/>
    <w:rsid w:val="004F5348"/>
    <w:rsid w:val="004F7067"/>
    <w:rsid w:val="00500521"/>
    <w:rsid w:val="00500952"/>
    <w:rsid w:val="00500C0B"/>
    <w:rsid w:val="00504C07"/>
    <w:rsid w:val="00504FEC"/>
    <w:rsid w:val="00505EE2"/>
    <w:rsid w:val="00506920"/>
    <w:rsid w:val="00506DEE"/>
    <w:rsid w:val="005112A3"/>
    <w:rsid w:val="005113ED"/>
    <w:rsid w:val="00511B41"/>
    <w:rsid w:val="00514705"/>
    <w:rsid w:val="0051562E"/>
    <w:rsid w:val="005164C8"/>
    <w:rsid w:val="0051748B"/>
    <w:rsid w:val="005175E1"/>
    <w:rsid w:val="00520261"/>
    <w:rsid w:val="00520957"/>
    <w:rsid w:val="00521A53"/>
    <w:rsid w:val="00521BC7"/>
    <w:rsid w:val="00521D21"/>
    <w:rsid w:val="0052309E"/>
    <w:rsid w:val="00524EA2"/>
    <w:rsid w:val="00525A3B"/>
    <w:rsid w:val="005275EE"/>
    <w:rsid w:val="005303F0"/>
    <w:rsid w:val="00531A15"/>
    <w:rsid w:val="00531D05"/>
    <w:rsid w:val="00531D7A"/>
    <w:rsid w:val="005321E6"/>
    <w:rsid w:val="0053296B"/>
    <w:rsid w:val="00532A6D"/>
    <w:rsid w:val="00536194"/>
    <w:rsid w:val="00536601"/>
    <w:rsid w:val="0054212B"/>
    <w:rsid w:val="005423C3"/>
    <w:rsid w:val="00543397"/>
    <w:rsid w:val="005434A0"/>
    <w:rsid w:val="00543B41"/>
    <w:rsid w:val="00543B5C"/>
    <w:rsid w:val="0054572E"/>
    <w:rsid w:val="00546EED"/>
    <w:rsid w:val="005478BE"/>
    <w:rsid w:val="00547DDF"/>
    <w:rsid w:val="00550AF1"/>
    <w:rsid w:val="005511EF"/>
    <w:rsid w:val="00551E4F"/>
    <w:rsid w:val="00552834"/>
    <w:rsid w:val="00552EE6"/>
    <w:rsid w:val="00552F5A"/>
    <w:rsid w:val="00553947"/>
    <w:rsid w:val="00553DF5"/>
    <w:rsid w:val="005545AE"/>
    <w:rsid w:val="005551F4"/>
    <w:rsid w:val="00555B9E"/>
    <w:rsid w:val="00556727"/>
    <w:rsid w:val="00560B93"/>
    <w:rsid w:val="005622C6"/>
    <w:rsid w:val="00562462"/>
    <w:rsid w:val="0056253E"/>
    <w:rsid w:val="005637BA"/>
    <w:rsid w:val="00563CDF"/>
    <w:rsid w:val="00564841"/>
    <w:rsid w:val="00565987"/>
    <w:rsid w:val="00565CA9"/>
    <w:rsid w:val="0056649B"/>
    <w:rsid w:val="0057193F"/>
    <w:rsid w:val="00572647"/>
    <w:rsid w:val="005730E5"/>
    <w:rsid w:val="005756A8"/>
    <w:rsid w:val="005756D9"/>
    <w:rsid w:val="00576829"/>
    <w:rsid w:val="00577E32"/>
    <w:rsid w:val="00580EA6"/>
    <w:rsid w:val="00581C96"/>
    <w:rsid w:val="00583DE3"/>
    <w:rsid w:val="00584F2D"/>
    <w:rsid w:val="00586311"/>
    <w:rsid w:val="00587ED7"/>
    <w:rsid w:val="0059111D"/>
    <w:rsid w:val="00591E33"/>
    <w:rsid w:val="0059228F"/>
    <w:rsid w:val="00593DFE"/>
    <w:rsid w:val="00595251"/>
    <w:rsid w:val="00595B38"/>
    <w:rsid w:val="00595FA0"/>
    <w:rsid w:val="00597A38"/>
    <w:rsid w:val="005A0180"/>
    <w:rsid w:val="005A2705"/>
    <w:rsid w:val="005A4334"/>
    <w:rsid w:val="005A5DDF"/>
    <w:rsid w:val="005A61F9"/>
    <w:rsid w:val="005A6342"/>
    <w:rsid w:val="005A6967"/>
    <w:rsid w:val="005A6B4B"/>
    <w:rsid w:val="005A6C33"/>
    <w:rsid w:val="005A76FB"/>
    <w:rsid w:val="005A78CA"/>
    <w:rsid w:val="005B04E2"/>
    <w:rsid w:val="005B0B39"/>
    <w:rsid w:val="005B163E"/>
    <w:rsid w:val="005B1CDF"/>
    <w:rsid w:val="005B274B"/>
    <w:rsid w:val="005B33AA"/>
    <w:rsid w:val="005B574C"/>
    <w:rsid w:val="005B5C58"/>
    <w:rsid w:val="005C0A68"/>
    <w:rsid w:val="005C0EFF"/>
    <w:rsid w:val="005C27E9"/>
    <w:rsid w:val="005C366E"/>
    <w:rsid w:val="005C4442"/>
    <w:rsid w:val="005C54B1"/>
    <w:rsid w:val="005C5B32"/>
    <w:rsid w:val="005C60BA"/>
    <w:rsid w:val="005C60E1"/>
    <w:rsid w:val="005C69A9"/>
    <w:rsid w:val="005C7D6C"/>
    <w:rsid w:val="005D428B"/>
    <w:rsid w:val="005D452C"/>
    <w:rsid w:val="005D4DAA"/>
    <w:rsid w:val="005D5FCE"/>
    <w:rsid w:val="005E4394"/>
    <w:rsid w:val="005E45A1"/>
    <w:rsid w:val="005E4DD2"/>
    <w:rsid w:val="005E62C0"/>
    <w:rsid w:val="005E631F"/>
    <w:rsid w:val="005F04AB"/>
    <w:rsid w:val="005F0BF7"/>
    <w:rsid w:val="005F11B3"/>
    <w:rsid w:val="005F1C48"/>
    <w:rsid w:val="005F33A1"/>
    <w:rsid w:val="005F3FC3"/>
    <w:rsid w:val="005F5849"/>
    <w:rsid w:val="005F5AD3"/>
    <w:rsid w:val="005F6712"/>
    <w:rsid w:val="005F7D03"/>
    <w:rsid w:val="0060050E"/>
    <w:rsid w:val="00600BA2"/>
    <w:rsid w:val="00602355"/>
    <w:rsid w:val="006032E8"/>
    <w:rsid w:val="00604D1F"/>
    <w:rsid w:val="00605576"/>
    <w:rsid w:val="006056ED"/>
    <w:rsid w:val="006065E3"/>
    <w:rsid w:val="00610693"/>
    <w:rsid w:val="00610D71"/>
    <w:rsid w:val="00611167"/>
    <w:rsid w:val="006114D3"/>
    <w:rsid w:val="00612AE4"/>
    <w:rsid w:val="00612AF9"/>
    <w:rsid w:val="006143E7"/>
    <w:rsid w:val="0061567F"/>
    <w:rsid w:val="00616D47"/>
    <w:rsid w:val="00620049"/>
    <w:rsid w:val="00620345"/>
    <w:rsid w:val="0062192A"/>
    <w:rsid w:val="00621DA4"/>
    <w:rsid w:val="00622181"/>
    <w:rsid w:val="006223C0"/>
    <w:rsid w:val="00623BB5"/>
    <w:rsid w:val="00623C54"/>
    <w:rsid w:val="00625067"/>
    <w:rsid w:val="00625A2B"/>
    <w:rsid w:val="00627634"/>
    <w:rsid w:val="00631677"/>
    <w:rsid w:val="00631C84"/>
    <w:rsid w:val="006326F6"/>
    <w:rsid w:val="00634362"/>
    <w:rsid w:val="00635852"/>
    <w:rsid w:val="00636787"/>
    <w:rsid w:val="00636A44"/>
    <w:rsid w:val="00636B84"/>
    <w:rsid w:val="00637AFC"/>
    <w:rsid w:val="00637DEA"/>
    <w:rsid w:val="006400D3"/>
    <w:rsid w:val="006404F6"/>
    <w:rsid w:val="00641515"/>
    <w:rsid w:val="006427EB"/>
    <w:rsid w:val="00642B6C"/>
    <w:rsid w:val="00643BFB"/>
    <w:rsid w:val="006474CA"/>
    <w:rsid w:val="0065155C"/>
    <w:rsid w:val="006516B3"/>
    <w:rsid w:val="006518FD"/>
    <w:rsid w:val="00651C93"/>
    <w:rsid w:val="00651E73"/>
    <w:rsid w:val="006524CE"/>
    <w:rsid w:val="006525B3"/>
    <w:rsid w:val="00652898"/>
    <w:rsid w:val="0065302F"/>
    <w:rsid w:val="00654625"/>
    <w:rsid w:val="00654794"/>
    <w:rsid w:val="00654EEF"/>
    <w:rsid w:val="00655090"/>
    <w:rsid w:val="006574F7"/>
    <w:rsid w:val="00657DF0"/>
    <w:rsid w:val="00660C1C"/>
    <w:rsid w:val="0066159F"/>
    <w:rsid w:val="00661A0E"/>
    <w:rsid w:val="00661B99"/>
    <w:rsid w:val="00662573"/>
    <w:rsid w:val="006661AB"/>
    <w:rsid w:val="00670FAA"/>
    <w:rsid w:val="00671C8A"/>
    <w:rsid w:val="006725FC"/>
    <w:rsid w:val="00672AC3"/>
    <w:rsid w:val="0067354E"/>
    <w:rsid w:val="00674F81"/>
    <w:rsid w:val="006772C4"/>
    <w:rsid w:val="00681836"/>
    <w:rsid w:val="00683C8F"/>
    <w:rsid w:val="00683CEA"/>
    <w:rsid w:val="00684695"/>
    <w:rsid w:val="0068547D"/>
    <w:rsid w:val="0068614F"/>
    <w:rsid w:val="00686793"/>
    <w:rsid w:val="00687DDD"/>
    <w:rsid w:val="00687F39"/>
    <w:rsid w:val="00691466"/>
    <w:rsid w:val="00691AD2"/>
    <w:rsid w:val="00691E2E"/>
    <w:rsid w:val="0069203C"/>
    <w:rsid w:val="00692C86"/>
    <w:rsid w:val="00692E2A"/>
    <w:rsid w:val="00693C52"/>
    <w:rsid w:val="006944B4"/>
    <w:rsid w:val="00695B36"/>
    <w:rsid w:val="00696C36"/>
    <w:rsid w:val="00697CC7"/>
    <w:rsid w:val="00697F0E"/>
    <w:rsid w:val="006A00FC"/>
    <w:rsid w:val="006A0B1F"/>
    <w:rsid w:val="006A2E36"/>
    <w:rsid w:val="006A3851"/>
    <w:rsid w:val="006A5528"/>
    <w:rsid w:val="006A55A3"/>
    <w:rsid w:val="006A5D45"/>
    <w:rsid w:val="006A6A4C"/>
    <w:rsid w:val="006B08AA"/>
    <w:rsid w:val="006B1EA7"/>
    <w:rsid w:val="006B2537"/>
    <w:rsid w:val="006B31EC"/>
    <w:rsid w:val="006B48F1"/>
    <w:rsid w:val="006B5675"/>
    <w:rsid w:val="006B592E"/>
    <w:rsid w:val="006B6481"/>
    <w:rsid w:val="006B78EB"/>
    <w:rsid w:val="006B7B17"/>
    <w:rsid w:val="006C0343"/>
    <w:rsid w:val="006C03C4"/>
    <w:rsid w:val="006C0413"/>
    <w:rsid w:val="006C13A3"/>
    <w:rsid w:val="006C3DBB"/>
    <w:rsid w:val="006C3DD1"/>
    <w:rsid w:val="006C5241"/>
    <w:rsid w:val="006C5ADB"/>
    <w:rsid w:val="006C770C"/>
    <w:rsid w:val="006C7790"/>
    <w:rsid w:val="006D14BB"/>
    <w:rsid w:val="006D1F8C"/>
    <w:rsid w:val="006D300A"/>
    <w:rsid w:val="006D3C15"/>
    <w:rsid w:val="006D4E99"/>
    <w:rsid w:val="006D4EFF"/>
    <w:rsid w:val="006D54B4"/>
    <w:rsid w:val="006D6323"/>
    <w:rsid w:val="006D655B"/>
    <w:rsid w:val="006D71C7"/>
    <w:rsid w:val="006D75E9"/>
    <w:rsid w:val="006E047D"/>
    <w:rsid w:val="006E0666"/>
    <w:rsid w:val="006E14D7"/>
    <w:rsid w:val="006E2519"/>
    <w:rsid w:val="006E33A8"/>
    <w:rsid w:val="006E3DA2"/>
    <w:rsid w:val="006E4E4A"/>
    <w:rsid w:val="006E544B"/>
    <w:rsid w:val="006F079E"/>
    <w:rsid w:val="006F0BE3"/>
    <w:rsid w:val="006F27D7"/>
    <w:rsid w:val="006F35AE"/>
    <w:rsid w:val="006F4D8A"/>
    <w:rsid w:val="006F537E"/>
    <w:rsid w:val="006F591D"/>
    <w:rsid w:val="006F5B82"/>
    <w:rsid w:val="006F6B42"/>
    <w:rsid w:val="00700471"/>
    <w:rsid w:val="007022AC"/>
    <w:rsid w:val="00702AC7"/>
    <w:rsid w:val="00702FE9"/>
    <w:rsid w:val="00703793"/>
    <w:rsid w:val="00704817"/>
    <w:rsid w:val="00704ED0"/>
    <w:rsid w:val="007067D1"/>
    <w:rsid w:val="00707AB5"/>
    <w:rsid w:val="00710596"/>
    <w:rsid w:val="00711AA9"/>
    <w:rsid w:val="00712C58"/>
    <w:rsid w:val="00712ED0"/>
    <w:rsid w:val="00713698"/>
    <w:rsid w:val="00715D93"/>
    <w:rsid w:val="00715E28"/>
    <w:rsid w:val="0072264E"/>
    <w:rsid w:val="0072311B"/>
    <w:rsid w:val="007250DF"/>
    <w:rsid w:val="007262BE"/>
    <w:rsid w:val="00726FF8"/>
    <w:rsid w:val="007271E4"/>
    <w:rsid w:val="00727DBA"/>
    <w:rsid w:val="00727F39"/>
    <w:rsid w:val="00730421"/>
    <w:rsid w:val="00730B90"/>
    <w:rsid w:val="00732227"/>
    <w:rsid w:val="00732A23"/>
    <w:rsid w:val="007331EA"/>
    <w:rsid w:val="00733E50"/>
    <w:rsid w:val="00734570"/>
    <w:rsid w:val="007353FE"/>
    <w:rsid w:val="007401ED"/>
    <w:rsid w:val="007434DC"/>
    <w:rsid w:val="00744625"/>
    <w:rsid w:val="007514D4"/>
    <w:rsid w:val="0075227E"/>
    <w:rsid w:val="00752412"/>
    <w:rsid w:val="00752690"/>
    <w:rsid w:val="00753446"/>
    <w:rsid w:val="0075447B"/>
    <w:rsid w:val="00757004"/>
    <w:rsid w:val="00757B06"/>
    <w:rsid w:val="00757BB2"/>
    <w:rsid w:val="007632F2"/>
    <w:rsid w:val="0076387C"/>
    <w:rsid w:val="00764086"/>
    <w:rsid w:val="00764F54"/>
    <w:rsid w:val="0076531C"/>
    <w:rsid w:val="007675EF"/>
    <w:rsid w:val="0076766A"/>
    <w:rsid w:val="0077072E"/>
    <w:rsid w:val="00770888"/>
    <w:rsid w:val="00770D3F"/>
    <w:rsid w:val="00771761"/>
    <w:rsid w:val="007751EF"/>
    <w:rsid w:val="00780634"/>
    <w:rsid w:val="007812D1"/>
    <w:rsid w:val="007818C7"/>
    <w:rsid w:val="00781E94"/>
    <w:rsid w:val="00782087"/>
    <w:rsid w:val="00782757"/>
    <w:rsid w:val="00783414"/>
    <w:rsid w:val="007840C1"/>
    <w:rsid w:val="007846EE"/>
    <w:rsid w:val="00785DB8"/>
    <w:rsid w:val="007863F3"/>
    <w:rsid w:val="00787A2E"/>
    <w:rsid w:val="00791A95"/>
    <w:rsid w:val="00793C4F"/>
    <w:rsid w:val="00794468"/>
    <w:rsid w:val="00794F55"/>
    <w:rsid w:val="00797B5B"/>
    <w:rsid w:val="00797B82"/>
    <w:rsid w:val="00797FF0"/>
    <w:rsid w:val="007A1E61"/>
    <w:rsid w:val="007A3B66"/>
    <w:rsid w:val="007A3C1A"/>
    <w:rsid w:val="007A3E34"/>
    <w:rsid w:val="007A47D9"/>
    <w:rsid w:val="007A48FF"/>
    <w:rsid w:val="007A6F41"/>
    <w:rsid w:val="007B0D74"/>
    <w:rsid w:val="007B1088"/>
    <w:rsid w:val="007B153E"/>
    <w:rsid w:val="007B2507"/>
    <w:rsid w:val="007B57FF"/>
    <w:rsid w:val="007B68FC"/>
    <w:rsid w:val="007B6E74"/>
    <w:rsid w:val="007C0B0A"/>
    <w:rsid w:val="007C16C1"/>
    <w:rsid w:val="007C1F77"/>
    <w:rsid w:val="007C2272"/>
    <w:rsid w:val="007C593E"/>
    <w:rsid w:val="007C5ACC"/>
    <w:rsid w:val="007C620E"/>
    <w:rsid w:val="007C669B"/>
    <w:rsid w:val="007C77C4"/>
    <w:rsid w:val="007D0058"/>
    <w:rsid w:val="007D0275"/>
    <w:rsid w:val="007D10F2"/>
    <w:rsid w:val="007D386C"/>
    <w:rsid w:val="007D4079"/>
    <w:rsid w:val="007D479B"/>
    <w:rsid w:val="007D4FF6"/>
    <w:rsid w:val="007D53AE"/>
    <w:rsid w:val="007D5D4F"/>
    <w:rsid w:val="007D5EEA"/>
    <w:rsid w:val="007E30D4"/>
    <w:rsid w:val="007E5538"/>
    <w:rsid w:val="007E5A21"/>
    <w:rsid w:val="007E5C9D"/>
    <w:rsid w:val="007E60A0"/>
    <w:rsid w:val="007F0901"/>
    <w:rsid w:val="007F21AB"/>
    <w:rsid w:val="007F3097"/>
    <w:rsid w:val="007F3FDB"/>
    <w:rsid w:val="007F40F9"/>
    <w:rsid w:val="007F4354"/>
    <w:rsid w:val="007F46FA"/>
    <w:rsid w:val="007F47D4"/>
    <w:rsid w:val="007F4A4F"/>
    <w:rsid w:val="007F5C26"/>
    <w:rsid w:val="007F718A"/>
    <w:rsid w:val="00800C9B"/>
    <w:rsid w:val="00800FFB"/>
    <w:rsid w:val="00802FDC"/>
    <w:rsid w:val="00804035"/>
    <w:rsid w:val="008040A2"/>
    <w:rsid w:val="008043AB"/>
    <w:rsid w:val="00804786"/>
    <w:rsid w:val="00804F5B"/>
    <w:rsid w:val="008053DA"/>
    <w:rsid w:val="00807500"/>
    <w:rsid w:val="00807E67"/>
    <w:rsid w:val="00812285"/>
    <w:rsid w:val="00812518"/>
    <w:rsid w:val="008134DD"/>
    <w:rsid w:val="0081407F"/>
    <w:rsid w:val="0081418E"/>
    <w:rsid w:val="008141C8"/>
    <w:rsid w:val="00815086"/>
    <w:rsid w:val="00815B3B"/>
    <w:rsid w:val="00815CAD"/>
    <w:rsid w:val="00817393"/>
    <w:rsid w:val="008178D1"/>
    <w:rsid w:val="00817DDC"/>
    <w:rsid w:val="00820270"/>
    <w:rsid w:val="00820D87"/>
    <w:rsid w:val="00822F4A"/>
    <w:rsid w:val="00824542"/>
    <w:rsid w:val="0082472F"/>
    <w:rsid w:val="00824AB6"/>
    <w:rsid w:val="00825613"/>
    <w:rsid w:val="00826AEE"/>
    <w:rsid w:val="008273EE"/>
    <w:rsid w:val="00830CEE"/>
    <w:rsid w:val="00831848"/>
    <w:rsid w:val="00833204"/>
    <w:rsid w:val="008352DF"/>
    <w:rsid w:val="0083791B"/>
    <w:rsid w:val="00840273"/>
    <w:rsid w:val="008414AF"/>
    <w:rsid w:val="008417BF"/>
    <w:rsid w:val="00841E72"/>
    <w:rsid w:val="00843AC2"/>
    <w:rsid w:val="008442FE"/>
    <w:rsid w:val="008443A2"/>
    <w:rsid w:val="00846D11"/>
    <w:rsid w:val="00846EB0"/>
    <w:rsid w:val="008476D4"/>
    <w:rsid w:val="0085018A"/>
    <w:rsid w:val="00850327"/>
    <w:rsid w:val="0085053F"/>
    <w:rsid w:val="00851117"/>
    <w:rsid w:val="00852787"/>
    <w:rsid w:val="00856405"/>
    <w:rsid w:val="00857326"/>
    <w:rsid w:val="00857898"/>
    <w:rsid w:val="00857BD7"/>
    <w:rsid w:val="008601D2"/>
    <w:rsid w:val="00863CE7"/>
    <w:rsid w:val="008662E5"/>
    <w:rsid w:val="00866F40"/>
    <w:rsid w:val="008673FB"/>
    <w:rsid w:val="00867EEF"/>
    <w:rsid w:val="00871F53"/>
    <w:rsid w:val="0087208B"/>
    <w:rsid w:val="00875616"/>
    <w:rsid w:val="0087673E"/>
    <w:rsid w:val="00877050"/>
    <w:rsid w:val="00877133"/>
    <w:rsid w:val="00877B0F"/>
    <w:rsid w:val="00882201"/>
    <w:rsid w:val="0088268B"/>
    <w:rsid w:val="00882837"/>
    <w:rsid w:val="00882C56"/>
    <w:rsid w:val="00883428"/>
    <w:rsid w:val="0088409A"/>
    <w:rsid w:val="00885A19"/>
    <w:rsid w:val="0088605D"/>
    <w:rsid w:val="008874D4"/>
    <w:rsid w:val="00887F25"/>
    <w:rsid w:val="00891632"/>
    <w:rsid w:val="0089171C"/>
    <w:rsid w:val="00891B4F"/>
    <w:rsid w:val="00892347"/>
    <w:rsid w:val="0089441F"/>
    <w:rsid w:val="0089644B"/>
    <w:rsid w:val="008968D3"/>
    <w:rsid w:val="008975EF"/>
    <w:rsid w:val="008A2AC7"/>
    <w:rsid w:val="008A4505"/>
    <w:rsid w:val="008A4AF1"/>
    <w:rsid w:val="008A5BA1"/>
    <w:rsid w:val="008A68A6"/>
    <w:rsid w:val="008A78D3"/>
    <w:rsid w:val="008A7A07"/>
    <w:rsid w:val="008A7F2E"/>
    <w:rsid w:val="008B006A"/>
    <w:rsid w:val="008B0C61"/>
    <w:rsid w:val="008B1B2C"/>
    <w:rsid w:val="008B2E59"/>
    <w:rsid w:val="008B56E5"/>
    <w:rsid w:val="008B63CB"/>
    <w:rsid w:val="008B6713"/>
    <w:rsid w:val="008B68C2"/>
    <w:rsid w:val="008C0681"/>
    <w:rsid w:val="008C176D"/>
    <w:rsid w:val="008C1C54"/>
    <w:rsid w:val="008C1D1E"/>
    <w:rsid w:val="008C5B75"/>
    <w:rsid w:val="008C6821"/>
    <w:rsid w:val="008C7D14"/>
    <w:rsid w:val="008D0CE5"/>
    <w:rsid w:val="008D3503"/>
    <w:rsid w:val="008D45B6"/>
    <w:rsid w:val="008D586C"/>
    <w:rsid w:val="008D62E2"/>
    <w:rsid w:val="008D6434"/>
    <w:rsid w:val="008D70BB"/>
    <w:rsid w:val="008D7ACD"/>
    <w:rsid w:val="008E0E59"/>
    <w:rsid w:val="008E180F"/>
    <w:rsid w:val="008E74F1"/>
    <w:rsid w:val="008E7AAB"/>
    <w:rsid w:val="008F00C2"/>
    <w:rsid w:val="008F0713"/>
    <w:rsid w:val="008F3ABB"/>
    <w:rsid w:val="008F3EF2"/>
    <w:rsid w:val="008F3FFB"/>
    <w:rsid w:val="008F4758"/>
    <w:rsid w:val="008F479A"/>
    <w:rsid w:val="008F4A12"/>
    <w:rsid w:val="008F553F"/>
    <w:rsid w:val="008F578D"/>
    <w:rsid w:val="008F61AB"/>
    <w:rsid w:val="00900339"/>
    <w:rsid w:val="00901EEE"/>
    <w:rsid w:val="00901F04"/>
    <w:rsid w:val="009022F7"/>
    <w:rsid w:val="00902C14"/>
    <w:rsid w:val="00903799"/>
    <w:rsid w:val="00905359"/>
    <w:rsid w:val="00907CE0"/>
    <w:rsid w:val="00910431"/>
    <w:rsid w:val="00911E39"/>
    <w:rsid w:val="009127F6"/>
    <w:rsid w:val="00915700"/>
    <w:rsid w:val="00916773"/>
    <w:rsid w:val="009171FF"/>
    <w:rsid w:val="00917965"/>
    <w:rsid w:val="00922AE3"/>
    <w:rsid w:val="00924567"/>
    <w:rsid w:val="00925B08"/>
    <w:rsid w:val="00930142"/>
    <w:rsid w:val="009309EF"/>
    <w:rsid w:val="0093136F"/>
    <w:rsid w:val="0093340B"/>
    <w:rsid w:val="00933DC9"/>
    <w:rsid w:val="009342EC"/>
    <w:rsid w:val="009354F4"/>
    <w:rsid w:val="00935763"/>
    <w:rsid w:val="009374D3"/>
    <w:rsid w:val="009376BE"/>
    <w:rsid w:val="00937BED"/>
    <w:rsid w:val="00940F90"/>
    <w:rsid w:val="00941326"/>
    <w:rsid w:val="009419AE"/>
    <w:rsid w:val="00943D6F"/>
    <w:rsid w:val="009442B5"/>
    <w:rsid w:val="009445DF"/>
    <w:rsid w:val="00945316"/>
    <w:rsid w:val="00945750"/>
    <w:rsid w:val="00945B7D"/>
    <w:rsid w:val="0094689C"/>
    <w:rsid w:val="0094689F"/>
    <w:rsid w:val="00947475"/>
    <w:rsid w:val="0094769F"/>
    <w:rsid w:val="00947E17"/>
    <w:rsid w:val="009540A1"/>
    <w:rsid w:val="0095471B"/>
    <w:rsid w:val="0095547E"/>
    <w:rsid w:val="00956016"/>
    <w:rsid w:val="0095641D"/>
    <w:rsid w:val="00956457"/>
    <w:rsid w:val="009564E5"/>
    <w:rsid w:val="0095656A"/>
    <w:rsid w:val="00956CFD"/>
    <w:rsid w:val="00956D87"/>
    <w:rsid w:val="009605A1"/>
    <w:rsid w:val="00960658"/>
    <w:rsid w:val="0096113C"/>
    <w:rsid w:val="00962170"/>
    <w:rsid w:val="00962614"/>
    <w:rsid w:val="009648EB"/>
    <w:rsid w:val="009655A3"/>
    <w:rsid w:val="00967FAD"/>
    <w:rsid w:val="00971292"/>
    <w:rsid w:val="009713A2"/>
    <w:rsid w:val="00971D2A"/>
    <w:rsid w:val="00971F95"/>
    <w:rsid w:val="00972500"/>
    <w:rsid w:val="0097358B"/>
    <w:rsid w:val="00973FB4"/>
    <w:rsid w:val="00976C43"/>
    <w:rsid w:val="00976C9E"/>
    <w:rsid w:val="009771AD"/>
    <w:rsid w:val="009779EE"/>
    <w:rsid w:val="009801F2"/>
    <w:rsid w:val="00980C18"/>
    <w:rsid w:val="0098253F"/>
    <w:rsid w:val="0098303F"/>
    <w:rsid w:val="00983B60"/>
    <w:rsid w:val="009840FA"/>
    <w:rsid w:val="0098455D"/>
    <w:rsid w:val="009848F2"/>
    <w:rsid w:val="00984BA7"/>
    <w:rsid w:val="0098655E"/>
    <w:rsid w:val="00987189"/>
    <w:rsid w:val="009874CC"/>
    <w:rsid w:val="00987526"/>
    <w:rsid w:val="0098762D"/>
    <w:rsid w:val="00990939"/>
    <w:rsid w:val="00990F1B"/>
    <w:rsid w:val="00991401"/>
    <w:rsid w:val="00994286"/>
    <w:rsid w:val="00996DAB"/>
    <w:rsid w:val="009A049C"/>
    <w:rsid w:val="009A0620"/>
    <w:rsid w:val="009A11CF"/>
    <w:rsid w:val="009A2293"/>
    <w:rsid w:val="009A37A6"/>
    <w:rsid w:val="009A4085"/>
    <w:rsid w:val="009A485A"/>
    <w:rsid w:val="009A5874"/>
    <w:rsid w:val="009A5A50"/>
    <w:rsid w:val="009A5F19"/>
    <w:rsid w:val="009A6B2B"/>
    <w:rsid w:val="009A7ECD"/>
    <w:rsid w:val="009B07C1"/>
    <w:rsid w:val="009B10FC"/>
    <w:rsid w:val="009B71C0"/>
    <w:rsid w:val="009B7863"/>
    <w:rsid w:val="009B7E35"/>
    <w:rsid w:val="009C140B"/>
    <w:rsid w:val="009C31E3"/>
    <w:rsid w:val="009C41AA"/>
    <w:rsid w:val="009C5542"/>
    <w:rsid w:val="009C71BA"/>
    <w:rsid w:val="009C7BD4"/>
    <w:rsid w:val="009C7E0D"/>
    <w:rsid w:val="009D257B"/>
    <w:rsid w:val="009D33C5"/>
    <w:rsid w:val="009D5747"/>
    <w:rsid w:val="009D594B"/>
    <w:rsid w:val="009D5BCA"/>
    <w:rsid w:val="009D6726"/>
    <w:rsid w:val="009D6E15"/>
    <w:rsid w:val="009E141F"/>
    <w:rsid w:val="009E1523"/>
    <w:rsid w:val="009E27B3"/>
    <w:rsid w:val="009E3609"/>
    <w:rsid w:val="009E4729"/>
    <w:rsid w:val="009E596E"/>
    <w:rsid w:val="009E5A2F"/>
    <w:rsid w:val="009E6DBE"/>
    <w:rsid w:val="009E72BD"/>
    <w:rsid w:val="009E73A0"/>
    <w:rsid w:val="009F0289"/>
    <w:rsid w:val="009F18C9"/>
    <w:rsid w:val="009F355D"/>
    <w:rsid w:val="009F35AE"/>
    <w:rsid w:val="009F5521"/>
    <w:rsid w:val="009F663F"/>
    <w:rsid w:val="009F7415"/>
    <w:rsid w:val="00A008CC"/>
    <w:rsid w:val="00A025C7"/>
    <w:rsid w:val="00A026BF"/>
    <w:rsid w:val="00A03217"/>
    <w:rsid w:val="00A039E2"/>
    <w:rsid w:val="00A039FD"/>
    <w:rsid w:val="00A0423E"/>
    <w:rsid w:val="00A04B3F"/>
    <w:rsid w:val="00A04BD5"/>
    <w:rsid w:val="00A06110"/>
    <w:rsid w:val="00A0635A"/>
    <w:rsid w:val="00A10204"/>
    <w:rsid w:val="00A12E92"/>
    <w:rsid w:val="00A13871"/>
    <w:rsid w:val="00A13AD1"/>
    <w:rsid w:val="00A141AE"/>
    <w:rsid w:val="00A1678A"/>
    <w:rsid w:val="00A17156"/>
    <w:rsid w:val="00A179B6"/>
    <w:rsid w:val="00A17C31"/>
    <w:rsid w:val="00A212D2"/>
    <w:rsid w:val="00A22F1D"/>
    <w:rsid w:val="00A2377E"/>
    <w:rsid w:val="00A2494A"/>
    <w:rsid w:val="00A250E4"/>
    <w:rsid w:val="00A26064"/>
    <w:rsid w:val="00A27816"/>
    <w:rsid w:val="00A304B9"/>
    <w:rsid w:val="00A305DD"/>
    <w:rsid w:val="00A31770"/>
    <w:rsid w:val="00A31FEF"/>
    <w:rsid w:val="00A328EA"/>
    <w:rsid w:val="00A33041"/>
    <w:rsid w:val="00A33BC8"/>
    <w:rsid w:val="00A340BD"/>
    <w:rsid w:val="00A34E9E"/>
    <w:rsid w:val="00A35648"/>
    <w:rsid w:val="00A35EAE"/>
    <w:rsid w:val="00A36679"/>
    <w:rsid w:val="00A4088B"/>
    <w:rsid w:val="00A40AA6"/>
    <w:rsid w:val="00A42C1D"/>
    <w:rsid w:val="00A42E86"/>
    <w:rsid w:val="00A44DCC"/>
    <w:rsid w:val="00A458C1"/>
    <w:rsid w:val="00A50E97"/>
    <w:rsid w:val="00A60C0C"/>
    <w:rsid w:val="00A615F8"/>
    <w:rsid w:val="00A6201B"/>
    <w:rsid w:val="00A64E18"/>
    <w:rsid w:val="00A654A1"/>
    <w:rsid w:val="00A6556D"/>
    <w:rsid w:val="00A677AB"/>
    <w:rsid w:val="00A70B7E"/>
    <w:rsid w:val="00A71AB7"/>
    <w:rsid w:val="00A74143"/>
    <w:rsid w:val="00A74D17"/>
    <w:rsid w:val="00A7556A"/>
    <w:rsid w:val="00A761EC"/>
    <w:rsid w:val="00A77141"/>
    <w:rsid w:val="00A801F0"/>
    <w:rsid w:val="00A80FBC"/>
    <w:rsid w:val="00A81D37"/>
    <w:rsid w:val="00A82072"/>
    <w:rsid w:val="00A829C7"/>
    <w:rsid w:val="00A82EC3"/>
    <w:rsid w:val="00A82EC9"/>
    <w:rsid w:val="00A836B9"/>
    <w:rsid w:val="00A838C5"/>
    <w:rsid w:val="00A869DE"/>
    <w:rsid w:val="00A8791F"/>
    <w:rsid w:val="00A90DC0"/>
    <w:rsid w:val="00A90E12"/>
    <w:rsid w:val="00A919BE"/>
    <w:rsid w:val="00A9221C"/>
    <w:rsid w:val="00A92EAD"/>
    <w:rsid w:val="00A94A90"/>
    <w:rsid w:val="00A95907"/>
    <w:rsid w:val="00A95974"/>
    <w:rsid w:val="00A96EBB"/>
    <w:rsid w:val="00AA089C"/>
    <w:rsid w:val="00AA2370"/>
    <w:rsid w:val="00AA28B7"/>
    <w:rsid w:val="00AA2953"/>
    <w:rsid w:val="00AA2A47"/>
    <w:rsid w:val="00AA2CD3"/>
    <w:rsid w:val="00AA4192"/>
    <w:rsid w:val="00AA4686"/>
    <w:rsid w:val="00AA5111"/>
    <w:rsid w:val="00AA622B"/>
    <w:rsid w:val="00AA6407"/>
    <w:rsid w:val="00AA6590"/>
    <w:rsid w:val="00AA6BC5"/>
    <w:rsid w:val="00AA74D2"/>
    <w:rsid w:val="00AA7CC4"/>
    <w:rsid w:val="00AB07C2"/>
    <w:rsid w:val="00AB3A40"/>
    <w:rsid w:val="00AB4FBA"/>
    <w:rsid w:val="00AB5D11"/>
    <w:rsid w:val="00AB68F4"/>
    <w:rsid w:val="00AB6A42"/>
    <w:rsid w:val="00AB7118"/>
    <w:rsid w:val="00AB74F3"/>
    <w:rsid w:val="00AC1903"/>
    <w:rsid w:val="00AC205B"/>
    <w:rsid w:val="00AC37B0"/>
    <w:rsid w:val="00AC4B24"/>
    <w:rsid w:val="00AC55F4"/>
    <w:rsid w:val="00AC72E8"/>
    <w:rsid w:val="00AD0259"/>
    <w:rsid w:val="00AD065E"/>
    <w:rsid w:val="00AD0C3C"/>
    <w:rsid w:val="00AD0F2F"/>
    <w:rsid w:val="00AD1152"/>
    <w:rsid w:val="00AD11D6"/>
    <w:rsid w:val="00AD35EF"/>
    <w:rsid w:val="00AD378D"/>
    <w:rsid w:val="00AD3A3C"/>
    <w:rsid w:val="00AD448C"/>
    <w:rsid w:val="00AD4722"/>
    <w:rsid w:val="00AD4874"/>
    <w:rsid w:val="00AD4F4A"/>
    <w:rsid w:val="00AD4FBB"/>
    <w:rsid w:val="00AD5871"/>
    <w:rsid w:val="00AD6A73"/>
    <w:rsid w:val="00AD79AE"/>
    <w:rsid w:val="00AE1014"/>
    <w:rsid w:val="00AE3671"/>
    <w:rsid w:val="00AE3B67"/>
    <w:rsid w:val="00AE3DBD"/>
    <w:rsid w:val="00AE4B1B"/>
    <w:rsid w:val="00AE4E38"/>
    <w:rsid w:val="00AE4EAA"/>
    <w:rsid w:val="00AF012B"/>
    <w:rsid w:val="00AF0F46"/>
    <w:rsid w:val="00AF1B45"/>
    <w:rsid w:val="00AF2DF0"/>
    <w:rsid w:val="00AF4664"/>
    <w:rsid w:val="00AF5435"/>
    <w:rsid w:val="00AF6293"/>
    <w:rsid w:val="00B00278"/>
    <w:rsid w:val="00B00BE0"/>
    <w:rsid w:val="00B021B1"/>
    <w:rsid w:val="00B041B9"/>
    <w:rsid w:val="00B055D2"/>
    <w:rsid w:val="00B0699A"/>
    <w:rsid w:val="00B06E28"/>
    <w:rsid w:val="00B07251"/>
    <w:rsid w:val="00B072EB"/>
    <w:rsid w:val="00B07806"/>
    <w:rsid w:val="00B07944"/>
    <w:rsid w:val="00B07E8C"/>
    <w:rsid w:val="00B102F0"/>
    <w:rsid w:val="00B1093D"/>
    <w:rsid w:val="00B10A81"/>
    <w:rsid w:val="00B10B73"/>
    <w:rsid w:val="00B110DC"/>
    <w:rsid w:val="00B11116"/>
    <w:rsid w:val="00B12345"/>
    <w:rsid w:val="00B13A92"/>
    <w:rsid w:val="00B13FC0"/>
    <w:rsid w:val="00B14A6D"/>
    <w:rsid w:val="00B14BAF"/>
    <w:rsid w:val="00B16DE4"/>
    <w:rsid w:val="00B17057"/>
    <w:rsid w:val="00B173B5"/>
    <w:rsid w:val="00B1755E"/>
    <w:rsid w:val="00B17993"/>
    <w:rsid w:val="00B17F13"/>
    <w:rsid w:val="00B203AA"/>
    <w:rsid w:val="00B20461"/>
    <w:rsid w:val="00B2063F"/>
    <w:rsid w:val="00B20FAF"/>
    <w:rsid w:val="00B2279C"/>
    <w:rsid w:val="00B2290D"/>
    <w:rsid w:val="00B230DA"/>
    <w:rsid w:val="00B249C0"/>
    <w:rsid w:val="00B24EC8"/>
    <w:rsid w:val="00B26252"/>
    <w:rsid w:val="00B301EB"/>
    <w:rsid w:val="00B31B36"/>
    <w:rsid w:val="00B32226"/>
    <w:rsid w:val="00B33C5E"/>
    <w:rsid w:val="00B33D5A"/>
    <w:rsid w:val="00B344AC"/>
    <w:rsid w:val="00B34A1F"/>
    <w:rsid w:val="00B34F1B"/>
    <w:rsid w:val="00B354E6"/>
    <w:rsid w:val="00B359FA"/>
    <w:rsid w:val="00B367D1"/>
    <w:rsid w:val="00B36BC4"/>
    <w:rsid w:val="00B40BAA"/>
    <w:rsid w:val="00B41072"/>
    <w:rsid w:val="00B4123D"/>
    <w:rsid w:val="00B41B25"/>
    <w:rsid w:val="00B4291A"/>
    <w:rsid w:val="00B43B5E"/>
    <w:rsid w:val="00B442EA"/>
    <w:rsid w:val="00B455E9"/>
    <w:rsid w:val="00B5087F"/>
    <w:rsid w:val="00B5347B"/>
    <w:rsid w:val="00B53770"/>
    <w:rsid w:val="00B5498A"/>
    <w:rsid w:val="00B557D3"/>
    <w:rsid w:val="00B56626"/>
    <w:rsid w:val="00B56794"/>
    <w:rsid w:val="00B57338"/>
    <w:rsid w:val="00B57B77"/>
    <w:rsid w:val="00B57D44"/>
    <w:rsid w:val="00B60CDB"/>
    <w:rsid w:val="00B60D70"/>
    <w:rsid w:val="00B61E2A"/>
    <w:rsid w:val="00B62760"/>
    <w:rsid w:val="00B62886"/>
    <w:rsid w:val="00B62ABA"/>
    <w:rsid w:val="00B62D18"/>
    <w:rsid w:val="00B6328C"/>
    <w:rsid w:val="00B63AE5"/>
    <w:rsid w:val="00B7023F"/>
    <w:rsid w:val="00B71363"/>
    <w:rsid w:val="00B7150D"/>
    <w:rsid w:val="00B72B47"/>
    <w:rsid w:val="00B72CB3"/>
    <w:rsid w:val="00B732EB"/>
    <w:rsid w:val="00B755B9"/>
    <w:rsid w:val="00B757B1"/>
    <w:rsid w:val="00B75B74"/>
    <w:rsid w:val="00B760D5"/>
    <w:rsid w:val="00B7693A"/>
    <w:rsid w:val="00B7711F"/>
    <w:rsid w:val="00B77A53"/>
    <w:rsid w:val="00B82252"/>
    <w:rsid w:val="00B82720"/>
    <w:rsid w:val="00B83138"/>
    <w:rsid w:val="00B83472"/>
    <w:rsid w:val="00B83F3E"/>
    <w:rsid w:val="00B83F67"/>
    <w:rsid w:val="00B8408E"/>
    <w:rsid w:val="00B84E56"/>
    <w:rsid w:val="00B85C3A"/>
    <w:rsid w:val="00B87344"/>
    <w:rsid w:val="00B876C7"/>
    <w:rsid w:val="00B87D7D"/>
    <w:rsid w:val="00B91705"/>
    <w:rsid w:val="00B92219"/>
    <w:rsid w:val="00B92415"/>
    <w:rsid w:val="00B93564"/>
    <w:rsid w:val="00B93F64"/>
    <w:rsid w:val="00B967FF"/>
    <w:rsid w:val="00BA180A"/>
    <w:rsid w:val="00BA42F6"/>
    <w:rsid w:val="00BA6250"/>
    <w:rsid w:val="00BB0198"/>
    <w:rsid w:val="00BB0412"/>
    <w:rsid w:val="00BB0A91"/>
    <w:rsid w:val="00BB0CB7"/>
    <w:rsid w:val="00BB1F73"/>
    <w:rsid w:val="00BB2A93"/>
    <w:rsid w:val="00BB4043"/>
    <w:rsid w:val="00BB4340"/>
    <w:rsid w:val="00BB647B"/>
    <w:rsid w:val="00BB6B27"/>
    <w:rsid w:val="00BB7B05"/>
    <w:rsid w:val="00BC1611"/>
    <w:rsid w:val="00BC16EC"/>
    <w:rsid w:val="00BC3993"/>
    <w:rsid w:val="00BC58FF"/>
    <w:rsid w:val="00BC6413"/>
    <w:rsid w:val="00BC718F"/>
    <w:rsid w:val="00BC7F2A"/>
    <w:rsid w:val="00BD098F"/>
    <w:rsid w:val="00BD09FB"/>
    <w:rsid w:val="00BD0D05"/>
    <w:rsid w:val="00BD1002"/>
    <w:rsid w:val="00BD1069"/>
    <w:rsid w:val="00BD3F18"/>
    <w:rsid w:val="00BD549A"/>
    <w:rsid w:val="00BD5C6B"/>
    <w:rsid w:val="00BD73CF"/>
    <w:rsid w:val="00BE0A29"/>
    <w:rsid w:val="00BE368D"/>
    <w:rsid w:val="00BE4551"/>
    <w:rsid w:val="00BE4D2D"/>
    <w:rsid w:val="00BE5627"/>
    <w:rsid w:val="00BE68A5"/>
    <w:rsid w:val="00BE7B3F"/>
    <w:rsid w:val="00BF28A5"/>
    <w:rsid w:val="00BF41D7"/>
    <w:rsid w:val="00BF459D"/>
    <w:rsid w:val="00BF4F3C"/>
    <w:rsid w:val="00BF4F7A"/>
    <w:rsid w:val="00BF5109"/>
    <w:rsid w:val="00BF5152"/>
    <w:rsid w:val="00BF54D7"/>
    <w:rsid w:val="00BF5A4E"/>
    <w:rsid w:val="00BF64ED"/>
    <w:rsid w:val="00C01A90"/>
    <w:rsid w:val="00C02486"/>
    <w:rsid w:val="00C024CE"/>
    <w:rsid w:val="00C03235"/>
    <w:rsid w:val="00C0354D"/>
    <w:rsid w:val="00C03625"/>
    <w:rsid w:val="00C040D0"/>
    <w:rsid w:val="00C04172"/>
    <w:rsid w:val="00C04A23"/>
    <w:rsid w:val="00C054B2"/>
    <w:rsid w:val="00C060D2"/>
    <w:rsid w:val="00C06840"/>
    <w:rsid w:val="00C0728B"/>
    <w:rsid w:val="00C07985"/>
    <w:rsid w:val="00C1090F"/>
    <w:rsid w:val="00C12761"/>
    <w:rsid w:val="00C12AF3"/>
    <w:rsid w:val="00C13A53"/>
    <w:rsid w:val="00C15A5A"/>
    <w:rsid w:val="00C15C3E"/>
    <w:rsid w:val="00C15C42"/>
    <w:rsid w:val="00C17D54"/>
    <w:rsid w:val="00C17FE6"/>
    <w:rsid w:val="00C20E94"/>
    <w:rsid w:val="00C21ED1"/>
    <w:rsid w:val="00C22D0B"/>
    <w:rsid w:val="00C22DDC"/>
    <w:rsid w:val="00C23F1D"/>
    <w:rsid w:val="00C23F72"/>
    <w:rsid w:val="00C25588"/>
    <w:rsid w:val="00C2645B"/>
    <w:rsid w:val="00C30148"/>
    <w:rsid w:val="00C32490"/>
    <w:rsid w:val="00C336EF"/>
    <w:rsid w:val="00C33BB0"/>
    <w:rsid w:val="00C350D4"/>
    <w:rsid w:val="00C41E03"/>
    <w:rsid w:val="00C42F0A"/>
    <w:rsid w:val="00C43BB7"/>
    <w:rsid w:val="00C45063"/>
    <w:rsid w:val="00C452FB"/>
    <w:rsid w:val="00C45CF1"/>
    <w:rsid w:val="00C460F0"/>
    <w:rsid w:val="00C46820"/>
    <w:rsid w:val="00C50F1B"/>
    <w:rsid w:val="00C511FE"/>
    <w:rsid w:val="00C51516"/>
    <w:rsid w:val="00C518E4"/>
    <w:rsid w:val="00C52168"/>
    <w:rsid w:val="00C521ED"/>
    <w:rsid w:val="00C5440D"/>
    <w:rsid w:val="00C55B4A"/>
    <w:rsid w:val="00C55EE9"/>
    <w:rsid w:val="00C55FCF"/>
    <w:rsid w:val="00C560AF"/>
    <w:rsid w:val="00C56452"/>
    <w:rsid w:val="00C5672D"/>
    <w:rsid w:val="00C56F9C"/>
    <w:rsid w:val="00C61A89"/>
    <w:rsid w:val="00C63157"/>
    <w:rsid w:val="00C64144"/>
    <w:rsid w:val="00C6420C"/>
    <w:rsid w:val="00C6457E"/>
    <w:rsid w:val="00C6566B"/>
    <w:rsid w:val="00C66124"/>
    <w:rsid w:val="00C6635B"/>
    <w:rsid w:val="00C66E38"/>
    <w:rsid w:val="00C675D3"/>
    <w:rsid w:val="00C67DC8"/>
    <w:rsid w:val="00C7103C"/>
    <w:rsid w:val="00C7215E"/>
    <w:rsid w:val="00C724E6"/>
    <w:rsid w:val="00C750C3"/>
    <w:rsid w:val="00C75255"/>
    <w:rsid w:val="00C75887"/>
    <w:rsid w:val="00C76A5A"/>
    <w:rsid w:val="00C76AA6"/>
    <w:rsid w:val="00C76C2C"/>
    <w:rsid w:val="00C770BA"/>
    <w:rsid w:val="00C772B9"/>
    <w:rsid w:val="00C81E84"/>
    <w:rsid w:val="00C8382A"/>
    <w:rsid w:val="00C83F2E"/>
    <w:rsid w:val="00C84958"/>
    <w:rsid w:val="00C86938"/>
    <w:rsid w:val="00C91406"/>
    <w:rsid w:val="00C92DED"/>
    <w:rsid w:val="00C937C1"/>
    <w:rsid w:val="00C9494E"/>
    <w:rsid w:val="00C9533F"/>
    <w:rsid w:val="00CA029C"/>
    <w:rsid w:val="00CA1174"/>
    <w:rsid w:val="00CA1686"/>
    <w:rsid w:val="00CA1EE3"/>
    <w:rsid w:val="00CA20A1"/>
    <w:rsid w:val="00CA35E2"/>
    <w:rsid w:val="00CA42E2"/>
    <w:rsid w:val="00CA67FC"/>
    <w:rsid w:val="00CA7098"/>
    <w:rsid w:val="00CB075E"/>
    <w:rsid w:val="00CB130E"/>
    <w:rsid w:val="00CB1E6D"/>
    <w:rsid w:val="00CB2024"/>
    <w:rsid w:val="00CB2B5F"/>
    <w:rsid w:val="00CB2F65"/>
    <w:rsid w:val="00CB3693"/>
    <w:rsid w:val="00CB4F8C"/>
    <w:rsid w:val="00CB5AC4"/>
    <w:rsid w:val="00CB5F40"/>
    <w:rsid w:val="00CB614F"/>
    <w:rsid w:val="00CB6590"/>
    <w:rsid w:val="00CB65BF"/>
    <w:rsid w:val="00CB6E31"/>
    <w:rsid w:val="00CB71C9"/>
    <w:rsid w:val="00CB7812"/>
    <w:rsid w:val="00CC095B"/>
    <w:rsid w:val="00CC2D20"/>
    <w:rsid w:val="00CC3AC7"/>
    <w:rsid w:val="00CC3DAA"/>
    <w:rsid w:val="00CC4C5E"/>
    <w:rsid w:val="00CC602B"/>
    <w:rsid w:val="00CC6B9D"/>
    <w:rsid w:val="00CC6E95"/>
    <w:rsid w:val="00CC7CF8"/>
    <w:rsid w:val="00CD080D"/>
    <w:rsid w:val="00CD08ED"/>
    <w:rsid w:val="00CD1081"/>
    <w:rsid w:val="00CD1218"/>
    <w:rsid w:val="00CD2383"/>
    <w:rsid w:val="00CD2BE9"/>
    <w:rsid w:val="00CD2E54"/>
    <w:rsid w:val="00CD5811"/>
    <w:rsid w:val="00CD5F58"/>
    <w:rsid w:val="00CD61E5"/>
    <w:rsid w:val="00CD6565"/>
    <w:rsid w:val="00CD6623"/>
    <w:rsid w:val="00CE03C1"/>
    <w:rsid w:val="00CE0620"/>
    <w:rsid w:val="00CE138C"/>
    <w:rsid w:val="00CE13C1"/>
    <w:rsid w:val="00CE2C5F"/>
    <w:rsid w:val="00CE2D35"/>
    <w:rsid w:val="00CE4541"/>
    <w:rsid w:val="00CE46C0"/>
    <w:rsid w:val="00CE4977"/>
    <w:rsid w:val="00CE4C28"/>
    <w:rsid w:val="00CE5299"/>
    <w:rsid w:val="00CE5A29"/>
    <w:rsid w:val="00CE6DD8"/>
    <w:rsid w:val="00CE708B"/>
    <w:rsid w:val="00CF1D4F"/>
    <w:rsid w:val="00CF1FD3"/>
    <w:rsid w:val="00CF276C"/>
    <w:rsid w:val="00CF2C35"/>
    <w:rsid w:val="00CF2F69"/>
    <w:rsid w:val="00CF3BF6"/>
    <w:rsid w:val="00CF41EA"/>
    <w:rsid w:val="00CF4A69"/>
    <w:rsid w:val="00CF4D84"/>
    <w:rsid w:val="00CF50A1"/>
    <w:rsid w:val="00CF65EB"/>
    <w:rsid w:val="00CF6FB7"/>
    <w:rsid w:val="00CF78C2"/>
    <w:rsid w:val="00D01DDF"/>
    <w:rsid w:val="00D0226F"/>
    <w:rsid w:val="00D05C45"/>
    <w:rsid w:val="00D06652"/>
    <w:rsid w:val="00D128AE"/>
    <w:rsid w:val="00D1347D"/>
    <w:rsid w:val="00D15DE3"/>
    <w:rsid w:val="00D15EF9"/>
    <w:rsid w:val="00D164B9"/>
    <w:rsid w:val="00D16EE8"/>
    <w:rsid w:val="00D20F58"/>
    <w:rsid w:val="00D22AC7"/>
    <w:rsid w:val="00D231AD"/>
    <w:rsid w:val="00D24E5E"/>
    <w:rsid w:val="00D24E8E"/>
    <w:rsid w:val="00D25186"/>
    <w:rsid w:val="00D257ED"/>
    <w:rsid w:val="00D308E2"/>
    <w:rsid w:val="00D330FF"/>
    <w:rsid w:val="00D354CA"/>
    <w:rsid w:val="00D36F2C"/>
    <w:rsid w:val="00D37377"/>
    <w:rsid w:val="00D376D3"/>
    <w:rsid w:val="00D40538"/>
    <w:rsid w:val="00D41BB6"/>
    <w:rsid w:val="00D431CF"/>
    <w:rsid w:val="00D44BA1"/>
    <w:rsid w:val="00D4598E"/>
    <w:rsid w:val="00D463CA"/>
    <w:rsid w:val="00D468F9"/>
    <w:rsid w:val="00D46DDB"/>
    <w:rsid w:val="00D50165"/>
    <w:rsid w:val="00D50567"/>
    <w:rsid w:val="00D51645"/>
    <w:rsid w:val="00D51918"/>
    <w:rsid w:val="00D51A82"/>
    <w:rsid w:val="00D51B00"/>
    <w:rsid w:val="00D51C76"/>
    <w:rsid w:val="00D53340"/>
    <w:rsid w:val="00D5478C"/>
    <w:rsid w:val="00D54FBB"/>
    <w:rsid w:val="00D553CC"/>
    <w:rsid w:val="00D5742C"/>
    <w:rsid w:val="00D60139"/>
    <w:rsid w:val="00D601F0"/>
    <w:rsid w:val="00D60B3F"/>
    <w:rsid w:val="00D60DCA"/>
    <w:rsid w:val="00D60FAC"/>
    <w:rsid w:val="00D6297A"/>
    <w:rsid w:val="00D63249"/>
    <w:rsid w:val="00D63EC0"/>
    <w:rsid w:val="00D64175"/>
    <w:rsid w:val="00D64EEF"/>
    <w:rsid w:val="00D65C43"/>
    <w:rsid w:val="00D67677"/>
    <w:rsid w:val="00D67A4E"/>
    <w:rsid w:val="00D70EF0"/>
    <w:rsid w:val="00D7332A"/>
    <w:rsid w:val="00D73F5E"/>
    <w:rsid w:val="00D74473"/>
    <w:rsid w:val="00D76932"/>
    <w:rsid w:val="00D76DD5"/>
    <w:rsid w:val="00D77A0B"/>
    <w:rsid w:val="00D80327"/>
    <w:rsid w:val="00D81012"/>
    <w:rsid w:val="00D81E83"/>
    <w:rsid w:val="00D82926"/>
    <w:rsid w:val="00D84607"/>
    <w:rsid w:val="00D8542D"/>
    <w:rsid w:val="00D85C9F"/>
    <w:rsid w:val="00D874BD"/>
    <w:rsid w:val="00D87BF0"/>
    <w:rsid w:val="00D90320"/>
    <w:rsid w:val="00D919B2"/>
    <w:rsid w:val="00D9258A"/>
    <w:rsid w:val="00D94EFC"/>
    <w:rsid w:val="00D96349"/>
    <w:rsid w:val="00D96D20"/>
    <w:rsid w:val="00D97FF3"/>
    <w:rsid w:val="00DA1F99"/>
    <w:rsid w:val="00DA24EE"/>
    <w:rsid w:val="00DA2B0E"/>
    <w:rsid w:val="00DA55ED"/>
    <w:rsid w:val="00DA5DD3"/>
    <w:rsid w:val="00DA643E"/>
    <w:rsid w:val="00DA6949"/>
    <w:rsid w:val="00DA7498"/>
    <w:rsid w:val="00DA7BF6"/>
    <w:rsid w:val="00DB027A"/>
    <w:rsid w:val="00DB06F3"/>
    <w:rsid w:val="00DB0B2A"/>
    <w:rsid w:val="00DB1167"/>
    <w:rsid w:val="00DB1548"/>
    <w:rsid w:val="00DB1A71"/>
    <w:rsid w:val="00DB2DF4"/>
    <w:rsid w:val="00DB3E7F"/>
    <w:rsid w:val="00DB4720"/>
    <w:rsid w:val="00DB5DB5"/>
    <w:rsid w:val="00DB5FDB"/>
    <w:rsid w:val="00DB7EE5"/>
    <w:rsid w:val="00DC1BCD"/>
    <w:rsid w:val="00DC1DC6"/>
    <w:rsid w:val="00DC2440"/>
    <w:rsid w:val="00DC6C3E"/>
    <w:rsid w:val="00DC7D06"/>
    <w:rsid w:val="00DC7FA9"/>
    <w:rsid w:val="00DD3607"/>
    <w:rsid w:val="00DD4A37"/>
    <w:rsid w:val="00DD5635"/>
    <w:rsid w:val="00DD78BF"/>
    <w:rsid w:val="00DE012A"/>
    <w:rsid w:val="00DE08A1"/>
    <w:rsid w:val="00DE0C43"/>
    <w:rsid w:val="00DE43D1"/>
    <w:rsid w:val="00DE44D2"/>
    <w:rsid w:val="00DF0869"/>
    <w:rsid w:val="00DF2B9C"/>
    <w:rsid w:val="00DF336C"/>
    <w:rsid w:val="00DF33BB"/>
    <w:rsid w:val="00DF42B8"/>
    <w:rsid w:val="00DF5260"/>
    <w:rsid w:val="00DF5507"/>
    <w:rsid w:val="00DF669C"/>
    <w:rsid w:val="00DF7467"/>
    <w:rsid w:val="00E00571"/>
    <w:rsid w:val="00E005D4"/>
    <w:rsid w:val="00E01643"/>
    <w:rsid w:val="00E01C20"/>
    <w:rsid w:val="00E021E3"/>
    <w:rsid w:val="00E042C8"/>
    <w:rsid w:val="00E07006"/>
    <w:rsid w:val="00E1056F"/>
    <w:rsid w:val="00E11A27"/>
    <w:rsid w:val="00E12185"/>
    <w:rsid w:val="00E12F10"/>
    <w:rsid w:val="00E13544"/>
    <w:rsid w:val="00E13598"/>
    <w:rsid w:val="00E139EC"/>
    <w:rsid w:val="00E1460D"/>
    <w:rsid w:val="00E155C0"/>
    <w:rsid w:val="00E15CBB"/>
    <w:rsid w:val="00E17D4F"/>
    <w:rsid w:val="00E20B5C"/>
    <w:rsid w:val="00E21FDE"/>
    <w:rsid w:val="00E23AE2"/>
    <w:rsid w:val="00E240F2"/>
    <w:rsid w:val="00E25528"/>
    <w:rsid w:val="00E25BF3"/>
    <w:rsid w:val="00E266A2"/>
    <w:rsid w:val="00E27DCB"/>
    <w:rsid w:val="00E30198"/>
    <w:rsid w:val="00E302E7"/>
    <w:rsid w:val="00E30793"/>
    <w:rsid w:val="00E34432"/>
    <w:rsid w:val="00E34434"/>
    <w:rsid w:val="00E374B2"/>
    <w:rsid w:val="00E4154F"/>
    <w:rsid w:val="00E42625"/>
    <w:rsid w:val="00E432EB"/>
    <w:rsid w:val="00E441A2"/>
    <w:rsid w:val="00E45393"/>
    <w:rsid w:val="00E46900"/>
    <w:rsid w:val="00E517E5"/>
    <w:rsid w:val="00E51C70"/>
    <w:rsid w:val="00E533C4"/>
    <w:rsid w:val="00E5374D"/>
    <w:rsid w:val="00E548EB"/>
    <w:rsid w:val="00E55965"/>
    <w:rsid w:val="00E55F2B"/>
    <w:rsid w:val="00E5718E"/>
    <w:rsid w:val="00E574FA"/>
    <w:rsid w:val="00E575A2"/>
    <w:rsid w:val="00E57A43"/>
    <w:rsid w:val="00E607C4"/>
    <w:rsid w:val="00E611CC"/>
    <w:rsid w:val="00E628AC"/>
    <w:rsid w:val="00E6440D"/>
    <w:rsid w:val="00E64A44"/>
    <w:rsid w:val="00E655D6"/>
    <w:rsid w:val="00E658EE"/>
    <w:rsid w:val="00E65D71"/>
    <w:rsid w:val="00E67F5C"/>
    <w:rsid w:val="00E70DA8"/>
    <w:rsid w:val="00E714A2"/>
    <w:rsid w:val="00E73E84"/>
    <w:rsid w:val="00E74EE0"/>
    <w:rsid w:val="00E76B18"/>
    <w:rsid w:val="00E76B56"/>
    <w:rsid w:val="00E80C7F"/>
    <w:rsid w:val="00E831B5"/>
    <w:rsid w:val="00E83C36"/>
    <w:rsid w:val="00E83D79"/>
    <w:rsid w:val="00E84EB5"/>
    <w:rsid w:val="00E85688"/>
    <w:rsid w:val="00E858F8"/>
    <w:rsid w:val="00E876FE"/>
    <w:rsid w:val="00E877FE"/>
    <w:rsid w:val="00E87962"/>
    <w:rsid w:val="00E90A87"/>
    <w:rsid w:val="00E90EE6"/>
    <w:rsid w:val="00E915FD"/>
    <w:rsid w:val="00E925A9"/>
    <w:rsid w:val="00E9474B"/>
    <w:rsid w:val="00E948D6"/>
    <w:rsid w:val="00E954F5"/>
    <w:rsid w:val="00E9674C"/>
    <w:rsid w:val="00EA0311"/>
    <w:rsid w:val="00EA2113"/>
    <w:rsid w:val="00EA33B7"/>
    <w:rsid w:val="00EA4042"/>
    <w:rsid w:val="00EA41EE"/>
    <w:rsid w:val="00EA6197"/>
    <w:rsid w:val="00EA6D82"/>
    <w:rsid w:val="00EA7885"/>
    <w:rsid w:val="00EB0A73"/>
    <w:rsid w:val="00EB0AF9"/>
    <w:rsid w:val="00EB10AD"/>
    <w:rsid w:val="00EB14C1"/>
    <w:rsid w:val="00EB261E"/>
    <w:rsid w:val="00EB290E"/>
    <w:rsid w:val="00EB2E06"/>
    <w:rsid w:val="00EB3BB9"/>
    <w:rsid w:val="00EB59DE"/>
    <w:rsid w:val="00EB7007"/>
    <w:rsid w:val="00EB7BC5"/>
    <w:rsid w:val="00EC159E"/>
    <w:rsid w:val="00EC3118"/>
    <w:rsid w:val="00EC371A"/>
    <w:rsid w:val="00EC3930"/>
    <w:rsid w:val="00EC4021"/>
    <w:rsid w:val="00EC5046"/>
    <w:rsid w:val="00EC5404"/>
    <w:rsid w:val="00EC62F9"/>
    <w:rsid w:val="00ED0D9F"/>
    <w:rsid w:val="00ED1831"/>
    <w:rsid w:val="00ED1D3D"/>
    <w:rsid w:val="00ED2692"/>
    <w:rsid w:val="00ED30C1"/>
    <w:rsid w:val="00ED4655"/>
    <w:rsid w:val="00ED48C2"/>
    <w:rsid w:val="00ED51BA"/>
    <w:rsid w:val="00ED55C7"/>
    <w:rsid w:val="00ED5D9D"/>
    <w:rsid w:val="00ED704A"/>
    <w:rsid w:val="00ED70ED"/>
    <w:rsid w:val="00ED7203"/>
    <w:rsid w:val="00ED79E4"/>
    <w:rsid w:val="00EE0214"/>
    <w:rsid w:val="00EE12D4"/>
    <w:rsid w:val="00EE26E8"/>
    <w:rsid w:val="00EE373B"/>
    <w:rsid w:val="00EE413F"/>
    <w:rsid w:val="00EE4225"/>
    <w:rsid w:val="00EE5563"/>
    <w:rsid w:val="00EE6A31"/>
    <w:rsid w:val="00EE7DA4"/>
    <w:rsid w:val="00EF049F"/>
    <w:rsid w:val="00EF071C"/>
    <w:rsid w:val="00EF1B04"/>
    <w:rsid w:val="00EF1C24"/>
    <w:rsid w:val="00EF231C"/>
    <w:rsid w:val="00EF23B2"/>
    <w:rsid w:val="00EF2661"/>
    <w:rsid w:val="00EF2C2B"/>
    <w:rsid w:val="00EF3C67"/>
    <w:rsid w:val="00EF3D9A"/>
    <w:rsid w:val="00EF5671"/>
    <w:rsid w:val="00EF5CB2"/>
    <w:rsid w:val="00EF61D9"/>
    <w:rsid w:val="00EF63F0"/>
    <w:rsid w:val="00F000AA"/>
    <w:rsid w:val="00F00948"/>
    <w:rsid w:val="00F04DAB"/>
    <w:rsid w:val="00F10136"/>
    <w:rsid w:val="00F10B6A"/>
    <w:rsid w:val="00F1343B"/>
    <w:rsid w:val="00F1392A"/>
    <w:rsid w:val="00F13C46"/>
    <w:rsid w:val="00F14295"/>
    <w:rsid w:val="00F16B24"/>
    <w:rsid w:val="00F1723D"/>
    <w:rsid w:val="00F17399"/>
    <w:rsid w:val="00F208A6"/>
    <w:rsid w:val="00F225CD"/>
    <w:rsid w:val="00F22E50"/>
    <w:rsid w:val="00F23045"/>
    <w:rsid w:val="00F237EF"/>
    <w:rsid w:val="00F23FFD"/>
    <w:rsid w:val="00F2419F"/>
    <w:rsid w:val="00F24CFA"/>
    <w:rsid w:val="00F25108"/>
    <w:rsid w:val="00F266A6"/>
    <w:rsid w:val="00F27405"/>
    <w:rsid w:val="00F3067D"/>
    <w:rsid w:val="00F30C56"/>
    <w:rsid w:val="00F3103F"/>
    <w:rsid w:val="00F3178E"/>
    <w:rsid w:val="00F321C9"/>
    <w:rsid w:val="00F34FFE"/>
    <w:rsid w:val="00F360B8"/>
    <w:rsid w:val="00F3621E"/>
    <w:rsid w:val="00F37518"/>
    <w:rsid w:val="00F40857"/>
    <w:rsid w:val="00F40C34"/>
    <w:rsid w:val="00F456A5"/>
    <w:rsid w:val="00F46015"/>
    <w:rsid w:val="00F46613"/>
    <w:rsid w:val="00F467DA"/>
    <w:rsid w:val="00F46CC5"/>
    <w:rsid w:val="00F47BB3"/>
    <w:rsid w:val="00F50BF9"/>
    <w:rsid w:val="00F50BFD"/>
    <w:rsid w:val="00F512FC"/>
    <w:rsid w:val="00F533C9"/>
    <w:rsid w:val="00F53EB4"/>
    <w:rsid w:val="00F5438B"/>
    <w:rsid w:val="00F54CBD"/>
    <w:rsid w:val="00F54E28"/>
    <w:rsid w:val="00F5617C"/>
    <w:rsid w:val="00F56683"/>
    <w:rsid w:val="00F603F8"/>
    <w:rsid w:val="00F60E65"/>
    <w:rsid w:val="00F626CD"/>
    <w:rsid w:val="00F637C7"/>
    <w:rsid w:val="00F63E46"/>
    <w:rsid w:val="00F66205"/>
    <w:rsid w:val="00F70183"/>
    <w:rsid w:val="00F716A5"/>
    <w:rsid w:val="00F716F4"/>
    <w:rsid w:val="00F71DE0"/>
    <w:rsid w:val="00F73256"/>
    <w:rsid w:val="00F7333E"/>
    <w:rsid w:val="00F736C4"/>
    <w:rsid w:val="00F75382"/>
    <w:rsid w:val="00F76B4B"/>
    <w:rsid w:val="00F77A55"/>
    <w:rsid w:val="00F8288C"/>
    <w:rsid w:val="00F830E0"/>
    <w:rsid w:val="00F84499"/>
    <w:rsid w:val="00F84575"/>
    <w:rsid w:val="00F857C0"/>
    <w:rsid w:val="00F85DDF"/>
    <w:rsid w:val="00F8609F"/>
    <w:rsid w:val="00F866E1"/>
    <w:rsid w:val="00F86FA6"/>
    <w:rsid w:val="00F8740B"/>
    <w:rsid w:val="00F91281"/>
    <w:rsid w:val="00F912D9"/>
    <w:rsid w:val="00F91E58"/>
    <w:rsid w:val="00F91FC4"/>
    <w:rsid w:val="00F94F4D"/>
    <w:rsid w:val="00F950E1"/>
    <w:rsid w:val="00F96075"/>
    <w:rsid w:val="00F968AE"/>
    <w:rsid w:val="00F96FC9"/>
    <w:rsid w:val="00FA0486"/>
    <w:rsid w:val="00FA3D90"/>
    <w:rsid w:val="00FA40FE"/>
    <w:rsid w:val="00FA465E"/>
    <w:rsid w:val="00FA4FB5"/>
    <w:rsid w:val="00FA53F0"/>
    <w:rsid w:val="00FA5B13"/>
    <w:rsid w:val="00FA5BB1"/>
    <w:rsid w:val="00FA5E61"/>
    <w:rsid w:val="00FA66CA"/>
    <w:rsid w:val="00FA6A4C"/>
    <w:rsid w:val="00FA7533"/>
    <w:rsid w:val="00FB14C4"/>
    <w:rsid w:val="00FB20ED"/>
    <w:rsid w:val="00FB2835"/>
    <w:rsid w:val="00FB2AAE"/>
    <w:rsid w:val="00FB2FC7"/>
    <w:rsid w:val="00FB47F3"/>
    <w:rsid w:val="00FB4B29"/>
    <w:rsid w:val="00FB4F42"/>
    <w:rsid w:val="00FB5CD8"/>
    <w:rsid w:val="00FB670F"/>
    <w:rsid w:val="00FB7BBC"/>
    <w:rsid w:val="00FC2B85"/>
    <w:rsid w:val="00FC375F"/>
    <w:rsid w:val="00FC460D"/>
    <w:rsid w:val="00FC5166"/>
    <w:rsid w:val="00FC5E81"/>
    <w:rsid w:val="00FC6F12"/>
    <w:rsid w:val="00FC7051"/>
    <w:rsid w:val="00FC7DB0"/>
    <w:rsid w:val="00FD180A"/>
    <w:rsid w:val="00FD26E2"/>
    <w:rsid w:val="00FD30DF"/>
    <w:rsid w:val="00FD317C"/>
    <w:rsid w:val="00FD3526"/>
    <w:rsid w:val="00FD3B08"/>
    <w:rsid w:val="00FD5C58"/>
    <w:rsid w:val="00FD5F4A"/>
    <w:rsid w:val="00FE0E33"/>
    <w:rsid w:val="00FE2339"/>
    <w:rsid w:val="00FE2C0D"/>
    <w:rsid w:val="00FE47D8"/>
    <w:rsid w:val="00FE48C9"/>
    <w:rsid w:val="00FE5295"/>
    <w:rsid w:val="00FE5901"/>
    <w:rsid w:val="00FE5965"/>
    <w:rsid w:val="00FE5AF6"/>
    <w:rsid w:val="00FE6C9A"/>
    <w:rsid w:val="00FE7F45"/>
    <w:rsid w:val="00FF01D4"/>
    <w:rsid w:val="00FF0231"/>
    <w:rsid w:val="00FF26DC"/>
    <w:rsid w:val="00FF479C"/>
    <w:rsid w:val="00FF47FF"/>
    <w:rsid w:val="00FF5174"/>
    <w:rsid w:val="00FF566C"/>
    <w:rsid w:val="00FF604B"/>
    <w:rsid w:val="00FF6726"/>
    <w:rsid w:val="00FF701A"/>
    <w:rsid w:val="00FF7684"/>
    <w:rsid w:val="00FF7E4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1F96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F41EA"/>
    <w:pPr>
      <w:spacing w:line="276" w:lineRule="auto"/>
      <w:ind w:left="720"/>
      <w:contextualSpacing/>
      <w:jc w:val="center"/>
    </w:pPr>
    <w:rPr>
      <w:rFonts w:ascii="Times New Roman" w:hAnsi="Times New Roman" w:cs="Times New Roman"/>
      <w:sz w:val="24"/>
      <w:szCs w:val="24"/>
    </w:rPr>
  </w:style>
  <w:style w:type="paragraph" w:styleId="Heading1">
    <w:name w:val="heading 1"/>
    <w:basedOn w:val="NoSpacing"/>
    <w:next w:val="Normal"/>
    <w:link w:val="Heading1Char"/>
    <w:uiPriority w:val="9"/>
    <w:qFormat/>
    <w:rsid w:val="00C01A90"/>
    <w:pPr>
      <w:spacing w:after="0" w:line="480" w:lineRule="auto"/>
      <w:jc w:val="center"/>
      <w:outlineLvl w:val="0"/>
    </w:pPr>
    <w:rPr>
      <w:color w:val="000000" w:themeColor="text1"/>
    </w:rPr>
  </w:style>
  <w:style w:type="paragraph" w:styleId="Heading2">
    <w:name w:val="heading 2"/>
    <w:basedOn w:val="Normal"/>
    <w:next w:val="Normal"/>
    <w:link w:val="Heading2Char"/>
    <w:uiPriority w:val="9"/>
    <w:unhideWhenUsed/>
    <w:qFormat/>
    <w:rsid w:val="00C01A90"/>
    <w:pPr>
      <w:spacing w:after="0" w:line="480" w:lineRule="auto"/>
      <w:ind w:left="0"/>
      <w:jc w:val="both"/>
      <w:outlineLvl w:val="1"/>
    </w:pPr>
    <w:rPr>
      <w:b/>
    </w:rPr>
  </w:style>
  <w:style w:type="paragraph" w:styleId="Heading3">
    <w:name w:val="heading 3"/>
    <w:basedOn w:val="Normal"/>
    <w:next w:val="Normal"/>
    <w:link w:val="Heading3Char"/>
    <w:uiPriority w:val="9"/>
    <w:unhideWhenUsed/>
    <w:qFormat/>
    <w:rsid w:val="00E25528"/>
    <w:pPr>
      <w:keepNext/>
      <w:keepLines/>
      <w:spacing w:after="0" w:line="480" w:lineRule="auto"/>
      <w:ind w:left="0"/>
      <w:jc w:val="left"/>
      <w:outlineLvl w:val="2"/>
    </w:pPr>
    <w:rPr>
      <w:rFonts w:eastAsiaTheme="majorEastAsia" w:cstheme="majorBid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645D"/>
  </w:style>
  <w:style w:type="paragraph" w:styleId="NoSpacing">
    <w:name w:val="No Spacing"/>
    <w:basedOn w:val="Normal"/>
    <w:uiPriority w:val="1"/>
    <w:rsid w:val="00B53770"/>
    <w:pPr>
      <w:spacing w:line="360" w:lineRule="auto"/>
      <w:ind w:left="0"/>
      <w:jc w:val="both"/>
    </w:pPr>
    <w:rPr>
      <w:b/>
      <w:bCs/>
    </w:rPr>
  </w:style>
  <w:style w:type="character" w:customStyle="1" w:styleId="Heading1Char">
    <w:name w:val="Heading 1 Char"/>
    <w:basedOn w:val="DefaultParagraphFont"/>
    <w:link w:val="Heading1"/>
    <w:uiPriority w:val="9"/>
    <w:rsid w:val="00C01A90"/>
    <w:rPr>
      <w:rFonts w:ascii="Times New Roman" w:hAnsi="Times New Roman" w:cs="Times New Roman"/>
      <w:b/>
      <w:bCs/>
      <w:color w:val="000000" w:themeColor="text1"/>
      <w:sz w:val="24"/>
      <w:szCs w:val="24"/>
    </w:rPr>
  </w:style>
  <w:style w:type="character" w:customStyle="1" w:styleId="Heading2Char">
    <w:name w:val="Heading 2 Char"/>
    <w:basedOn w:val="DefaultParagraphFont"/>
    <w:link w:val="Heading2"/>
    <w:uiPriority w:val="9"/>
    <w:rsid w:val="00C01A90"/>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E25528"/>
    <w:rPr>
      <w:rFonts w:ascii="Times New Roman" w:eastAsiaTheme="majorEastAsia" w:hAnsi="Times New Roman" w:cstheme="majorBidi"/>
      <w:b/>
      <w:color w:val="000000" w:themeColor="text1"/>
      <w:sz w:val="24"/>
      <w:szCs w:val="24"/>
    </w:rPr>
  </w:style>
  <w:style w:type="character" w:styleId="Hyperlink">
    <w:name w:val="Hyperlink"/>
    <w:basedOn w:val="DefaultParagraphFont"/>
    <w:uiPriority w:val="99"/>
    <w:unhideWhenUsed/>
    <w:rsid w:val="00BD098F"/>
    <w:rPr>
      <w:color w:val="0563C1" w:themeColor="hyperlink"/>
      <w:u w:val="single"/>
    </w:rPr>
  </w:style>
  <w:style w:type="character" w:customStyle="1" w:styleId="UnresolvedMention">
    <w:name w:val="Unresolved Mention"/>
    <w:basedOn w:val="DefaultParagraphFont"/>
    <w:uiPriority w:val="99"/>
    <w:semiHidden/>
    <w:unhideWhenUsed/>
    <w:rsid w:val="00BD098F"/>
    <w:rPr>
      <w:color w:val="605E5C"/>
      <w:shd w:val="clear" w:color="auto" w:fill="E1DFDD"/>
    </w:rPr>
  </w:style>
  <w:style w:type="table" w:styleId="TableGrid">
    <w:name w:val="Table Grid"/>
    <w:basedOn w:val="TableNormal"/>
    <w:uiPriority w:val="39"/>
    <w:rsid w:val="001238B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166A5F"/>
  </w:style>
  <w:style w:type="paragraph" w:styleId="Header">
    <w:name w:val="header"/>
    <w:basedOn w:val="Normal"/>
    <w:link w:val="HeaderChar"/>
    <w:uiPriority w:val="99"/>
    <w:unhideWhenUsed/>
    <w:rsid w:val="003D67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794"/>
    <w:rPr>
      <w:rFonts w:ascii="Times New Roman" w:hAnsi="Times New Roman" w:cs="Times New Roman"/>
      <w:sz w:val="24"/>
      <w:szCs w:val="24"/>
    </w:rPr>
  </w:style>
  <w:style w:type="paragraph" w:styleId="Footer">
    <w:name w:val="footer"/>
    <w:basedOn w:val="Normal"/>
    <w:link w:val="FooterChar"/>
    <w:uiPriority w:val="99"/>
    <w:unhideWhenUsed/>
    <w:rsid w:val="003D67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794"/>
    <w:rPr>
      <w:rFonts w:ascii="Times New Roman" w:hAnsi="Times New Roman" w:cs="Times New Roman"/>
      <w:sz w:val="24"/>
      <w:szCs w:val="24"/>
    </w:rPr>
  </w:style>
  <w:style w:type="paragraph" w:styleId="FootnoteText">
    <w:name w:val="footnote text"/>
    <w:basedOn w:val="Normal"/>
    <w:link w:val="FootnoteTextChar"/>
    <w:uiPriority w:val="99"/>
    <w:semiHidden/>
    <w:unhideWhenUsed/>
    <w:rsid w:val="00A026B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026B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A026BF"/>
    <w:rPr>
      <w:vertAlign w:val="superscript"/>
    </w:rPr>
  </w:style>
  <w:style w:type="character" w:styleId="PlaceholderText">
    <w:name w:val="Placeholder Text"/>
    <w:basedOn w:val="DefaultParagraphFont"/>
    <w:uiPriority w:val="99"/>
    <w:semiHidden/>
    <w:rsid w:val="002157A0"/>
    <w:rPr>
      <w:color w:val="666666"/>
    </w:rPr>
  </w:style>
  <w:style w:type="paragraph" w:customStyle="1" w:styleId="P1">
    <w:name w:val="P1"/>
    <w:basedOn w:val="BodyText2"/>
    <w:qFormat/>
    <w:rsid w:val="00C04172"/>
    <w:pPr>
      <w:spacing w:after="0"/>
      <w:ind w:left="0" w:firstLine="425"/>
      <w:jc w:val="both"/>
    </w:pPr>
    <w:rPr>
      <w:bCs/>
      <w:lang w:val="id-ID"/>
    </w:rPr>
  </w:style>
  <w:style w:type="paragraph" w:styleId="BodyText2">
    <w:name w:val="Body Text 2"/>
    <w:basedOn w:val="Normal"/>
    <w:link w:val="BodyText2Char"/>
    <w:uiPriority w:val="99"/>
    <w:semiHidden/>
    <w:unhideWhenUsed/>
    <w:rsid w:val="00C04172"/>
    <w:pPr>
      <w:spacing w:after="120" w:line="480" w:lineRule="auto"/>
    </w:pPr>
  </w:style>
  <w:style w:type="character" w:customStyle="1" w:styleId="BodyText2Char">
    <w:name w:val="Body Text 2 Char"/>
    <w:basedOn w:val="DefaultParagraphFont"/>
    <w:link w:val="BodyText2"/>
    <w:uiPriority w:val="99"/>
    <w:semiHidden/>
    <w:rsid w:val="00C04172"/>
    <w:rPr>
      <w:rFonts w:ascii="Times New Roman" w:hAnsi="Times New Roman" w:cs="Times New Roman"/>
      <w:sz w:val="24"/>
      <w:szCs w:val="24"/>
    </w:rPr>
  </w:style>
  <w:style w:type="paragraph" w:styleId="Caption">
    <w:name w:val="caption"/>
    <w:basedOn w:val="Normal"/>
    <w:next w:val="Normal"/>
    <w:uiPriority w:val="35"/>
    <w:unhideWhenUsed/>
    <w:qFormat/>
    <w:rsid w:val="00C04172"/>
    <w:pPr>
      <w:spacing w:after="0" w:line="480" w:lineRule="auto"/>
    </w:pPr>
    <w:rPr>
      <w:b/>
      <w:iCs/>
      <w:szCs w:val="18"/>
    </w:rPr>
  </w:style>
  <w:style w:type="paragraph" w:styleId="TableofFigures">
    <w:name w:val="table of figures"/>
    <w:basedOn w:val="Normal"/>
    <w:next w:val="Normal"/>
    <w:uiPriority w:val="99"/>
    <w:unhideWhenUsed/>
    <w:rsid w:val="00A95907"/>
    <w:pPr>
      <w:spacing w:after="0"/>
      <w:ind w:left="0"/>
      <w:jc w:val="left"/>
    </w:pPr>
  </w:style>
  <w:style w:type="paragraph" w:styleId="TOC1">
    <w:name w:val="toc 1"/>
    <w:basedOn w:val="Normal"/>
    <w:next w:val="Normal"/>
    <w:autoRedefine/>
    <w:uiPriority w:val="39"/>
    <w:unhideWhenUsed/>
    <w:rsid w:val="00A95907"/>
    <w:pPr>
      <w:tabs>
        <w:tab w:val="right" w:leader="dot" w:pos="7938"/>
      </w:tabs>
      <w:spacing w:after="0"/>
      <w:ind w:left="0"/>
      <w:jc w:val="left"/>
    </w:pPr>
    <w:rPr>
      <w:b/>
    </w:rPr>
  </w:style>
  <w:style w:type="paragraph" w:styleId="TOC2">
    <w:name w:val="toc 2"/>
    <w:basedOn w:val="Normal"/>
    <w:next w:val="Normal"/>
    <w:autoRedefine/>
    <w:uiPriority w:val="39"/>
    <w:unhideWhenUsed/>
    <w:rsid w:val="00A95907"/>
    <w:pPr>
      <w:tabs>
        <w:tab w:val="left" w:pos="709"/>
        <w:tab w:val="right" w:leader="dot" w:pos="7938"/>
      </w:tabs>
      <w:spacing w:after="0"/>
      <w:ind w:left="709" w:hanging="425"/>
      <w:jc w:val="left"/>
    </w:pPr>
  </w:style>
  <w:style w:type="paragraph" w:styleId="TOC3">
    <w:name w:val="toc 3"/>
    <w:basedOn w:val="Normal"/>
    <w:next w:val="Normal"/>
    <w:autoRedefine/>
    <w:uiPriority w:val="39"/>
    <w:unhideWhenUsed/>
    <w:rsid w:val="009A485A"/>
    <w:pPr>
      <w:tabs>
        <w:tab w:val="left" w:pos="1276"/>
        <w:tab w:val="right" w:leader="dot" w:pos="7938"/>
      </w:tabs>
      <w:spacing w:after="0" w:line="360" w:lineRule="auto"/>
      <w:ind w:left="1276" w:hanging="567"/>
      <w:jc w:val="both"/>
    </w:pPr>
  </w:style>
  <w:style w:type="table" w:customStyle="1" w:styleId="TableGrid0">
    <w:name w:val="TableGrid"/>
    <w:rsid w:val="0047704B"/>
    <w:pPr>
      <w:spacing w:after="0" w:line="240" w:lineRule="auto"/>
    </w:pPr>
    <w:rPr>
      <w:rFonts w:eastAsiaTheme="minorEastAsia"/>
      <w:lang w:eastAsia="en-ID"/>
    </w:rPr>
    <w:tblPr>
      <w:tblCellMar>
        <w:top w:w="0" w:type="dxa"/>
        <w:left w:w="0" w:type="dxa"/>
        <w:bottom w:w="0" w:type="dxa"/>
        <w:right w:w="0" w:type="dxa"/>
      </w:tblCellMar>
    </w:tblPr>
  </w:style>
  <w:style w:type="paragraph" w:styleId="BalloonText">
    <w:name w:val="Balloon Text"/>
    <w:basedOn w:val="Normal"/>
    <w:link w:val="BalloonTextChar"/>
    <w:uiPriority w:val="99"/>
    <w:semiHidden/>
    <w:unhideWhenUsed/>
    <w:rsid w:val="00BD5C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5C6B"/>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F41EA"/>
    <w:pPr>
      <w:spacing w:line="276" w:lineRule="auto"/>
      <w:ind w:left="720"/>
      <w:contextualSpacing/>
      <w:jc w:val="center"/>
    </w:pPr>
    <w:rPr>
      <w:rFonts w:ascii="Times New Roman" w:hAnsi="Times New Roman" w:cs="Times New Roman"/>
      <w:sz w:val="24"/>
      <w:szCs w:val="24"/>
    </w:rPr>
  </w:style>
  <w:style w:type="paragraph" w:styleId="Heading1">
    <w:name w:val="heading 1"/>
    <w:basedOn w:val="NoSpacing"/>
    <w:next w:val="Normal"/>
    <w:link w:val="Heading1Char"/>
    <w:uiPriority w:val="9"/>
    <w:qFormat/>
    <w:rsid w:val="00C01A90"/>
    <w:pPr>
      <w:spacing w:after="0" w:line="480" w:lineRule="auto"/>
      <w:jc w:val="center"/>
      <w:outlineLvl w:val="0"/>
    </w:pPr>
    <w:rPr>
      <w:color w:val="000000" w:themeColor="text1"/>
    </w:rPr>
  </w:style>
  <w:style w:type="paragraph" w:styleId="Heading2">
    <w:name w:val="heading 2"/>
    <w:basedOn w:val="Normal"/>
    <w:next w:val="Normal"/>
    <w:link w:val="Heading2Char"/>
    <w:uiPriority w:val="9"/>
    <w:unhideWhenUsed/>
    <w:qFormat/>
    <w:rsid w:val="00C01A90"/>
    <w:pPr>
      <w:spacing w:after="0" w:line="480" w:lineRule="auto"/>
      <w:ind w:left="0"/>
      <w:jc w:val="both"/>
      <w:outlineLvl w:val="1"/>
    </w:pPr>
    <w:rPr>
      <w:b/>
    </w:rPr>
  </w:style>
  <w:style w:type="paragraph" w:styleId="Heading3">
    <w:name w:val="heading 3"/>
    <w:basedOn w:val="Normal"/>
    <w:next w:val="Normal"/>
    <w:link w:val="Heading3Char"/>
    <w:uiPriority w:val="9"/>
    <w:unhideWhenUsed/>
    <w:qFormat/>
    <w:rsid w:val="00E25528"/>
    <w:pPr>
      <w:keepNext/>
      <w:keepLines/>
      <w:spacing w:after="0" w:line="480" w:lineRule="auto"/>
      <w:ind w:left="0"/>
      <w:jc w:val="left"/>
      <w:outlineLvl w:val="2"/>
    </w:pPr>
    <w:rPr>
      <w:rFonts w:eastAsiaTheme="majorEastAsia" w:cstheme="majorBid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645D"/>
  </w:style>
  <w:style w:type="paragraph" w:styleId="NoSpacing">
    <w:name w:val="No Spacing"/>
    <w:basedOn w:val="Normal"/>
    <w:uiPriority w:val="1"/>
    <w:rsid w:val="00B53770"/>
    <w:pPr>
      <w:spacing w:line="360" w:lineRule="auto"/>
      <w:ind w:left="0"/>
      <w:jc w:val="both"/>
    </w:pPr>
    <w:rPr>
      <w:b/>
      <w:bCs/>
    </w:rPr>
  </w:style>
  <w:style w:type="character" w:customStyle="1" w:styleId="Heading1Char">
    <w:name w:val="Heading 1 Char"/>
    <w:basedOn w:val="DefaultParagraphFont"/>
    <w:link w:val="Heading1"/>
    <w:uiPriority w:val="9"/>
    <w:rsid w:val="00C01A90"/>
    <w:rPr>
      <w:rFonts w:ascii="Times New Roman" w:hAnsi="Times New Roman" w:cs="Times New Roman"/>
      <w:b/>
      <w:bCs/>
      <w:color w:val="000000" w:themeColor="text1"/>
      <w:sz w:val="24"/>
      <w:szCs w:val="24"/>
    </w:rPr>
  </w:style>
  <w:style w:type="character" w:customStyle="1" w:styleId="Heading2Char">
    <w:name w:val="Heading 2 Char"/>
    <w:basedOn w:val="DefaultParagraphFont"/>
    <w:link w:val="Heading2"/>
    <w:uiPriority w:val="9"/>
    <w:rsid w:val="00C01A90"/>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E25528"/>
    <w:rPr>
      <w:rFonts w:ascii="Times New Roman" w:eastAsiaTheme="majorEastAsia" w:hAnsi="Times New Roman" w:cstheme="majorBidi"/>
      <w:b/>
      <w:color w:val="000000" w:themeColor="text1"/>
      <w:sz w:val="24"/>
      <w:szCs w:val="24"/>
    </w:rPr>
  </w:style>
  <w:style w:type="character" w:styleId="Hyperlink">
    <w:name w:val="Hyperlink"/>
    <w:basedOn w:val="DefaultParagraphFont"/>
    <w:uiPriority w:val="99"/>
    <w:unhideWhenUsed/>
    <w:rsid w:val="00BD098F"/>
    <w:rPr>
      <w:color w:val="0563C1" w:themeColor="hyperlink"/>
      <w:u w:val="single"/>
    </w:rPr>
  </w:style>
  <w:style w:type="character" w:customStyle="1" w:styleId="UnresolvedMention">
    <w:name w:val="Unresolved Mention"/>
    <w:basedOn w:val="DefaultParagraphFont"/>
    <w:uiPriority w:val="99"/>
    <w:semiHidden/>
    <w:unhideWhenUsed/>
    <w:rsid w:val="00BD098F"/>
    <w:rPr>
      <w:color w:val="605E5C"/>
      <w:shd w:val="clear" w:color="auto" w:fill="E1DFDD"/>
    </w:rPr>
  </w:style>
  <w:style w:type="table" w:styleId="TableGrid">
    <w:name w:val="Table Grid"/>
    <w:basedOn w:val="TableNormal"/>
    <w:uiPriority w:val="39"/>
    <w:rsid w:val="001238B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166A5F"/>
  </w:style>
  <w:style w:type="paragraph" w:styleId="Header">
    <w:name w:val="header"/>
    <w:basedOn w:val="Normal"/>
    <w:link w:val="HeaderChar"/>
    <w:uiPriority w:val="99"/>
    <w:unhideWhenUsed/>
    <w:rsid w:val="003D67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794"/>
    <w:rPr>
      <w:rFonts w:ascii="Times New Roman" w:hAnsi="Times New Roman" w:cs="Times New Roman"/>
      <w:sz w:val="24"/>
      <w:szCs w:val="24"/>
    </w:rPr>
  </w:style>
  <w:style w:type="paragraph" w:styleId="Footer">
    <w:name w:val="footer"/>
    <w:basedOn w:val="Normal"/>
    <w:link w:val="FooterChar"/>
    <w:uiPriority w:val="99"/>
    <w:unhideWhenUsed/>
    <w:rsid w:val="003D67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794"/>
    <w:rPr>
      <w:rFonts w:ascii="Times New Roman" w:hAnsi="Times New Roman" w:cs="Times New Roman"/>
      <w:sz w:val="24"/>
      <w:szCs w:val="24"/>
    </w:rPr>
  </w:style>
  <w:style w:type="paragraph" w:styleId="FootnoteText">
    <w:name w:val="footnote text"/>
    <w:basedOn w:val="Normal"/>
    <w:link w:val="FootnoteTextChar"/>
    <w:uiPriority w:val="99"/>
    <w:semiHidden/>
    <w:unhideWhenUsed/>
    <w:rsid w:val="00A026B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026B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A026BF"/>
    <w:rPr>
      <w:vertAlign w:val="superscript"/>
    </w:rPr>
  </w:style>
  <w:style w:type="character" w:styleId="PlaceholderText">
    <w:name w:val="Placeholder Text"/>
    <w:basedOn w:val="DefaultParagraphFont"/>
    <w:uiPriority w:val="99"/>
    <w:semiHidden/>
    <w:rsid w:val="002157A0"/>
    <w:rPr>
      <w:color w:val="666666"/>
    </w:rPr>
  </w:style>
  <w:style w:type="paragraph" w:customStyle="1" w:styleId="P1">
    <w:name w:val="P1"/>
    <w:basedOn w:val="BodyText2"/>
    <w:qFormat/>
    <w:rsid w:val="00C04172"/>
    <w:pPr>
      <w:spacing w:after="0"/>
      <w:ind w:left="0" w:firstLine="425"/>
      <w:jc w:val="both"/>
    </w:pPr>
    <w:rPr>
      <w:bCs/>
      <w:lang w:val="id-ID"/>
    </w:rPr>
  </w:style>
  <w:style w:type="paragraph" w:styleId="BodyText2">
    <w:name w:val="Body Text 2"/>
    <w:basedOn w:val="Normal"/>
    <w:link w:val="BodyText2Char"/>
    <w:uiPriority w:val="99"/>
    <w:semiHidden/>
    <w:unhideWhenUsed/>
    <w:rsid w:val="00C04172"/>
    <w:pPr>
      <w:spacing w:after="120" w:line="480" w:lineRule="auto"/>
    </w:pPr>
  </w:style>
  <w:style w:type="character" w:customStyle="1" w:styleId="BodyText2Char">
    <w:name w:val="Body Text 2 Char"/>
    <w:basedOn w:val="DefaultParagraphFont"/>
    <w:link w:val="BodyText2"/>
    <w:uiPriority w:val="99"/>
    <w:semiHidden/>
    <w:rsid w:val="00C04172"/>
    <w:rPr>
      <w:rFonts w:ascii="Times New Roman" w:hAnsi="Times New Roman" w:cs="Times New Roman"/>
      <w:sz w:val="24"/>
      <w:szCs w:val="24"/>
    </w:rPr>
  </w:style>
  <w:style w:type="paragraph" w:styleId="Caption">
    <w:name w:val="caption"/>
    <w:basedOn w:val="Normal"/>
    <w:next w:val="Normal"/>
    <w:uiPriority w:val="35"/>
    <w:unhideWhenUsed/>
    <w:qFormat/>
    <w:rsid w:val="00C04172"/>
    <w:pPr>
      <w:spacing w:after="0" w:line="480" w:lineRule="auto"/>
    </w:pPr>
    <w:rPr>
      <w:b/>
      <w:iCs/>
      <w:szCs w:val="18"/>
    </w:rPr>
  </w:style>
  <w:style w:type="paragraph" w:styleId="TableofFigures">
    <w:name w:val="table of figures"/>
    <w:basedOn w:val="Normal"/>
    <w:next w:val="Normal"/>
    <w:uiPriority w:val="99"/>
    <w:unhideWhenUsed/>
    <w:rsid w:val="00A95907"/>
    <w:pPr>
      <w:spacing w:after="0"/>
      <w:ind w:left="0"/>
      <w:jc w:val="left"/>
    </w:pPr>
  </w:style>
  <w:style w:type="paragraph" w:styleId="TOC1">
    <w:name w:val="toc 1"/>
    <w:basedOn w:val="Normal"/>
    <w:next w:val="Normal"/>
    <w:autoRedefine/>
    <w:uiPriority w:val="39"/>
    <w:unhideWhenUsed/>
    <w:rsid w:val="00A95907"/>
    <w:pPr>
      <w:tabs>
        <w:tab w:val="right" w:leader="dot" w:pos="7938"/>
      </w:tabs>
      <w:spacing w:after="0"/>
      <w:ind w:left="0"/>
      <w:jc w:val="left"/>
    </w:pPr>
    <w:rPr>
      <w:b/>
    </w:rPr>
  </w:style>
  <w:style w:type="paragraph" w:styleId="TOC2">
    <w:name w:val="toc 2"/>
    <w:basedOn w:val="Normal"/>
    <w:next w:val="Normal"/>
    <w:autoRedefine/>
    <w:uiPriority w:val="39"/>
    <w:unhideWhenUsed/>
    <w:rsid w:val="00A95907"/>
    <w:pPr>
      <w:tabs>
        <w:tab w:val="left" w:pos="709"/>
        <w:tab w:val="right" w:leader="dot" w:pos="7938"/>
      </w:tabs>
      <w:spacing w:after="0"/>
      <w:ind w:left="709" w:hanging="425"/>
      <w:jc w:val="left"/>
    </w:pPr>
  </w:style>
  <w:style w:type="paragraph" w:styleId="TOC3">
    <w:name w:val="toc 3"/>
    <w:basedOn w:val="Normal"/>
    <w:next w:val="Normal"/>
    <w:autoRedefine/>
    <w:uiPriority w:val="39"/>
    <w:unhideWhenUsed/>
    <w:rsid w:val="009A485A"/>
    <w:pPr>
      <w:tabs>
        <w:tab w:val="left" w:pos="1276"/>
        <w:tab w:val="right" w:leader="dot" w:pos="7938"/>
      </w:tabs>
      <w:spacing w:after="0" w:line="360" w:lineRule="auto"/>
      <w:ind w:left="1276" w:hanging="567"/>
      <w:jc w:val="both"/>
    </w:pPr>
  </w:style>
  <w:style w:type="table" w:customStyle="1" w:styleId="TableGrid0">
    <w:name w:val="TableGrid"/>
    <w:rsid w:val="0047704B"/>
    <w:pPr>
      <w:spacing w:after="0" w:line="240" w:lineRule="auto"/>
    </w:pPr>
    <w:rPr>
      <w:rFonts w:eastAsiaTheme="minorEastAsia"/>
      <w:lang w:eastAsia="en-ID"/>
    </w:rPr>
    <w:tblPr>
      <w:tblCellMar>
        <w:top w:w="0" w:type="dxa"/>
        <w:left w:w="0" w:type="dxa"/>
        <w:bottom w:w="0" w:type="dxa"/>
        <w:right w:w="0" w:type="dxa"/>
      </w:tblCellMar>
    </w:tblPr>
  </w:style>
  <w:style w:type="paragraph" w:styleId="BalloonText">
    <w:name w:val="Balloon Text"/>
    <w:basedOn w:val="Normal"/>
    <w:link w:val="BalloonTextChar"/>
    <w:uiPriority w:val="99"/>
    <w:semiHidden/>
    <w:unhideWhenUsed/>
    <w:rsid w:val="00BD5C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5C6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83855">
      <w:bodyDiv w:val="1"/>
      <w:marLeft w:val="0"/>
      <w:marRight w:val="0"/>
      <w:marTop w:val="0"/>
      <w:marBottom w:val="0"/>
      <w:divBdr>
        <w:top w:val="none" w:sz="0" w:space="0" w:color="auto"/>
        <w:left w:val="none" w:sz="0" w:space="0" w:color="auto"/>
        <w:bottom w:val="none" w:sz="0" w:space="0" w:color="auto"/>
        <w:right w:val="none" w:sz="0" w:space="0" w:color="auto"/>
      </w:divBdr>
      <w:divsChild>
        <w:div w:id="1494686985">
          <w:marLeft w:val="0"/>
          <w:marRight w:val="0"/>
          <w:marTop w:val="0"/>
          <w:marBottom w:val="0"/>
          <w:divBdr>
            <w:top w:val="none" w:sz="0" w:space="0" w:color="auto"/>
            <w:left w:val="none" w:sz="0" w:space="0" w:color="auto"/>
            <w:bottom w:val="none" w:sz="0" w:space="0" w:color="auto"/>
            <w:right w:val="none" w:sz="0" w:space="0" w:color="auto"/>
          </w:divBdr>
        </w:div>
      </w:divsChild>
    </w:div>
    <w:div w:id="241448130">
      <w:bodyDiv w:val="1"/>
      <w:marLeft w:val="0"/>
      <w:marRight w:val="0"/>
      <w:marTop w:val="0"/>
      <w:marBottom w:val="0"/>
      <w:divBdr>
        <w:top w:val="none" w:sz="0" w:space="0" w:color="auto"/>
        <w:left w:val="none" w:sz="0" w:space="0" w:color="auto"/>
        <w:bottom w:val="none" w:sz="0" w:space="0" w:color="auto"/>
        <w:right w:val="none" w:sz="0" w:space="0" w:color="auto"/>
      </w:divBdr>
      <w:divsChild>
        <w:div w:id="1011568049">
          <w:marLeft w:val="0"/>
          <w:marRight w:val="0"/>
          <w:marTop w:val="0"/>
          <w:marBottom w:val="0"/>
          <w:divBdr>
            <w:top w:val="single" w:sz="2" w:space="0" w:color="D9D9E3"/>
            <w:left w:val="single" w:sz="2" w:space="0" w:color="D9D9E3"/>
            <w:bottom w:val="single" w:sz="2" w:space="0" w:color="D9D9E3"/>
            <w:right w:val="single" w:sz="2" w:space="0" w:color="D9D9E3"/>
          </w:divBdr>
          <w:divsChild>
            <w:div w:id="1135414398">
              <w:marLeft w:val="0"/>
              <w:marRight w:val="0"/>
              <w:marTop w:val="0"/>
              <w:marBottom w:val="0"/>
              <w:divBdr>
                <w:top w:val="single" w:sz="2" w:space="0" w:color="D9D9E3"/>
                <w:left w:val="single" w:sz="2" w:space="0" w:color="D9D9E3"/>
                <w:bottom w:val="single" w:sz="2" w:space="0" w:color="D9D9E3"/>
                <w:right w:val="single" w:sz="2" w:space="0" w:color="D9D9E3"/>
              </w:divBdr>
              <w:divsChild>
                <w:div w:id="1324897154">
                  <w:marLeft w:val="0"/>
                  <w:marRight w:val="0"/>
                  <w:marTop w:val="0"/>
                  <w:marBottom w:val="0"/>
                  <w:divBdr>
                    <w:top w:val="single" w:sz="2" w:space="0" w:color="D9D9E3"/>
                    <w:left w:val="single" w:sz="2" w:space="0" w:color="D9D9E3"/>
                    <w:bottom w:val="single" w:sz="2" w:space="0" w:color="D9D9E3"/>
                    <w:right w:val="single" w:sz="2" w:space="0" w:color="D9D9E3"/>
                  </w:divBdr>
                  <w:divsChild>
                    <w:div w:id="1658806568">
                      <w:marLeft w:val="0"/>
                      <w:marRight w:val="0"/>
                      <w:marTop w:val="0"/>
                      <w:marBottom w:val="0"/>
                      <w:divBdr>
                        <w:top w:val="single" w:sz="2" w:space="0" w:color="D9D9E3"/>
                        <w:left w:val="single" w:sz="2" w:space="0" w:color="D9D9E3"/>
                        <w:bottom w:val="single" w:sz="2" w:space="0" w:color="D9D9E3"/>
                        <w:right w:val="single" w:sz="2" w:space="0" w:color="D9D9E3"/>
                      </w:divBdr>
                      <w:divsChild>
                        <w:div w:id="207495229">
                          <w:marLeft w:val="0"/>
                          <w:marRight w:val="0"/>
                          <w:marTop w:val="0"/>
                          <w:marBottom w:val="0"/>
                          <w:divBdr>
                            <w:top w:val="single" w:sz="2" w:space="0" w:color="D9D9E3"/>
                            <w:left w:val="single" w:sz="2" w:space="0" w:color="D9D9E3"/>
                            <w:bottom w:val="single" w:sz="2" w:space="0" w:color="D9D9E3"/>
                            <w:right w:val="single" w:sz="2" w:space="0" w:color="D9D9E3"/>
                          </w:divBdr>
                          <w:divsChild>
                            <w:div w:id="9099986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558686">
                                  <w:marLeft w:val="0"/>
                                  <w:marRight w:val="0"/>
                                  <w:marTop w:val="0"/>
                                  <w:marBottom w:val="0"/>
                                  <w:divBdr>
                                    <w:top w:val="single" w:sz="2" w:space="0" w:color="D9D9E3"/>
                                    <w:left w:val="single" w:sz="2" w:space="0" w:color="D9D9E3"/>
                                    <w:bottom w:val="single" w:sz="2" w:space="0" w:color="D9D9E3"/>
                                    <w:right w:val="single" w:sz="2" w:space="0" w:color="D9D9E3"/>
                                  </w:divBdr>
                                  <w:divsChild>
                                    <w:div w:id="2086297059">
                                      <w:marLeft w:val="0"/>
                                      <w:marRight w:val="0"/>
                                      <w:marTop w:val="0"/>
                                      <w:marBottom w:val="0"/>
                                      <w:divBdr>
                                        <w:top w:val="single" w:sz="2" w:space="0" w:color="D9D9E3"/>
                                        <w:left w:val="single" w:sz="2" w:space="0" w:color="D9D9E3"/>
                                        <w:bottom w:val="single" w:sz="2" w:space="0" w:color="D9D9E3"/>
                                        <w:right w:val="single" w:sz="2" w:space="0" w:color="D9D9E3"/>
                                      </w:divBdr>
                                      <w:divsChild>
                                        <w:div w:id="836775559">
                                          <w:marLeft w:val="0"/>
                                          <w:marRight w:val="0"/>
                                          <w:marTop w:val="0"/>
                                          <w:marBottom w:val="0"/>
                                          <w:divBdr>
                                            <w:top w:val="single" w:sz="2" w:space="0" w:color="D9D9E3"/>
                                            <w:left w:val="single" w:sz="2" w:space="0" w:color="D9D9E3"/>
                                            <w:bottom w:val="single" w:sz="2" w:space="0" w:color="D9D9E3"/>
                                            <w:right w:val="single" w:sz="2" w:space="0" w:color="D9D9E3"/>
                                          </w:divBdr>
                                          <w:divsChild>
                                            <w:div w:id="1188174711">
                                              <w:marLeft w:val="0"/>
                                              <w:marRight w:val="0"/>
                                              <w:marTop w:val="0"/>
                                              <w:marBottom w:val="0"/>
                                              <w:divBdr>
                                                <w:top w:val="single" w:sz="2" w:space="0" w:color="D9D9E3"/>
                                                <w:left w:val="single" w:sz="2" w:space="0" w:color="D9D9E3"/>
                                                <w:bottom w:val="single" w:sz="2" w:space="0" w:color="D9D9E3"/>
                                                <w:right w:val="single" w:sz="2" w:space="0" w:color="D9D9E3"/>
                                              </w:divBdr>
                                              <w:divsChild>
                                                <w:div w:id="1311594490">
                                                  <w:marLeft w:val="0"/>
                                                  <w:marRight w:val="0"/>
                                                  <w:marTop w:val="0"/>
                                                  <w:marBottom w:val="0"/>
                                                  <w:divBdr>
                                                    <w:top w:val="single" w:sz="2" w:space="0" w:color="D9D9E3"/>
                                                    <w:left w:val="single" w:sz="2" w:space="0" w:color="D9D9E3"/>
                                                    <w:bottom w:val="single" w:sz="2" w:space="0" w:color="D9D9E3"/>
                                                    <w:right w:val="single" w:sz="2" w:space="0" w:color="D9D9E3"/>
                                                  </w:divBdr>
                                                  <w:divsChild>
                                                    <w:div w:id="12197105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467754">
          <w:marLeft w:val="0"/>
          <w:marRight w:val="0"/>
          <w:marTop w:val="0"/>
          <w:marBottom w:val="0"/>
          <w:divBdr>
            <w:top w:val="none" w:sz="0" w:space="0" w:color="auto"/>
            <w:left w:val="none" w:sz="0" w:space="0" w:color="auto"/>
            <w:bottom w:val="none" w:sz="0" w:space="0" w:color="auto"/>
            <w:right w:val="none" w:sz="0" w:space="0" w:color="auto"/>
          </w:divBdr>
        </w:div>
      </w:divsChild>
    </w:div>
    <w:div w:id="258685006">
      <w:bodyDiv w:val="1"/>
      <w:marLeft w:val="0"/>
      <w:marRight w:val="0"/>
      <w:marTop w:val="0"/>
      <w:marBottom w:val="0"/>
      <w:divBdr>
        <w:top w:val="none" w:sz="0" w:space="0" w:color="auto"/>
        <w:left w:val="none" w:sz="0" w:space="0" w:color="auto"/>
        <w:bottom w:val="none" w:sz="0" w:space="0" w:color="auto"/>
        <w:right w:val="none" w:sz="0" w:space="0" w:color="auto"/>
      </w:divBdr>
    </w:div>
    <w:div w:id="306740010">
      <w:bodyDiv w:val="1"/>
      <w:marLeft w:val="0"/>
      <w:marRight w:val="0"/>
      <w:marTop w:val="0"/>
      <w:marBottom w:val="0"/>
      <w:divBdr>
        <w:top w:val="none" w:sz="0" w:space="0" w:color="auto"/>
        <w:left w:val="none" w:sz="0" w:space="0" w:color="auto"/>
        <w:bottom w:val="none" w:sz="0" w:space="0" w:color="auto"/>
        <w:right w:val="none" w:sz="0" w:space="0" w:color="auto"/>
      </w:divBdr>
      <w:divsChild>
        <w:div w:id="339770935">
          <w:marLeft w:val="0"/>
          <w:marRight w:val="0"/>
          <w:marTop w:val="0"/>
          <w:marBottom w:val="0"/>
          <w:divBdr>
            <w:top w:val="single" w:sz="2" w:space="0" w:color="D9D9E3"/>
            <w:left w:val="single" w:sz="2" w:space="0" w:color="D9D9E3"/>
            <w:bottom w:val="single" w:sz="2" w:space="0" w:color="D9D9E3"/>
            <w:right w:val="single" w:sz="2" w:space="0" w:color="D9D9E3"/>
          </w:divBdr>
          <w:divsChild>
            <w:div w:id="1192039462">
              <w:marLeft w:val="0"/>
              <w:marRight w:val="0"/>
              <w:marTop w:val="0"/>
              <w:marBottom w:val="0"/>
              <w:divBdr>
                <w:top w:val="single" w:sz="2" w:space="0" w:color="D9D9E3"/>
                <w:left w:val="single" w:sz="2" w:space="0" w:color="D9D9E3"/>
                <w:bottom w:val="single" w:sz="2" w:space="0" w:color="D9D9E3"/>
                <w:right w:val="single" w:sz="2" w:space="0" w:color="D9D9E3"/>
              </w:divBdr>
              <w:divsChild>
                <w:div w:id="2039698183">
                  <w:marLeft w:val="0"/>
                  <w:marRight w:val="0"/>
                  <w:marTop w:val="0"/>
                  <w:marBottom w:val="0"/>
                  <w:divBdr>
                    <w:top w:val="single" w:sz="2" w:space="0" w:color="D9D9E3"/>
                    <w:left w:val="single" w:sz="2" w:space="0" w:color="D9D9E3"/>
                    <w:bottom w:val="single" w:sz="2" w:space="0" w:color="D9D9E3"/>
                    <w:right w:val="single" w:sz="2" w:space="0" w:color="D9D9E3"/>
                  </w:divBdr>
                  <w:divsChild>
                    <w:div w:id="8676856">
                      <w:marLeft w:val="0"/>
                      <w:marRight w:val="0"/>
                      <w:marTop w:val="0"/>
                      <w:marBottom w:val="0"/>
                      <w:divBdr>
                        <w:top w:val="single" w:sz="2" w:space="0" w:color="D9D9E3"/>
                        <w:left w:val="single" w:sz="2" w:space="0" w:color="D9D9E3"/>
                        <w:bottom w:val="single" w:sz="2" w:space="0" w:color="D9D9E3"/>
                        <w:right w:val="single" w:sz="2" w:space="0" w:color="D9D9E3"/>
                      </w:divBdr>
                      <w:divsChild>
                        <w:div w:id="437869080">
                          <w:marLeft w:val="0"/>
                          <w:marRight w:val="0"/>
                          <w:marTop w:val="0"/>
                          <w:marBottom w:val="0"/>
                          <w:divBdr>
                            <w:top w:val="single" w:sz="2" w:space="0" w:color="auto"/>
                            <w:left w:val="single" w:sz="2" w:space="0" w:color="auto"/>
                            <w:bottom w:val="single" w:sz="6" w:space="0" w:color="auto"/>
                            <w:right w:val="single" w:sz="2" w:space="0" w:color="auto"/>
                          </w:divBdr>
                          <w:divsChild>
                            <w:div w:id="1502819983">
                              <w:marLeft w:val="0"/>
                              <w:marRight w:val="0"/>
                              <w:marTop w:val="100"/>
                              <w:marBottom w:val="100"/>
                              <w:divBdr>
                                <w:top w:val="single" w:sz="2" w:space="0" w:color="D9D9E3"/>
                                <w:left w:val="single" w:sz="2" w:space="0" w:color="D9D9E3"/>
                                <w:bottom w:val="single" w:sz="2" w:space="0" w:color="D9D9E3"/>
                                <w:right w:val="single" w:sz="2" w:space="0" w:color="D9D9E3"/>
                              </w:divBdr>
                              <w:divsChild>
                                <w:div w:id="322780480">
                                  <w:marLeft w:val="0"/>
                                  <w:marRight w:val="0"/>
                                  <w:marTop w:val="0"/>
                                  <w:marBottom w:val="0"/>
                                  <w:divBdr>
                                    <w:top w:val="single" w:sz="2" w:space="0" w:color="D9D9E3"/>
                                    <w:left w:val="single" w:sz="2" w:space="0" w:color="D9D9E3"/>
                                    <w:bottom w:val="single" w:sz="2" w:space="0" w:color="D9D9E3"/>
                                    <w:right w:val="single" w:sz="2" w:space="0" w:color="D9D9E3"/>
                                  </w:divBdr>
                                  <w:divsChild>
                                    <w:div w:id="487480037">
                                      <w:marLeft w:val="0"/>
                                      <w:marRight w:val="0"/>
                                      <w:marTop w:val="0"/>
                                      <w:marBottom w:val="0"/>
                                      <w:divBdr>
                                        <w:top w:val="single" w:sz="2" w:space="0" w:color="D9D9E3"/>
                                        <w:left w:val="single" w:sz="2" w:space="0" w:color="D9D9E3"/>
                                        <w:bottom w:val="single" w:sz="2" w:space="0" w:color="D9D9E3"/>
                                        <w:right w:val="single" w:sz="2" w:space="0" w:color="D9D9E3"/>
                                      </w:divBdr>
                                      <w:divsChild>
                                        <w:div w:id="1161388647">
                                          <w:marLeft w:val="0"/>
                                          <w:marRight w:val="0"/>
                                          <w:marTop w:val="0"/>
                                          <w:marBottom w:val="0"/>
                                          <w:divBdr>
                                            <w:top w:val="single" w:sz="2" w:space="0" w:color="D9D9E3"/>
                                            <w:left w:val="single" w:sz="2" w:space="0" w:color="D9D9E3"/>
                                            <w:bottom w:val="single" w:sz="2" w:space="0" w:color="D9D9E3"/>
                                            <w:right w:val="single" w:sz="2" w:space="0" w:color="D9D9E3"/>
                                          </w:divBdr>
                                          <w:divsChild>
                                            <w:div w:id="2076858900">
                                              <w:marLeft w:val="0"/>
                                              <w:marRight w:val="0"/>
                                              <w:marTop w:val="0"/>
                                              <w:marBottom w:val="0"/>
                                              <w:divBdr>
                                                <w:top w:val="single" w:sz="2" w:space="0" w:color="D9D9E3"/>
                                                <w:left w:val="single" w:sz="2" w:space="0" w:color="D9D9E3"/>
                                                <w:bottom w:val="single" w:sz="2" w:space="0" w:color="D9D9E3"/>
                                                <w:right w:val="single" w:sz="2" w:space="0" w:color="D9D9E3"/>
                                              </w:divBdr>
                                              <w:divsChild>
                                                <w:div w:id="43264116">
                                                  <w:marLeft w:val="0"/>
                                                  <w:marRight w:val="0"/>
                                                  <w:marTop w:val="0"/>
                                                  <w:marBottom w:val="0"/>
                                                  <w:divBdr>
                                                    <w:top w:val="single" w:sz="2" w:space="0" w:color="D9D9E3"/>
                                                    <w:left w:val="single" w:sz="2" w:space="0" w:color="D9D9E3"/>
                                                    <w:bottom w:val="single" w:sz="2" w:space="0" w:color="D9D9E3"/>
                                                    <w:right w:val="single" w:sz="2" w:space="0" w:color="D9D9E3"/>
                                                  </w:divBdr>
                                                  <w:divsChild>
                                                    <w:div w:id="17549352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45266241">
          <w:marLeft w:val="0"/>
          <w:marRight w:val="0"/>
          <w:marTop w:val="0"/>
          <w:marBottom w:val="0"/>
          <w:divBdr>
            <w:top w:val="none" w:sz="0" w:space="0" w:color="auto"/>
            <w:left w:val="none" w:sz="0" w:space="0" w:color="auto"/>
            <w:bottom w:val="none" w:sz="0" w:space="0" w:color="auto"/>
            <w:right w:val="none" w:sz="0" w:space="0" w:color="auto"/>
          </w:divBdr>
        </w:div>
      </w:divsChild>
    </w:div>
    <w:div w:id="624309820">
      <w:bodyDiv w:val="1"/>
      <w:marLeft w:val="0"/>
      <w:marRight w:val="0"/>
      <w:marTop w:val="0"/>
      <w:marBottom w:val="0"/>
      <w:divBdr>
        <w:top w:val="none" w:sz="0" w:space="0" w:color="auto"/>
        <w:left w:val="none" w:sz="0" w:space="0" w:color="auto"/>
        <w:bottom w:val="none" w:sz="0" w:space="0" w:color="auto"/>
        <w:right w:val="none" w:sz="0" w:space="0" w:color="auto"/>
      </w:divBdr>
    </w:div>
    <w:div w:id="650259118">
      <w:bodyDiv w:val="1"/>
      <w:marLeft w:val="0"/>
      <w:marRight w:val="0"/>
      <w:marTop w:val="0"/>
      <w:marBottom w:val="0"/>
      <w:divBdr>
        <w:top w:val="none" w:sz="0" w:space="0" w:color="auto"/>
        <w:left w:val="none" w:sz="0" w:space="0" w:color="auto"/>
        <w:bottom w:val="none" w:sz="0" w:space="0" w:color="auto"/>
        <w:right w:val="none" w:sz="0" w:space="0" w:color="auto"/>
      </w:divBdr>
      <w:divsChild>
        <w:div w:id="1142117800">
          <w:marLeft w:val="0"/>
          <w:marRight w:val="0"/>
          <w:marTop w:val="0"/>
          <w:marBottom w:val="0"/>
          <w:divBdr>
            <w:top w:val="none" w:sz="0" w:space="0" w:color="auto"/>
            <w:left w:val="none" w:sz="0" w:space="0" w:color="auto"/>
            <w:bottom w:val="none" w:sz="0" w:space="0" w:color="auto"/>
            <w:right w:val="none" w:sz="0" w:space="0" w:color="auto"/>
          </w:divBdr>
          <w:divsChild>
            <w:div w:id="71657428">
              <w:marLeft w:val="0"/>
              <w:marRight w:val="0"/>
              <w:marTop w:val="0"/>
              <w:marBottom w:val="0"/>
              <w:divBdr>
                <w:top w:val="none" w:sz="0" w:space="0" w:color="auto"/>
                <w:left w:val="none" w:sz="0" w:space="0" w:color="auto"/>
                <w:bottom w:val="none" w:sz="0" w:space="0" w:color="auto"/>
                <w:right w:val="none" w:sz="0" w:space="0" w:color="auto"/>
              </w:divBdr>
              <w:divsChild>
                <w:div w:id="242371533">
                  <w:marLeft w:val="0"/>
                  <w:marRight w:val="0"/>
                  <w:marTop w:val="0"/>
                  <w:marBottom w:val="0"/>
                  <w:divBdr>
                    <w:top w:val="none" w:sz="0" w:space="0" w:color="auto"/>
                    <w:left w:val="none" w:sz="0" w:space="0" w:color="auto"/>
                    <w:bottom w:val="none" w:sz="0" w:space="0" w:color="auto"/>
                    <w:right w:val="none" w:sz="0" w:space="0" w:color="auto"/>
                  </w:divBdr>
                  <w:divsChild>
                    <w:div w:id="807894053">
                      <w:marLeft w:val="0"/>
                      <w:marRight w:val="0"/>
                      <w:marTop w:val="0"/>
                      <w:marBottom w:val="0"/>
                      <w:divBdr>
                        <w:top w:val="none" w:sz="0" w:space="0" w:color="auto"/>
                        <w:left w:val="none" w:sz="0" w:space="0" w:color="auto"/>
                        <w:bottom w:val="none" w:sz="0" w:space="0" w:color="auto"/>
                        <w:right w:val="none" w:sz="0" w:space="0" w:color="auto"/>
                      </w:divBdr>
                      <w:divsChild>
                        <w:div w:id="726030570">
                          <w:marLeft w:val="0"/>
                          <w:marRight w:val="0"/>
                          <w:marTop w:val="0"/>
                          <w:marBottom w:val="0"/>
                          <w:divBdr>
                            <w:top w:val="none" w:sz="0" w:space="0" w:color="auto"/>
                            <w:left w:val="none" w:sz="0" w:space="0" w:color="auto"/>
                            <w:bottom w:val="none" w:sz="0" w:space="0" w:color="auto"/>
                            <w:right w:val="none" w:sz="0" w:space="0" w:color="auto"/>
                          </w:divBdr>
                        </w:div>
                      </w:divsChild>
                    </w:div>
                    <w:div w:id="1046561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9039996">
      <w:bodyDiv w:val="1"/>
      <w:marLeft w:val="0"/>
      <w:marRight w:val="0"/>
      <w:marTop w:val="0"/>
      <w:marBottom w:val="0"/>
      <w:divBdr>
        <w:top w:val="none" w:sz="0" w:space="0" w:color="auto"/>
        <w:left w:val="none" w:sz="0" w:space="0" w:color="auto"/>
        <w:bottom w:val="none" w:sz="0" w:space="0" w:color="auto"/>
        <w:right w:val="none" w:sz="0" w:space="0" w:color="auto"/>
      </w:divBdr>
    </w:div>
    <w:div w:id="721052809">
      <w:bodyDiv w:val="1"/>
      <w:marLeft w:val="0"/>
      <w:marRight w:val="0"/>
      <w:marTop w:val="0"/>
      <w:marBottom w:val="0"/>
      <w:divBdr>
        <w:top w:val="none" w:sz="0" w:space="0" w:color="auto"/>
        <w:left w:val="none" w:sz="0" w:space="0" w:color="auto"/>
        <w:bottom w:val="none" w:sz="0" w:space="0" w:color="auto"/>
        <w:right w:val="none" w:sz="0" w:space="0" w:color="auto"/>
      </w:divBdr>
    </w:div>
    <w:div w:id="944388304">
      <w:bodyDiv w:val="1"/>
      <w:marLeft w:val="0"/>
      <w:marRight w:val="0"/>
      <w:marTop w:val="0"/>
      <w:marBottom w:val="0"/>
      <w:divBdr>
        <w:top w:val="none" w:sz="0" w:space="0" w:color="auto"/>
        <w:left w:val="none" w:sz="0" w:space="0" w:color="auto"/>
        <w:bottom w:val="none" w:sz="0" w:space="0" w:color="auto"/>
        <w:right w:val="none" w:sz="0" w:space="0" w:color="auto"/>
      </w:divBdr>
    </w:div>
    <w:div w:id="1008866990">
      <w:bodyDiv w:val="1"/>
      <w:marLeft w:val="0"/>
      <w:marRight w:val="0"/>
      <w:marTop w:val="0"/>
      <w:marBottom w:val="0"/>
      <w:divBdr>
        <w:top w:val="none" w:sz="0" w:space="0" w:color="auto"/>
        <w:left w:val="none" w:sz="0" w:space="0" w:color="auto"/>
        <w:bottom w:val="none" w:sz="0" w:space="0" w:color="auto"/>
        <w:right w:val="none" w:sz="0" w:space="0" w:color="auto"/>
      </w:divBdr>
    </w:div>
    <w:div w:id="1108163470">
      <w:bodyDiv w:val="1"/>
      <w:marLeft w:val="0"/>
      <w:marRight w:val="0"/>
      <w:marTop w:val="0"/>
      <w:marBottom w:val="0"/>
      <w:divBdr>
        <w:top w:val="none" w:sz="0" w:space="0" w:color="auto"/>
        <w:left w:val="none" w:sz="0" w:space="0" w:color="auto"/>
        <w:bottom w:val="none" w:sz="0" w:space="0" w:color="auto"/>
        <w:right w:val="none" w:sz="0" w:space="0" w:color="auto"/>
      </w:divBdr>
      <w:divsChild>
        <w:div w:id="1742215692">
          <w:marLeft w:val="547"/>
          <w:marRight w:val="0"/>
          <w:marTop w:val="0"/>
          <w:marBottom w:val="0"/>
          <w:divBdr>
            <w:top w:val="none" w:sz="0" w:space="0" w:color="auto"/>
            <w:left w:val="none" w:sz="0" w:space="0" w:color="auto"/>
            <w:bottom w:val="none" w:sz="0" w:space="0" w:color="auto"/>
            <w:right w:val="none" w:sz="0" w:space="0" w:color="auto"/>
          </w:divBdr>
        </w:div>
      </w:divsChild>
    </w:div>
    <w:div w:id="1322925301">
      <w:bodyDiv w:val="1"/>
      <w:marLeft w:val="0"/>
      <w:marRight w:val="0"/>
      <w:marTop w:val="0"/>
      <w:marBottom w:val="0"/>
      <w:divBdr>
        <w:top w:val="none" w:sz="0" w:space="0" w:color="auto"/>
        <w:left w:val="none" w:sz="0" w:space="0" w:color="auto"/>
        <w:bottom w:val="none" w:sz="0" w:space="0" w:color="auto"/>
        <w:right w:val="none" w:sz="0" w:space="0" w:color="auto"/>
      </w:divBdr>
      <w:divsChild>
        <w:div w:id="1510294325">
          <w:marLeft w:val="0"/>
          <w:marRight w:val="0"/>
          <w:marTop w:val="0"/>
          <w:marBottom w:val="0"/>
          <w:divBdr>
            <w:top w:val="single" w:sz="2" w:space="0" w:color="D9D9E3"/>
            <w:left w:val="single" w:sz="2" w:space="0" w:color="D9D9E3"/>
            <w:bottom w:val="single" w:sz="2" w:space="0" w:color="D9D9E3"/>
            <w:right w:val="single" w:sz="2" w:space="0" w:color="D9D9E3"/>
          </w:divBdr>
          <w:divsChild>
            <w:div w:id="847325813">
              <w:marLeft w:val="0"/>
              <w:marRight w:val="0"/>
              <w:marTop w:val="0"/>
              <w:marBottom w:val="0"/>
              <w:divBdr>
                <w:top w:val="single" w:sz="2" w:space="0" w:color="D9D9E3"/>
                <w:left w:val="single" w:sz="2" w:space="0" w:color="D9D9E3"/>
                <w:bottom w:val="single" w:sz="2" w:space="0" w:color="D9D9E3"/>
                <w:right w:val="single" w:sz="2" w:space="0" w:color="D9D9E3"/>
              </w:divBdr>
              <w:divsChild>
                <w:div w:id="184832694">
                  <w:marLeft w:val="0"/>
                  <w:marRight w:val="0"/>
                  <w:marTop w:val="0"/>
                  <w:marBottom w:val="0"/>
                  <w:divBdr>
                    <w:top w:val="single" w:sz="2" w:space="0" w:color="D9D9E3"/>
                    <w:left w:val="single" w:sz="2" w:space="0" w:color="D9D9E3"/>
                    <w:bottom w:val="single" w:sz="2" w:space="0" w:color="D9D9E3"/>
                    <w:right w:val="single" w:sz="2" w:space="0" w:color="D9D9E3"/>
                  </w:divBdr>
                  <w:divsChild>
                    <w:div w:id="1047532509">
                      <w:marLeft w:val="0"/>
                      <w:marRight w:val="0"/>
                      <w:marTop w:val="0"/>
                      <w:marBottom w:val="0"/>
                      <w:divBdr>
                        <w:top w:val="single" w:sz="2" w:space="0" w:color="D9D9E3"/>
                        <w:left w:val="single" w:sz="2" w:space="0" w:color="D9D9E3"/>
                        <w:bottom w:val="single" w:sz="2" w:space="0" w:color="D9D9E3"/>
                        <w:right w:val="single" w:sz="2" w:space="0" w:color="D9D9E3"/>
                      </w:divBdr>
                      <w:divsChild>
                        <w:div w:id="336467164">
                          <w:marLeft w:val="0"/>
                          <w:marRight w:val="0"/>
                          <w:marTop w:val="0"/>
                          <w:marBottom w:val="0"/>
                          <w:divBdr>
                            <w:top w:val="single" w:sz="2" w:space="0" w:color="D9D9E3"/>
                            <w:left w:val="single" w:sz="2" w:space="0" w:color="D9D9E3"/>
                            <w:bottom w:val="single" w:sz="2" w:space="0" w:color="D9D9E3"/>
                            <w:right w:val="single" w:sz="2" w:space="0" w:color="D9D9E3"/>
                          </w:divBdr>
                          <w:divsChild>
                            <w:div w:id="914705947">
                              <w:marLeft w:val="0"/>
                              <w:marRight w:val="0"/>
                              <w:marTop w:val="100"/>
                              <w:marBottom w:val="100"/>
                              <w:divBdr>
                                <w:top w:val="single" w:sz="2" w:space="0" w:color="D9D9E3"/>
                                <w:left w:val="single" w:sz="2" w:space="0" w:color="D9D9E3"/>
                                <w:bottom w:val="single" w:sz="2" w:space="0" w:color="D9D9E3"/>
                                <w:right w:val="single" w:sz="2" w:space="0" w:color="D9D9E3"/>
                              </w:divBdr>
                              <w:divsChild>
                                <w:div w:id="2065905602">
                                  <w:marLeft w:val="0"/>
                                  <w:marRight w:val="0"/>
                                  <w:marTop w:val="0"/>
                                  <w:marBottom w:val="0"/>
                                  <w:divBdr>
                                    <w:top w:val="single" w:sz="2" w:space="0" w:color="D9D9E3"/>
                                    <w:left w:val="single" w:sz="2" w:space="0" w:color="D9D9E3"/>
                                    <w:bottom w:val="single" w:sz="2" w:space="0" w:color="D9D9E3"/>
                                    <w:right w:val="single" w:sz="2" w:space="0" w:color="D9D9E3"/>
                                  </w:divBdr>
                                  <w:divsChild>
                                    <w:div w:id="1123307155">
                                      <w:marLeft w:val="0"/>
                                      <w:marRight w:val="0"/>
                                      <w:marTop w:val="0"/>
                                      <w:marBottom w:val="0"/>
                                      <w:divBdr>
                                        <w:top w:val="single" w:sz="2" w:space="0" w:color="D9D9E3"/>
                                        <w:left w:val="single" w:sz="2" w:space="0" w:color="D9D9E3"/>
                                        <w:bottom w:val="single" w:sz="2" w:space="0" w:color="D9D9E3"/>
                                        <w:right w:val="single" w:sz="2" w:space="0" w:color="D9D9E3"/>
                                      </w:divBdr>
                                      <w:divsChild>
                                        <w:div w:id="1121724871">
                                          <w:marLeft w:val="0"/>
                                          <w:marRight w:val="0"/>
                                          <w:marTop w:val="0"/>
                                          <w:marBottom w:val="0"/>
                                          <w:divBdr>
                                            <w:top w:val="single" w:sz="2" w:space="0" w:color="D9D9E3"/>
                                            <w:left w:val="single" w:sz="2" w:space="0" w:color="D9D9E3"/>
                                            <w:bottom w:val="single" w:sz="2" w:space="0" w:color="D9D9E3"/>
                                            <w:right w:val="single" w:sz="2" w:space="0" w:color="D9D9E3"/>
                                          </w:divBdr>
                                          <w:divsChild>
                                            <w:div w:id="664433991">
                                              <w:marLeft w:val="0"/>
                                              <w:marRight w:val="0"/>
                                              <w:marTop w:val="0"/>
                                              <w:marBottom w:val="0"/>
                                              <w:divBdr>
                                                <w:top w:val="single" w:sz="2" w:space="0" w:color="D9D9E3"/>
                                                <w:left w:val="single" w:sz="2" w:space="0" w:color="D9D9E3"/>
                                                <w:bottom w:val="single" w:sz="2" w:space="0" w:color="D9D9E3"/>
                                                <w:right w:val="single" w:sz="2" w:space="0" w:color="D9D9E3"/>
                                              </w:divBdr>
                                              <w:divsChild>
                                                <w:div w:id="2132819229">
                                                  <w:marLeft w:val="0"/>
                                                  <w:marRight w:val="0"/>
                                                  <w:marTop w:val="0"/>
                                                  <w:marBottom w:val="0"/>
                                                  <w:divBdr>
                                                    <w:top w:val="single" w:sz="2" w:space="0" w:color="D9D9E3"/>
                                                    <w:left w:val="single" w:sz="2" w:space="0" w:color="D9D9E3"/>
                                                    <w:bottom w:val="single" w:sz="2" w:space="0" w:color="D9D9E3"/>
                                                    <w:right w:val="single" w:sz="2" w:space="0" w:color="D9D9E3"/>
                                                  </w:divBdr>
                                                  <w:divsChild>
                                                    <w:div w:id="1623414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28645157">
          <w:marLeft w:val="0"/>
          <w:marRight w:val="0"/>
          <w:marTop w:val="0"/>
          <w:marBottom w:val="0"/>
          <w:divBdr>
            <w:top w:val="none" w:sz="0" w:space="0" w:color="auto"/>
            <w:left w:val="none" w:sz="0" w:space="0" w:color="auto"/>
            <w:bottom w:val="none" w:sz="0" w:space="0" w:color="auto"/>
            <w:right w:val="none" w:sz="0" w:space="0" w:color="auto"/>
          </w:divBdr>
        </w:div>
      </w:divsChild>
    </w:div>
    <w:div w:id="1397043920">
      <w:bodyDiv w:val="1"/>
      <w:marLeft w:val="0"/>
      <w:marRight w:val="0"/>
      <w:marTop w:val="0"/>
      <w:marBottom w:val="0"/>
      <w:divBdr>
        <w:top w:val="none" w:sz="0" w:space="0" w:color="auto"/>
        <w:left w:val="none" w:sz="0" w:space="0" w:color="auto"/>
        <w:bottom w:val="none" w:sz="0" w:space="0" w:color="auto"/>
        <w:right w:val="none" w:sz="0" w:space="0" w:color="auto"/>
      </w:divBdr>
    </w:div>
    <w:div w:id="1400864147">
      <w:bodyDiv w:val="1"/>
      <w:marLeft w:val="0"/>
      <w:marRight w:val="0"/>
      <w:marTop w:val="0"/>
      <w:marBottom w:val="0"/>
      <w:divBdr>
        <w:top w:val="none" w:sz="0" w:space="0" w:color="auto"/>
        <w:left w:val="none" w:sz="0" w:space="0" w:color="auto"/>
        <w:bottom w:val="none" w:sz="0" w:space="0" w:color="auto"/>
        <w:right w:val="none" w:sz="0" w:space="0" w:color="auto"/>
      </w:divBdr>
      <w:divsChild>
        <w:div w:id="1151021060">
          <w:marLeft w:val="0"/>
          <w:marRight w:val="0"/>
          <w:marTop w:val="0"/>
          <w:marBottom w:val="0"/>
          <w:divBdr>
            <w:top w:val="single" w:sz="2" w:space="0" w:color="D9D9E3"/>
            <w:left w:val="single" w:sz="2" w:space="0" w:color="D9D9E3"/>
            <w:bottom w:val="single" w:sz="2" w:space="0" w:color="D9D9E3"/>
            <w:right w:val="single" w:sz="2" w:space="0" w:color="D9D9E3"/>
          </w:divBdr>
          <w:divsChild>
            <w:div w:id="1602370949">
              <w:marLeft w:val="0"/>
              <w:marRight w:val="0"/>
              <w:marTop w:val="0"/>
              <w:marBottom w:val="0"/>
              <w:divBdr>
                <w:top w:val="single" w:sz="2" w:space="0" w:color="D9D9E3"/>
                <w:left w:val="single" w:sz="2" w:space="0" w:color="D9D9E3"/>
                <w:bottom w:val="single" w:sz="2" w:space="0" w:color="D9D9E3"/>
                <w:right w:val="single" w:sz="2" w:space="0" w:color="D9D9E3"/>
              </w:divBdr>
              <w:divsChild>
                <w:div w:id="241377021">
                  <w:marLeft w:val="0"/>
                  <w:marRight w:val="0"/>
                  <w:marTop w:val="0"/>
                  <w:marBottom w:val="0"/>
                  <w:divBdr>
                    <w:top w:val="single" w:sz="2" w:space="0" w:color="D9D9E3"/>
                    <w:left w:val="single" w:sz="2" w:space="0" w:color="D9D9E3"/>
                    <w:bottom w:val="single" w:sz="2" w:space="0" w:color="D9D9E3"/>
                    <w:right w:val="single" w:sz="2" w:space="0" w:color="D9D9E3"/>
                  </w:divBdr>
                  <w:divsChild>
                    <w:div w:id="1771776430">
                      <w:marLeft w:val="0"/>
                      <w:marRight w:val="0"/>
                      <w:marTop w:val="0"/>
                      <w:marBottom w:val="0"/>
                      <w:divBdr>
                        <w:top w:val="single" w:sz="2" w:space="0" w:color="D9D9E3"/>
                        <w:left w:val="single" w:sz="2" w:space="0" w:color="D9D9E3"/>
                        <w:bottom w:val="single" w:sz="2" w:space="0" w:color="D9D9E3"/>
                        <w:right w:val="single" w:sz="2" w:space="0" w:color="D9D9E3"/>
                      </w:divBdr>
                      <w:divsChild>
                        <w:div w:id="835681575">
                          <w:marLeft w:val="0"/>
                          <w:marRight w:val="0"/>
                          <w:marTop w:val="0"/>
                          <w:marBottom w:val="0"/>
                          <w:divBdr>
                            <w:top w:val="single" w:sz="2" w:space="0" w:color="D9D9E3"/>
                            <w:left w:val="single" w:sz="2" w:space="0" w:color="D9D9E3"/>
                            <w:bottom w:val="single" w:sz="2" w:space="0" w:color="D9D9E3"/>
                            <w:right w:val="single" w:sz="2" w:space="0" w:color="D9D9E3"/>
                          </w:divBdr>
                          <w:divsChild>
                            <w:div w:id="760032741">
                              <w:marLeft w:val="0"/>
                              <w:marRight w:val="0"/>
                              <w:marTop w:val="100"/>
                              <w:marBottom w:val="100"/>
                              <w:divBdr>
                                <w:top w:val="single" w:sz="2" w:space="0" w:color="D9D9E3"/>
                                <w:left w:val="single" w:sz="2" w:space="0" w:color="D9D9E3"/>
                                <w:bottom w:val="single" w:sz="2" w:space="0" w:color="D9D9E3"/>
                                <w:right w:val="single" w:sz="2" w:space="0" w:color="D9D9E3"/>
                              </w:divBdr>
                              <w:divsChild>
                                <w:div w:id="2133162427">
                                  <w:marLeft w:val="0"/>
                                  <w:marRight w:val="0"/>
                                  <w:marTop w:val="0"/>
                                  <w:marBottom w:val="0"/>
                                  <w:divBdr>
                                    <w:top w:val="single" w:sz="2" w:space="0" w:color="D9D9E3"/>
                                    <w:left w:val="single" w:sz="2" w:space="0" w:color="D9D9E3"/>
                                    <w:bottom w:val="single" w:sz="2" w:space="0" w:color="D9D9E3"/>
                                    <w:right w:val="single" w:sz="2" w:space="0" w:color="D9D9E3"/>
                                  </w:divBdr>
                                  <w:divsChild>
                                    <w:div w:id="1444181454">
                                      <w:marLeft w:val="0"/>
                                      <w:marRight w:val="0"/>
                                      <w:marTop w:val="0"/>
                                      <w:marBottom w:val="0"/>
                                      <w:divBdr>
                                        <w:top w:val="single" w:sz="2" w:space="0" w:color="D9D9E3"/>
                                        <w:left w:val="single" w:sz="2" w:space="0" w:color="D9D9E3"/>
                                        <w:bottom w:val="single" w:sz="2" w:space="0" w:color="D9D9E3"/>
                                        <w:right w:val="single" w:sz="2" w:space="0" w:color="D9D9E3"/>
                                      </w:divBdr>
                                      <w:divsChild>
                                        <w:div w:id="95104275">
                                          <w:marLeft w:val="0"/>
                                          <w:marRight w:val="0"/>
                                          <w:marTop w:val="0"/>
                                          <w:marBottom w:val="0"/>
                                          <w:divBdr>
                                            <w:top w:val="single" w:sz="2" w:space="0" w:color="D9D9E3"/>
                                            <w:left w:val="single" w:sz="2" w:space="0" w:color="D9D9E3"/>
                                            <w:bottom w:val="single" w:sz="2" w:space="0" w:color="D9D9E3"/>
                                            <w:right w:val="single" w:sz="2" w:space="0" w:color="D9D9E3"/>
                                          </w:divBdr>
                                          <w:divsChild>
                                            <w:div w:id="2014259850">
                                              <w:marLeft w:val="0"/>
                                              <w:marRight w:val="0"/>
                                              <w:marTop w:val="0"/>
                                              <w:marBottom w:val="0"/>
                                              <w:divBdr>
                                                <w:top w:val="single" w:sz="2" w:space="0" w:color="D9D9E3"/>
                                                <w:left w:val="single" w:sz="2" w:space="0" w:color="D9D9E3"/>
                                                <w:bottom w:val="single" w:sz="2" w:space="0" w:color="D9D9E3"/>
                                                <w:right w:val="single" w:sz="2" w:space="0" w:color="D9D9E3"/>
                                              </w:divBdr>
                                              <w:divsChild>
                                                <w:div w:id="1925605636">
                                                  <w:marLeft w:val="0"/>
                                                  <w:marRight w:val="0"/>
                                                  <w:marTop w:val="0"/>
                                                  <w:marBottom w:val="0"/>
                                                  <w:divBdr>
                                                    <w:top w:val="single" w:sz="2" w:space="0" w:color="D9D9E3"/>
                                                    <w:left w:val="single" w:sz="2" w:space="0" w:color="D9D9E3"/>
                                                    <w:bottom w:val="single" w:sz="2" w:space="0" w:color="D9D9E3"/>
                                                    <w:right w:val="single" w:sz="2" w:space="0" w:color="D9D9E3"/>
                                                  </w:divBdr>
                                                  <w:divsChild>
                                                    <w:div w:id="21184060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50630480">
          <w:marLeft w:val="0"/>
          <w:marRight w:val="0"/>
          <w:marTop w:val="0"/>
          <w:marBottom w:val="0"/>
          <w:divBdr>
            <w:top w:val="none" w:sz="0" w:space="0" w:color="auto"/>
            <w:left w:val="none" w:sz="0" w:space="0" w:color="auto"/>
            <w:bottom w:val="none" w:sz="0" w:space="0" w:color="auto"/>
            <w:right w:val="none" w:sz="0" w:space="0" w:color="auto"/>
          </w:divBdr>
        </w:div>
      </w:divsChild>
    </w:div>
    <w:div w:id="1505628132">
      <w:bodyDiv w:val="1"/>
      <w:marLeft w:val="0"/>
      <w:marRight w:val="0"/>
      <w:marTop w:val="0"/>
      <w:marBottom w:val="0"/>
      <w:divBdr>
        <w:top w:val="none" w:sz="0" w:space="0" w:color="auto"/>
        <w:left w:val="none" w:sz="0" w:space="0" w:color="auto"/>
        <w:bottom w:val="none" w:sz="0" w:space="0" w:color="auto"/>
        <w:right w:val="none" w:sz="0" w:space="0" w:color="auto"/>
      </w:divBdr>
      <w:divsChild>
        <w:div w:id="386494044">
          <w:marLeft w:val="0"/>
          <w:marRight w:val="0"/>
          <w:marTop w:val="0"/>
          <w:marBottom w:val="0"/>
          <w:divBdr>
            <w:top w:val="none" w:sz="0" w:space="0" w:color="auto"/>
            <w:left w:val="none" w:sz="0" w:space="0" w:color="auto"/>
            <w:bottom w:val="none" w:sz="0" w:space="0" w:color="auto"/>
            <w:right w:val="none" w:sz="0" w:space="0" w:color="auto"/>
          </w:divBdr>
        </w:div>
      </w:divsChild>
    </w:div>
    <w:div w:id="1574776303">
      <w:bodyDiv w:val="1"/>
      <w:marLeft w:val="0"/>
      <w:marRight w:val="0"/>
      <w:marTop w:val="0"/>
      <w:marBottom w:val="0"/>
      <w:divBdr>
        <w:top w:val="none" w:sz="0" w:space="0" w:color="auto"/>
        <w:left w:val="none" w:sz="0" w:space="0" w:color="auto"/>
        <w:bottom w:val="none" w:sz="0" w:space="0" w:color="auto"/>
        <w:right w:val="none" w:sz="0" w:space="0" w:color="auto"/>
      </w:divBdr>
    </w:div>
    <w:div w:id="1708215312">
      <w:bodyDiv w:val="1"/>
      <w:marLeft w:val="0"/>
      <w:marRight w:val="0"/>
      <w:marTop w:val="0"/>
      <w:marBottom w:val="0"/>
      <w:divBdr>
        <w:top w:val="none" w:sz="0" w:space="0" w:color="auto"/>
        <w:left w:val="none" w:sz="0" w:space="0" w:color="auto"/>
        <w:bottom w:val="none" w:sz="0" w:space="0" w:color="auto"/>
        <w:right w:val="none" w:sz="0" w:space="0" w:color="auto"/>
      </w:divBdr>
      <w:divsChild>
        <w:div w:id="243227701">
          <w:marLeft w:val="0"/>
          <w:marRight w:val="0"/>
          <w:marTop w:val="0"/>
          <w:marBottom w:val="0"/>
          <w:divBdr>
            <w:top w:val="single" w:sz="2" w:space="0" w:color="D9D9E3"/>
            <w:left w:val="single" w:sz="2" w:space="0" w:color="D9D9E3"/>
            <w:bottom w:val="single" w:sz="2" w:space="0" w:color="D9D9E3"/>
            <w:right w:val="single" w:sz="2" w:space="0" w:color="D9D9E3"/>
          </w:divBdr>
          <w:divsChild>
            <w:div w:id="98719413">
              <w:marLeft w:val="0"/>
              <w:marRight w:val="0"/>
              <w:marTop w:val="0"/>
              <w:marBottom w:val="0"/>
              <w:divBdr>
                <w:top w:val="single" w:sz="2" w:space="0" w:color="D9D9E3"/>
                <w:left w:val="single" w:sz="2" w:space="0" w:color="D9D9E3"/>
                <w:bottom w:val="single" w:sz="2" w:space="0" w:color="D9D9E3"/>
                <w:right w:val="single" w:sz="2" w:space="0" w:color="D9D9E3"/>
              </w:divBdr>
              <w:divsChild>
                <w:div w:id="316417287">
                  <w:marLeft w:val="0"/>
                  <w:marRight w:val="0"/>
                  <w:marTop w:val="0"/>
                  <w:marBottom w:val="0"/>
                  <w:divBdr>
                    <w:top w:val="single" w:sz="2" w:space="0" w:color="D9D9E3"/>
                    <w:left w:val="single" w:sz="2" w:space="0" w:color="D9D9E3"/>
                    <w:bottom w:val="single" w:sz="2" w:space="0" w:color="D9D9E3"/>
                    <w:right w:val="single" w:sz="2" w:space="0" w:color="D9D9E3"/>
                  </w:divBdr>
                  <w:divsChild>
                    <w:div w:id="644165155">
                      <w:marLeft w:val="0"/>
                      <w:marRight w:val="0"/>
                      <w:marTop w:val="0"/>
                      <w:marBottom w:val="0"/>
                      <w:divBdr>
                        <w:top w:val="single" w:sz="2" w:space="0" w:color="D9D9E3"/>
                        <w:left w:val="single" w:sz="2" w:space="0" w:color="D9D9E3"/>
                        <w:bottom w:val="single" w:sz="2" w:space="0" w:color="D9D9E3"/>
                        <w:right w:val="single" w:sz="2" w:space="0" w:color="D9D9E3"/>
                      </w:divBdr>
                      <w:divsChild>
                        <w:div w:id="288049975">
                          <w:marLeft w:val="0"/>
                          <w:marRight w:val="0"/>
                          <w:marTop w:val="0"/>
                          <w:marBottom w:val="0"/>
                          <w:divBdr>
                            <w:top w:val="single" w:sz="2" w:space="0" w:color="D9D9E3"/>
                            <w:left w:val="single" w:sz="2" w:space="0" w:color="D9D9E3"/>
                            <w:bottom w:val="single" w:sz="2" w:space="0" w:color="D9D9E3"/>
                            <w:right w:val="single" w:sz="2" w:space="0" w:color="D9D9E3"/>
                          </w:divBdr>
                          <w:divsChild>
                            <w:div w:id="1168325476">
                              <w:marLeft w:val="0"/>
                              <w:marRight w:val="0"/>
                              <w:marTop w:val="100"/>
                              <w:marBottom w:val="100"/>
                              <w:divBdr>
                                <w:top w:val="single" w:sz="2" w:space="0" w:color="D9D9E3"/>
                                <w:left w:val="single" w:sz="2" w:space="0" w:color="D9D9E3"/>
                                <w:bottom w:val="single" w:sz="2" w:space="0" w:color="D9D9E3"/>
                                <w:right w:val="single" w:sz="2" w:space="0" w:color="D9D9E3"/>
                              </w:divBdr>
                              <w:divsChild>
                                <w:div w:id="200944912">
                                  <w:marLeft w:val="0"/>
                                  <w:marRight w:val="0"/>
                                  <w:marTop w:val="0"/>
                                  <w:marBottom w:val="0"/>
                                  <w:divBdr>
                                    <w:top w:val="single" w:sz="2" w:space="0" w:color="D9D9E3"/>
                                    <w:left w:val="single" w:sz="2" w:space="0" w:color="D9D9E3"/>
                                    <w:bottom w:val="single" w:sz="2" w:space="0" w:color="D9D9E3"/>
                                    <w:right w:val="single" w:sz="2" w:space="0" w:color="D9D9E3"/>
                                  </w:divBdr>
                                  <w:divsChild>
                                    <w:div w:id="57948608">
                                      <w:marLeft w:val="0"/>
                                      <w:marRight w:val="0"/>
                                      <w:marTop w:val="0"/>
                                      <w:marBottom w:val="0"/>
                                      <w:divBdr>
                                        <w:top w:val="single" w:sz="2" w:space="0" w:color="D9D9E3"/>
                                        <w:left w:val="single" w:sz="2" w:space="0" w:color="D9D9E3"/>
                                        <w:bottom w:val="single" w:sz="2" w:space="0" w:color="D9D9E3"/>
                                        <w:right w:val="single" w:sz="2" w:space="0" w:color="D9D9E3"/>
                                      </w:divBdr>
                                      <w:divsChild>
                                        <w:div w:id="1190145804">
                                          <w:marLeft w:val="0"/>
                                          <w:marRight w:val="0"/>
                                          <w:marTop w:val="0"/>
                                          <w:marBottom w:val="0"/>
                                          <w:divBdr>
                                            <w:top w:val="single" w:sz="2" w:space="0" w:color="D9D9E3"/>
                                            <w:left w:val="single" w:sz="2" w:space="0" w:color="D9D9E3"/>
                                            <w:bottom w:val="single" w:sz="2" w:space="0" w:color="D9D9E3"/>
                                            <w:right w:val="single" w:sz="2" w:space="0" w:color="D9D9E3"/>
                                          </w:divBdr>
                                          <w:divsChild>
                                            <w:div w:id="1097871175">
                                              <w:marLeft w:val="0"/>
                                              <w:marRight w:val="0"/>
                                              <w:marTop w:val="0"/>
                                              <w:marBottom w:val="0"/>
                                              <w:divBdr>
                                                <w:top w:val="single" w:sz="2" w:space="0" w:color="D9D9E3"/>
                                                <w:left w:val="single" w:sz="2" w:space="0" w:color="D9D9E3"/>
                                                <w:bottom w:val="single" w:sz="2" w:space="0" w:color="D9D9E3"/>
                                                <w:right w:val="single" w:sz="2" w:space="0" w:color="D9D9E3"/>
                                              </w:divBdr>
                                              <w:divsChild>
                                                <w:div w:id="688337902">
                                                  <w:marLeft w:val="0"/>
                                                  <w:marRight w:val="0"/>
                                                  <w:marTop w:val="0"/>
                                                  <w:marBottom w:val="0"/>
                                                  <w:divBdr>
                                                    <w:top w:val="single" w:sz="2" w:space="0" w:color="D9D9E3"/>
                                                    <w:left w:val="single" w:sz="2" w:space="0" w:color="D9D9E3"/>
                                                    <w:bottom w:val="single" w:sz="2" w:space="0" w:color="D9D9E3"/>
                                                    <w:right w:val="single" w:sz="2" w:space="0" w:color="D9D9E3"/>
                                                  </w:divBdr>
                                                  <w:divsChild>
                                                    <w:div w:id="11510225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59267886">
          <w:marLeft w:val="0"/>
          <w:marRight w:val="0"/>
          <w:marTop w:val="0"/>
          <w:marBottom w:val="0"/>
          <w:divBdr>
            <w:top w:val="none" w:sz="0" w:space="0" w:color="auto"/>
            <w:left w:val="none" w:sz="0" w:space="0" w:color="auto"/>
            <w:bottom w:val="none" w:sz="0" w:space="0" w:color="auto"/>
            <w:right w:val="none" w:sz="0" w:space="0" w:color="auto"/>
          </w:divBdr>
        </w:div>
      </w:divsChild>
    </w:div>
    <w:div w:id="1764958379">
      <w:bodyDiv w:val="1"/>
      <w:marLeft w:val="0"/>
      <w:marRight w:val="0"/>
      <w:marTop w:val="0"/>
      <w:marBottom w:val="0"/>
      <w:divBdr>
        <w:top w:val="none" w:sz="0" w:space="0" w:color="auto"/>
        <w:left w:val="none" w:sz="0" w:space="0" w:color="auto"/>
        <w:bottom w:val="none" w:sz="0" w:space="0" w:color="auto"/>
        <w:right w:val="none" w:sz="0" w:space="0" w:color="auto"/>
      </w:divBdr>
      <w:divsChild>
        <w:div w:id="1173571518">
          <w:marLeft w:val="0"/>
          <w:marRight w:val="0"/>
          <w:marTop w:val="0"/>
          <w:marBottom w:val="0"/>
          <w:divBdr>
            <w:top w:val="none" w:sz="0" w:space="0" w:color="auto"/>
            <w:left w:val="none" w:sz="0" w:space="0" w:color="auto"/>
            <w:bottom w:val="none" w:sz="0" w:space="0" w:color="auto"/>
            <w:right w:val="none" w:sz="0" w:space="0" w:color="auto"/>
          </w:divBdr>
        </w:div>
        <w:div w:id="1805344990">
          <w:marLeft w:val="0"/>
          <w:marRight w:val="0"/>
          <w:marTop w:val="0"/>
          <w:marBottom w:val="0"/>
          <w:divBdr>
            <w:top w:val="single" w:sz="2" w:space="0" w:color="D9D9E3"/>
            <w:left w:val="single" w:sz="2" w:space="0" w:color="D9D9E3"/>
            <w:bottom w:val="single" w:sz="2" w:space="0" w:color="D9D9E3"/>
            <w:right w:val="single" w:sz="2" w:space="0" w:color="D9D9E3"/>
          </w:divBdr>
          <w:divsChild>
            <w:div w:id="1414158315">
              <w:marLeft w:val="0"/>
              <w:marRight w:val="0"/>
              <w:marTop w:val="0"/>
              <w:marBottom w:val="0"/>
              <w:divBdr>
                <w:top w:val="single" w:sz="2" w:space="0" w:color="D9D9E3"/>
                <w:left w:val="single" w:sz="2" w:space="0" w:color="D9D9E3"/>
                <w:bottom w:val="single" w:sz="2" w:space="0" w:color="D9D9E3"/>
                <w:right w:val="single" w:sz="2" w:space="0" w:color="D9D9E3"/>
              </w:divBdr>
              <w:divsChild>
                <w:div w:id="2118870779">
                  <w:marLeft w:val="0"/>
                  <w:marRight w:val="0"/>
                  <w:marTop w:val="0"/>
                  <w:marBottom w:val="0"/>
                  <w:divBdr>
                    <w:top w:val="single" w:sz="2" w:space="0" w:color="D9D9E3"/>
                    <w:left w:val="single" w:sz="2" w:space="0" w:color="D9D9E3"/>
                    <w:bottom w:val="single" w:sz="2" w:space="0" w:color="D9D9E3"/>
                    <w:right w:val="single" w:sz="2" w:space="0" w:color="D9D9E3"/>
                  </w:divBdr>
                  <w:divsChild>
                    <w:div w:id="1584298923">
                      <w:marLeft w:val="0"/>
                      <w:marRight w:val="0"/>
                      <w:marTop w:val="0"/>
                      <w:marBottom w:val="0"/>
                      <w:divBdr>
                        <w:top w:val="single" w:sz="2" w:space="0" w:color="D9D9E3"/>
                        <w:left w:val="single" w:sz="2" w:space="0" w:color="D9D9E3"/>
                        <w:bottom w:val="single" w:sz="2" w:space="0" w:color="D9D9E3"/>
                        <w:right w:val="single" w:sz="2" w:space="0" w:color="D9D9E3"/>
                      </w:divBdr>
                      <w:divsChild>
                        <w:div w:id="395903475">
                          <w:marLeft w:val="0"/>
                          <w:marRight w:val="0"/>
                          <w:marTop w:val="0"/>
                          <w:marBottom w:val="0"/>
                          <w:divBdr>
                            <w:top w:val="single" w:sz="2" w:space="0" w:color="auto"/>
                            <w:left w:val="single" w:sz="2" w:space="0" w:color="auto"/>
                            <w:bottom w:val="single" w:sz="6" w:space="0" w:color="auto"/>
                            <w:right w:val="single" w:sz="2" w:space="0" w:color="auto"/>
                          </w:divBdr>
                          <w:divsChild>
                            <w:div w:id="510263677">
                              <w:marLeft w:val="0"/>
                              <w:marRight w:val="0"/>
                              <w:marTop w:val="100"/>
                              <w:marBottom w:val="100"/>
                              <w:divBdr>
                                <w:top w:val="single" w:sz="2" w:space="0" w:color="D9D9E3"/>
                                <w:left w:val="single" w:sz="2" w:space="0" w:color="D9D9E3"/>
                                <w:bottom w:val="single" w:sz="2" w:space="0" w:color="D9D9E3"/>
                                <w:right w:val="single" w:sz="2" w:space="0" w:color="D9D9E3"/>
                              </w:divBdr>
                              <w:divsChild>
                                <w:div w:id="1837723219">
                                  <w:marLeft w:val="0"/>
                                  <w:marRight w:val="0"/>
                                  <w:marTop w:val="0"/>
                                  <w:marBottom w:val="0"/>
                                  <w:divBdr>
                                    <w:top w:val="single" w:sz="2" w:space="0" w:color="D9D9E3"/>
                                    <w:left w:val="single" w:sz="2" w:space="0" w:color="D9D9E3"/>
                                    <w:bottom w:val="single" w:sz="2" w:space="0" w:color="D9D9E3"/>
                                    <w:right w:val="single" w:sz="2" w:space="0" w:color="D9D9E3"/>
                                  </w:divBdr>
                                  <w:divsChild>
                                    <w:div w:id="570626806">
                                      <w:marLeft w:val="0"/>
                                      <w:marRight w:val="0"/>
                                      <w:marTop w:val="0"/>
                                      <w:marBottom w:val="0"/>
                                      <w:divBdr>
                                        <w:top w:val="single" w:sz="2" w:space="0" w:color="D9D9E3"/>
                                        <w:left w:val="single" w:sz="2" w:space="0" w:color="D9D9E3"/>
                                        <w:bottom w:val="single" w:sz="2" w:space="0" w:color="D9D9E3"/>
                                        <w:right w:val="single" w:sz="2" w:space="0" w:color="D9D9E3"/>
                                      </w:divBdr>
                                      <w:divsChild>
                                        <w:div w:id="962463628">
                                          <w:marLeft w:val="0"/>
                                          <w:marRight w:val="0"/>
                                          <w:marTop w:val="0"/>
                                          <w:marBottom w:val="0"/>
                                          <w:divBdr>
                                            <w:top w:val="single" w:sz="2" w:space="0" w:color="D9D9E3"/>
                                            <w:left w:val="single" w:sz="2" w:space="0" w:color="D9D9E3"/>
                                            <w:bottom w:val="single" w:sz="2" w:space="0" w:color="D9D9E3"/>
                                            <w:right w:val="single" w:sz="2" w:space="0" w:color="D9D9E3"/>
                                          </w:divBdr>
                                          <w:divsChild>
                                            <w:div w:id="887961692">
                                              <w:marLeft w:val="0"/>
                                              <w:marRight w:val="0"/>
                                              <w:marTop w:val="0"/>
                                              <w:marBottom w:val="0"/>
                                              <w:divBdr>
                                                <w:top w:val="single" w:sz="2" w:space="0" w:color="D9D9E3"/>
                                                <w:left w:val="single" w:sz="2" w:space="0" w:color="D9D9E3"/>
                                                <w:bottom w:val="single" w:sz="2" w:space="0" w:color="D9D9E3"/>
                                                <w:right w:val="single" w:sz="2" w:space="0" w:color="D9D9E3"/>
                                              </w:divBdr>
                                              <w:divsChild>
                                                <w:div w:id="1264923459">
                                                  <w:marLeft w:val="0"/>
                                                  <w:marRight w:val="0"/>
                                                  <w:marTop w:val="0"/>
                                                  <w:marBottom w:val="0"/>
                                                  <w:divBdr>
                                                    <w:top w:val="single" w:sz="2" w:space="0" w:color="D9D9E3"/>
                                                    <w:left w:val="single" w:sz="2" w:space="0" w:color="D9D9E3"/>
                                                    <w:bottom w:val="single" w:sz="2" w:space="0" w:color="D9D9E3"/>
                                                    <w:right w:val="single" w:sz="2" w:space="0" w:color="D9D9E3"/>
                                                  </w:divBdr>
                                                  <w:divsChild>
                                                    <w:div w:id="18789284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869292084">
      <w:bodyDiv w:val="1"/>
      <w:marLeft w:val="0"/>
      <w:marRight w:val="0"/>
      <w:marTop w:val="0"/>
      <w:marBottom w:val="0"/>
      <w:divBdr>
        <w:top w:val="none" w:sz="0" w:space="0" w:color="auto"/>
        <w:left w:val="none" w:sz="0" w:space="0" w:color="auto"/>
        <w:bottom w:val="none" w:sz="0" w:space="0" w:color="auto"/>
        <w:right w:val="none" w:sz="0" w:space="0" w:color="auto"/>
      </w:divBdr>
    </w:div>
    <w:div w:id="1983845672">
      <w:bodyDiv w:val="1"/>
      <w:marLeft w:val="0"/>
      <w:marRight w:val="0"/>
      <w:marTop w:val="0"/>
      <w:marBottom w:val="0"/>
      <w:divBdr>
        <w:top w:val="none" w:sz="0" w:space="0" w:color="auto"/>
        <w:left w:val="none" w:sz="0" w:space="0" w:color="auto"/>
        <w:bottom w:val="none" w:sz="0" w:space="0" w:color="auto"/>
        <w:right w:val="none" w:sz="0" w:space="0" w:color="auto"/>
      </w:divBdr>
      <w:divsChild>
        <w:div w:id="994529282">
          <w:marLeft w:val="547"/>
          <w:marRight w:val="0"/>
          <w:marTop w:val="0"/>
          <w:marBottom w:val="0"/>
          <w:divBdr>
            <w:top w:val="none" w:sz="0" w:space="0" w:color="auto"/>
            <w:left w:val="none" w:sz="0" w:space="0" w:color="auto"/>
            <w:bottom w:val="none" w:sz="0" w:space="0" w:color="auto"/>
            <w:right w:val="none" w:sz="0" w:space="0" w:color="auto"/>
          </w:divBdr>
        </w:div>
      </w:divsChild>
    </w:div>
    <w:div w:id="2016373269">
      <w:bodyDiv w:val="1"/>
      <w:marLeft w:val="0"/>
      <w:marRight w:val="0"/>
      <w:marTop w:val="0"/>
      <w:marBottom w:val="0"/>
      <w:divBdr>
        <w:top w:val="none" w:sz="0" w:space="0" w:color="auto"/>
        <w:left w:val="none" w:sz="0" w:space="0" w:color="auto"/>
        <w:bottom w:val="none" w:sz="0" w:space="0" w:color="auto"/>
        <w:right w:val="none" w:sz="0" w:space="0" w:color="auto"/>
      </w:divBdr>
      <w:divsChild>
        <w:div w:id="574436679">
          <w:marLeft w:val="547"/>
          <w:marRight w:val="0"/>
          <w:marTop w:val="0"/>
          <w:marBottom w:val="0"/>
          <w:divBdr>
            <w:top w:val="none" w:sz="0" w:space="0" w:color="auto"/>
            <w:left w:val="none" w:sz="0" w:space="0" w:color="auto"/>
            <w:bottom w:val="none" w:sz="0" w:space="0" w:color="auto"/>
            <w:right w:val="none" w:sz="0" w:space="0" w:color="auto"/>
          </w:divBdr>
        </w:div>
      </w:divsChild>
    </w:div>
    <w:div w:id="2048214397">
      <w:bodyDiv w:val="1"/>
      <w:marLeft w:val="0"/>
      <w:marRight w:val="0"/>
      <w:marTop w:val="0"/>
      <w:marBottom w:val="0"/>
      <w:divBdr>
        <w:top w:val="none" w:sz="0" w:space="0" w:color="auto"/>
        <w:left w:val="none" w:sz="0" w:space="0" w:color="auto"/>
        <w:bottom w:val="none" w:sz="0" w:space="0" w:color="auto"/>
        <w:right w:val="none" w:sz="0" w:space="0" w:color="auto"/>
      </w:divBdr>
      <w:divsChild>
        <w:div w:id="1041974214">
          <w:marLeft w:val="0"/>
          <w:marRight w:val="0"/>
          <w:marTop w:val="0"/>
          <w:marBottom w:val="0"/>
          <w:divBdr>
            <w:top w:val="single" w:sz="2" w:space="0" w:color="D9D9E3"/>
            <w:left w:val="single" w:sz="2" w:space="0" w:color="D9D9E3"/>
            <w:bottom w:val="single" w:sz="2" w:space="0" w:color="D9D9E3"/>
            <w:right w:val="single" w:sz="2" w:space="0" w:color="D9D9E3"/>
          </w:divBdr>
          <w:divsChild>
            <w:div w:id="872232685">
              <w:marLeft w:val="0"/>
              <w:marRight w:val="0"/>
              <w:marTop w:val="0"/>
              <w:marBottom w:val="0"/>
              <w:divBdr>
                <w:top w:val="single" w:sz="2" w:space="0" w:color="D9D9E3"/>
                <w:left w:val="single" w:sz="2" w:space="0" w:color="D9D9E3"/>
                <w:bottom w:val="single" w:sz="2" w:space="0" w:color="D9D9E3"/>
                <w:right w:val="single" w:sz="2" w:space="0" w:color="D9D9E3"/>
              </w:divBdr>
              <w:divsChild>
                <w:div w:id="14165135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2079857561">
      <w:bodyDiv w:val="1"/>
      <w:marLeft w:val="0"/>
      <w:marRight w:val="0"/>
      <w:marTop w:val="0"/>
      <w:marBottom w:val="0"/>
      <w:divBdr>
        <w:top w:val="none" w:sz="0" w:space="0" w:color="auto"/>
        <w:left w:val="none" w:sz="0" w:space="0" w:color="auto"/>
        <w:bottom w:val="none" w:sz="0" w:space="0" w:color="auto"/>
        <w:right w:val="none" w:sz="0" w:space="0" w:color="auto"/>
      </w:divBdr>
      <w:divsChild>
        <w:div w:id="365640440">
          <w:marLeft w:val="0"/>
          <w:marRight w:val="0"/>
          <w:marTop w:val="0"/>
          <w:marBottom w:val="0"/>
          <w:divBdr>
            <w:top w:val="single" w:sz="2" w:space="0" w:color="D9D9E3"/>
            <w:left w:val="single" w:sz="2" w:space="0" w:color="D9D9E3"/>
            <w:bottom w:val="single" w:sz="2" w:space="0" w:color="D9D9E3"/>
            <w:right w:val="single" w:sz="2" w:space="0" w:color="D9D9E3"/>
          </w:divBdr>
          <w:divsChild>
            <w:div w:id="1568346654">
              <w:marLeft w:val="0"/>
              <w:marRight w:val="0"/>
              <w:marTop w:val="0"/>
              <w:marBottom w:val="0"/>
              <w:divBdr>
                <w:top w:val="single" w:sz="2" w:space="0" w:color="D9D9E3"/>
                <w:left w:val="single" w:sz="2" w:space="0" w:color="D9D9E3"/>
                <w:bottom w:val="single" w:sz="2" w:space="0" w:color="D9D9E3"/>
                <w:right w:val="single" w:sz="2" w:space="0" w:color="D9D9E3"/>
              </w:divBdr>
              <w:divsChild>
                <w:div w:id="1707947848">
                  <w:marLeft w:val="0"/>
                  <w:marRight w:val="0"/>
                  <w:marTop w:val="0"/>
                  <w:marBottom w:val="0"/>
                  <w:divBdr>
                    <w:top w:val="single" w:sz="2" w:space="0" w:color="D9D9E3"/>
                    <w:left w:val="single" w:sz="2" w:space="0" w:color="D9D9E3"/>
                    <w:bottom w:val="single" w:sz="2" w:space="0" w:color="D9D9E3"/>
                    <w:right w:val="single" w:sz="2" w:space="0" w:color="D9D9E3"/>
                  </w:divBdr>
                  <w:divsChild>
                    <w:div w:id="1222865036">
                      <w:marLeft w:val="0"/>
                      <w:marRight w:val="0"/>
                      <w:marTop w:val="0"/>
                      <w:marBottom w:val="0"/>
                      <w:divBdr>
                        <w:top w:val="single" w:sz="2" w:space="0" w:color="D9D9E3"/>
                        <w:left w:val="single" w:sz="2" w:space="0" w:color="D9D9E3"/>
                        <w:bottom w:val="single" w:sz="2" w:space="0" w:color="D9D9E3"/>
                        <w:right w:val="single" w:sz="2" w:space="0" w:color="D9D9E3"/>
                      </w:divBdr>
                      <w:divsChild>
                        <w:div w:id="278879023">
                          <w:marLeft w:val="0"/>
                          <w:marRight w:val="0"/>
                          <w:marTop w:val="0"/>
                          <w:marBottom w:val="0"/>
                          <w:divBdr>
                            <w:top w:val="single" w:sz="2" w:space="0" w:color="D9D9E3"/>
                            <w:left w:val="single" w:sz="2" w:space="0" w:color="D9D9E3"/>
                            <w:bottom w:val="single" w:sz="2" w:space="0" w:color="D9D9E3"/>
                            <w:right w:val="single" w:sz="2" w:space="0" w:color="D9D9E3"/>
                          </w:divBdr>
                          <w:divsChild>
                            <w:div w:id="1465611389">
                              <w:marLeft w:val="0"/>
                              <w:marRight w:val="0"/>
                              <w:marTop w:val="100"/>
                              <w:marBottom w:val="100"/>
                              <w:divBdr>
                                <w:top w:val="single" w:sz="2" w:space="0" w:color="D9D9E3"/>
                                <w:left w:val="single" w:sz="2" w:space="0" w:color="D9D9E3"/>
                                <w:bottom w:val="single" w:sz="2" w:space="0" w:color="D9D9E3"/>
                                <w:right w:val="single" w:sz="2" w:space="0" w:color="D9D9E3"/>
                              </w:divBdr>
                              <w:divsChild>
                                <w:div w:id="2004893419">
                                  <w:marLeft w:val="0"/>
                                  <w:marRight w:val="0"/>
                                  <w:marTop w:val="0"/>
                                  <w:marBottom w:val="0"/>
                                  <w:divBdr>
                                    <w:top w:val="single" w:sz="2" w:space="0" w:color="D9D9E3"/>
                                    <w:left w:val="single" w:sz="2" w:space="0" w:color="D9D9E3"/>
                                    <w:bottom w:val="single" w:sz="2" w:space="0" w:color="D9D9E3"/>
                                    <w:right w:val="single" w:sz="2" w:space="0" w:color="D9D9E3"/>
                                  </w:divBdr>
                                  <w:divsChild>
                                    <w:div w:id="1933512548">
                                      <w:marLeft w:val="0"/>
                                      <w:marRight w:val="0"/>
                                      <w:marTop w:val="0"/>
                                      <w:marBottom w:val="0"/>
                                      <w:divBdr>
                                        <w:top w:val="single" w:sz="2" w:space="0" w:color="D9D9E3"/>
                                        <w:left w:val="single" w:sz="2" w:space="0" w:color="D9D9E3"/>
                                        <w:bottom w:val="single" w:sz="2" w:space="0" w:color="D9D9E3"/>
                                        <w:right w:val="single" w:sz="2" w:space="0" w:color="D9D9E3"/>
                                      </w:divBdr>
                                      <w:divsChild>
                                        <w:div w:id="27266295">
                                          <w:marLeft w:val="0"/>
                                          <w:marRight w:val="0"/>
                                          <w:marTop w:val="0"/>
                                          <w:marBottom w:val="0"/>
                                          <w:divBdr>
                                            <w:top w:val="single" w:sz="2" w:space="0" w:color="D9D9E3"/>
                                            <w:left w:val="single" w:sz="2" w:space="0" w:color="D9D9E3"/>
                                            <w:bottom w:val="single" w:sz="2" w:space="0" w:color="D9D9E3"/>
                                            <w:right w:val="single" w:sz="2" w:space="0" w:color="D9D9E3"/>
                                          </w:divBdr>
                                          <w:divsChild>
                                            <w:div w:id="828982116">
                                              <w:marLeft w:val="0"/>
                                              <w:marRight w:val="0"/>
                                              <w:marTop w:val="0"/>
                                              <w:marBottom w:val="0"/>
                                              <w:divBdr>
                                                <w:top w:val="single" w:sz="2" w:space="0" w:color="D9D9E3"/>
                                                <w:left w:val="single" w:sz="2" w:space="0" w:color="D9D9E3"/>
                                                <w:bottom w:val="single" w:sz="2" w:space="0" w:color="D9D9E3"/>
                                                <w:right w:val="single" w:sz="2" w:space="0" w:color="D9D9E3"/>
                                              </w:divBdr>
                                              <w:divsChild>
                                                <w:div w:id="315183888">
                                                  <w:marLeft w:val="0"/>
                                                  <w:marRight w:val="0"/>
                                                  <w:marTop w:val="0"/>
                                                  <w:marBottom w:val="0"/>
                                                  <w:divBdr>
                                                    <w:top w:val="single" w:sz="2" w:space="0" w:color="D9D9E3"/>
                                                    <w:left w:val="single" w:sz="2" w:space="0" w:color="D9D9E3"/>
                                                    <w:bottom w:val="single" w:sz="2" w:space="0" w:color="D9D9E3"/>
                                                    <w:right w:val="single" w:sz="2" w:space="0" w:color="D9D9E3"/>
                                                  </w:divBdr>
                                                  <w:divsChild>
                                                    <w:div w:id="11024105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7421289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diagramLayout" Target="diagrams/layout1.xml"/><Relationship Id="rId26" Type="http://schemas.microsoft.com/office/2007/relationships/diagramDrawing" Target="diagrams/drawing2.xml"/><Relationship Id="rId3" Type="http://schemas.openxmlformats.org/officeDocument/2006/relationships/styles" Target="styles.xml"/><Relationship Id="rId21" Type="http://schemas.microsoft.com/office/2007/relationships/diagramDrawing" Target="diagrams/drawing1.xml"/><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diagramData" Target="diagrams/data1.xml"/><Relationship Id="rId25" Type="http://schemas.openxmlformats.org/officeDocument/2006/relationships/diagramColors" Target="diagrams/colors2.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diagramColors" Target="diagrams/colors1.xml"/><Relationship Id="rId29" Type="http://schemas.openxmlformats.org/officeDocument/2006/relationships/diagramQuickStyle" Target="diagrams/quickStyle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24" Type="http://schemas.openxmlformats.org/officeDocument/2006/relationships/diagramQuickStyle" Target="diagrams/quickStyle2.xm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diagramLayout" Target="diagrams/layout2.xml"/><Relationship Id="rId28" Type="http://schemas.openxmlformats.org/officeDocument/2006/relationships/diagramLayout" Target="diagrams/layout3.xml"/><Relationship Id="rId10" Type="http://schemas.openxmlformats.org/officeDocument/2006/relationships/image" Target="media/image2.jpg"/><Relationship Id="rId19" Type="http://schemas.openxmlformats.org/officeDocument/2006/relationships/diagramQuickStyle" Target="diagrams/quickStyle1.xml"/><Relationship Id="rId31" Type="http://schemas.microsoft.com/office/2007/relationships/diagramDrawing" Target="diagrams/drawing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diagramData" Target="diagrams/data2.xml"/><Relationship Id="rId27" Type="http://schemas.openxmlformats.org/officeDocument/2006/relationships/diagramData" Target="diagrams/data3.xml"/><Relationship Id="rId30" Type="http://schemas.openxmlformats.org/officeDocument/2006/relationships/diagramColors" Target="diagrams/colors3.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0DBB012-DC10-4F65-A360-5487836ABB04}" type="doc">
      <dgm:prSet loTypeId="urn:microsoft.com/office/officeart/2005/8/layout/radial4" loCatId="relationship" qsTypeId="urn:microsoft.com/office/officeart/2005/8/quickstyle/simple1" qsCatId="simple" csTypeId="urn:microsoft.com/office/officeart/2005/8/colors/accent0_1" csCatId="mainScheme" phldr="1"/>
      <dgm:spPr/>
      <dgm:t>
        <a:bodyPr/>
        <a:lstStyle/>
        <a:p>
          <a:endParaRPr lang="en-ID"/>
        </a:p>
      </dgm:t>
    </dgm:pt>
    <dgm:pt modelId="{8A52A4B1-D148-4C01-A0F2-2C432AA71691}">
      <dgm:prSet phldrT="[Text]" custT="1"/>
      <dgm:spPr/>
      <dgm:t>
        <a:bodyPr/>
        <a:lstStyle/>
        <a:p>
          <a:pPr algn="ctr"/>
          <a:r>
            <a:rPr lang="en-ID" sz="1000">
              <a:latin typeface="Times New Roman" panose="02020603050405020304" pitchFamily="18" charset="0"/>
              <a:cs typeface="Times New Roman" panose="02020603050405020304" pitchFamily="18" charset="0"/>
            </a:rPr>
            <a:t>Pembelajaran yang dilakukan belum memaksimalkan keterkaitannya dengan </a:t>
          </a:r>
          <a:r>
            <a:rPr lang="en-ID" sz="1000" i="1">
              <a:latin typeface="Times New Roman" panose="02020603050405020304" pitchFamily="18" charset="0"/>
              <a:cs typeface="Times New Roman" panose="02020603050405020304" pitchFamily="18" charset="0"/>
            </a:rPr>
            <a:t>Scientific Issues</a:t>
          </a:r>
          <a:endParaRPr lang="en-ID" sz="1000">
            <a:latin typeface="Times New Roman" panose="02020603050405020304" pitchFamily="18" charset="0"/>
            <a:cs typeface="Times New Roman" panose="02020603050405020304" pitchFamily="18" charset="0"/>
          </a:endParaRPr>
        </a:p>
      </dgm:t>
    </dgm:pt>
    <dgm:pt modelId="{2ED7F3EC-ED90-4E2A-9E68-FB3F70A63E25}" type="parTrans" cxnId="{B1143C25-0141-400C-9B69-D0BE94050B40}">
      <dgm:prSet/>
      <dgm:spPr/>
      <dgm:t>
        <a:bodyPr/>
        <a:lstStyle/>
        <a:p>
          <a:pPr algn="ctr"/>
          <a:endParaRPr lang="en-ID" sz="900">
            <a:latin typeface="Times New Roman" panose="02020603050405020304" pitchFamily="18" charset="0"/>
            <a:cs typeface="Times New Roman" panose="02020603050405020304" pitchFamily="18" charset="0"/>
          </a:endParaRPr>
        </a:p>
      </dgm:t>
    </dgm:pt>
    <dgm:pt modelId="{196F71C1-3619-48B0-BCEE-F8C1955E3370}" type="sibTrans" cxnId="{B1143C25-0141-400C-9B69-D0BE94050B40}">
      <dgm:prSet/>
      <dgm:spPr/>
      <dgm:t>
        <a:bodyPr/>
        <a:lstStyle/>
        <a:p>
          <a:pPr algn="ctr"/>
          <a:endParaRPr lang="en-ID" sz="900"/>
        </a:p>
      </dgm:t>
    </dgm:pt>
    <dgm:pt modelId="{2FE925B7-5301-4585-9AF8-6CC792E17D42}">
      <dgm:prSet phldrT="[Text]" custT="1"/>
      <dgm:spPr/>
      <dgm:t>
        <a:bodyPr/>
        <a:lstStyle/>
        <a:p>
          <a:pPr algn="ctr"/>
          <a:r>
            <a:rPr lang="en-ID" sz="1000">
              <a:latin typeface="Times New Roman" panose="02020603050405020304" pitchFamily="18" charset="0"/>
              <a:cs typeface="Times New Roman" panose="02020603050405020304" pitchFamily="18" charset="0"/>
            </a:rPr>
            <a:t>Pengembangan modul ajar IPA Terpadu</a:t>
          </a:r>
        </a:p>
      </dgm:t>
    </dgm:pt>
    <dgm:pt modelId="{8790187E-234B-4A2E-9110-471B72978C5F}" type="sibTrans" cxnId="{790B46FD-7896-4E3F-959F-B54024858A7B}">
      <dgm:prSet/>
      <dgm:spPr/>
      <dgm:t>
        <a:bodyPr/>
        <a:lstStyle/>
        <a:p>
          <a:pPr algn="ctr"/>
          <a:endParaRPr lang="en-ID" sz="900"/>
        </a:p>
      </dgm:t>
    </dgm:pt>
    <dgm:pt modelId="{379DAD4D-1FED-47F7-B00F-C7EBC3486DAC}" type="parTrans" cxnId="{790B46FD-7896-4E3F-959F-B54024858A7B}">
      <dgm:prSet/>
      <dgm:spPr/>
      <dgm:t>
        <a:bodyPr/>
        <a:lstStyle/>
        <a:p>
          <a:pPr algn="ctr"/>
          <a:endParaRPr lang="en-ID" sz="900"/>
        </a:p>
      </dgm:t>
    </dgm:pt>
    <dgm:pt modelId="{21C05168-E625-43AB-B3FE-6C3EE108319F}">
      <dgm:prSet custT="1"/>
      <dgm:spPr/>
      <dgm:t>
        <a:bodyPr/>
        <a:lstStyle/>
        <a:p>
          <a:r>
            <a:rPr lang="en-ID" sz="1000">
              <a:latin typeface="Times New Roman" panose="02020603050405020304" pitchFamily="18" charset="0"/>
              <a:cs typeface="Times New Roman" panose="02020603050405020304" pitchFamily="18" charset="0"/>
            </a:rPr>
            <a:t>Peserta didik kurang memahami relevansi materi dengan persoalan kehidupan sehari-hari</a:t>
          </a:r>
          <a:endParaRPr lang="en-ID" sz="1000"/>
        </a:p>
      </dgm:t>
    </dgm:pt>
    <dgm:pt modelId="{CE6B0F37-6F44-47D7-ACB3-B58B44EA0A3A}" type="parTrans" cxnId="{F844EE2D-33E7-48F3-871D-90B8CA816FFD}">
      <dgm:prSet/>
      <dgm:spPr/>
      <dgm:t>
        <a:bodyPr/>
        <a:lstStyle/>
        <a:p>
          <a:endParaRPr lang="en-ID" sz="900"/>
        </a:p>
      </dgm:t>
    </dgm:pt>
    <dgm:pt modelId="{55045583-2E72-45AC-ABB7-F146614363A5}" type="sibTrans" cxnId="{F844EE2D-33E7-48F3-871D-90B8CA816FFD}">
      <dgm:prSet/>
      <dgm:spPr/>
      <dgm:t>
        <a:bodyPr/>
        <a:lstStyle/>
        <a:p>
          <a:endParaRPr lang="en-ID" sz="900"/>
        </a:p>
      </dgm:t>
    </dgm:pt>
    <dgm:pt modelId="{4182444D-34CE-4ABB-BFFC-3F18F02233E1}">
      <dgm:prSet phldrT="[Text]" custT="1"/>
      <dgm:spPr/>
      <dgm:t>
        <a:bodyPr/>
        <a:lstStyle/>
        <a:p>
          <a:r>
            <a:rPr lang="en-ID" sz="1000">
              <a:latin typeface="Times New Roman" panose="02020603050405020304" pitchFamily="18" charset="0"/>
              <a:cs typeface="Times New Roman" panose="02020603050405020304" pitchFamily="18" charset="0"/>
            </a:rPr>
            <a:t>Guru belum memiliki media pembelajaran untuk memaksimalkan keterkaitannya dengan </a:t>
          </a:r>
          <a:r>
            <a:rPr lang="en-ID" sz="1000" i="1">
              <a:latin typeface="Times New Roman" panose="02020603050405020304" pitchFamily="18" charset="0"/>
              <a:cs typeface="Times New Roman" panose="02020603050405020304" pitchFamily="18" charset="0"/>
            </a:rPr>
            <a:t>Scientific Issues</a:t>
          </a:r>
          <a:endParaRPr lang="en-ID" sz="1000"/>
        </a:p>
      </dgm:t>
    </dgm:pt>
    <dgm:pt modelId="{26EB7188-B367-40C9-AC07-8E6DA61A141A}" type="parTrans" cxnId="{F72F1CC0-9299-4737-B653-1C41E89532FF}">
      <dgm:prSet/>
      <dgm:spPr/>
      <dgm:t>
        <a:bodyPr/>
        <a:lstStyle/>
        <a:p>
          <a:endParaRPr lang="en-ID" sz="900"/>
        </a:p>
      </dgm:t>
    </dgm:pt>
    <dgm:pt modelId="{B754D820-892C-448F-BAE3-CD31207FD9B0}" type="sibTrans" cxnId="{F72F1CC0-9299-4737-B653-1C41E89532FF}">
      <dgm:prSet/>
      <dgm:spPr/>
      <dgm:t>
        <a:bodyPr/>
        <a:lstStyle/>
        <a:p>
          <a:endParaRPr lang="en-ID" sz="900"/>
        </a:p>
      </dgm:t>
    </dgm:pt>
    <dgm:pt modelId="{77E5A0B1-9CCC-46A7-83E1-930F89F48C81}">
      <dgm:prSet phldrT="[Text]" custT="1"/>
      <dgm:spPr/>
      <dgm:t>
        <a:bodyPr/>
        <a:lstStyle/>
        <a:p>
          <a:r>
            <a:rPr lang="en-ID" sz="1000">
              <a:latin typeface="Times New Roman" panose="02020603050405020304" pitchFamily="18" charset="0"/>
              <a:cs typeface="Times New Roman" panose="02020603050405020304" pitchFamily="18" charset="0"/>
            </a:rPr>
            <a:t>Pembelajaran yang dilakukan belum memaksimalkan karakter abad-21</a:t>
          </a:r>
          <a:endParaRPr lang="en-ID" sz="1000"/>
        </a:p>
      </dgm:t>
    </dgm:pt>
    <dgm:pt modelId="{9D72B498-5821-4C7A-B621-1F41E3EBC4A8}" type="parTrans" cxnId="{C53AA890-7A42-4C5E-B43C-09CC837B6FB1}">
      <dgm:prSet/>
      <dgm:spPr/>
      <dgm:t>
        <a:bodyPr/>
        <a:lstStyle/>
        <a:p>
          <a:endParaRPr lang="en-ID" sz="900"/>
        </a:p>
      </dgm:t>
    </dgm:pt>
    <dgm:pt modelId="{50CACF35-CF37-4E89-B8D5-5B6A57AE1265}" type="sibTrans" cxnId="{C53AA890-7A42-4C5E-B43C-09CC837B6FB1}">
      <dgm:prSet/>
      <dgm:spPr/>
      <dgm:t>
        <a:bodyPr/>
        <a:lstStyle/>
        <a:p>
          <a:endParaRPr lang="en-ID" sz="900"/>
        </a:p>
      </dgm:t>
    </dgm:pt>
    <dgm:pt modelId="{6C5EE546-3AE5-4DE0-8501-1DC5D0EE9037}">
      <dgm:prSet phldrT="[Text]" custT="1"/>
      <dgm:spPr/>
      <dgm:t>
        <a:bodyPr/>
        <a:lstStyle/>
        <a:p>
          <a:r>
            <a:rPr lang="en-ID" sz="1000">
              <a:latin typeface="Times New Roman" panose="02020603050405020304" pitchFamily="18" charset="0"/>
              <a:cs typeface="Times New Roman" panose="02020603050405020304" pitchFamily="18" charset="0"/>
            </a:rPr>
            <a:t>Guru belum memiliki media pembelajaran untuk menguatkan karakter abad-21 peserta didik</a:t>
          </a:r>
          <a:endParaRPr lang="en-ID" sz="1000"/>
        </a:p>
      </dgm:t>
    </dgm:pt>
    <dgm:pt modelId="{3B9389E8-DB21-428D-BC38-CD896A0A5002}" type="parTrans" cxnId="{E6091FD5-7A77-4716-B3E8-7CC53D4AD75D}">
      <dgm:prSet/>
      <dgm:spPr/>
      <dgm:t>
        <a:bodyPr/>
        <a:lstStyle/>
        <a:p>
          <a:endParaRPr lang="en-ID" sz="900"/>
        </a:p>
      </dgm:t>
    </dgm:pt>
    <dgm:pt modelId="{BF9B376A-6B35-4F8E-A42F-BC481799DB8F}" type="sibTrans" cxnId="{E6091FD5-7A77-4716-B3E8-7CC53D4AD75D}">
      <dgm:prSet/>
      <dgm:spPr/>
      <dgm:t>
        <a:bodyPr/>
        <a:lstStyle/>
        <a:p>
          <a:endParaRPr lang="en-ID" sz="900"/>
        </a:p>
      </dgm:t>
    </dgm:pt>
    <dgm:pt modelId="{07DC1B4A-EFF3-4AD7-9830-62D2CFD0ED3A}">
      <dgm:prSet custT="1"/>
      <dgm:spPr/>
      <dgm:t>
        <a:bodyPr/>
        <a:lstStyle/>
        <a:p>
          <a:r>
            <a:rPr lang="en-ID" sz="1000">
              <a:latin typeface="Times New Roman" panose="02020603050405020304" pitchFamily="18" charset="0"/>
              <a:cs typeface="Times New Roman" panose="02020603050405020304" pitchFamily="18" charset="0"/>
            </a:rPr>
            <a:t>Guru jarang menggunakan model PBL, khususnya dalam meningkatkan keterampilan berpikir kritis</a:t>
          </a:r>
        </a:p>
      </dgm:t>
    </dgm:pt>
    <dgm:pt modelId="{FE5A0607-0122-49C3-9C11-6FFF4CC50E4B}" type="parTrans" cxnId="{B30C4F80-EA98-4BBB-846B-EFA64D5BD54D}">
      <dgm:prSet/>
      <dgm:spPr/>
      <dgm:t>
        <a:bodyPr/>
        <a:lstStyle/>
        <a:p>
          <a:endParaRPr lang="en-ID" sz="900"/>
        </a:p>
      </dgm:t>
    </dgm:pt>
    <dgm:pt modelId="{C5AF1A04-796D-4FCE-B94B-0F76F5B6561E}" type="sibTrans" cxnId="{B30C4F80-EA98-4BBB-846B-EFA64D5BD54D}">
      <dgm:prSet/>
      <dgm:spPr/>
      <dgm:t>
        <a:bodyPr/>
        <a:lstStyle/>
        <a:p>
          <a:endParaRPr lang="en-ID" sz="900"/>
        </a:p>
      </dgm:t>
    </dgm:pt>
    <dgm:pt modelId="{FFDE8F05-3FA9-46CD-BABA-47C342092224}">
      <dgm:prSet custT="1"/>
      <dgm:spPr/>
      <dgm:t>
        <a:bodyPr/>
        <a:lstStyle/>
        <a:p>
          <a:r>
            <a:rPr lang="en-ID" sz="1000">
              <a:latin typeface="Times New Roman" panose="02020603050405020304" pitchFamily="18" charset="0"/>
              <a:cs typeface="Times New Roman" panose="02020603050405020304" pitchFamily="18" charset="0"/>
            </a:rPr>
            <a:t>Modul ajar lebih terfokus pada penyampaian fakta dan konsep dasar, tanpa memadukan konteks isu-isu sains</a:t>
          </a:r>
        </a:p>
      </dgm:t>
    </dgm:pt>
    <dgm:pt modelId="{BFC4697F-79FF-47F3-81A1-2BE4A9590C06}" type="parTrans" cxnId="{1EAA6D88-0A2A-4255-9F0F-A148F47528D9}">
      <dgm:prSet/>
      <dgm:spPr/>
      <dgm:t>
        <a:bodyPr/>
        <a:lstStyle/>
        <a:p>
          <a:endParaRPr lang="en-ID" sz="900"/>
        </a:p>
      </dgm:t>
    </dgm:pt>
    <dgm:pt modelId="{21ECC719-3359-4E85-88C0-E3E31BC6E46F}" type="sibTrans" cxnId="{1EAA6D88-0A2A-4255-9F0F-A148F47528D9}">
      <dgm:prSet/>
      <dgm:spPr/>
      <dgm:t>
        <a:bodyPr/>
        <a:lstStyle/>
        <a:p>
          <a:endParaRPr lang="en-ID" sz="900"/>
        </a:p>
      </dgm:t>
    </dgm:pt>
    <dgm:pt modelId="{49290615-B68F-4621-A277-F26B60BAC516}" type="pres">
      <dgm:prSet presAssocID="{60DBB012-DC10-4F65-A360-5487836ABB04}" presName="cycle" presStyleCnt="0">
        <dgm:presLayoutVars>
          <dgm:chMax val="1"/>
          <dgm:dir/>
          <dgm:animLvl val="ctr"/>
          <dgm:resizeHandles val="exact"/>
        </dgm:presLayoutVars>
      </dgm:prSet>
      <dgm:spPr/>
      <dgm:t>
        <a:bodyPr/>
        <a:lstStyle/>
        <a:p>
          <a:endParaRPr lang="en-US"/>
        </a:p>
      </dgm:t>
    </dgm:pt>
    <dgm:pt modelId="{B97C76EA-DA68-47C2-AF5B-AB0C154CF778}" type="pres">
      <dgm:prSet presAssocID="{2FE925B7-5301-4585-9AF8-6CC792E17D42}" presName="centerShape" presStyleLbl="node0" presStyleIdx="0" presStyleCnt="1"/>
      <dgm:spPr/>
      <dgm:t>
        <a:bodyPr/>
        <a:lstStyle/>
        <a:p>
          <a:endParaRPr lang="en-US"/>
        </a:p>
      </dgm:t>
    </dgm:pt>
    <dgm:pt modelId="{971CA6A1-4BFC-4F39-BF3E-36EA1CD119CB}" type="pres">
      <dgm:prSet presAssocID="{2ED7F3EC-ED90-4E2A-9E68-FB3F70A63E25}" presName="parTrans" presStyleLbl="bgSibTrans2D1" presStyleIdx="0" presStyleCnt="7"/>
      <dgm:spPr/>
      <dgm:t>
        <a:bodyPr/>
        <a:lstStyle/>
        <a:p>
          <a:endParaRPr lang="en-US"/>
        </a:p>
      </dgm:t>
    </dgm:pt>
    <dgm:pt modelId="{7E71F1CD-5485-4BD6-B3C6-55DE0D53E7D9}" type="pres">
      <dgm:prSet presAssocID="{8A52A4B1-D148-4C01-A0F2-2C432AA71691}" presName="node" presStyleLbl="node1" presStyleIdx="0" presStyleCnt="7" custScaleX="159707" custScaleY="112903">
        <dgm:presLayoutVars>
          <dgm:bulletEnabled val="1"/>
        </dgm:presLayoutVars>
      </dgm:prSet>
      <dgm:spPr/>
      <dgm:t>
        <a:bodyPr/>
        <a:lstStyle/>
        <a:p>
          <a:endParaRPr lang="en-US"/>
        </a:p>
      </dgm:t>
    </dgm:pt>
    <dgm:pt modelId="{5115A35B-C31E-46A9-8093-76D454788B23}" type="pres">
      <dgm:prSet presAssocID="{9D72B498-5821-4C7A-B621-1F41E3EBC4A8}" presName="parTrans" presStyleLbl="bgSibTrans2D1" presStyleIdx="1" presStyleCnt="7"/>
      <dgm:spPr/>
      <dgm:t>
        <a:bodyPr/>
        <a:lstStyle/>
        <a:p>
          <a:endParaRPr lang="en-US"/>
        </a:p>
      </dgm:t>
    </dgm:pt>
    <dgm:pt modelId="{F242041B-93EB-4BFB-BA7F-74B202790D2A}" type="pres">
      <dgm:prSet presAssocID="{77E5A0B1-9CCC-46A7-83E1-930F89F48C81}" presName="node" presStyleLbl="node1" presStyleIdx="1" presStyleCnt="7" custScaleX="182449">
        <dgm:presLayoutVars>
          <dgm:bulletEnabled val="1"/>
        </dgm:presLayoutVars>
      </dgm:prSet>
      <dgm:spPr/>
      <dgm:t>
        <a:bodyPr/>
        <a:lstStyle/>
        <a:p>
          <a:endParaRPr lang="en-US"/>
        </a:p>
      </dgm:t>
    </dgm:pt>
    <dgm:pt modelId="{52FE1A53-8ECF-4371-98DE-177177E9585F}" type="pres">
      <dgm:prSet presAssocID="{CE6B0F37-6F44-47D7-ACB3-B58B44EA0A3A}" presName="parTrans" presStyleLbl="bgSibTrans2D1" presStyleIdx="2" presStyleCnt="7"/>
      <dgm:spPr/>
      <dgm:t>
        <a:bodyPr/>
        <a:lstStyle/>
        <a:p>
          <a:endParaRPr lang="en-US"/>
        </a:p>
      </dgm:t>
    </dgm:pt>
    <dgm:pt modelId="{391EF965-7E31-4E8B-84E7-4B2B1ED35719}" type="pres">
      <dgm:prSet presAssocID="{21C05168-E625-43AB-B3FE-6C3EE108319F}" presName="node" presStyleLbl="node1" presStyleIdx="2" presStyleCnt="7" custScaleX="129188" custScaleY="106754">
        <dgm:presLayoutVars>
          <dgm:bulletEnabled val="1"/>
        </dgm:presLayoutVars>
      </dgm:prSet>
      <dgm:spPr/>
      <dgm:t>
        <a:bodyPr/>
        <a:lstStyle/>
        <a:p>
          <a:endParaRPr lang="en-US"/>
        </a:p>
      </dgm:t>
    </dgm:pt>
    <dgm:pt modelId="{2463FE53-D88D-4ADC-A362-CA5DCF275D90}" type="pres">
      <dgm:prSet presAssocID="{26EB7188-B367-40C9-AC07-8E6DA61A141A}" presName="parTrans" presStyleLbl="bgSibTrans2D1" presStyleIdx="3" presStyleCnt="7"/>
      <dgm:spPr/>
      <dgm:t>
        <a:bodyPr/>
        <a:lstStyle/>
        <a:p>
          <a:endParaRPr lang="en-US"/>
        </a:p>
      </dgm:t>
    </dgm:pt>
    <dgm:pt modelId="{0BB5872F-F85A-4112-B4C6-E89A1146C9B6}" type="pres">
      <dgm:prSet presAssocID="{4182444D-34CE-4ABB-BFFC-3F18F02233E1}" presName="node" presStyleLbl="node1" presStyleIdx="3" presStyleCnt="7" custScaleY="149449">
        <dgm:presLayoutVars>
          <dgm:bulletEnabled val="1"/>
        </dgm:presLayoutVars>
      </dgm:prSet>
      <dgm:spPr/>
      <dgm:t>
        <a:bodyPr/>
        <a:lstStyle/>
        <a:p>
          <a:endParaRPr lang="en-US"/>
        </a:p>
      </dgm:t>
    </dgm:pt>
    <dgm:pt modelId="{42379574-1A70-49A3-B20E-8E053DDCD85E}" type="pres">
      <dgm:prSet presAssocID="{3B9389E8-DB21-428D-BC38-CD896A0A5002}" presName="parTrans" presStyleLbl="bgSibTrans2D1" presStyleIdx="4" presStyleCnt="7"/>
      <dgm:spPr/>
      <dgm:t>
        <a:bodyPr/>
        <a:lstStyle/>
        <a:p>
          <a:endParaRPr lang="en-US"/>
        </a:p>
      </dgm:t>
    </dgm:pt>
    <dgm:pt modelId="{24833BFE-8805-467A-BAD2-562515E932C0}" type="pres">
      <dgm:prSet presAssocID="{6C5EE546-3AE5-4DE0-8501-1DC5D0EE9037}" presName="node" presStyleLbl="node1" presStyleIdx="4" presStyleCnt="7" custScaleX="124677" custScaleY="107009">
        <dgm:presLayoutVars>
          <dgm:bulletEnabled val="1"/>
        </dgm:presLayoutVars>
      </dgm:prSet>
      <dgm:spPr/>
      <dgm:t>
        <a:bodyPr/>
        <a:lstStyle/>
        <a:p>
          <a:endParaRPr lang="en-US"/>
        </a:p>
      </dgm:t>
    </dgm:pt>
    <dgm:pt modelId="{3610816F-2218-4EC7-8A2B-58D2696FBF27}" type="pres">
      <dgm:prSet presAssocID="{FE5A0607-0122-49C3-9C11-6FFF4CC50E4B}" presName="parTrans" presStyleLbl="bgSibTrans2D1" presStyleIdx="5" presStyleCnt="7"/>
      <dgm:spPr/>
      <dgm:t>
        <a:bodyPr/>
        <a:lstStyle/>
        <a:p>
          <a:endParaRPr lang="en-US"/>
        </a:p>
      </dgm:t>
    </dgm:pt>
    <dgm:pt modelId="{874447FE-AE03-45A3-856E-2AC92843ED2B}" type="pres">
      <dgm:prSet presAssocID="{07DC1B4A-EFF3-4AD7-9830-62D2CFD0ED3A}" presName="node" presStyleLbl="node1" presStyleIdx="5" presStyleCnt="7" custScaleX="174209">
        <dgm:presLayoutVars>
          <dgm:bulletEnabled val="1"/>
        </dgm:presLayoutVars>
      </dgm:prSet>
      <dgm:spPr/>
      <dgm:t>
        <a:bodyPr/>
        <a:lstStyle/>
        <a:p>
          <a:endParaRPr lang="en-US"/>
        </a:p>
      </dgm:t>
    </dgm:pt>
    <dgm:pt modelId="{86047943-637F-4CF7-ABA7-47BCEE06BD16}" type="pres">
      <dgm:prSet presAssocID="{BFC4697F-79FF-47F3-81A1-2BE4A9590C06}" presName="parTrans" presStyleLbl="bgSibTrans2D1" presStyleIdx="6" presStyleCnt="7"/>
      <dgm:spPr/>
      <dgm:t>
        <a:bodyPr/>
        <a:lstStyle/>
        <a:p>
          <a:endParaRPr lang="en-US"/>
        </a:p>
      </dgm:t>
    </dgm:pt>
    <dgm:pt modelId="{02ADBA95-7328-4CCB-9EB1-2D81815495B4}" type="pres">
      <dgm:prSet presAssocID="{FFDE8F05-3FA9-46CD-BABA-47C342092224}" presName="node" presStyleLbl="node1" presStyleIdx="6" presStyleCnt="7" custScaleX="148066" custScaleY="112903">
        <dgm:presLayoutVars>
          <dgm:bulletEnabled val="1"/>
        </dgm:presLayoutVars>
      </dgm:prSet>
      <dgm:spPr/>
      <dgm:t>
        <a:bodyPr/>
        <a:lstStyle/>
        <a:p>
          <a:endParaRPr lang="en-US"/>
        </a:p>
      </dgm:t>
    </dgm:pt>
  </dgm:ptLst>
  <dgm:cxnLst>
    <dgm:cxn modelId="{B1143C25-0141-400C-9B69-D0BE94050B40}" srcId="{2FE925B7-5301-4585-9AF8-6CC792E17D42}" destId="{8A52A4B1-D148-4C01-A0F2-2C432AA71691}" srcOrd="0" destOrd="0" parTransId="{2ED7F3EC-ED90-4E2A-9E68-FB3F70A63E25}" sibTransId="{196F71C1-3619-48B0-BCEE-F8C1955E3370}"/>
    <dgm:cxn modelId="{6B2E43FB-2BF1-41EF-88D7-06C479E66980}" type="presOf" srcId="{2FE925B7-5301-4585-9AF8-6CC792E17D42}" destId="{B97C76EA-DA68-47C2-AF5B-AB0C154CF778}" srcOrd="0" destOrd="0" presId="urn:microsoft.com/office/officeart/2005/8/layout/radial4"/>
    <dgm:cxn modelId="{B30C4F80-EA98-4BBB-846B-EFA64D5BD54D}" srcId="{2FE925B7-5301-4585-9AF8-6CC792E17D42}" destId="{07DC1B4A-EFF3-4AD7-9830-62D2CFD0ED3A}" srcOrd="5" destOrd="0" parTransId="{FE5A0607-0122-49C3-9C11-6FFF4CC50E4B}" sibTransId="{C5AF1A04-796D-4FCE-B94B-0F76F5B6561E}"/>
    <dgm:cxn modelId="{7EDCCE73-0C17-4B5B-9D47-D15E1B84C2D8}" type="presOf" srcId="{FFDE8F05-3FA9-46CD-BABA-47C342092224}" destId="{02ADBA95-7328-4CCB-9EB1-2D81815495B4}" srcOrd="0" destOrd="0" presId="urn:microsoft.com/office/officeart/2005/8/layout/radial4"/>
    <dgm:cxn modelId="{790B46FD-7896-4E3F-959F-B54024858A7B}" srcId="{60DBB012-DC10-4F65-A360-5487836ABB04}" destId="{2FE925B7-5301-4585-9AF8-6CC792E17D42}" srcOrd="0" destOrd="0" parTransId="{379DAD4D-1FED-47F7-B00F-C7EBC3486DAC}" sibTransId="{8790187E-234B-4A2E-9110-471B72978C5F}"/>
    <dgm:cxn modelId="{DCAA04EA-BB7F-4BF8-BBE2-C65800642C41}" type="presOf" srcId="{21C05168-E625-43AB-B3FE-6C3EE108319F}" destId="{391EF965-7E31-4E8B-84E7-4B2B1ED35719}" srcOrd="0" destOrd="0" presId="urn:microsoft.com/office/officeart/2005/8/layout/radial4"/>
    <dgm:cxn modelId="{F844EE2D-33E7-48F3-871D-90B8CA816FFD}" srcId="{2FE925B7-5301-4585-9AF8-6CC792E17D42}" destId="{21C05168-E625-43AB-B3FE-6C3EE108319F}" srcOrd="2" destOrd="0" parTransId="{CE6B0F37-6F44-47D7-ACB3-B58B44EA0A3A}" sibTransId="{55045583-2E72-45AC-ABB7-F146614363A5}"/>
    <dgm:cxn modelId="{F3E60433-29B6-4154-AD4A-2BAB8F1AC1D3}" type="presOf" srcId="{77E5A0B1-9CCC-46A7-83E1-930F89F48C81}" destId="{F242041B-93EB-4BFB-BA7F-74B202790D2A}" srcOrd="0" destOrd="0" presId="urn:microsoft.com/office/officeart/2005/8/layout/radial4"/>
    <dgm:cxn modelId="{C53AA890-7A42-4C5E-B43C-09CC837B6FB1}" srcId="{2FE925B7-5301-4585-9AF8-6CC792E17D42}" destId="{77E5A0B1-9CCC-46A7-83E1-930F89F48C81}" srcOrd="1" destOrd="0" parTransId="{9D72B498-5821-4C7A-B621-1F41E3EBC4A8}" sibTransId="{50CACF35-CF37-4E89-B8D5-5B6A57AE1265}"/>
    <dgm:cxn modelId="{1EAA6D88-0A2A-4255-9F0F-A148F47528D9}" srcId="{2FE925B7-5301-4585-9AF8-6CC792E17D42}" destId="{FFDE8F05-3FA9-46CD-BABA-47C342092224}" srcOrd="6" destOrd="0" parTransId="{BFC4697F-79FF-47F3-81A1-2BE4A9590C06}" sibTransId="{21ECC719-3359-4E85-88C0-E3E31BC6E46F}"/>
    <dgm:cxn modelId="{220199A1-396E-4A7D-9B76-7C6DE884B8A8}" type="presOf" srcId="{3B9389E8-DB21-428D-BC38-CD896A0A5002}" destId="{42379574-1A70-49A3-B20E-8E053DDCD85E}" srcOrd="0" destOrd="0" presId="urn:microsoft.com/office/officeart/2005/8/layout/radial4"/>
    <dgm:cxn modelId="{E671B45B-E89B-496D-BEEA-9F8C43EE240A}" type="presOf" srcId="{60DBB012-DC10-4F65-A360-5487836ABB04}" destId="{49290615-B68F-4621-A277-F26B60BAC516}" srcOrd="0" destOrd="0" presId="urn:microsoft.com/office/officeart/2005/8/layout/radial4"/>
    <dgm:cxn modelId="{95F29113-EE95-4B34-873A-AD58B53AE1EA}" type="presOf" srcId="{07DC1B4A-EFF3-4AD7-9830-62D2CFD0ED3A}" destId="{874447FE-AE03-45A3-856E-2AC92843ED2B}" srcOrd="0" destOrd="0" presId="urn:microsoft.com/office/officeart/2005/8/layout/radial4"/>
    <dgm:cxn modelId="{E027CD04-A212-4AC4-8000-759B5E098171}" type="presOf" srcId="{8A52A4B1-D148-4C01-A0F2-2C432AA71691}" destId="{7E71F1CD-5485-4BD6-B3C6-55DE0D53E7D9}" srcOrd="0" destOrd="0" presId="urn:microsoft.com/office/officeart/2005/8/layout/radial4"/>
    <dgm:cxn modelId="{E6091FD5-7A77-4716-B3E8-7CC53D4AD75D}" srcId="{2FE925B7-5301-4585-9AF8-6CC792E17D42}" destId="{6C5EE546-3AE5-4DE0-8501-1DC5D0EE9037}" srcOrd="4" destOrd="0" parTransId="{3B9389E8-DB21-428D-BC38-CD896A0A5002}" sibTransId="{BF9B376A-6B35-4F8E-A42F-BC481799DB8F}"/>
    <dgm:cxn modelId="{F72F1CC0-9299-4737-B653-1C41E89532FF}" srcId="{2FE925B7-5301-4585-9AF8-6CC792E17D42}" destId="{4182444D-34CE-4ABB-BFFC-3F18F02233E1}" srcOrd="3" destOrd="0" parTransId="{26EB7188-B367-40C9-AC07-8E6DA61A141A}" sibTransId="{B754D820-892C-448F-BAE3-CD31207FD9B0}"/>
    <dgm:cxn modelId="{163229D5-603E-4416-A038-613BBD38CBA0}" type="presOf" srcId="{9D72B498-5821-4C7A-B621-1F41E3EBC4A8}" destId="{5115A35B-C31E-46A9-8093-76D454788B23}" srcOrd="0" destOrd="0" presId="urn:microsoft.com/office/officeart/2005/8/layout/radial4"/>
    <dgm:cxn modelId="{59190C3D-08E9-4DF7-BFF3-546B1FC09581}" type="presOf" srcId="{BFC4697F-79FF-47F3-81A1-2BE4A9590C06}" destId="{86047943-637F-4CF7-ABA7-47BCEE06BD16}" srcOrd="0" destOrd="0" presId="urn:microsoft.com/office/officeart/2005/8/layout/radial4"/>
    <dgm:cxn modelId="{492AFAD4-DAF4-4599-9275-B0E3F3C9CB67}" type="presOf" srcId="{6C5EE546-3AE5-4DE0-8501-1DC5D0EE9037}" destId="{24833BFE-8805-467A-BAD2-562515E932C0}" srcOrd="0" destOrd="0" presId="urn:microsoft.com/office/officeart/2005/8/layout/radial4"/>
    <dgm:cxn modelId="{AA496EC8-5269-4E0A-882B-B23787812171}" type="presOf" srcId="{FE5A0607-0122-49C3-9C11-6FFF4CC50E4B}" destId="{3610816F-2218-4EC7-8A2B-58D2696FBF27}" srcOrd="0" destOrd="0" presId="urn:microsoft.com/office/officeart/2005/8/layout/radial4"/>
    <dgm:cxn modelId="{A71354FF-2EC2-439B-BB1E-C6B90AB93754}" type="presOf" srcId="{4182444D-34CE-4ABB-BFFC-3F18F02233E1}" destId="{0BB5872F-F85A-4112-B4C6-E89A1146C9B6}" srcOrd="0" destOrd="0" presId="urn:microsoft.com/office/officeart/2005/8/layout/radial4"/>
    <dgm:cxn modelId="{CE8F66C4-25CD-4E24-AD32-95254690E8AF}" type="presOf" srcId="{CE6B0F37-6F44-47D7-ACB3-B58B44EA0A3A}" destId="{52FE1A53-8ECF-4371-98DE-177177E9585F}" srcOrd="0" destOrd="0" presId="urn:microsoft.com/office/officeart/2005/8/layout/radial4"/>
    <dgm:cxn modelId="{691E18CE-B0CC-407E-8C95-B3F953814E49}" type="presOf" srcId="{26EB7188-B367-40C9-AC07-8E6DA61A141A}" destId="{2463FE53-D88D-4ADC-A362-CA5DCF275D90}" srcOrd="0" destOrd="0" presId="urn:microsoft.com/office/officeart/2005/8/layout/radial4"/>
    <dgm:cxn modelId="{02A12D13-DFDE-4268-BEF4-3123C246BB3A}" type="presOf" srcId="{2ED7F3EC-ED90-4E2A-9E68-FB3F70A63E25}" destId="{971CA6A1-4BFC-4F39-BF3E-36EA1CD119CB}" srcOrd="0" destOrd="0" presId="urn:microsoft.com/office/officeart/2005/8/layout/radial4"/>
    <dgm:cxn modelId="{58C942C9-C697-488C-B51F-B0DA0CE4183C}" type="presParOf" srcId="{49290615-B68F-4621-A277-F26B60BAC516}" destId="{B97C76EA-DA68-47C2-AF5B-AB0C154CF778}" srcOrd="0" destOrd="0" presId="urn:microsoft.com/office/officeart/2005/8/layout/radial4"/>
    <dgm:cxn modelId="{ABDB387C-6208-4A4A-B2DC-1375578626EA}" type="presParOf" srcId="{49290615-B68F-4621-A277-F26B60BAC516}" destId="{971CA6A1-4BFC-4F39-BF3E-36EA1CD119CB}" srcOrd="1" destOrd="0" presId="urn:microsoft.com/office/officeart/2005/8/layout/radial4"/>
    <dgm:cxn modelId="{D258F638-75C3-4551-83CB-A069E6CD9736}" type="presParOf" srcId="{49290615-B68F-4621-A277-F26B60BAC516}" destId="{7E71F1CD-5485-4BD6-B3C6-55DE0D53E7D9}" srcOrd="2" destOrd="0" presId="urn:microsoft.com/office/officeart/2005/8/layout/radial4"/>
    <dgm:cxn modelId="{2AB70FBA-0043-4A58-9B78-57A2C363431F}" type="presParOf" srcId="{49290615-B68F-4621-A277-F26B60BAC516}" destId="{5115A35B-C31E-46A9-8093-76D454788B23}" srcOrd="3" destOrd="0" presId="urn:microsoft.com/office/officeart/2005/8/layout/radial4"/>
    <dgm:cxn modelId="{648DBEEE-6ECC-44EA-8385-43FED02CD3C4}" type="presParOf" srcId="{49290615-B68F-4621-A277-F26B60BAC516}" destId="{F242041B-93EB-4BFB-BA7F-74B202790D2A}" srcOrd="4" destOrd="0" presId="urn:microsoft.com/office/officeart/2005/8/layout/radial4"/>
    <dgm:cxn modelId="{ED008878-659F-4992-9893-BE888424B996}" type="presParOf" srcId="{49290615-B68F-4621-A277-F26B60BAC516}" destId="{52FE1A53-8ECF-4371-98DE-177177E9585F}" srcOrd="5" destOrd="0" presId="urn:microsoft.com/office/officeart/2005/8/layout/radial4"/>
    <dgm:cxn modelId="{A639A339-4B8C-46C5-8901-D9127FF14EE9}" type="presParOf" srcId="{49290615-B68F-4621-A277-F26B60BAC516}" destId="{391EF965-7E31-4E8B-84E7-4B2B1ED35719}" srcOrd="6" destOrd="0" presId="urn:microsoft.com/office/officeart/2005/8/layout/radial4"/>
    <dgm:cxn modelId="{7A882396-0CED-4684-83CA-091CCA4A34FB}" type="presParOf" srcId="{49290615-B68F-4621-A277-F26B60BAC516}" destId="{2463FE53-D88D-4ADC-A362-CA5DCF275D90}" srcOrd="7" destOrd="0" presId="urn:microsoft.com/office/officeart/2005/8/layout/radial4"/>
    <dgm:cxn modelId="{D0E94FFE-4243-4DFE-B783-DB3C3761F0CF}" type="presParOf" srcId="{49290615-B68F-4621-A277-F26B60BAC516}" destId="{0BB5872F-F85A-4112-B4C6-E89A1146C9B6}" srcOrd="8" destOrd="0" presId="urn:microsoft.com/office/officeart/2005/8/layout/radial4"/>
    <dgm:cxn modelId="{2607BDB5-B90A-4CBF-A0BD-20C0B841398A}" type="presParOf" srcId="{49290615-B68F-4621-A277-F26B60BAC516}" destId="{42379574-1A70-49A3-B20E-8E053DDCD85E}" srcOrd="9" destOrd="0" presId="urn:microsoft.com/office/officeart/2005/8/layout/radial4"/>
    <dgm:cxn modelId="{CB3F283C-4685-490D-B659-D81B5FEE8544}" type="presParOf" srcId="{49290615-B68F-4621-A277-F26B60BAC516}" destId="{24833BFE-8805-467A-BAD2-562515E932C0}" srcOrd="10" destOrd="0" presId="urn:microsoft.com/office/officeart/2005/8/layout/radial4"/>
    <dgm:cxn modelId="{E25154ED-0853-4914-AB56-5ADD64F2126E}" type="presParOf" srcId="{49290615-B68F-4621-A277-F26B60BAC516}" destId="{3610816F-2218-4EC7-8A2B-58D2696FBF27}" srcOrd="11" destOrd="0" presId="urn:microsoft.com/office/officeart/2005/8/layout/radial4"/>
    <dgm:cxn modelId="{7A6232F9-6FDE-4E03-926E-55E19D2EBB4B}" type="presParOf" srcId="{49290615-B68F-4621-A277-F26B60BAC516}" destId="{874447FE-AE03-45A3-856E-2AC92843ED2B}" srcOrd="12" destOrd="0" presId="urn:microsoft.com/office/officeart/2005/8/layout/radial4"/>
    <dgm:cxn modelId="{A3A67A4B-48A4-40F4-A6DC-605E4E3D6059}" type="presParOf" srcId="{49290615-B68F-4621-A277-F26B60BAC516}" destId="{86047943-637F-4CF7-ABA7-47BCEE06BD16}" srcOrd="13" destOrd="0" presId="urn:microsoft.com/office/officeart/2005/8/layout/radial4"/>
    <dgm:cxn modelId="{0667D425-0D39-4010-B543-239636F92ADD}" type="presParOf" srcId="{49290615-B68F-4621-A277-F26B60BAC516}" destId="{02ADBA95-7328-4CCB-9EB1-2D81815495B4}" srcOrd="14" destOrd="0" presId="urn:microsoft.com/office/officeart/2005/8/layout/radial4"/>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9B6B5E5-862E-4FD3-8A80-3F16A4294D8D}" type="doc">
      <dgm:prSet loTypeId="urn:microsoft.com/office/officeart/2005/8/layout/bProcess3" loCatId="process" qsTypeId="urn:microsoft.com/office/officeart/2005/8/quickstyle/simple1" qsCatId="simple" csTypeId="urn:microsoft.com/office/officeart/2005/8/colors/accent0_1" csCatId="mainScheme" phldr="1"/>
      <dgm:spPr/>
      <dgm:t>
        <a:bodyPr/>
        <a:lstStyle/>
        <a:p>
          <a:endParaRPr lang="en-ID"/>
        </a:p>
      </dgm:t>
    </dgm:pt>
    <dgm:pt modelId="{FF9D81EB-E606-4E08-B22A-A0B8996A21F0}">
      <dgm:prSet phldrT="[Text]" custT="1"/>
      <dgm:spPr/>
      <dgm:t>
        <a:bodyPr/>
        <a:lstStyle/>
        <a:p>
          <a:pPr algn="ctr"/>
          <a:r>
            <a:rPr lang="en-ID" sz="1000">
              <a:latin typeface="Times New Roman" panose="02020603050405020304" pitchFamily="18" charset="0"/>
              <a:cs typeface="Times New Roman" panose="02020603050405020304" pitchFamily="18" charset="0"/>
            </a:rPr>
            <a:t>Potensi dan Masalah</a:t>
          </a:r>
        </a:p>
      </dgm:t>
    </dgm:pt>
    <dgm:pt modelId="{C08B6BB2-D7A3-4265-AA8F-02DDFAB2CD40}" type="parTrans" cxnId="{DDFC04AA-5942-4B8C-837F-653D855638DE}">
      <dgm:prSet/>
      <dgm:spPr/>
      <dgm:t>
        <a:bodyPr/>
        <a:lstStyle/>
        <a:p>
          <a:pPr algn="ctr"/>
          <a:endParaRPr lang="en-ID" sz="1000"/>
        </a:p>
      </dgm:t>
    </dgm:pt>
    <dgm:pt modelId="{30E779C3-1349-4024-94EB-8FADDE1D130B}" type="sibTrans" cxnId="{DDFC04AA-5942-4B8C-837F-653D855638DE}">
      <dgm:prSet custT="1"/>
      <dgm:spPr/>
      <dgm:t>
        <a:bodyPr/>
        <a:lstStyle/>
        <a:p>
          <a:pPr algn="ctr"/>
          <a:endParaRPr lang="en-ID" sz="1000">
            <a:latin typeface="Times New Roman" panose="02020603050405020304" pitchFamily="18" charset="0"/>
            <a:cs typeface="Times New Roman" panose="02020603050405020304" pitchFamily="18" charset="0"/>
          </a:endParaRPr>
        </a:p>
      </dgm:t>
    </dgm:pt>
    <dgm:pt modelId="{15EEF61D-9A22-46D5-A547-FE6772721177}">
      <dgm:prSet phldrT="[Text]" custT="1"/>
      <dgm:spPr/>
      <dgm:t>
        <a:bodyPr/>
        <a:lstStyle/>
        <a:p>
          <a:pPr algn="ctr"/>
          <a:r>
            <a:rPr lang="en-ID" sz="1000">
              <a:latin typeface="Times New Roman" panose="02020603050405020304" pitchFamily="18" charset="0"/>
              <a:cs typeface="Times New Roman" panose="02020603050405020304" pitchFamily="18" charset="0"/>
            </a:rPr>
            <a:t>Pengumpulan Informasi</a:t>
          </a:r>
        </a:p>
      </dgm:t>
    </dgm:pt>
    <dgm:pt modelId="{CF93EF3C-B849-4CD6-9A54-F88E65C7E70C}" type="parTrans" cxnId="{8E1356AB-1BA6-42BA-BA67-BFA3BE190DF6}">
      <dgm:prSet/>
      <dgm:spPr/>
      <dgm:t>
        <a:bodyPr/>
        <a:lstStyle/>
        <a:p>
          <a:pPr algn="ctr"/>
          <a:endParaRPr lang="en-ID" sz="1000"/>
        </a:p>
      </dgm:t>
    </dgm:pt>
    <dgm:pt modelId="{A9A6FF2F-9994-4EE6-AADD-3C0EB3D91EDF}" type="sibTrans" cxnId="{8E1356AB-1BA6-42BA-BA67-BFA3BE190DF6}">
      <dgm:prSet custT="1"/>
      <dgm:spPr/>
      <dgm:t>
        <a:bodyPr/>
        <a:lstStyle/>
        <a:p>
          <a:pPr algn="ctr"/>
          <a:endParaRPr lang="en-ID" sz="1000">
            <a:latin typeface="Times New Roman" panose="02020603050405020304" pitchFamily="18" charset="0"/>
            <a:cs typeface="Times New Roman" panose="02020603050405020304" pitchFamily="18" charset="0"/>
          </a:endParaRPr>
        </a:p>
      </dgm:t>
    </dgm:pt>
    <dgm:pt modelId="{F74BB46C-0D3B-4025-836C-5CE1AC87B2CD}">
      <dgm:prSet phldrT="[Text]" custT="1"/>
      <dgm:spPr/>
      <dgm:t>
        <a:bodyPr/>
        <a:lstStyle/>
        <a:p>
          <a:pPr algn="ctr"/>
          <a:r>
            <a:rPr lang="en-ID" sz="900">
              <a:latin typeface="Times New Roman" panose="02020603050405020304" pitchFamily="18" charset="0"/>
              <a:cs typeface="Times New Roman" panose="02020603050405020304" pitchFamily="18" charset="0"/>
            </a:rPr>
            <a:t>Desain Produk dan Produk Awal</a:t>
          </a:r>
        </a:p>
      </dgm:t>
    </dgm:pt>
    <dgm:pt modelId="{45D02318-4E0F-42A9-AB77-BFE233099361}" type="parTrans" cxnId="{2B230ACC-9707-43FE-BD40-2C08506EB77B}">
      <dgm:prSet/>
      <dgm:spPr/>
      <dgm:t>
        <a:bodyPr/>
        <a:lstStyle/>
        <a:p>
          <a:pPr algn="ctr"/>
          <a:endParaRPr lang="en-ID" sz="1000"/>
        </a:p>
      </dgm:t>
    </dgm:pt>
    <dgm:pt modelId="{B4EE4983-B36A-48D0-BA18-D491C3E2226C}" type="sibTrans" cxnId="{2B230ACC-9707-43FE-BD40-2C08506EB77B}">
      <dgm:prSet custT="1"/>
      <dgm:spPr/>
      <dgm:t>
        <a:bodyPr/>
        <a:lstStyle/>
        <a:p>
          <a:pPr algn="ctr"/>
          <a:endParaRPr lang="en-ID" sz="1000">
            <a:latin typeface="Times New Roman" panose="02020603050405020304" pitchFamily="18" charset="0"/>
            <a:cs typeface="Times New Roman" panose="02020603050405020304" pitchFamily="18" charset="0"/>
          </a:endParaRPr>
        </a:p>
      </dgm:t>
    </dgm:pt>
    <dgm:pt modelId="{82EE7888-CABE-4D6A-B539-F1FDE2935B77}">
      <dgm:prSet phldrT="[Text]" custT="1"/>
      <dgm:spPr/>
      <dgm:t>
        <a:bodyPr/>
        <a:lstStyle/>
        <a:p>
          <a:pPr algn="ctr"/>
          <a:r>
            <a:rPr lang="en-ID" sz="1000">
              <a:latin typeface="Times New Roman" panose="02020603050405020304" pitchFamily="18" charset="0"/>
              <a:cs typeface="Times New Roman" panose="02020603050405020304" pitchFamily="18" charset="0"/>
            </a:rPr>
            <a:t>Validasi Desain</a:t>
          </a:r>
        </a:p>
      </dgm:t>
    </dgm:pt>
    <dgm:pt modelId="{FBE6745A-DC45-47F5-9582-F0635A43E378}" type="parTrans" cxnId="{16649966-85F1-4A82-AA61-6DE8714136CD}">
      <dgm:prSet/>
      <dgm:spPr/>
      <dgm:t>
        <a:bodyPr/>
        <a:lstStyle/>
        <a:p>
          <a:pPr algn="ctr"/>
          <a:endParaRPr lang="en-ID" sz="1000"/>
        </a:p>
      </dgm:t>
    </dgm:pt>
    <dgm:pt modelId="{F6844BBF-6617-416A-9FCA-ED9BAD70061D}" type="sibTrans" cxnId="{16649966-85F1-4A82-AA61-6DE8714136CD}">
      <dgm:prSet custT="1"/>
      <dgm:spPr/>
      <dgm:t>
        <a:bodyPr/>
        <a:lstStyle/>
        <a:p>
          <a:pPr algn="ctr"/>
          <a:endParaRPr lang="en-ID" sz="1000">
            <a:latin typeface="Times New Roman" panose="02020603050405020304" pitchFamily="18" charset="0"/>
            <a:cs typeface="Times New Roman" panose="02020603050405020304" pitchFamily="18" charset="0"/>
          </a:endParaRPr>
        </a:p>
      </dgm:t>
    </dgm:pt>
    <dgm:pt modelId="{CCC8A82C-0A13-4456-8902-7ED2B3465922}">
      <dgm:prSet phldrT="[Text]" custT="1"/>
      <dgm:spPr/>
      <dgm:t>
        <a:bodyPr/>
        <a:lstStyle/>
        <a:p>
          <a:pPr algn="ctr"/>
          <a:r>
            <a:rPr lang="en-ID" sz="1000">
              <a:latin typeface="Times New Roman" panose="02020603050405020304" pitchFamily="18" charset="0"/>
              <a:cs typeface="Times New Roman" panose="02020603050405020304" pitchFamily="18" charset="0"/>
            </a:rPr>
            <a:t>Uji Coba Produk Skala Besar</a:t>
          </a:r>
        </a:p>
      </dgm:t>
    </dgm:pt>
    <dgm:pt modelId="{AC393D0A-6B62-47FD-994D-91DE848FD8EE}" type="parTrans" cxnId="{771CEF12-7F40-4F38-BDE5-DA3C5BEB280E}">
      <dgm:prSet/>
      <dgm:spPr/>
      <dgm:t>
        <a:bodyPr/>
        <a:lstStyle/>
        <a:p>
          <a:pPr algn="ctr"/>
          <a:endParaRPr lang="en-ID" sz="1000"/>
        </a:p>
      </dgm:t>
    </dgm:pt>
    <dgm:pt modelId="{91D38A56-466A-457F-8E09-1D4A06209AA2}" type="sibTrans" cxnId="{771CEF12-7F40-4F38-BDE5-DA3C5BEB280E}">
      <dgm:prSet custT="1"/>
      <dgm:spPr/>
      <dgm:t>
        <a:bodyPr/>
        <a:lstStyle/>
        <a:p>
          <a:pPr algn="ctr"/>
          <a:endParaRPr lang="en-ID" sz="1000">
            <a:latin typeface="Times New Roman" panose="02020603050405020304" pitchFamily="18" charset="0"/>
            <a:cs typeface="Times New Roman" panose="02020603050405020304" pitchFamily="18" charset="0"/>
          </a:endParaRPr>
        </a:p>
      </dgm:t>
    </dgm:pt>
    <dgm:pt modelId="{35FC592D-C307-4896-B324-B6ADA8E048A7}">
      <dgm:prSet custT="1"/>
      <dgm:spPr/>
      <dgm:t>
        <a:bodyPr/>
        <a:lstStyle/>
        <a:p>
          <a:r>
            <a:rPr lang="en-ID" sz="1000">
              <a:latin typeface="Times New Roman" panose="02020603050405020304" pitchFamily="18" charset="0"/>
              <a:cs typeface="Times New Roman" panose="02020603050405020304" pitchFamily="18" charset="0"/>
            </a:rPr>
            <a:t>Revisi Desain</a:t>
          </a:r>
        </a:p>
      </dgm:t>
    </dgm:pt>
    <dgm:pt modelId="{35778678-4300-48B7-B9E6-56D887C0DA9E}" type="parTrans" cxnId="{AC50EAD6-F375-4DDE-B8CD-753109B7503C}">
      <dgm:prSet/>
      <dgm:spPr/>
      <dgm:t>
        <a:bodyPr/>
        <a:lstStyle/>
        <a:p>
          <a:endParaRPr lang="en-ID" sz="1000"/>
        </a:p>
      </dgm:t>
    </dgm:pt>
    <dgm:pt modelId="{10DE6233-7300-4A14-BF8B-B47388BF301D}" type="sibTrans" cxnId="{AC50EAD6-F375-4DDE-B8CD-753109B7503C}">
      <dgm:prSet custT="1"/>
      <dgm:spPr/>
      <dgm:t>
        <a:bodyPr/>
        <a:lstStyle/>
        <a:p>
          <a:endParaRPr lang="en-ID" sz="1000">
            <a:latin typeface="Times New Roman" panose="02020603050405020304" pitchFamily="18" charset="0"/>
            <a:cs typeface="Times New Roman" panose="02020603050405020304" pitchFamily="18" charset="0"/>
          </a:endParaRPr>
        </a:p>
      </dgm:t>
    </dgm:pt>
    <dgm:pt modelId="{CBE1F30D-4874-4F00-AA44-332751B9C751}">
      <dgm:prSet custT="1"/>
      <dgm:spPr/>
      <dgm:t>
        <a:bodyPr/>
        <a:lstStyle/>
        <a:p>
          <a:r>
            <a:rPr lang="en-ID" sz="1000">
              <a:latin typeface="Times New Roman" panose="02020603050405020304" pitchFamily="18" charset="0"/>
              <a:cs typeface="Times New Roman" panose="02020603050405020304" pitchFamily="18" charset="0"/>
            </a:rPr>
            <a:t>Uji Coba Produk Skala Kecil</a:t>
          </a:r>
        </a:p>
      </dgm:t>
    </dgm:pt>
    <dgm:pt modelId="{7F204AEF-CCBC-485F-B80D-7C86783C2A65}" type="parTrans" cxnId="{510B482F-A37E-46D7-8876-A4A755071381}">
      <dgm:prSet/>
      <dgm:spPr/>
      <dgm:t>
        <a:bodyPr/>
        <a:lstStyle/>
        <a:p>
          <a:endParaRPr lang="en-ID" sz="1000"/>
        </a:p>
      </dgm:t>
    </dgm:pt>
    <dgm:pt modelId="{5ABD6FED-1D2C-483B-9D16-F906ED035B42}" type="sibTrans" cxnId="{510B482F-A37E-46D7-8876-A4A755071381}">
      <dgm:prSet custT="1"/>
      <dgm:spPr/>
      <dgm:t>
        <a:bodyPr/>
        <a:lstStyle/>
        <a:p>
          <a:endParaRPr lang="en-ID" sz="1000">
            <a:latin typeface="Times New Roman" panose="02020603050405020304" pitchFamily="18" charset="0"/>
            <a:cs typeface="Times New Roman" panose="02020603050405020304" pitchFamily="18" charset="0"/>
          </a:endParaRPr>
        </a:p>
      </dgm:t>
    </dgm:pt>
    <dgm:pt modelId="{D2B33D0D-F02F-43FE-A614-A16D7D780729}">
      <dgm:prSet custT="1"/>
      <dgm:spPr/>
      <dgm:t>
        <a:bodyPr/>
        <a:lstStyle/>
        <a:p>
          <a:r>
            <a:rPr lang="en-ID" sz="1000">
              <a:latin typeface="Times New Roman" panose="02020603050405020304" pitchFamily="18" charset="0"/>
              <a:cs typeface="Times New Roman" panose="02020603050405020304" pitchFamily="18" charset="0"/>
            </a:rPr>
            <a:t>Revisi Produk</a:t>
          </a:r>
        </a:p>
      </dgm:t>
    </dgm:pt>
    <dgm:pt modelId="{C7325C87-6211-48DA-ACA3-9B2BF9D102AF}" type="parTrans" cxnId="{E8C5C2CE-6414-4281-A98B-0D04BF9DABC1}">
      <dgm:prSet/>
      <dgm:spPr/>
      <dgm:t>
        <a:bodyPr/>
        <a:lstStyle/>
        <a:p>
          <a:endParaRPr lang="en-ID" sz="1000"/>
        </a:p>
      </dgm:t>
    </dgm:pt>
    <dgm:pt modelId="{E94D2442-00AC-48EA-A000-DF7BCD9087DA}" type="sibTrans" cxnId="{E8C5C2CE-6414-4281-A98B-0D04BF9DABC1}">
      <dgm:prSet custT="1"/>
      <dgm:spPr/>
      <dgm:t>
        <a:bodyPr/>
        <a:lstStyle/>
        <a:p>
          <a:endParaRPr lang="en-ID" sz="1000">
            <a:latin typeface="Times New Roman" panose="02020603050405020304" pitchFamily="18" charset="0"/>
            <a:cs typeface="Times New Roman" panose="02020603050405020304" pitchFamily="18" charset="0"/>
          </a:endParaRPr>
        </a:p>
      </dgm:t>
    </dgm:pt>
    <dgm:pt modelId="{E291A859-4910-4358-A9C0-1B942C0940C2}">
      <dgm:prSet custT="1"/>
      <dgm:spPr/>
      <dgm:t>
        <a:bodyPr/>
        <a:lstStyle/>
        <a:p>
          <a:r>
            <a:rPr lang="en-ID" sz="1000">
              <a:latin typeface="Times New Roman" panose="02020603050405020304" pitchFamily="18" charset="0"/>
              <a:cs typeface="Times New Roman" panose="02020603050405020304" pitchFamily="18" charset="0"/>
            </a:rPr>
            <a:t>Revisi Produk</a:t>
          </a:r>
        </a:p>
      </dgm:t>
    </dgm:pt>
    <dgm:pt modelId="{2E39D14F-3271-4B40-865D-233AB2C9284E}" type="parTrans" cxnId="{84121903-1237-4F15-B637-D2DAA13C61C8}">
      <dgm:prSet/>
      <dgm:spPr/>
      <dgm:t>
        <a:bodyPr/>
        <a:lstStyle/>
        <a:p>
          <a:endParaRPr lang="en-ID" sz="1000"/>
        </a:p>
      </dgm:t>
    </dgm:pt>
    <dgm:pt modelId="{73DB5A69-C552-4541-B9B8-B999E8FFEF54}" type="sibTrans" cxnId="{84121903-1237-4F15-B637-D2DAA13C61C8}">
      <dgm:prSet custT="1"/>
      <dgm:spPr/>
      <dgm:t>
        <a:bodyPr/>
        <a:lstStyle/>
        <a:p>
          <a:endParaRPr lang="en-ID" sz="1000">
            <a:latin typeface="Times New Roman" panose="02020603050405020304" pitchFamily="18" charset="0"/>
            <a:cs typeface="Times New Roman" panose="02020603050405020304" pitchFamily="18" charset="0"/>
          </a:endParaRPr>
        </a:p>
      </dgm:t>
    </dgm:pt>
    <dgm:pt modelId="{9FA01387-776A-496A-81F4-22AD5D0EFF5A}">
      <dgm:prSet custT="1"/>
      <dgm:spPr/>
      <dgm:t>
        <a:bodyPr/>
        <a:lstStyle/>
        <a:p>
          <a:r>
            <a:rPr lang="en-ID" sz="1000">
              <a:latin typeface="Times New Roman" panose="02020603050405020304" pitchFamily="18" charset="0"/>
              <a:cs typeface="Times New Roman" panose="02020603050405020304" pitchFamily="18" charset="0"/>
            </a:rPr>
            <a:t>Produk Massal</a:t>
          </a:r>
        </a:p>
      </dgm:t>
    </dgm:pt>
    <dgm:pt modelId="{0AF9814B-A315-4C43-A9F3-F23DAFB74C31}" type="parTrans" cxnId="{0316498D-D9F4-438D-BBF8-4A205C74AD9D}">
      <dgm:prSet/>
      <dgm:spPr/>
      <dgm:t>
        <a:bodyPr/>
        <a:lstStyle/>
        <a:p>
          <a:endParaRPr lang="en-ID" sz="1000"/>
        </a:p>
      </dgm:t>
    </dgm:pt>
    <dgm:pt modelId="{977A48B7-E051-4B1B-A8AD-7A86F1A1CA3D}" type="sibTrans" cxnId="{0316498D-D9F4-438D-BBF8-4A205C74AD9D}">
      <dgm:prSet/>
      <dgm:spPr/>
      <dgm:t>
        <a:bodyPr/>
        <a:lstStyle/>
        <a:p>
          <a:endParaRPr lang="en-ID" sz="1000"/>
        </a:p>
      </dgm:t>
    </dgm:pt>
    <dgm:pt modelId="{E89D1B14-12C7-49D3-8D71-8EB70ABDDF27}" type="pres">
      <dgm:prSet presAssocID="{A9B6B5E5-862E-4FD3-8A80-3F16A4294D8D}" presName="Name0" presStyleCnt="0">
        <dgm:presLayoutVars>
          <dgm:dir/>
          <dgm:resizeHandles val="exact"/>
        </dgm:presLayoutVars>
      </dgm:prSet>
      <dgm:spPr/>
      <dgm:t>
        <a:bodyPr/>
        <a:lstStyle/>
        <a:p>
          <a:endParaRPr lang="en-US"/>
        </a:p>
      </dgm:t>
    </dgm:pt>
    <dgm:pt modelId="{0F9F0DC2-F32C-4E34-8980-31D382B59494}" type="pres">
      <dgm:prSet presAssocID="{FF9D81EB-E606-4E08-B22A-A0B8996A21F0}" presName="node" presStyleLbl="node1" presStyleIdx="0" presStyleCnt="10">
        <dgm:presLayoutVars>
          <dgm:bulletEnabled val="1"/>
        </dgm:presLayoutVars>
      </dgm:prSet>
      <dgm:spPr/>
      <dgm:t>
        <a:bodyPr/>
        <a:lstStyle/>
        <a:p>
          <a:endParaRPr lang="en-US"/>
        </a:p>
      </dgm:t>
    </dgm:pt>
    <dgm:pt modelId="{198CC96F-0339-49D1-8AD5-EA95EAB244BB}" type="pres">
      <dgm:prSet presAssocID="{30E779C3-1349-4024-94EB-8FADDE1D130B}" presName="sibTrans" presStyleLbl="sibTrans1D1" presStyleIdx="0" presStyleCnt="9"/>
      <dgm:spPr/>
      <dgm:t>
        <a:bodyPr/>
        <a:lstStyle/>
        <a:p>
          <a:endParaRPr lang="en-US"/>
        </a:p>
      </dgm:t>
    </dgm:pt>
    <dgm:pt modelId="{70562ED9-1BEB-48CD-91A2-8F7FDA63FD27}" type="pres">
      <dgm:prSet presAssocID="{30E779C3-1349-4024-94EB-8FADDE1D130B}" presName="connectorText" presStyleLbl="sibTrans1D1" presStyleIdx="0" presStyleCnt="9"/>
      <dgm:spPr/>
      <dgm:t>
        <a:bodyPr/>
        <a:lstStyle/>
        <a:p>
          <a:endParaRPr lang="en-US"/>
        </a:p>
      </dgm:t>
    </dgm:pt>
    <dgm:pt modelId="{68230098-45E5-4197-BD2D-DD3521AADE83}" type="pres">
      <dgm:prSet presAssocID="{15EEF61D-9A22-46D5-A547-FE6772721177}" presName="node" presStyleLbl="node1" presStyleIdx="1" presStyleCnt="10">
        <dgm:presLayoutVars>
          <dgm:bulletEnabled val="1"/>
        </dgm:presLayoutVars>
      </dgm:prSet>
      <dgm:spPr/>
      <dgm:t>
        <a:bodyPr/>
        <a:lstStyle/>
        <a:p>
          <a:endParaRPr lang="en-US"/>
        </a:p>
      </dgm:t>
    </dgm:pt>
    <dgm:pt modelId="{C3865DF6-80C3-4103-A8A4-BE007828B042}" type="pres">
      <dgm:prSet presAssocID="{A9A6FF2F-9994-4EE6-AADD-3C0EB3D91EDF}" presName="sibTrans" presStyleLbl="sibTrans1D1" presStyleIdx="1" presStyleCnt="9"/>
      <dgm:spPr/>
      <dgm:t>
        <a:bodyPr/>
        <a:lstStyle/>
        <a:p>
          <a:endParaRPr lang="en-US"/>
        </a:p>
      </dgm:t>
    </dgm:pt>
    <dgm:pt modelId="{1C02DD9E-B006-4FB0-9A5A-0258AC6F2D58}" type="pres">
      <dgm:prSet presAssocID="{A9A6FF2F-9994-4EE6-AADD-3C0EB3D91EDF}" presName="connectorText" presStyleLbl="sibTrans1D1" presStyleIdx="1" presStyleCnt="9"/>
      <dgm:spPr/>
      <dgm:t>
        <a:bodyPr/>
        <a:lstStyle/>
        <a:p>
          <a:endParaRPr lang="en-US"/>
        </a:p>
      </dgm:t>
    </dgm:pt>
    <dgm:pt modelId="{F8D9A33B-D375-4A93-9347-2F684E9048B8}" type="pres">
      <dgm:prSet presAssocID="{F74BB46C-0D3B-4025-836C-5CE1AC87B2CD}" presName="node" presStyleLbl="node1" presStyleIdx="2" presStyleCnt="10">
        <dgm:presLayoutVars>
          <dgm:bulletEnabled val="1"/>
        </dgm:presLayoutVars>
      </dgm:prSet>
      <dgm:spPr/>
      <dgm:t>
        <a:bodyPr/>
        <a:lstStyle/>
        <a:p>
          <a:endParaRPr lang="en-US"/>
        </a:p>
      </dgm:t>
    </dgm:pt>
    <dgm:pt modelId="{8DF4494E-B334-4DDD-9962-66EA08BFF468}" type="pres">
      <dgm:prSet presAssocID="{B4EE4983-B36A-48D0-BA18-D491C3E2226C}" presName="sibTrans" presStyleLbl="sibTrans1D1" presStyleIdx="2" presStyleCnt="9"/>
      <dgm:spPr/>
      <dgm:t>
        <a:bodyPr/>
        <a:lstStyle/>
        <a:p>
          <a:endParaRPr lang="en-US"/>
        </a:p>
      </dgm:t>
    </dgm:pt>
    <dgm:pt modelId="{909D98EE-200A-4908-8EBB-059BAD959AA1}" type="pres">
      <dgm:prSet presAssocID="{B4EE4983-B36A-48D0-BA18-D491C3E2226C}" presName="connectorText" presStyleLbl="sibTrans1D1" presStyleIdx="2" presStyleCnt="9"/>
      <dgm:spPr/>
      <dgm:t>
        <a:bodyPr/>
        <a:lstStyle/>
        <a:p>
          <a:endParaRPr lang="en-US"/>
        </a:p>
      </dgm:t>
    </dgm:pt>
    <dgm:pt modelId="{4FBF4BCE-0A93-477D-BAFC-64DF004BF591}" type="pres">
      <dgm:prSet presAssocID="{82EE7888-CABE-4D6A-B539-F1FDE2935B77}" presName="node" presStyleLbl="node1" presStyleIdx="3" presStyleCnt="10">
        <dgm:presLayoutVars>
          <dgm:bulletEnabled val="1"/>
        </dgm:presLayoutVars>
      </dgm:prSet>
      <dgm:spPr/>
      <dgm:t>
        <a:bodyPr/>
        <a:lstStyle/>
        <a:p>
          <a:endParaRPr lang="en-US"/>
        </a:p>
      </dgm:t>
    </dgm:pt>
    <dgm:pt modelId="{7A4A08A1-34AA-4B11-ACFA-9D32AB8B205E}" type="pres">
      <dgm:prSet presAssocID="{F6844BBF-6617-416A-9FCA-ED9BAD70061D}" presName="sibTrans" presStyleLbl="sibTrans1D1" presStyleIdx="3" presStyleCnt="9"/>
      <dgm:spPr/>
      <dgm:t>
        <a:bodyPr/>
        <a:lstStyle/>
        <a:p>
          <a:endParaRPr lang="en-US"/>
        </a:p>
      </dgm:t>
    </dgm:pt>
    <dgm:pt modelId="{80E2D68A-682A-4C8A-8CF2-56D604133777}" type="pres">
      <dgm:prSet presAssocID="{F6844BBF-6617-416A-9FCA-ED9BAD70061D}" presName="connectorText" presStyleLbl="sibTrans1D1" presStyleIdx="3" presStyleCnt="9"/>
      <dgm:spPr/>
      <dgm:t>
        <a:bodyPr/>
        <a:lstStyle/>
        <a:p>
          <a:endParaRPr lang="en-US"/>
        </a:p>
      </dgm:t>
    </dgm:pt>
    <dgm:pt modelId="{E409A57C-E6DD-4675-8BE5-CF65F92CE3F0}" type="pres">
      <dgm:prSet presAssocID="{35FC592D-C307-4896-B324-B6ADA8E048A7}" presName="node" presStyleLbl="node1" presStyleIdx="4" presStyleCnt="10">
        <dgm:presLayoutVars>
          <dgm:bulletEnabled val="1"/>
        </dgm:presLayoutVars>
      </dgm:prSet>
      <dgm:spPr/>
      <dgm:t>
        <a:bodyPr/>
        <a:lstStyle/>
        <a:p>
          <a:endParaRPr lang="en-US"/>
        </a:p>
      </dgm:t>
    </dgm:pt>
    <dgm:pt modelId="{9A1AEA0E-B6BF-4A78-B970-AE2658598D79}" type="pres">
      <dgm:prSet presAssocID="{10DE6233-7300-4A14-BF8B-B47388BF301D}" presName="sibTrans" presStyleLbl="sibTrans1D1" presStyleIdx="4" presStyleCnt="9"/>
      <dgm:spPr/>
      <dgm:t>
        <a:bodyPr/>
        <a:lstStyle/>
        <a:p>
          <a:endParaRPr lang="en-US"/>
        </a:p>
      </dgm:t>
    </dgm:pt>
    <dgm:pt modelId="{F4BE0DA0-E28E-4488-AD23-A053461D0A6F}" type="pres">
      <dgm:prSet presAssocID="{10DE6233-7300-4A14-BF8B-B47388BF301D}" presName="connectorText" presStyleLbl="sibTrans1D1" presStyleIdx="4" presStyleCnt="9"/>
      <dgm:spPr/>
      <dgm:t>
        <a:bodyPr/>
        <a:lstStyle/>
        <a:p>
          <a:endParaRPr lang="en-US"/>
        </a:p>
      </dgm:t>
    </dgm:pt>
    <dgm:pt modelId="{320CE0C6-2D13-4377-9144-818E666E82E2}" type="pres">
      <dgm:prSet presAssocID="{CBE1F30D-4874-4F00-AA44-332751B9C751}" presName="node" presStyleLbl="node1" presStyleIdx="5" presStyleCnt="10">
        <dgm:presLayoutVars>
          <dgm:bulletEnabled val="1"/>
        </dgm:presLayoutVars>
      </dgm:prSet>
      <dgm:spPr/>
      <dgm:t>
        <a:bodyPr/>
        <a:lstStyle/>
        <a:p>
          <a:endParaRPr lang="en-US"/>
        </a:p>
      </dgm:t>
    </dgm:pt>
    <dgm:pt modelId="{4726D74A-43EE-491C-B0BC-9536DE4CEF1B}" type="pres">
      <dgm:prSet presAssocID="{5ABD6FED-1D2C-483B-9D16-F906ED035B42}" presName="sibTrans" presStyleLbl="sibTrans1D1" presStyleIdx="5" presStyleCnt="9"/>
      <dgm:spPr/>
      <dgm:t>
        <a:bodyPr/>
        <a:lstStyle/>
        <a:p>
          <a:endParaRPr lang="en-US"/>
        </a:p>
      </dgm:t>
    </dgm:pt>
    <dgm:pt modelId="{C26653F4-A3C5-40A9-A9F0-8137F8BB9B77}" type="pres">
      <dgm:prSet presAssocID="{5ABD6FED-1D2C-483B-9D16-F906ED035B42}" presName="connectorText" presStyleLbl="sibTrans1D1" presStyleIdx="5" presStyleCnt="9"/>
      <dgm:spPr/>
      <dgm:t>
        <a:bodyPr/>
        <a:lstStyle/>
        <a:p>
          <a:endParaRPr lang="en-US"/>
        </a:p>
      </dgm:t>
    </dgm:pt>
    <dgm:pt modelId="{8C552043-2972-490C-8F28-19502226FFBF}" type="pres">
      <dgm:prSet presAssocID="{D2B33D0D-F02F-43FE-A614-A16D7D780729}" presName="node" presStyleLbl="node1" presStyleIdx="6" presStyleCnt="10">
        <dgm:presLayoutVars>
          <dgm:bulletEnabled val="1"/>
        </dgm:presLayoutVars>
      </dgm:prSet>
      <dgm:spPr/>
      <dgm:t>
        <a:bodyPr/>
        <a:lstStyle/>
        <a:p>
          <a:endParaRPr lang="en-US"/>
        </a:p>
      </dgm:t>
    </dgm:pt>
    <dgm:pt modelId="{BBFD0882-BF35-4427-B795-37B0AD88345A}" type="pres">
      <dgm:prSet presAssocID="{E94D2442-00AC-48EA-A000-DF7BCD9087DA}" presName="sibTrans" presStyleLbl="sibTrans1D1" presStyleIdx="6" presStyleCnt="9"/>
      <dgm:spPr/>
      <dgm:t>
        <a:bodyPr/>
        <a:lstStyle/>
        <a:p>
          <a:endParaRPr lang="en-US"/>
        </a:p>
      </dgm:t>
    </dgm:pt>
    <dgm:pt modelId="{DE7DE479-D6D3-4CD5-8AE3-63080906FDD9}" type="pres">
      <dgm:prSet presAssocID="{E94D2442-00AC-48EA-A000-DF7BCD9087DA}" presName="connectorText" presStyleLbl="sibTrans1D1" presStyleIdx="6" presStyleCnt="9"/>
      <dgm:spPr/>
      <dgm:t>
        <a:bodyPr/>
        <a:lstStyle/>
        <a:p>
          <a:endParaRPr lang="en-US"/>
        </a:p>
      </dgm:t>
    </dgm:pt>
    <dgm:pt modelId="{6B3C3C91-91B4-4820-A637-FF476CA20810}" type="pres">
      <dgm:prSet presAssocID="{CCC8A82C-0A13-4456-8902-7ED2B3465922}" presName="node" presStyleLbl="node1" presStyleIdx="7" presStyleCnt="10">
        <dgm:presLayoutVars>
          <dgm:bulletEnabled val="1"/>
        </dgm:presLayoutVars>
      </dgm:prSet>
      <dgm:spPr/>
      <dgm:t>
        <a:bodyPr/>
        <a:lstStyle/>
        <a:p>
          <a:endParaRPr lang="en-US"/>
        </a:p>
      </dgm:t>
    </dgm:pt>
    <dgm:pt modelId="{EE2BE412-9444-4B16-8511-A89E2AFF7C54}" type="pres">
      <dgm:prSet presAssocID="{91D38A56-466A-457F-8E09-1D4A06209AA2}" presName="sibTrans" presStyleLbl="sibTrans1D1" presStyleIdx="7" presStyleCnt="9"/>
      <dgm:spPr/>
      <dgm:t>
        <a:bodyPr/>
        <a:lstStyle/>
        <a:p>
          <a:endParaRPr lang="en-US"/>
        </a:p>
      </dgm:t>
    </dgm:pt>
    <dgm:pt modelId="{34F0BB9B-2841-4150-B469-74B23A5CF2FC}" type="pres">
      <dgm:prSet presAssocID="{91D38A56-466A-457F-8E09-1D4A06209AA2}" presName="connectorText" presStyleLbl="sibTrans1D1" presStyleIdx="7" presStyleCnt="9"/>
      <dgm:spPr/>
      <dgm:t>
        <a:bodyPr/>
        <a:lstStyle/>
        <a:p>
          <a:endParaRPr lang="en-US"/>
        </a:p>
      </dgm:t>
    </dgm:pt>
    <dgm:pt modelId="{FD030A0F-57F2-45D0-9184-69C8B5571644}" type="pres">
      <dgm:prSet presAssocID="{E291A859-4910-4358-A9C0-1B942C0940C2}" presName="node" presStyleLbl="node1" presStyleIdx="8" presStyleCnt="10">
        <dgm:presLayoutVars>
          <dgm:bulletEnabled val="1"/>
        </dgm:presLayoutVars>
      </dgm:prSet>
      <dgm:spPr/>
      <dgm:t>
        <a:bodyPr/>
        <a:lstStyle/>
        <a:p>
          <a:endParaRPr lang="en-US"/>
        </a:p>
      </dgm:t>
    </dgm:pt>
    <dgm:pt modelId="{8AFB7C00-3192-4DE6-B963-68D8B45055C3}" type="pres">
      <dgm:prSet presAssocID="{73DB5A69-C552-4541-B9B8-B999E8FFEF54}" presName="sibTrans" presStyleLbl="sibTrans1D1" presStyleIdx="8" presStyleCnt="9"/>
      <dgm:spPr/>
      <dgm:t>
        <a:bodyPr/>
        <a:lstStyle/>
        <a:p>
          <a:endParaRPr lang="en-US"/>
        </a:p>
      </dgm:t>
    </dgm:pt>
    <dgm:pt modelId="{7E22B522-6B72-4D85-833F-A868BB31E10B}" type="pres">
      <dgm:prSet presAssocID="{73DB5A69-C552-4541-B9B8-B999E8FFEF54}" presName="connectorText" presStyleLbl="sibTrans1D1" presStyleIdx="8" presStyleCnt="9"/>
      <dgm:spPr/>
      <dgm:t>
        <a:bodyPr/>
        <a:lstStyle/>
        <a:p>
          <a:endParaRPr lang="en-US"/>
        </a:p>
      </dgm:t>
    </dgm:pt>
    <dgm:pt modelId="{088766F3-7418-4DD2-8614-69C7778F3573}" type="pres">
      <dgm:prSet presAssocID="{9FA01387-776A-496A-81F4-22AD5D0EFF5A}" presName="node" presStyleLbl="node1" presStyleIdx="9" presStyleCnt="10">
        <dgm:presLayoutVars>
          <dgm:bulletEnabled val="1"/>
        </dgm:presLayoutVars>
      </dgm:prSet>
      <dgm:spPr/>
      <dgm:t>
        <a:bodyPr/>
        <a:lstStyle/>
        <a:p>
          <a:endParaRPr lang="en-US"/>
        </a:p>
      </dgm:t>
    </dgm:pt>
  </dgm:ptLst>
  <dgm:cxnLst>
    <dgm:cxn modelId="{8ADFF83B-95B3-404D-8F45-88E9F9BD87E7}" type="presOf" srcId="{B4EE4983-B36A-48D0-BA18-D491C3E2226C}" destId="{909D98EE-200A-4908-8EBB-059BAD959AA1}" srcOrd="1" destOrd="0" presId="urn:microsoft.com/office/officeart/2005/8/layout/bProcess3"/>
    <dgm:cxn modelId="{A1F7CE6C-A284-4B14-B202-0945BC2167C2}" type="presOf" srcId="{E291A859-4910-4358-A9C0-1B942C0940C2}" destId="{FD030A0F-57F2-45D0-9184-69C8B5571644}" srcOrd="0" destOrd="0" presId="urn:microsoft.com/office/officeart/2005/8/layout/bProcess3"/>
    <dgm:cxn modelId="{9CD9EFB7-0980-4648-9097-49C650BA9872}" type="presOf" srcId="{CCC8A82C-0A13-4456-8902-7ED2B3465922}" destId="{6B3C3C91-91B4-4820-A637-FF476CA20810}" srcOrd="0" destOrd="0" presId="urn:microsoft.com/office/officeart/2005/8/layout/bProcess3"/>
    <dgm:cxn modelId="{82AD3706-2859-4D02-9856-4E505CEB5D76}" type="presOf" srcId="{5ABD6FED-1D2C-483B-9D16-F906ED035B42}" destId="{C26653F4-A3C5-40A9-A9F0-8137F8BB9B77}" srcOrd="1" destOrd="0" presId="urn:microsoft.com/office/officeart/2005/8/layout/bProcess3"/>
    <dgm:cxn modelId="{8F7B2721-1D6C-4FBD-A36C-2BBB17232E9F}" type="presOf" srcId="{B4EE4983-B36A-48D0-BA18-D491C3E2226C}" destId="{8DF4494E-B334-4DDD-9962-66EA08BFF468}" srcOrd="0" destOrd="0" presId="urn:microsoft.com/office/officeart/2005/8/layout/bProcess3"/>
    <dgm:cxn modelId="{610F4C14-7F37-4520-AD99-BA1FF49051AF}" type="presOf" srcId="{30E779C3-1349-4024-94EB-8FADDE1D130B}" destId="{70562ED9-1BEB-48CD-91A2-8F7FDA63FD27}" srcOrd="1" destOrd="0" presId="urn:microsoft.com/office/officeart/2005/8/layout/bProcess3"/>
    <dgm:cxn modelId="{E8C5C2CE-6414-4281-A98B-0D04BF9DABC1}" srcId="{A9B6B5E5-862E-4FD3-8A80-3F16A4294D8D}" destId="{D2B33D0D-F02F-43FE-A614-A16D7D780729}" srcOrd="6" destOrd="0" parTransId="{C7325C87-6211-48DA-ACA3-9B2BF9D102AF}" sibTransId="{E94D2442-00AC-48EA-A000-DF7BCD9087DA}"/>
    <dgm:cxn modelId="{7B730E89-119E-4FED-ADBD-BCD7BFDE7D93}" type="presOf" srcId="{F6844BBF-6617-416A-9FCA-ED9BAD70061D}" destId="{80E2D68A-682A-4C8A-8CF2-56D604133777}" srcOrd="1" destOrd="0" presId="urn:microsoft.com/office/officeart/2005/8/layout/bProcess3"/>
    <dgm:cxn modelId="{1855B724-A3C7-4BBE-B471-CF609C6EF460}" type="presOf" srcId="{E94D2442-00AC-48EA-A000-DF7BCD9087DA}" destId="{DE7DE479-D6D3-4CD5-8AE3-63080906FDD9}" srcOrd="1" destOrd="0" presId="urn:microsoft.com/office/officeart/2005/8/layout/bProcess3"/>
    <dgm:cxn modelId="{510B482F-A37E-46D7-8876-A4A755071381}" srcId="{A9B6B5E5-862E-4FD3-8A80-3F16A4294D8D}" destId="{CBE1F30D-4874-4F00-AA44-332751B9C751}" srcOrd="5" destOrd="0" parTransId="{7F204AEF-CCBC-485F-B80D-7C86783C2A65}" sibTransId="{5ABD6FED-1D2C-483B-9D16-F906ED035B42}"/>
    <dgm:cxn modelId="{4679AC1D-19C3-4D39-A2E5-7B483F04DFD7}" type="presOf" srcId="{35FC592D-C307-4896-B324-B6ADA8E048A7}" destId="{E409A57C-E6DD-4675-8BE5-CF65F92CE3F0}" srcOrd="0" destOrd="0" presId="urn:microsoft.com/office/officeart/2005/8/layout/bProcess3"/>
    <dgm:cxn modelId="{CF0B0998-8C60-4E60-90E3-52AA2213E312}" type="presOf" srcId="{82EE7888-CABE-4D6A-B539-F1FDE2935B77}" destId="{4FBF4BCE-0A93-477D-BAFC-64DF004BF591}" srcOrd="0" destOrd="0" presId="urn:microsoft.com/office/officeart/2005/8/layout/bProcess3"/>
    <dgm:cxn modelId="{3081C331-2B2A-4361-A1C1-B0F1FA173C8C}" type="presOf" srcId="{E94D2442-00AC-48EA-A000-DF7BCD9087DA}" destId="{BBFD0882-BF35-4427-B795-37B0AD88345A}" srcOrd="0" destOrd="0" presId="urn:microsoft.com/office/officeart/2005/8/layout/bProcess3"/>
    <dgm:cxn modelId="{AC50EAD6-F375-4DDE-B8CD-753109B7503C}" srcId="{A9B6B5E5-862E-4FD3-8A80-3F16A4294D8D}" destId="{35FC592D-C307-4896-B324-B6ADA8E048A7}" srcOrd="4" destOrd="0" parTransId="{35778678-4300-48B7-B9E6-56D887C0DA9E}" sibTransId="{10DE6233-7300-4A14-BF8B-B47388BF301D}"/>
    <dgm:cxn modelId="{E505FF56-1AA7-4CB9-AFCC-6768B1B7D847}" type="presOf" srcId="{15EEF61D-9A22-46D5-A547-FE6772721177}" destId="{68230098-45E5-4197-BD2D-DD3521AADE83}" srcOrd="0" destOrd="0" presId="urn:microsoft.com/office/officeart/2005/8/layout/bProcess3"/>
    <dgm:cxn modelId="{DDFC04AA-5942-4B8C-837F-653D855638DE}" srcId="{A9B6B5E5-862E-4FD3-8A80-3F16A4294D8D}" destId="{FF9D81EB-E606-4E08-B22A-A0B8996A21F0}" srcOrd="0" destOrd="0" parTransId="{C08B6BB2-D7A3-4265-AA8F-02DDFAB2CD40}" sibTransId="{30E779C3-1349-4024-94EB-8FADDE1D130B}"/>
    <dgm:cxn modelId="{315E4E07-EA56-475F-A404-345FE47E96FF}" type="presOf" srcId="{FF9D81EB-E606-4E08-B22A-A0B8996A21F0}" destId="{0F9F0DC2-F32C-4E34-8980-31D382B59494}" srcOrd="0" destOrd="0" presId="urn:microsoft.com/office/officeart/2005/8/layout/bProcess3"/>
    <dgm:cxn modelId="{DD762FC5-EA53-4DA2-8EA8-A36266180403}" type="presOf" srcId="{5ABD6FED-1D2C-483B-9D16-F906ED035B42}" destId="{4726D74A-43EE-491C-B0BC-9536DE4CEF1B}" srcOrd="0" destOrd="0" presId="urn:microsoft.com/office/officeart/2005/8/layout/bProcess3"/>
    <dgm:cxn modelId="{5EE359AC-CFA8-4BB1-B92A-ECF323B6F485}" type="presOf" srcId="{91D38A56-466A-457F-8E09-1D4A06209AA2}" destId="{34F0BB9B-2841-4150-B469-74B23A5CF2FC}" srcOrd="1" destOrd="0" presId="urn:microsoft.com/office/officeart/2005/8/layout/bProcess3"/>
    <dgm:cxn modelId="{771CEF12-7F40-4F38-BDE5-DA3C5BEB280E}" srcId="{A9B6B5E5-862E-4FD3-8A80-3F16A4294D8D}" destId="{CCC8A82C-0A13-4456-8902-7ED2B3465922}" srcOrd="7" destOrd="0" parTransId="{AC393D0A-6B62-47FD-994D-91DE848FD8EE}" sibTransId="{91D38A56-466A-457F-8E09-1D4A06209AA2}"/>
    <dgm:cxn modelId="{2B230ACC-9707-43FE-BD40-2C08506EB77B}" srcId="{A9B6B5E5-862E-4FD3-8A80-3F16A4294D8D}" destId="{F74BB46C-0D3B-4025-836C-5CE1AC87B2CD}" srcOrd="2" destOrd="0" parTransId="{45D02318-4E0F-42A9-AB77-BFE233099361}" sibTransId="{B4EE4983-B36A-48D0-BA18-D491C3E2226C}"/>
    <dgm:cxn modelId="{2E9FF43F-8380-4522-953E-4532D0E498A6}" type="presOf" srcId="{F6844BBF-6617-416A-9FCA-ED9BAD70061D}" destId="{7A4A08A1-34AA-4B11-ACFA-9D32AB8B205E}" srcOrd="0" destOrd="0" presId="urn:microsoft.com/office/officeart/2005/8/layout/bProcess3"/>
    <dgm:cxn modelId="{5A5DC007-8BFE-456D-BDA3-AE08963A9221}" type="presOf" srcId="{A9A6FF2F-9994-4EE6-AADD-3C0EB3D91EDF}" destId="{C3865DF6-80C3-4103-A8A4-BE007828B042}" srcOrd="0" destOrd="0" presId="urn:microsoft.com/office/officeart/2005/8/layout/bProcess3"/>
    <dgm:cxn modelId="{7D00CEFF-F16D-4F55-AB60-72CC8E2D7077}" type="presOf" srcId="{10DE6233-7300-4A14-BF8B-B47388BF301D}" destId="{F4BE0DA0-E28E-4488-AD23-A053461D0A6F}" srcOrd="1" destOrd="0" presId="urn:microsoft.com/office/officeart/2005/8/layout/bProcess3"/>
    <dgm:cxn modelId="{16649966-85F1-4A82-AA61-6DE8714136CD}" srcId="{A9B6B5E5-862E-4FD3-8A80-3F16A4294D8D}" destId="{82EE7888-CABE-4D6A-B539-F1FDE2935B77}" srcOrd="3" destOrd="0" parTransId="{FBE6745A-DC45-47F5-9582-F0635A43E378}" sibTransId="{F6844BBF-6617-416A-9FCA-ED9BAD70061D}"/>
    <dgm:cxn modelId="{808DA5BF-6CCA-4A8E-93B8-00CD38BDC33F}" type="presOf" srcId="{A9B6B5E5-862E-4FD3-8A80-3F16A4294D8D}" destId="{E89D1B14-12C7-49D3-8D71-8EB70ABDDF27}" srcOrd="0" destOrd="0" presId="urn:microsoft.com/office/officeart/2005/8/layout/bProcess3"/>
    <dgm:cxn modelId="{219794B4-1431-4A1B-91F7-EAD045FDB2DE}" type="presOf" srcId="{91D38A56-466A-457F-8E09-1D4A06209AA2}" destId="{EE2BE412-9444-4B16-8511-A89E2AFF7C54}" srcOrd="0" destOrd="0" presId="urn:microsoft.com/office/officeart/2005/8/layout/bProcess3"/>
    <dgm:cxn modelId="{CED587A3-612D-4CC3-A218-52B0D802AC83}" type="presOf" srcId="{CBE1F30D-4874-4F00-AA44-332751B9C751}" destId="{320CE0C6-2D13-4377-9144-818E666E82E2}" srcOrd="0" destOrd="0" presId="urn:microsoft.com/office/officeart/2005/8/layout/bProcess3"/>
    <dgm:cxn modelId="{7130B0C8-2F4A-47C8-B9DA-56962059D25F}" type="presOf" srcId="{F74BB46C-0D3B-4025-836C-5CE1AC87B2CD}" destId="{F8D9A33B-D375-4A93-9347-2F684E9048B8}" srcOrd="0" destOrd="0" presId="urn:microsoft.com/office/officeart/2005/8/layout/bProcess3"/>
    <dgm:cxn modelId="{FC525C15-6398-4146-88A5-F14732014D2D}" type="presOf" srcId="{73DB5A69-C552-4541-B9B8-B999E8FFEF54}" destId="{7E22B522-6B72-4D85-833F-A868BB31E10B}" srcOrd="1" destOrd="0" presId="urn:microsoft.com/office/officeart/2005/8/layout/bProcess3"/>
    <dgm:cxn modelId="{39D115A5-81B4-4759-9D40-A19658894F4B}" type="presOf" srcId="{9FA01387-776A-496A-81F4-22AD5D0EFF5A}" destId="{088766F3-7418-4DD2-8614-69C7778F3573}" srcOrd="0" destOrd="0" presId="urn:microsoft.com/office/officeart/2005/8/layout/bProcess3"/>
    <dgm:cxn modelId="{72CB5C14-8005-4145-9799-EA689CC27640}" type="presOf" srcId="{73DB5A69-C552-4541-B9B8-B999E8FFEF54}" destId="{8AFB7C00-3192-4DE6-B963-68D8B45055C3}" srcOrd="0" destOrd="0" presId="urn:microsoft.com/office/officeart/2005/8/layout/bProcess3"/>
    <dgm:cxn modelId="{84121903-1237-4F15-B637-D2DAA13C61C8}" srcId="{A9B6B5E5-862E-4FD3-8A80-3F16A4294D8D}" destId="{E291A859-4910-4358-A9C0-1B942C0940C2}" srcOrd="8" destOrd="0" parTransId="{2E39D14F-3271-4B40-865D-233AB2C9284E}" sibTransId="{73DB5A69-C552-4541-B9B8-B999E8FFEF54}"/>
    <dgm:cxn modelId="{0316498D-D9F4-438D-BBF8-4A205C74AD9D}" srcId="{A9B6B5E5-862E-4FD3-8A80-3F16A4294D8D}" destId="{9FA01387-776A-496A-81F4-22AD5D0EFF5A}" srcOrd="9" destOrd="0" parTransId="{0AF9814B-A315-4C43-A9F3-F23DAFB74C31}" sibTransId="{977A48B7-E051-4B1B-A8AD-7A86F1A1CA3D}"/>
    <dgm:cxn modelId="{A05FE6B2-4B2F-4532-82BE-E88CA2502230}" type="presOf" srcId="{D2B33D0D-F02F-43FE-A614-A16D7D780729}" destId="{8C552043-2972-490C-8F28-19502226FFBF}" srcOrd="0" destOrd="0" presId="urn:microsoft.com/office/officeart/2005/8/layout/bProcess3"/>
    <dgm:cxn modelId="{F6BDB12F-0DAA-4DAA-BAA0-D577F6127332}" type="presOf" srcId="{10DE6233-7300-4A14-BF8B-B47388BF301D}" destId="{9A1AEA0E-B6BF-4A78-B970-AE2658598D79}" srcOrd="0" destOrd="0" presId="urn:microsoft.com/office/officeart/2005/8/layout/bProcess3"/>
    <dgm:cxn modelId="{8E1356AB-1BA6-42BA-BA67-BFA3BE190DF6}" srcId="{A9B6B5E5-862E-4FD3-8A80-3F16A4294D8D}" destId="{15EEF61D-9A22-46D5-A547-FE6772721177}" srcOrd="1" destOrd="0" parTransId="{CF93EF3C-B849-4CD6-9A54-F88E65C7E70C}" sibTransId="{A9A6FF2F-9994-4EE6-AADD-3C0EB3D91EDF}"/>
    <dgm:cxn modelId="{B90B0400-39D3-458F-9007-59E63B2CB488}" type="presOf" srcId="{30E779C3-1349-4024-94EB-8FADDE1D130B}" destId="{198CC96F-0339-49D1-8AD5-EA95EAB244BB}" srcOrd="0" destOrd="0" presId="urn:microsoft.com/office/officeart/2005/8/layout/bProcess3"/>
    <dgm:cxn modelId="{09D7280B-2E57-4E1D-AE07-2C2A2794A923}" type="presOf" srcId="{A9A6FF2F-9994-4EE6-AADD-3C0EB3D91EDF}" destId="{1C02DD9E-B006-4FB0-9A5A-0258AC6F2D58}" srcOrd="1" destOrd="0" presId="urn:microsoft.com/office/officeart/2005/8/layout/bProcess3"/>
    <dgm:cxn modelId="{71A2EDD2-6CA9-4D7C-8103-DECEFCC97D99}" type="presParOf" srcId="{E89D1B14-12C7-49D3-8D71-8EB70ABDDF27}" destId="{0F9F0DC2-F32C-4E34-8980-31D382B59494}" srcOrd="0" destOrd="0" presId="urn:microsoft.com/office/officeart/2005/8/layout/bProcess3"/>
    <dgm:cxn modelId="{AFCC5B29-DCD3-4FE4-9321-3CFF0323F124}" type="presParOf" srcId="{E89D1B14-12C7-49D3-8D71-8EB70ABDDF27}" destId="{198CC96F-0339-49D1-8AD5-EA95EAB244BB}" srcOrd="1" destOrd="0" presId="urn:microsoft.com/office/officeart/2005/8/layout/bProcess3"/>
    <dgm:cxn modelId="{EE3D6C83-FE07-4275-99C1-6476EEF20E1D}" type="presParOf" srcId="{198CC96F-0339-49D1-8AD5-EA95EAB244BB}" destId="{70562ED9-1BEB-48CD-91A2-8F7FDA63FD27}" srcOrd="0" destOrd="0" presId="urn:microsoft.com/office/officeart/2005/8/layout/bProcess3"/>
    <dgm:cxn modelId="{C792D2D3-85A4-4ACC-817F-2884813F5D92}" type="presParOf" srcId="{E89D1B14-12C7-49D3-8D71-8EB70ABDDF27}" destId="{68230098-45E5-4197-BD2D-DD3521AADE83}" srcOrd="2" destOrd="0" presId="urn:microsoft.com/office/officeart/2005/8/layout/bProcess3"/>
    <dgm:cxn modelId="{2F211DAF-A22D-4445-9F0E-C477ACA88267}" type="presParOf" srcId="{E89D1B14-12C7-49D3-8D71-8EB70ABDDF27}" destId="{C3865DF6-80C3-4103-A8A4-BE007828B042}" srcOrd="3" destOrd="0" presId="urn:microsoft.com/office/officeart/2005/8/layout/bProcess3"/>
    <dgm:cxn modelId="{46C0E085-C228-4690-9923-F52A2633435E}" type="presParOf" srcId="{C3865DF6-80C3-4103-A8A4-BE007828B042}" destId="{1C02DD9E-B006-4FB0-9A5A-0258AC6F2D58}" srcOrd="0" destOrd="0" presId="urn:microsoft.com/office/officeart/2005/8/layout/bProcess3"/>
    <dgm:cxn modelId="{A5D1CD4D-9505-49B7-A54D-FFD3B9CF985C}" type="presParOf" srcId="{E89D1B14-12C7-49D3-8D71-8EB70ABDDF27}" destId="{F8D9A33B-D375-4A93-9347-2F684E9048B8}" srcOrd="4" destOrd="0" presId="urn:microsoft.com/office/officeart/2005/8/layout/bProcess3"/>
    <dgm:cxn modelId="{0DEB08E2-CC6E-4941-99A2-1AFED39F2D9A}" type="presParOf" srcId="{E89D1B14-12C7-49D3-8D71-8EB70ABDDF27}" destId="{8DF4494E-B334-4DDD-9962-66EA08BFF468}" srcOrd="5" destOrd="0" presId="urn:microsoft.com/office/officeart/2005/8/layout/bProcess3"/>
    <dgm:cxn modelId="{EE6987DC-BAEC-41A9-9989-B33D4E12CC58}" type="presParOf" srcId="{8DF4494E-B334-4DDD-9962-66EA08BFF468}" destId="{909D98EE-200A-4908-8EBB-059BAD959AA1}" srcOrd="0" destOrd="0" presId="urn:microsoft.com/office/officeart/2005/8/layout/bProcess3"/>
    <dgm:cxn modelId="{066BBCCA-E7DE-4074-86EB-8F31E19FEAAA}" type="presParOf" srcId="{E89D1B14-12C7-49D3-8D71-8EB70ABDDF27}" destId="{4FBF4BCE-0A93-477D-BAFC-64DF004BF591}" srcOrd="6" destOrd="0" presId="urn:microsoft.com/office/officeart/2005/8/layout/bProcess3"/>
    <dgm:cxn modelId="{15FCA0FB-C33C-4F8C-B639-007DD9FC414D}" type="presParOf" srcId="{E89D1B14-12C7-49D3-8D71-8EB70ABDDF27}" destId="{7A4A08A1-34AA-4B11-ACFA-9D32AB8B205E}" srcOrd="7" destOrd="0" presId="urn:microsoft.com/office/officeart/2005/8/layout/bProcess3"/>
    <dgm:cxn modelId="{5E08F464-46CA-42D3-8D3E-D6C34F1724F8}" type="presParOf" srcId="{7A4A08A1-34AA-4B11-ACFA-9D32AB8B205E}" destId="{80E2D68A-682A-4C8A-8CF2-56D604133777}" srcOrd="0" destOrd="0" presId="urn:microsoft.com/office/officeart/2005/8/layout/bProcess3"/>
    <dgm:cxn modelId="{B8D89056-CDEB-4CDF-95F3-BC1D650DA950}" type="presParOf" srcId="{E89D1B14-12C7-49D3-8D71-8EB70ABDDF27}" destId="{E409A57C-E6DD-4675-8BE5-CF65F92CE3F0}" srcOrd="8" destOrd="0" presId="urn:microsoft.com/office/officeart/2005/8/layout/bProcess3"/>
    <dgm:cxn modelId="{004400B5-B036-49D7-AE9F-5A1140D4A019}" type="presParOf" srcId="{E89D1B14-12C7-49D3-8D71-8EB70ABDDF27}" destId="{9A1AEA0E-B6BF-4A78-B970-AE2658598D79}" srcOrd="9" destOrd="0" presId="urn:microsoft.com/office/officeart/2005/8/layout/bProcess3"/>
    <dgm:cxn modelId="{4A800FEE-C152-47C3-A799-67658E6E3188}" type="presParOf" srcId="{9A1AEA0E-B6BF-4A78-B970-AE2658598D79}" destId="{F4BE0DA0-E28E-4488-AD23-A053461D0A6F}" srcOrd="0" destOrd="0" presId="urn:microsoft.com/office/officeart/2005/8/layout/bProcess3"/>
    <dgm:cxn modelId="{E10518F8-D2F8-4580-8676-90E186DE187F}" type="presParOf" srcId="{E89D1B14-12C7-49D3-8D71-8EB70ABDDF27}" destId="{320CE0C6-2D13-4377-9144-818E666E82E2}" srcOrd="10" destOrd="0" presId="urn:microsoft.com/office/officeart/2005/8/layout/bProcess3"/>
    <dgm:cxn modelId="{BB6AB230-9055-4CC3-9806-B4AF33873F08}" type="presParOf" srcId="{E89D1B14-12C7-49D3-8D71-8EB70ABDDF27}" destId="{4726D74A-43EE-491C-B0BC-9536DE4CEF1B}" srcOrd="11" destOrd="0" presId="urn:microsoft.com/office/officeart/2005/8/layout/bProcess3"/>
    <dgm:cxn modelId="{2559CF4C-74B4-4B48-968A-7A8AB1F0BF48}" type="presParOf" srcId="{4726D74A-43EE-491C-B0BC-9536DE4CEF1B}" destId="{C26653F4-A3C5-40A9-A9F0-8137F8BB9B77}" srcOrd="0" destOrd="0" presId="urn:microsoft.com/office/officeart/2005/8/layout/bProcess3"/>
    <dgm:cxn modelId="{CC01397B-0AEC-46D2-9524-BE51603EFDEE}" type="presParOf" srcId="{E89D1B14-12C7-49D3-8D71-8EB70ABDDF27}" destId="{8C552043-2972-490C-8F28-19502226FFBF}" srcOrd="12" destOrd="0" presId="urn:microsoft.com/office/officeart/2005/8/layout/bProcess3"/>
    <dgm:cxn modelId="{AD4341EA-3187-4CB0-A829-ACAC07CB7DD0}" type="presParOf" srcId="{E89D1B14-12C7-49D3-8D71-8EB70ABDDF27}" destId="{BBFD0882-BF35-4427-B795-37B0AD88345A}" srcOrd="13" destOrd="0" presId="urn:microsoft.com/office/officeart/2005/8/layout/bProcess3"/>
    <dgm:cxn modelId="{32E66770-D9B1-4FAF-8F9C-37A3D9D52F8B}" type="presParOf" srcId="{BBFD0882-BF35-4427-B795-37B0AD88345A}" destId="{DE7DE479-D6D3-4CD5-8AE3-63080906FDD9}" srcOrd="0" destOrd="0" presId="urn:microsoft.com/office/officeart/2005/8/layout/bProcess3"/>
    <dgm:cxn modelId="{526F50FF-3878-40EB-B92E-053C8166847D}" type="presParOf" srcId="{E89D1B14-12C7-49D3-8D71-8EB70ABDDF27}" destId="{6B3C3C91-91B4-4820-A637-FF476CA20810}" srcOrd="14" destOrd="0" presId="urn:microsoft.com/office/officeart/2005/8/layout/bProcess3"/>
    <dgm:cxn modelId="{021C4C9C-E090-42BA-9169-A26C921A5DCC}" type="presParOf" srcId="{E89D1B14-12C7-49D3-8D71-8EB70ABDDF27}" destId="{EE2BE412-9444-4B16-8511-A89E2AFF7C54}" srcOrd="15" destOrd="0" presId="urn:microsoft.com/office/officeart/2005/8/layout/bProcess3"/>
    <dgm:cxn modelId="{F5728C35-9882-4011-9A48-27FDD8828992}" type="presParOf" srcId="{EE2BE412-9444-4B16-8511-A89E2AFF7C54}" destId="{34F0BB9B-2841-4150-B469-74B23A5CF2FC}" srcOrd="0" destOrd="0" presId="urn:microsoft.com/office/officeart/2005/8/layout/bProcess3"/>
    <dgm:cxn modelId="{B1615CE0-F56F-4F80-BC10-3EC2A9EAB8A1}" type="presParOf" srcId="{E89D1B14-12C7-49D3-8D71-8EB70ABDDF27}" destId="{FD030A0F-57F2-45D0-9184-69C8B5571644}" srcOrd="16" destOrd="0" presId="urn:microsoft.com/office/officeart/2005/8/layout/bProcess3"/>
    <dgm:cxn modelId="{82C2CFA6-9D07-4B52-95CB-DE3991480FDF}" type="presParOf" srcId="{E89D1B14-12C7-49D3-8D71-8EB70ABDDF27}" destId="{8AFB7C00-3192-4DE6-B963-68D8B45055C3}" srcOrd="17" destOrd="0" presId="urn:microsoft.com/office/officeart/2005/8/layout/bProcess3"/>
    <dgm:cxn modelId="{3F0363A3-302D-4353-9EB9-BFD602DCE079}" type="presParOf" srcId="{8AFB7C00-3192-4DE6-B963-68D8B45055C3}" destId="{7E22B522-6B72-4D85-833F-A868BB31E10B}" srcOrd="0" destOrd="0" presId="urn:microsoft.com/office/officeart/2005/8/layout/bProcess3"/>
    <dgm:cxn modelId="{72DAEBC7-DF81-43C9-89F1-51A665649E67}" type="presParOf" srcId="{E89D1B14-12C7-49D3-8D71-8EB70ABDDF27}" destId="{088766F3-7418-4DD2-8614-69C7778F3573}" srcOrd="18" destOrd="0" presId="urn:microsoft.com/office/officeart/2005/8/layout/bProcess3"/>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A9B6B5E5-862E-4FD3-8A80-3F16A4294D8D}" type="doc">
      <dgm:prSet loTypeId="urn:microsoft.com/office/officeart/2005/8/layout/bProcess3" loCatId="process" qsTypeId="urn:microsoft.com/office/officeart/2005/8/quickstyle/simple2" qsCatId="simple" csTypeId="urn:microsoft.com/office/officeart/2005/8/colors/accent0_1" csCatId="mainScheme" phldr="1"/>
      <dgm:spPr/>
      <dgm:t>
        <a:bodyPr/>
        <a:lstStyle/>
        <a:p>
          <a:endParaRPr lang="en-ID"/>
        </a:p>
      </dgm:t>
    </dgm:pt>
    <dgm:pt modelId="{FF9D81EB-E606-4E08-B22A-A0B8996A21F0}">
      <dgm:prSet phldrT="[Text]"/>
      <dgm:spPr/>
      <dgm:t>
        <a:bodyPr/>
        <a:lstStyle/>
        <a:p>
          <a:pPr algn="ctr"/>
          <a:r>
            <a:rPr lang="en-ID">
              <a:latin typeface="Times New Roman" panose="02020603050405020304" pitchFamily="18" charset="0"/>
              <a:cs typeface="Times New Roman" panose="02020603050405020304" pitchFamily="18" charset="0"/>
            </a:rPr>
            <a:t>Potensi dan Masalah</a:t>
          </a:r>
        </a:p>
      </dgm:t>
    </dgm:pt>
    <dgm:pt modelId="{C08B6BB2-D7A3-4265-AA8F-02DDFAB2CD40}" type="parTrans" cxnId="{DDFC04AA-5942-4B8C-837F-653D855638DE}">
      <dgm:prSet/>
      <dgm:spPr/>
      <dgm:t>
        <a:bodyPr/>
        <a:lstStyle/>
        <a:p>
          <a:pPr algn="ctr"/>
          <a:endParaRPr lang="en-ID"/>
        </a:p>
      </dgm:t>
    </dgm:pt>
    <dgm:pt modelId="{30E779C3-1349-4024-94EB-8FADDE1D130B}" type="sibTrans" cxnId="{DDFC04AA-5942-4B8C-837F-653D855638DE}">
      <dgm:prSet/>
      <dgm:spPr/>
      <dgm:t>
        <a:bodyPr/>
        <a:lstStyle/>
        <a:p>
          <a:pPr algn="ctr"/>
          <a:endParaRPr lang="en-ID">
            <a:latin typeface="Times New Roman" panose="02020603050405020304" pitchFamily="18" charset="0"/>
            <a:cs typeface="Times New Roman" panose="02020603050405020304" pitchFamily="18" charset="0"/>
          </a:endParaRPr>
        </a:p>
      </dgm:t>
    </dgm:pt>
    <dgm:pt modelId="{15EEF61D-9A22-46D5-A547-FE6772721177}">
      <dgm:prSet phldrT="[Text]"/>
      <dgm:spPr/>
      <dgm:t>
        <a:bodyPr/>
        <a:lstStyle/>
        <a:p>
          <a:pPr algn="ctr"/>
          <a:r>
            <a:rPr lang="en-ID">
              <a:latin typeface="Times New Roman" panose="02020603050405020304" pitchFamily="18" charset="0"/>
              <a:cs typeface="Times New Roman" panose="02020603050405020304" pitchFamily="18" charset="0"/>
            </a:rPr>
            <a:t>Pengumpulan Informasi</a:t>
          </a:r>
        </a:p>
      </dgm:t>
    </dgm:pt>
    <dgm:pt modelId="{CF93EF3C-B849-4CD6-9A54-F88E65C7E70C}" type="parTrans" cxnId="{8E1356AB-1BA6-42BA-BA67-BFA3BE190DF6}">
      <dgm:prSet/>
      <dgm:spPr/>
      <dgm:t>
        <a:bodyPr/>
        <a:lstStyle/>
        <a:p>
          <a:pPr algn="ctr"/>
          <a:endParaRPr lang="en-ID"/>
        </a:p>
      </dgm:t>
    </dgm:pt>
    <dgm:pt modelId="{A9A6FF2F-9994-4EE6-AADD-3C0EB3D91EDF}" type="sibTrans" cxnId="{8E1356AB-1BA6-42BA-BA67-BFA3BE190DF6}">
      <dgm:prSet/>
      <dgm:spPr/>
      <dgm:t>
        <a:bodyPr/>
        <a:lstStyle/>
        <a:p>
          <a:pPr algn="ctr"/>
          <a:endParaRPr lang="en-ID">
            <a:latin typeface="Times New Roman" panose="02020603050405020304" pitchFamily="18" charset="0"/>
            <a:cs typeface="Times New Roman" panose="02020603050405020304" pitchFamily="18" charset="0"/>
          </a:endParaRPr>
        </a:p>
      </dgm:t>
    </dgm:pt>
    <dgm:pt modelId="{F74BB46C-0D3B-4025-836C-5CE1AC87B2CD}">
      <dgm:prSet phldrT="[Text]"/>
      <dgm:spPr/>
      <dgm:t>
        <a:bodyPr/>
        <a:lstStyle/>
        <a:p>
          <a:pPr algn="ctr"/>
          <a:r>
            <a:rPr lang="en-ID">
              <a:latin typeface="Times New Roman" panose="02020603050405020304" pitchFamily="18" charset="0"/>
              <a:cs typeface="Times New Roman" panose="02020603050405020304" pitchFamily="18" charset="0"/>
            </a:rPr>
            <a:t>Desain Produk dan Produk Awal</a:t>
          </a:r>
        </a:p>
      </dgm:t>
    </dgm:pt>
    <dgm:pt modelId="{45D02318-4E0F-42A9-AB77-BFE233099361}" type="parTrans" cxnId="{2B230ACC-9707-43FE-BD40-2C08506EB77B}">
      <dgm:prSet/>
      <dgm:spPr/>
      <dgm:t>
        <a:bodyPr/>
        <a:lstStyle/>
        <a:p>
          <a:pPr algn="ctr"/>
          <a:endParaRPr lang="en-ID"/>
        </a:p>
      </dgm:t>
    </dgm:pt>
    <dgm:pt modelId="{B4EE4983-B36A-48D0-BA18-D491C3E2226C}" type="sibTrans" cxnId="{2B230ACC-9707-43FE-BD40-2C08506EB77B}">
      <dgm:prSet/>
      <dgm:spPr/>
      <dgm:t>
        <a:bodyPr/>
        <a:lstStyle/>
        <a:p>
          <a:pPr algn="ctr"/>
          <a:endParaRPr lang="en-ID">
            <a:latin typeface="Times New Roman" panose="02020603050405020304" pitchFamily="18" charset="0"/>
            <a:cs typeface="Times New Roman" panose="02020603050405020304" pitchFamily="18" charset="0"/>
          </a:endParaRPr>
        </a:p>
      </dgm:t>
    </dgm:pt>
    <dgm:pt modelId="{82EE7888-CABE-4D6A-B539-F1FDE2935B77}">
      <dgm:prSet phldrT="[Text]"/>
      <dgm:spPr/>
      <dgm:t>
        <a:bodyPr/>
        <a:lstStyle/>
        <a:p>
          <a:pPr algn="ctr"/>
          <a:r>
            <a:rPr lang="en-ID">
              <a:latin typeface="Times New Roman" panose="02020603050405020304" pitchFamily="18" charset="0"/>
              <a:cs typeface="Times New Roman" panose="02020603050405020304" pitchFamily="18" charset="0"/>
            </a:rPr>
            <a:t>Validasi Desain</a:t>
          </a:r>
        </a:p>
      </dgm:t>
    </dgm:pt>
    <dgm:pt modelId="{FBE6745A-DC45-47F5-9582-F0635A43E378}" type="parTrans" cxnId="{16649966-85F1-4A82-AA61-6DE8714136CD}">
      <dgm:prSet/>
      <dgm:spPr/>
      <dgm:t>
        <a:bodyPr/>
        <a:lstStyle/>
        <a:p>
          <a:pPr algn="ctr"/>
          <a:endParaRPr lang="en-ID"/>
        </a:p>
      </dgm:t>
    </dgm:pt>
    <dgm:pt modelId="{F6844BBF-6617-416A-9FCA-ED9BAD70061D}" type="sibTrans" cxnId="{16649966-85F1-4A82-AA61-6DE8714136CD}">
      <dgm:prSet/>
      <dgm:spPr/>
      <dgm:t>
        <a:bodyPr/>
        <a:lstStyle/>
        <a:p>
          <a:pPr algn="ctr"/>
          <a:endParaRPr lang="en-ID">
            <a:latin typeface="Times New Roman" panose="02020603050405020304" pitchFamily="18" charset="0"/>
            <a:cs typeface="Times New Roman" panose="02020603050405020304" pitchFamily="18" charset="0"/>
          </a:endParaRPr>
        </a:p>
      </dgm:t>
    </dgm:pt>
    <dgm:pt modelId="{CCC8A82C-0A13-4456-8902-7ED2B3465922}">
      <dgm:prSet phldrT="[Text]"/>
      <dgm:spPr/>
      <dgm:t>
        <a:bodyPr/>
        <a:lstStyle/>
        <a:p>
          <a:pPr algn="ctr"/>
          <a:r>
            <a:rPr lang="en-ID">
              <a:latin typeface="Times New Roman" panose="02020603050405020304" pitchFamily="18" charset="0"/>
              <a:cs typeface="Times New Roman" panose="02020603050405020304" pitchFamily="18" charset="0"/>
            </a:rPr>
            <a:t>Produk akhir</a:t>
          </a:r>
        </a:p>
      </dgm:t>
    </dgm:pt>
    <dgm:pt modelId="{AC393D0A-6B62-47FD-994D-91DE848FD8EE}" type="parTrans" cxnId="{771CEF12-7F40-4F38-BDE5-DA3C5BEB280E}">
      <dgm:prSet/>
      <dgm:spPr/>
      <dgm:t>
        <a:bodyPr/>
        <a:lstStyle/>
        <a:p>
          <a:pPr algn="ctr"/>
          <a:endParaRPr lang="en-ID"/>
        </a:p>
      </dgm:t>
    </dgm:pt>
    <dgm:pt modelId="{91D38A56-466A-457F-8E09-1D4A06209AA2}" type="sibTrans" cxnId="{771CEF12-7F40-4F38-BDE5-DA3C5BEB280E}">
      <dgm:prSet/>
      <dgm:spPr/>
      <dgm:t>
        <a:bodyPr/>
        <a:lstStyle/>
        <a:p>
          <a:pPr algn="ctr"/>
          <a:endParaRPr lang="en-ID"/>
        </a:p>
      </dgm:t>
    </dgm:pt>
    <dgm:pt modelId="{35FC592D-C307-4896-B324-B6ADA8E048A7}">
      <dgm:prSet/>
      <dgm:spPr/>
      <dgm:t>
        <a:bodyPr/>
        <a:lstStyle/>
        <a:p>
          <a:r>
            <a:rPr lang="en-ID">
              <a:latin typeface="Times New Roman" panose="02020603050405020304" pitchFamily="18" charset="0"/>
              <a:cs typeface="Times New Roman" panose="02020603050405020304" pitchFamily="18" charset="0"/>
            </a:rPr>
            <a:t>Revisi Desain</a:t>
          </a:r>
        </a:p>
      </dgm:t>
    </dgm:pt>
    <dgm:pt modelId="{35778678-4300-48B7-B9E6-56D887C0DA9E}" type="parTrans" cxnId="{AC50EAD6-F375-4DDE-B8CD-753109B7503C}">
      <dgm:prSet/>
      <dgm:spPr/>
      <dgm:t>
        <a:bodyPr/>
        <a:lstStyle/>
        <a:p>
          <a:endParaRPr lang="en-ID"/>
        </a:p>
      </dgm:t>
    </dgm:pt>
    <dgm:pt modelId="{10DE6233-7300-4A14-BF8B-B47388BF301D}" type="sibTrans" cxnId="{AC50EAD6-F375-4DDE-B8CD-753109B7503C}">
      <dgm:prSet/>
      <dgm:spPr/>
      <dgm:t>
        <a:bodyPr/>
        <a:lstStyle/>
        <a:p>
          <a:endParaRPr lang="en-ID">
            <a:latin typeface="Times New Roman" panose="02020603050405020304" pitchFamily="18" charset="0"/>
            <a:cs typeface="Times New Roman" panose="02020603050405020304" pitchFamily="18" charset="0"/>
          </a:endParaRPr>
        </a:p>
      </dgm:t>
    </dgm:pt>
    <dgm:pt modelId="{CBE1F30D-4874-4F00-AA44-332751B9C751}">
      <dgm:prSet/>
      <dgm:spPr/>
      <dgm:t>
        <a:bodyPr/>
        <a:lstStyle/>
        <a:p>
          <a:r>
            <a:rPr lang="en-ID">
              <a:latin typeface="Times New Roman" panose="02020603050405020304" pitchFamily="18" charset="0"/>
              <a:cs typeface="Times New Roman" panose="02020603050405020304" pitchFamily="18" charset="0"/>
            </a:rPr>
            <a:t>Uji Coba Produk Skala Kecil</a:t>
          </a:r>
        </a:p>
      </dgm:t>
    </dgm:pt>
    <dgm:pt modelId="{7F204AEF-CCBC-485F-B80D-7C86783C2A65}" type="parTrans" cxnId="{510B482F-A37E-46D7-8876-A4A755071381}">
      <dgm:prSet/>
      <dgm:spPr/>
      <dgm:t>
        <a:bodyPr/>
        <a:lstStyle/>
        <a:p>
          <a:endParaRPr lang="en-ID"/>
        </a:p>
      </dgm:t>
    </dgm:pt>
    <dgm:pt modelId="{5ABD6FED-1D2C-483B-9D16-F906ED035B42}" type="sibTrans" cxnId="{510B482F-A37E-46D7-8876-A4A755071381}">
      <dgm:prSet/>
      <dgm:spPr/>
      <dgm:t>
        <a:bodyPr/>
        <a:lstStyle/>
        <a:p>
          <a:endParaRPr lang="en-ID">
            <a:latin typeface="Times New Roman" panose="02020603050405020304" pitchFamily="18" charset="0"/>
            <a:cs typeface="Times New Roman" panose="02020603050405020304" pitchFamily="18" charset="0"/>
          </a:endParaRPr>
        </a:p>
      </dgm:t>
    </dgm:pt>
    <dgm:pt modelId="{D2B33D0D-F02F-43FE-A614-A16D7D780729}">
      <dgm:prSet/>
      <dgm:spPr/>
      <dgm:t>
        <a:bodyPr/>
        <a:lstStyle/>
        <a:p>
          <a:r>
            <a:rPr lang="en-ID">
              <a:latin typeface="Times New Roman" panose="02020603050405020304" pitchFamily="18" charset="0"/>
              <a:cs typeface="Times New Roman" panose="02020603050405020304" pitchFamily="18" charset="0"/>
            </a:rPr>
            <a:t>Revisi Produk</a:t>
          </a:r>
        </a:p>
      </dgm:t>
    </dgm:pt>
    <dgm:pt modelId="{C7325C87-6211-48DA-ACA3-9B2BF9D102AF}" type="parTrans" cxnId="{E8C5C2CE-6414-4281-A98B-0D04BF9DABC1}">
      <dgm:prSet/>
      <dgm:spPr/>
      <dgm:t>
        <a:bodyPr/>
        <a:lstStyle/>
        <a:p>
          <a:endParaRPr lang="en-ID"/>
        </a:p>
      </dgm:t>
    </dgm:pt>
    <dgm:pt modelId="{E94D2442-00AC-48EA-A000-DF7BCD9087DA}" type="sibTrans" cxnId="{E8C5C2CE-6414-4281-A98B-0D04BF9DABC1}">
      <dgm:prSet/>
      <dgm:spPr/>
      <dgm:t>
        <a:bodyPr/>
        <a:lstStyle/>
        <a:p>
          <a:endParaRPr lang="en-ID">
            <a:latin typeface="Times New Roman" panose="02020603050405020304" pitchFamily="18" charset="0"/>
            <a:cs typeface="Times New Roman" panose="02020603050405020304" pitchFamily="18" charset="0"/>
          </a:endParaRPr>
        </a:p>
      </dgm:t>
    </dgm:pt>
    <dgm:pt modelId="{FF9C3B5C-AE88-4E1C-B3FC-EFC96B8C3E29}" type="pres">
      <dgm:prSet presAssocID="{A9B6B5E5-862E-4FD3-8A80-3F16A4294D8D}" presName="Name0" presStyleCnt="0">
        <dgm:presLayoutVars>
          <dgm:dir/>
          <dgm:resizeHandles val="exact"/>
        </dgm:presLayoutVars>
      </dgm:prSet>
      <dgm:spPr/>
      <dgm:t>
        <a:bodyPr/>
        <a:lstStyle/>
        <a:p>
          <a:endParaRPr lang="en-US"/>
        </a:p>
      </dgm:t>
    </dgm:pt>
    <dgm:pt modelId="{9D6532A6-A9F0-4A11-A256-E211AA10F65A}" type="pres">
      <dgm:prSet presAssocID="{FF9D81EB-E606-4E08-B22A-A0B8996A21F0}" presName="node" presStyleLbl="node1" presStyleIdx="0" presStyleCnt="8">
        <dgm:presLayoutVars>
          <dgm:bulletEnabled val="1"/>
        </dgm:presLayoutVars>
      </dgm:prSet>
      <dgm:spPr/>
      <dgm:t>
        <a:bodyPr/>
        <a:lstStyle/>
        <a:p>
          <a:endParaRPr lang="en-US"/>
        </a:p>
      </dgm:t>
    </dgm:pt>
    <dgm:pt modelId="{2E15CE67-7514-4E30-9FA8-9E4DF317BF27}" type="pres">
      <dgm:prSet presAssocID="{30E779C3-1349-4024-94EB-8FADDE1D130B}" presName="sibTrans" presStyleLbl="sibTrans1D1" presStyleIdx="0" presStyleCnt="7"/>
      <dgm:spPr/>
      <dgm:t>
        <a:bodyPr/>
        <a:lstStyle/>
        <a:p>
          <a:endParaRPr lang="en-US"/>
        </a:p>
      </dgm:t>
    </dgm:pt>
    <dgm:pt modelId="{C94DF88F-C3AB-4E2B-9194-779FAF62F563}" type="pres">
      <dgm:prSet presAssocID="{30E779C3-1349-4024-94EB-8FADDE1D130B}" presName="connectorText" presStyleLbl="sibTrans1D1" presStyleIdx="0" presStyleCnt="7"/>
      <dgm:spPr/>
      <dgm:t>
        <a:bodyPr/>
        <a:lstStyle/>
        <a:p>
          <a:endParaRPr lang="en-US"/>
        </a:p>
      </dgm:t>
    </dgm:pt>
    <dgm:pt modelId="{2C6FF68B-5579-46FB-A606-9F9C8170EB14}" type="pres">
      <dgm:prSet presAssocID="{15EEF61D-9A22-46D5-A547-FE6772721177}" presName="node" presStyleLbl="node1" presStyleIdx="1" presStyleCnt="8">
        <dgm:presLayoutVars>
          <dgm:bulletEnabled val="1"/>
        </dgm:presLayoutVars>
      </dgm:prSet>
      <dgm:spPr/>
      <dgm:t>
        <a:bodyPr/>
        <a:lstStyle/>
        <a:p>
          <a:endParaRPr lang="en-US"/>
        </a:p>
      </dgm:t>
    </dgm:pt>
    <dgm:pt modelId="{3E20D5A0-7E12-4193-9058-8E2B5B352220}" type="pres">
      <dgm:prSet presAssocID="{A9A6FF2F-9994-4EE6-AADD-3C0EB3D91EDF}" presName="sibTrans" presStyleLbl="sibTrans1D1" presStyleIdx="1" presStyleCnt="7"/>
      <dgm:spPr/>
      <dgm:t>
        <a:bodyPr/>
        <a:lstStyle/>
        <a:p>
          <a:endParaRPr lang="en-US"/>
        </a:p>
      </dgm:t>
    </dgm:pt>
    <dgm:pt modelId="{F616DA65-7802-4601-B920-F8CFAE257E97}" type="pres">
      <dgm:prSet presAssocID="{A9A6FF2F-9994-4EE6-AADD-3C0EB3D91EDF}" presName="connectorText" presStyleLbl="sibTrans1D1" presStyleIdx="1" presStyleCnt="7"/>
      <dgm:spPr/>
      <dgm:t>
        <a:bodyPr/>
        <a:lstStyle/>
        <a:p>
          <a:endParaRPr lang="en-US"/>
        </a:p>
      </dgm:t>
    </dgm:pt>
    <dgm:pt modelId="{E84ACF25-A27A-4324-B225-A5CE5B065ADA}" type="pres">
      <dgm:prSet presAssocID="{F74BB46C-0D3B-4025-836C-5CE1AC87B2CD}" presName="node" presStyleLbl="node1" presStyleIdx="2" presStyleCnt="8">
        <dgm:presLayoutVars>
          <dgm:bulletEnabled val="1"/>
        </dgm:presLayoutVars>
      </dgm:prSet>
      <dgm:spPr/>
      <dgm:t>
        <a:bodyPr/>
        <a:lstStyle/>
        <a:p>
          <a:endParaRPr lang="en-US"/>
        </a:p>
      </dgm:t>
    </dgm:pt>
    <dgm:pt modelId="{6B6BCDFD-6B7F-47EB-94DA-7D270E1D2B22}" type="pres">
      <dgm:prSet presAssocID="{B4EE4983-B36A-48D0-BA18-D491C3E2226C}" presName="sibTrans" presStyleLbl="sibTrans1D1" presStyleIdx="2" presStyleCnt="7"/>
      <dgm:spPr/>
      <dgm:t>
        <a:bodyPr/>
        <a:lstStyle/>
        <a:p>
          <a:endParaRPr lang="en-US"/>
        </a:p>
      </dgm:t>
    </dgm:pt>
    <dgm:pt modelId="{2BC1EFD1-BE84-4FA9-AE2C-5A20DD4955ED}" type="pres">
      <dgm:prSet presAssocID="{B4EE4983-B36A-48D0-BA18-D491C3E2226C}" presName="connectorText" presStyleLbl="sibTrans1D1" presStyleIdx="2" presStyleCnt="7"/>
      <dgm:spPr/>
      <dgm:t>
        <a:bodyPr/>
        <a:lstStyle/>
        <a:p>
          <a:endParaRPr lang="en-US"/>
        </a:p>
      </dgm:t>
    </dgm:pt>
    <dgm:pt modelId="{A144EC02-B4AD-481B-B9CD-0117E806DB60}" type="pres">
      <dgm:prSet presAssocID="{82EE7888-CABE-4D6A-B539-F1FDE2935B77}" presName="node" presStyleLbl="node1" presStyleIdx="3" presStyleCnt="8">
        <dgm:presLayoutVars>
          <dgm:bulletEnabled val="1"/>
        </dgm:presLayoutVars>
      </dgm:prSet>
      <dgm:spPr/>
      <dgm:t>
        <a:bodyPr/>
        <a:lstStyle/>
        <a:p>
          <a:endParaRPr lang="en-US"/>
        </a:p>
      </dgm:t>
    </dgm:pt>
    <dgm:pt modelId="{48879C23-1B8E-4031-AF1B-D37E0399CFA0}" type="pres">
      <dgm:prSet presAssocID="{F6844BBF-6617-416A-9FCA-ED9BAD70061D}" presName="sibTrans" presStyleLbl="sibTrans1D1" presStyleIdx="3" presStyleCnt="7"/>
      <dgm:spPr/>
      <dgm:t>
        <a:bodyPr/>
        <a:lstStyle/>
        <a:p>
          <a:endParaRPr lang="en-US"/>
        </a:p>
      </dgm:t>
    </dgm:pt>
    <dgm:pt modelId="{BC2CA353-E30D-481A-9A64-5CE34638C807}" type="pres">
      <dgm:prSet presAssocID="{F6844BBF-6617-416A-9FCA-ED9BAD70061D}" presName="connectorText" presStyleLbl="sibTrans1D1" presStyleIdx="3" presStyleCnt="7"/>
      <dgm:spPr/>
      <dgm:t>
        <a:bodyPr/>
        <a:lstStyle/>
        <a:p>
          <a:endParaRPr lang="en-US"/>
        </a:p>
      </dgm:t>
    </dgm:pt>
    <dgm:pt modelId="{CDA6B256-4B46-489E-8972-F2A75482BCD3}" type="pres">
      <dgm:prSet presAssocID="{35FC592D-C307-4896-B324-B6ADA8E048A7}" presName="node" presStyleLbl="node1" presStyleIdx="4" presStyleCnt="8">
        <dgm:presLayoutVars>
          <dgm:bulletEnabled val="1"/>
        </dgm:presLayoutVars>
      </dgm:prSet>
      <dgm:spPr/>
      <dgm:t>
        <a:bodyPr/>
        <a:lstStyle/>
        <a:p>
          <a:endParaRPr lang="en-US"/>
        </a:p>
      </dgm:t>
    </dgm:pt>
    <dgm:pt modelId="{993BA29F-1474-4738-9F86-7639DD167225}" type="pres">
      <dgm:prSet presAssocID="{10DE6233-7300-4A14-BF8B-B47388BF301D}" presName="sibTrans" presStyleLbl="sibTrans1D1" presStyleIdx="4" presStyleCnt="7"/>
      <dgm:spPr/>
      <dgm:t>
        <a:bodyPr/>
        <a:lstStyle/>
        <a:p>
          <a:endParaRPr lang="en-US"/>
        </a:p>
      </dgm:t>
    </dgm:pt>
    <dgm:pt modelId="{658779B7-51DA-41F0-A95A-FCF1B5C30CC0}" type="pres">
      <dgm:prSet presAssocID="{10DE6233-7300-4A14-BF8B-B47388BF301D}" presName="connectorText" presStyleLbl="sibTrans1D1" presStyleIdx="4" presStyleCnt="7"/>
      <dgm:spPr/>
      <dgm:t>
        <a:bodyPr/>
        <a:lstStyle/>
        <a:p>
          <a:endParaRPr lang="en-US"/>
        </a:p>
      </dgm:t>
    </dgm:pt>
    <dgm:pt modelId="{F4C6E1D0-CB79-4272-839F-2DB97005098D}" type="pres">
      <dgm:prSet presAssocID="{CBE1F30D-4874-4F00-AA44-332751B9C751}" presName="node" presStyleLbl="node1" presStyleIdx="5" presStyleCnt="8">
        <dgm:presLayoutVars>
          <dgm:bulletEnabled val="1"/>
        </dgm:presLayoutVars>
      </dgm:prSet>
      <dgm:spPr/>
      <dgm:t>
        <a:bodyPr/>
        <a:lstStyle/>
        <a:p>
          <a:endParaRPr lang="en-US"/>
        </a:p>
      </dgm:t>
    </dgm:pt>
    <dgm:pt modelId="{66862675-DFD8-400A-8733-B08B829841B2}" type="pres">
      <dgm:prSet presAssocID="{5ABD6FED-1D2C-483B-9D16-F906ED035B42}" presName="sibTrans" presStyleLbl="sibTrans1D1" presStyleIdx="5" presStyleCnt="7"/>
      <dgm:spPr/>
      <dgm:t>
        <a:bodyPr/>
        <a:lstStyle/>
        <a:p>
          <a:endParaRPr lang="en-US"/>
        </a:p>
      </dgm:t>
    </dgm:pt>
    <dgm:pt modelId="{61B5FC35-B2F2-4B9C-96D7-C922375159E9}" type="pres">
      <dgm:prSet presAssocID="{5ABD6FED-1D2C-483B-9D16-F906ED035B42}" presName="connectorText" presStyleLbl="sibTrans1D1" presStyleIdx="5" presStyleCnt="7"/>
      <dgm:spPr/>
      <dgm:t>
        <a:bodyPr/>
        <a:lstStyle/>
        <a:p>
          <a:endParaRPr lang="en-US"/>
        </a:p>
      </dgm:t>
    </dgm:pt>
    <dgm:pt modelId="{67C8DDF0-D464-4108-86C8-12F57A7CB500}" type="pres">
      <dgm:prSet presAssocID="{D2B33D0D-F02F-43FE-A614-A16D7D780729}" presName="node" presStyleLbl="node1" presStyleIdx="6" presStyleCnt="8">
        <dgm:presLayoutVars>
          <dgm:bulletEnabled val="1"/>
        </dgm:presLayoutVars>
      </dgm:prSet>
      <dgm:spPr/>
      <dgm:t>
        <a:bodyPr/>
        <a:lstStyle/>
        <a:p>
          <a:endParaRPr lang="en-US"/>
        </a:p>
      </dgm:t>
    </dgm:pt>
    <dgm:pt modelId="{894ADF60-403C-4D9E-BD41-B00B7A7F4467}" type="pres">
      <dgm:prSet presAssocID="{E94D2442-00AC-48EA-A000-DF7BCD9087DA}" presName="sibTrans" presStyleLbl="sibTrans1D1" presStyleIdx="6" presStyleCnt="7"/>
      <dgm:spPr/>
      <dgm:t>
        <a:bodyPr/>
        <a:lstStyle/>
        <a:p>
          <a:endParaRPr lang="en-US"/>
        </a:p>
      </dgm:t>
    </dgm:pt>
    <dgm:pt modelId="{91BD3553-1DB2-4874-AECE-64C39D03F220}" type="pres">
      <dgm:prSet presAssocID="{E94D2442-00AC-48EA-A000-DF7BCD9087DA}" presName="connectorText" presStyleLbl="sibTrans1D1" presStyleIdx="6" presStyleCnt="7"/>
      <dgm:spPr/>
      <dgm:t>
        <a:bodyPr/>
        <a:lstStyle/>
        <a:p>
          <a:endParaRPr lang="en-US"/>
        </a:p>
      </dgm:t>
    </dgm:pt>
    <dgm:pt modelId="{E7CBD9C7-F438-4C78-9451-6824C98821EF}" type="pres">
      <dgm:prSet presAssocID="{CCC8A82C-0A13-4456-8902-7ED2B3465922}" presName="node" presStyleLbl="node1" presStyleIdx="7" presStyleCnt="8">
        <dgm:presLayoutVars>
          <dgm:bulletEnabled val="1"/>
        </dgm:presLayoutVars>
      </dgm:prSet>
      <dgm:spPr/>
      <dgm:t>
        <a:bodyPr/>
        <a:lstStyle/>
        <a:p>
          <a:endParaRPr lang="en-US"/>
        </a:p>
      </dgm:t>
    </dgm:pt>
  </dgm:ptLst>
  <dgm:cxnLst>
    <dgm:cxn modelId="{DDFC04AA-5942-4B8C-837F-653D855638DE}" srcId="{A9B6B5E5-862E-4FD3-8A80-3F16A4294D8D}" destId="{FF9D81EB-E606-4E08-B22A-A0B8996A21F0}" srcOrd="0" destOrd="0" parTransId="{C08B6BB2-D7A3-4265-AA8F-02DDFAB2CD40}" sibTransId="{30E779C3-1349-4024-94EB-8FADDE1D130B}"/>
    <dgm:cxn modelId="{559B8264-7B78-4D10-9836-2EA7D5216FDD}" type="presOf" srcId="{A9B6B5E5-862E-4FD3-8A80-3F16A4294D8D}" destId="{FF9C3B5C-AE88-4E1C-B3FC-EFC96B8C3E29}" srcOrd="0" destOrd="0" presId="urn:microsoft.com/office/officeart/2005/8/layout/bProcess3"/>
    <dgm:cxn modelId="{AEB111A0-FFA9-4C06-B856-0B8B8B9B31D9}" type="presOf" srcId="{E94D2442-00AC-48EA-A000-DF7BCD9087DA}" destId="{894ADF60-403C-4D9E-BD41-B00B7A7F4467}" srcOrd="0" destOrd="0" presId="urn:microsoft.com/office/officeart/2005/8/layout/bProcess3"/>
    <dgm:cxn modelId="{E8C5C2CE-6414-4281-A98B-0D04BF9DABC1}" srcId="{A9B6B5E5-862E-4FD3-8A80-3F16A4294D8D}" destId="{D2B33D0D-F02F-43FE-A614-A16D7D780729}" srcOrd="6" destOrd="0" parTransId="{C7325C87-6211-48DA-ACA3-9B2BF9D102AF}" sibTransId="{E94D2442-00AC-48EA-A000-DF7BCD9087DA}"/>
    <dgm:cxn modelId="{40E5DDAE-FC41-46B9-9543-6184DDD6C0B7}" type="presOf" srcId="{FF9D81EB-E606-4E08-B22A-A0B8996A21F0}" destId="{9D6532A6-A9F0-4A11-A256-E211AA10F65A}" srcOrd="0" destOrd="0" presId="urn:microsoft.com/office/officeart/2005/8/layout/bProcess3"/>
    <dgm:cxn modelId="{8E1356AB-1BA6-42BA-BA67-BFA3BE190DF6}" srcId="{A9B6B5E5-862E-4FD3-8A80-3F16A4294D8D}" destId="{15EEF61D-9A22-46D5-A547-FE6772721177}" srcOrd="1" destOrd="0" parTransId="{CF93EF3C-B849-4CD6-9A54-F88E65C7E70C}" sibTransId="{A9A6FF2F-9994-4EE6-AADD-3C0EB3D91EDF}"/>
    <dgm:cxn modelId="{F5982BBF-E7D7-4D29-AF1C-D1965E0584AA}" type="presOf" srcId="{CCC8A82C-0A13-4456-8902-7ED2B3465922}" destId="{E7CBD9C7-F438-4C78-9451-6824C98821EF}" srcOrd="0" destOrd="0" presId="urn:microsoft.com/office/officeart/2005/8/layout/bProcess3"/>
    <dgm:cxn modelId="{47357F98-6C78-476F-B20B-F83039C123F3}" type="presOf" srcId="{10DE6233-7300-4A14-BF8B-B47388BF301D}" destId="{658779B7-51DA-41F0-A95A-FCF1B5C30CC0}" srcOrd="1" destOrd="0" presId="urn:microsoft.com/office/officeart/2005/8/layout/bProcess3"/>
    <dgm:cxn modelId="{16649966-85F1-4A82-AA61-6DE8714136CD}" srcId="{A9B6B5E5-862E-4FD3-8A80-3F16A4294D8D}" destId="{82EE7888-CABE-4D6A-B539-F1FDE2935B77}" srcOrd="3" destOrd="0" parTransId="{FBE6745A-DC45-47F5-9582-F0635A43E378}" sibTransId="{F6844BBF-6617-416A-9FCA-ED9BAD70061D}"/>
    <dgm:cxn modelId="{2203C2D0-4A77-4822-9FBC-C10165306661}" type="presOf" srcId="{B4EE4983-B36A-48D0-BA18-D491C3E2226C}" destId="{2BC1EFD1-BE84-4FA9-AE2C-5A20DD4955ED}" srcOrd="1" destOrd="0" presId="urn:microsoft.com/office/officeart/2005/8/layout/bProcess3"/>
    <dgm:cxn modelId="{A7D0762F-457A-437A-B269-7294E6DEA78F}" type="presOf" srcId="{30E779C3-1349-4024-94EB-8FADDE1D130B}" destId="{2E15CE67-7514-4E30-9FA8-9E4DF317BF27}" srcOrd="0" destOrd="0" presId="urn:microsoft.com/office/officeart/2005/8/layout/bProcess3"/>
    <dgm:cxn modelId="{771CEF12-7F40-4F38-BDE5-DA3C5BEB280E}" srcId="{A9B6B5E5-862E-4FD3-8A80-3F16A4294D8D}" destId="{CCC8A82C-0A13-4456-8902-7ED2B3465922}" srcOrd="7" destOrd="0" parTransId="{AC393D0A-6B62-47FD-994D-91DE848FD8EE}" sibTransId="{91D38A56-466A-457F-8E09-1D4A06209AA2}"/>
    <dgm:cxn modelId="{71E0AB4C-6D11-4AF8-8781-C4AEFD066487}" type="presOf" srcId="{F6844BBF-6617-416A-9FCA-ED9BAD70061D}" destId="{BC2CA353-E30D-481A-9A64-5CE34638C807}" srcOrd="1" destOrd="0" presId="urn:microsoft.com/office/officeart/2005/8/layout/bProcess3"/>
    <dgm:cxn modelId="{AD92C382-423E-4973-A569-AFAF52DF7BB8}" type="presOf" srcId="{A9A6FF2F-9994-4EE6-AADD-3C0EB3D91EDF}" destId="{3E20D5A0-7E12-4193-9058-8E2B5B352220}" srcOrd="0" destOrd="0" presId="urn:microsoft.com/office/officeart/2005/8/layout/bProcess3"/>
    <dgm:cxn modelId="{7AF35A8E-6ACB-47B2-AB60-26C7C674A3E8}" type="presOf" srcId="{F74BB46C-0D3B-4025-836C-5CE1AC87B2CD}" destId="{E84ACF25-A27A-4324-B225-A5CE5B065ADA}" srcOrd="0" destOrd="0" presId="urn:microsoft.com/office/officeart/2005/8/layout/bProcess3"/>
    <dgm:cxn modelId="{E6E34860-8DA1-4338-86BE-35D288EED688}" type="presOf" srcId="{35FC592D-C307-4896-B324-B6ADA8E048A7}" destId="{CDA6B256-4B46-489E-8972-F2A75482BCD3}" srcOrd="0" destOrd="0" presId="urn:microsoft.com/office/officeart/2005/8/layout/bProcess3"/>
    <dgm:cxn modelId="{88344CDF-2B11-4E5F-9DA3-0DB21E461E9D}" type="presOf" srcId="{E94D2442-00AC-48EA-A000-DF7BCD9087DA}" destId="{91BD3553-1DB2-4874-AECE-64C39D03F220}" srcOrd="1" destOrd="0" presId="urn:microsoft.com/office/officeart/2005/8/layout/bProcess3"/>
    <dgm:cxn modelId="{BDAA4E30-B60A-4646-BEFA-1B81AAA30444}" type="presOf" srcId="{A9A6FF2F-9994-4EE6-AADD-3C0EB3D91EDF}" destId="{F616DA65-7802-4601-B920-F8CFAE257E97}" srcOrd="1" destOrd="0" presId="urn:microsoft.com/office/officeart/2005/8/layout/bProcess3"/>
    <dgm:cxn modelId="{3692B7AC-15B5-4541-A70D-0AD9359F19B0}" type="presOf" srcId="{B4EE4983-B36A-48D0-BA18-D491C3E2226C}" destId="{6B6BCDFD-6B7F-47EB-94DA-7D270E1D2B22}" srcOrd="0" destOrd="0" presId="urn:microsoft.com/office/officeart/2005/8/layout/bProcess3"/>
    <dgm:cxn modelId="{2B230ACC-9707-43FE-BD40-2C08506EB77B}" srcId="{A9B6B5E5-862E-4FD3-8A80-3F16A4294D8D}" destId="{F74BB46C-0D3B-4025-836C-5CE1AC87B2CD}" srcOrd="2" destOrd="0" parTransId="{45D02318-4E0F-42A9-AB77-BFE233099361}" sibTransId="{B4EE4983-B36A-48D0-BA18-D491C3E2226C}"/>
    <dgm:cxn modelId="{02F17D03-AEFC-4901-84BD-AF9E85FA9177}" type="presOf" srcId="{30E779C3-1349-4024-94EB-8FADDE1D130B}" destId="{C94DF88F-C3AB-4E2B-9194-779FAF62F563}" srcOrd="1" destOrd="0" presId="urn:microsoft.com/office/officeart/2005/8/layout/bProcess3"/>
    <dgm:cxn modelId="{9E582B34-52A7-40E6-B719-7D849211A03D}" type="presOf" srcId="{D2B33D0D-F02F-43FE-A614-A16D7D780729}" destId="{67C8DDF0-D464-4108-86C8-12F57A7CB500}" srcOrd="0" destOrd="0" presId="urn:microsoft.com/office/officeart/2005/8/layout/bProcess3"/>
    <dgm:cxn modelId="{1D66D837-B3EE-47DA-9D6C-E14D7A657C3D}" type="presOf" srcId="{15EEF61D-9A22-46D5-A547-FE6772721177}" destId="{2C6FF68B-5579-46FB-A606-9F9C8170EB14}" srcOrd="0" destOrd="0" presId="urn:microsoft.com/office/officeart/2005/8/layout/bProcess3"/>
    <dgm:cxn modelId="{AC50EAD6-F375-4DDE-B8CD-753109B7503C}" srcId="{A9B6B5E5-862E-4FD3-8A80-3F16A4294D8D}" destId="{35FC592D-C307-4896-B324-B6ADA8E048A7}" srcOrd="4" destOrd="0" parTransId="{35778678-4300-48B7-B9E6-56D887C0DA9E}" sibTransId="{10DE6233-7300-4A14-BF8B-B47388BF301D}"/>
    <dgm:cxn modelId="{1C68FD52-F5CA-4077-9DCC-78F7AFBB98A5}" type="presOf" srcId="{5ABD6FED-1D2C-483B-9D16-F906ED035B42}" destId="{66862675-DFD8-400A-8733-B08B829841B2}" srcOrd="0" destOrd="0" presId="urn:microsoft.com/office/officeart/2005/8/layout/bProcess3"/>
    <dgm:cxn modelId="{61CAEDF9-C3CA-4B86-8BDA-87D50A0BA6E0}" type="presOf" srcId="{CBE1F30D-4874-4F00-AA44-332751B9C751}" destId="{F4C6E1D0-CB79-4272-839F-2DB97005098D}" srcOrd="0" destOrd="0" presId="urn:microsoft.com/office/officeart/2005/8/layout/bProcess3"/>
    <dgm:cxn modelId="{A4191360-5FAC-4936-8CAC-8FD86FC27161}" type="presOf" srcId="{10DE6233-7300-4A14-BF8B-B47388BF301D}" destId="{993BA29F-1474-4738-9F86-7639DD167225}" srcOrd="0" destOrd="0" presId="urn:microsoft.com/office/officeart/2005/8/layout/bProcess3"/>
    <dgm:cxn modelId="{510B482F-A37E-46D7-8876-A4A755071381}" srcId="{A9B6B5E5-862E-4FD3-8A80-3F16A4294D8D}" destId="{CBE1F30D-4874-4F00-AA44-332751B9C751}" srcOrd="5" destOrd="0" parTransId="{7F204AEF-CCBC-485F-B80D-7C86783C2A65}" sibTransId="{5ABD6FED-1D2C-483B-9D16-F906ED035B42}"/>
    <dgm:cxn modelId="{917F5B46-CFFF-4DFA-8EA9-9AD72A765FB5}" type="presOf" srcId="{5ABD6FED-1D2C-483B-9D16-F906ED035B42}" destId="{61B5FC35-B2F2-4B9C-96D7-C922375159E9}" srcOrd="1" destOrd="0" presId="urn:microsoft.com/office/officeart/2005/8/layout/bProcess3"/>
    <dgm:cxn modelId="{D6E9C001-7CF0-4B4D-A8C4-D69B1B0EBD8B}" type="presOf" srcId="{F6844BBF-6617-416A-9FCA-ED9BAD70061D}" destId="{48879C23-1B8E-4031-AF1B-D37E0399CFA0}" srcOrd="0" destOrd="0" presId="urn:microsoft.com/office/officeart/2005/8/layout/bProcess3"/>
    <dgm:cxn modelId="{4CEE6ABC-4F02-4D8F-829C-E18192E7E661}" type="presOf" srcId="{82EE7888-CABE-4D6A-B539-F1FDE2935B77}" destId="{A144EC02-B4AD-481B-B9CD-0117E806DB60}" srcOrd="0" destOrd="0" presId="urn:microsoft.com/office/officeart/2005/8/layout/bProcess3"/>
    <dgm:cxn modelId="{0E64C9F0-DEBD-4ABD-8BA8-201CE8AEADD3}" type="presParOf" srcId="{FF9C3B5C-AE88-4E1C-B3FC-EFC96B8C3E29}" destId="{9D6532A6-A9F0-4A11-A256-E211AA10F65A}" srcOrd="0" destOrd="0" presId="urn:microsoft.com/office/officeart/2005/8/layout/bProcess3"/>
    <dgm:cxn modelId="{D8B2A01E-C235-4B29-B898-961B93BE4FA8}" type="presParOf" srcId="{FF9C3B5C-AE88-4E1C-B3FC-EFC96B8C3E29}" destId="{2E15CE67-7514-4E30-9FA8-9E4DF317BF27}" srcOrd="1" destOrd="0" presId="urn:microsoft.com/office/officeart/2005/8/layout/bProcess3"/>
    <dgm:cxn modelId="{FB951A99-0B21-417A-80F1-35A4362DD34E}" type="presParOf" srcId="{2E15CE67-7514-4E30-9FA8-9E4DF317BF27}" destId="{C94DF88F-C3AB-4E2B-9194-779FAF62F563}" srcOrd="0" destOrd="0" presId="urn:microsoft.com/office/officeart/2005/8/layout/bProcess3"/>
    <dgm:cxn modelId="{20107BB1-3523-4277-A587-1176CC71BACA}" type="presParOf" srcId="{FF9C3B5C-AE88-4E1C-B3FC-EFC96B8C3E29}" destId="{2C6FF68B-5579-46FB-A606-9F9C8170EB14}" srcOrd="2" destOrd="0" presId="urn:microsoft.com/office/officeart/2005/8/layout/bProcess3"/>
    <dgm:cxn modelId="{CA5643B5-533B-48E4-A4E2-36DB33795B23}" type="presParOf" srcId="{FF9C3B5C-AE88-4E1C-B3FC-EFC96B8C3E29}" destId="{3E20D5A0-7E12-4193-9058-8E2B5B352220}" srcOrd="3" destOrd="0" presId="urn:microsoft.com/office/officeart/2005/8/layout/bProcess3"/>
    <dgm:cxn modelId="{09A4A1C3-07E7-4564-A791-6C0279972060}" type="presParOf" srcId="{3E20D5A0-7E12-4193-9058-8E2B5B352220}" destId="{F616DA65-7802-4601-B920-F8CFAE257E97}" srcOrd="0" destOrd="0" presId="urn:microsoft.com/office/officeart/2005/8/layout/bProcess3"/>
    <dgm:cxn modelId="{09E40AE6-C761-413A-8612-08F0B7C58248}" type="presParOf" srcId="{FF9C3B5C-AE88-4E1C-B3FC-EFC96B8C3E29}" destId="{E84ACF25-A27A-4324-B225-A5CE5B065ADA}" srcOrd="4" destOrd="0" presId="urn:microsoft.com/office/officeart/2005/8/layout/bProcess3"/>
    <dgm:cxn modelId="{C1D0CD02-2250-409B-9F3C-56814F7253E6}" type="presParOf" srcId="{FF9C3B5C-AE88-4E1C-B3FC-EFC96B8C3E29}" destId="{6B6BCDFD-6B7F-47EB-94DA-7D270E1D2B22}" srcOrd="5" destOrd="0" presId="urn:microsoft.com/office/officeart/2005/8/layout/bProcess3"/>
    <dgm:cxn modelId="{B404DEEE-681A-4037-A828-F2EF3937E792}" type="presParOf" srcId="{6B6BCDFD-6B7F-47EB-94DA-7D270E1D2B22}" destId="{2BC1EFD1-BE84-4FA9-AE2C-5A20DD4955ED}" srcOrd="0" destOrd="0" presId="urn:microsoft.com/office/officeart/2005/8/layout/bProcess3"/>
    <dgm:cxn modelId="{38CF7FC3-5794-4BCE-A1E4-6D8C11CD53FB}" type="presParOf" srcId="{FF9C3B5C-AE88-4E1C-B3FC-EFC96B8C3E29}" destId="{A144EC02-B4AD-481B-B9CD-0117E806DB60}" srcOrd="6" destOrd="0" presId="urn:microsoft.com/office/officeart/2005/8/layout/bProcess3"/>
    <dgm:cxn modelId="{B11E60E3-2DD3-49EA-B098-53390434C764}" type="presParOf" srcId="{FF9C3B5C-AE88-4E1C-B3FC-EFC96B8C3E29}" destId="{48879C23-1B8E-4031-AF1B-D37E0399CFA0}" srcOrd="7" destOrd="0" presId="urn:microsoft.com/office/officeart/2005/8/layout/bProcess3"/>
    <dgm:cxn modelId="{4C2B1DF8-71D9-43A4-A66C-39F77C6B0C8E}" type="presParOf" srcId="{48879C23-1B8E-4031-AF1B-D37E0399CFA0}" destId="{BC2CA353-E30D-481A-9A64-5CE34638C807}" srcOrd="0" destOrd="0" presId="urn:microsoft.com/office/officeart/2005/8/layout/bProcess3"/>
    <dgm:cxn modelId="{5DB7CC22-F651-4822-8B61-292AF23744B3}" type="presParOf" srcId="{FF9C3B5C-AE88-4E1C-B3FC-EFC96B8C3E29}" destId="{CDA6B256-4B46-489E-8972-F2A75482BCD3}" srcOrd="8" destOrd="0" presId="urn:microsoft.com/office/officeart/2005/8/layout/bProcess3"/>
    <dgm:cxn modelId="{F12661B5-D492-47A5-8251-6AA5B9B53F6E}" type="presParOf" srcId="{FF9C3B5C-AE88-4E1C-B3FC-EFC96B8C3E29}" destId="{993BA29F-1474-4738-9F86-7639DD167225}" srcOrd="9" destOrd="0" presId="urn:microsoft.com/office/officeart/2005/8/layout/bProcess3"/>
    <dgm:cxn modelId="{4DB02910-78F5-4698-8058-B2FFFBEC9384}" type="presParOf" srcId="{993BA29F-1474-4738-9F86-7639DD167225}" destId="{658779B7-51DA-41F0-A95A-FCF1B5C30CC0}" srcOrd="0" destOrd="0" presId="urn:microsoft.com/office/officeart/2005/8/layout/bProcess3"/>
    <dgm:cxn modelId="{93FDCB9B-81CB-419F-8A3C-2CBF6CDAA700}" type="presParOf" srcId="{FF9C3B5C-AE88-4E1C-B3FC-EFC96B8C3E29}" destId="{F4C6E1D0-CB79-4272-839F-2DB97005098D}" srcOrd="10" destOrd="0" presId="urn:microsoft.com/office/officeart/2005/8/layout/bProcess3"/>
    <dgm:cxn modelId="{ACA25D21-7AD6-4435-AE92-7BED66D66526}" type="presParOf" srcId="{FF9C3B5C-AE88-4E1C-B3FC-EFC96B8C3E29}" destId="{66862675-DFD8-400A-8733-B08B829841B2}" srcOrd="11" destOrd="0" presId="urn:microsoft.com/office/officeart/2005/8/layout/bProcess3"/>
    <dgm:cxn modelId="{B2776921-3BEA-4B12-A08B-B62421ED1344}" type="presParOf" srcId="{66862675-DFD8-400A-8733-B08B829841B2}" destId="{61B5FC35-B2F2-4B9C-96D7-C922375159E9}" srcOrd="0" destOrd="0" presId="urn:microsoft.com/office/officeart/2005/8/layout/bProcess3"/>
    <dgm:cxn modelId="{A01365B8-991A-461D-8553-B232B312B41C}" type="presParOf" srcId="{FF9C3B5C-AE88-4E1C-B3FC-EFC96B8C3E29}" destId="{67C8DDF0-D464-4108-86C8-12F57A7CB500}" srcOrd="12" destOrd="0" presId="urn:microsoft.com/office/officeart/2005/8/layout/bProcess3"/>
    <dgm:cxn modelId="{AC4EEBF2-9DDF-495B-BF81-9329AA12ED58}" type="presParOf" srcId="{FF9C3B5C-AE88-4E1C-B3FC-EFC96B8C3E29}" destId="{894ADF60-403C-4D9E-BD41-B00B7A7F4467}" srcOrd="13" destOrd="0" presId="urn:microsoft.com/office/officeart/2005/8/layout/bProcess3"/>
    <dgm:cxn modelId="{D49DFF75-BB7D-4137-9FEE-2F4662EE9023}" type="presParOf" srcId="{894ADF60-403C-4D9E-BD41-B00B7A7F4467}" destId="{91BD3553-1DB2-4874-AECE-64C39D03F220}" srcOrd="0" destOrd="0" presId="urn:microsoft.com/office/officeart/2005/8/layout/bProcess3"/>
    <dgm:cxn modelId="{5734E1C1-2E1F-471C-B10E-F28B339FB204}" type="presParOf" srcId="{FF9C3B5C-AE88-4E1C-B3FC-EFC96B8C3E29}" destId="{E7CBD9C7-F438-4C78-9451-6824C98821EF}" srcOrd="14" destOrd="0" presId="urn:microsoft.com/office/officeart/2005/8/layout/bProcess3"/>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97C76EA-DA68-47C2-AF5B-AB0C154CF778}">
      <dsp:nvSpPr>
        <dsp:cNvPr id="0" name=""/>
        <dsp:cNvSpPr/>
      </dsp:nvSpPr>
      <dsp:spPr>
        <a:xfrm>
          <a:off x="2090995" y="2184935"/>
          <a:ext cx="1359812" cy="1359812"/>
        </a:xfrm>
        <a:prstGeom prst="ellips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ID" sz="1000" kern="1200">
              <a:latin typeface="Times New Roman" panose="02020603050405020304" pitchFamily="18" charset="0"/>
              <a:cs typeface="Times New Roman" panose="02020603050405020304" pitchFamily="18" charset="0"/>
            </a:rPr>
            <a:t>Pengembangan modul ajar IPA Terpadu</a:t>
          </a:r>
        </a:p>
      </dsp:txBody>
      <dsp:txXfrm>
        <a:off x="2290135" y="2384075"/>
        <a:ext cx="961532" cy="961532"/>
      </dsp:txXfrm>
    </dsp:sp>
    <dsp:sp modelId="{971CA6A1-4BFC-4F39-BF3E-36EA1CD119CB}">
      <dsp:nvSpPr>
        <dsp:cNvPr id="0" name=""/>
        <dsp:cNvSpPr/>
      </dsp:nvSpPr>
      <dsp:spPr>
        <a:xfrm rot="10800000">
          <a:off x="505130" y="2671068"/>
          <a:ext cx="1498642" cy="387546"/>
        </a:xfrm>
        <a:prstGeom prst="lef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7E71F1CD-5485-4BD6-B3C6-55DE0D53E7D9}">
      <dsp:nvSpPr>
        <dsp:cNvPr id="0" name=""/>
        <dsp:cNvSpPr/>
      </dsp:nvSpPr>
      <dsp:spPr>
        <a:xfrm>
          <a:off x="-254969" y="2434966"/>
          <a:ext cx="1520201" cy="85975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lvl="0" algn="ctr" defTabSz="444500">
            <a:lnSpc>
              <a:spcPct val="90000"/>
            </a:lnSpc>
            <a:spcBef>
              <a:spcPct val="0"/>
            </a:spcBef>
            <a:spcAft>
              <a:spcPct val="35000"/>
            </a:spcAft>
          </a:pPr>
          <a:r>
            <a:rPr lang="en-ID" sz="1000" kern="1200">
              <a:latin typeface="Times New Roman" panose="02020603050405020304" pitchFamily="18" charset="0"/>
              <a:cs typeface="Times New Roman" panose="02020603050405020304" pitchFamily="18" charset="0"/>
            </a:rPr>
            <a:t>Pembelajaran yang dilakukan belum memaksimalkan keterkaitannya dengan </a:t>
          </a:r>
          <a:r>
            <a:rPr lang="en-ID" sz="1000" i="1" kern="1200">
              <a:latin typeface="Times New Roman" panose="02020603050405020304" pitchFamily="18" charset="0"/>
              <a:cs typeface="Times New Roman" panose="02020603050405020304" pitchFamily="18" charset="0"/>
            </a:rPr>
            <a:t>Scientific Issues</a:t>
          </a:r>
          <a:endParaRPr lang="en-ID" sz="1000" kern="1200">
            <a:latin typeface="Times New Roman" panose="02020603050405020304" pitchFamily="18" charset="0"/>
            <a:cs typeface="Times New Roman" panose="02020603050405020304" pitchFamily="18" charset="0"/>
          </a:endParaRPr>
        </a:p>
      </dsp:txBody>
      <dsp:txXfrm>
        <a:off x="-229788" y="2460147"/>
        <a:ext cx="1469839" cy="809388"/>
      </dsp:txXfrm>
    </dsp:sp>
    <dsp:sp modelId="{5115A35B-C31E-46A9-8093-76D454788B23}">
      <dsp:nvSpPr>
        <dsp:cNvPr id="0" name=""/>
        <dsp:cNvSpPr/>
      </dsp:nvSpPr>
      <dsp:spPr>
        <a:xfrm rot="12600000">
          <a:off x="708296" y="1912843"/>
          <a:ext cx="1498642" cy="387546"/>
        </a:xfrm>
        <a:prstGeom prst="lef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F242041B-93EB-4BFB-BA7F-74B202790D2A}">
      <dsp:nvSpPr>
        <dsp:cNvPr id="0" name=""/>
        <dsp:cNvSpPr/>
      </dsp:nvSpPr>
      <dsp:spPr>
        <a:xfrm>
          <a:off x="-59651" y="1351208"/>
          <a:ext cx="1736675" cy="76149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lvl="0" algn="ctr" defTabSz="444500">
            <a:lnSpc>
              <a:spcPct val="90000"/>
            </a:lnSpc>
            <a:spcBef>
              <a:spcPct val="0"/>
            </a:spcBef>
            <a:spcAft>
              <a:spcPct val="35000"/>
            </a:spcAft>
          </a:pPr>
          <a:r>
            <a:rPr lang="en-ID" sz="1000" kern="1200">
              <a:latin typeface="Times New Roman" panose="02020603050405020304" pitchFamily="18" charset="0"/>
              <a:cs typeface="Times New Roman" panose="02020603050405020304" pitchFamily="18" charset="0"/>
            </a:rPr>
            <a:t>Pembelajaran yang dilakukan belum memaksimalkan karakter abad-21</a:t>
          </a:r>
          <a:endParaRPr lang="en-ID" sz="1000" kern="1200"/>
        </a:p>
      </dsp:txBody>
      <dsp:txXfrm>
        <a:off x="-37348" y="1373511"/>
        <a:ext cx="1692069" cy="716889"/>
      </dsp:txXfrm>
    </dsp:sp>
    <dsp:sp modelId="{52FE1A53-8ECF-4371-98DE-177177E9585F}">
      <dsp:nvSpPr>
        <dsp:cNvPr id="0" name=""/>
        <dsp:cNvSpPr/>
      </dsp:nvSpPr>
      <dsp:spPr>
        <a:xfrm rot="14400000">
          <a:off x="1263355" y="1357784"/>
          <a:ext cx="1498642" cy="387546"/>
        </a:xfrm>
        <a:prstGeom prst="lef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391EF965-7E31-4E8B-84E7-4B2B1ED35719}">
      <dsp:nvSpPr>
        <dsp:cNvPr id="0" name=""/>
        <dsp:cNvSpPr/>
      </dsp:nvSpPr>
      <dsp:spPr>
        <a:xfrm>
          <a:off x="1023166" y="496163"/>
          <a:ext cx="1229700" cy="81292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lvl="0" algn="ctr" defTabSz="444500">
            <a:lnSpc>
              <a:spcPct val="90000"/>
            </a:lnSpc>
            <a:spcBef>
              <a:spcPct val="0"/>
            </a:spcBef>
            <a:spcAft>
              <a:spcPct val="35000"/>
            </a:spcAft>
          </a:pPr>
          <a:r>
            <a:rPr lang="en-ID" sz="1000" kern="1200">
              <a:latin typeface="Times New Roman" panose="02020603050405020304" pitchFamily="18" charset="0"/>
              <a:cs typeface="Times New Roman" panose="02020603050405020304" pitchFamily="18" charset="0"/>
            </a:rPr>
            <a:t>Peserta didik kurang memahami relevansi materi dengan persoalan kehidupan sehari-hari</a:t>
          </a:r>
          <a:endParaRPr lang="en-ID" sz="1000" kern="1200"/>
        </a:p>
      </dsp:txBody>
      <dsp:txXfrm>
        <a:off x="1046976" y="519973"/>
        <a:ext cx="1182080" cy="765306"/>
      </dsp:txXfrm>
    </dsp:sp>
    <dsp:sp modelId="{2463FE53-D88D-4ADC-A362-CA5DCF275D90}">
      <dsp:nvSpPr>
        <dsp:cNvPr id="0" name=""/>
        <dsp:cNvSpPr/>
      </dsp:nvSpPr>
      <dsp:spPr>
        <a:xfrm rot="16200000">
          <a:off x="2021580" y="1154618"/>
          <a:ext cx="1498642" cy="387546"/>
        </a:xfrm>
        <a:prstGeom prst="lef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0BB5872F-F85A-4112-B4C6-E89A1146C9B6}">
      <dsp:nvSpPr>
        <dsp:cNvPr id="0" name=""/>
        <dsp:cNvSpPr/>
      </dsp:nvSpPr>
      <dsp:spPr>
        <a:xfrm>
          <a:off x="2294967" y="30047"/>
          <a:ext cx="951868" cy="113804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lvl="0" algn="ctr" defTabSz="444500">
            <a:lnSpc>
              <a:spcPct val="90000"/>
            </a:lnSpc>
            <a:spcBef>
              <a:spcPct val="0"/>
            </a:spcBef>
            <a:spcAft>
              <a:spcPct val="35000"/>
            </a:spcAft>
          </a:pPr>
          <a:r>
            <a:rPr lang="en-ID" sz="1000" kern="1200">
              <a:latin typeface="Times New Roman" panose="02020603050405020304" pitchFamily="18" charset="0"/>
              <a:cs typeface="Times New Roman" panose="02020603050405020304" pitchFamily="18" charset="0"/>
            </a:rPr>
            <a:t>Guru belum memiliki media pembelajaran untuk memaksimalkan keterkaitannya dengan </a:t>
          </a:r>
          <a:r>
            <a:rPr lang="en-ID" sz="1000" i="1" kern="1200">
              <a:latin typeface="Times New Roman" panose="02020603050405020304" pitchFamily="18" charset="0"/>
              <a:cs typeface="Times New Roman" panose="02020603050405020304" pitchFamily="18" charset="0"/>
            </a:rPr>
            <a:t>Scientific Issues</a:t>
          </a:r>
          <a:endParaRPr lang="en-ID" sz="1000" kern="1200"/>
        </a:p>
      </dsp:txBody>
      <dsp:txXfrm>
        <a:off x="2322846" y="57926"/>
        <a:ext cx="896110" cy="1082288"/>
      </dsp:txXfrm>
    </dsp:sp>
    <dsp:sp modelId="{42379574-1A70-49A3-B20E-8E053DDCD85E}">
      <dsp:nvSpPr>
        <dsp:cNvPr id="0" name=""/>
        <dsp:cNvSpPr/>
      </dsp:nvSpPr>
      <dsp:spPr>
        <a:xfrm rot="18000000">
          <a:off x="2779805" y="1357784"/>
          <a:ext cx="1498642" cy="387546"/>
        </a:xfrm>
        <a:prstGeom prst="lef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4833BFE-8805-467A-BAD2-562515E932C0}">
      <dsp:nvSpPr>
        <dsp:cNvPr id="0" name=""/>
        <dsp:cNvSpPr/>
      </dsp:nvSpPr>
      <dsp:spPr>
        <a:xfrm>
          <a:off x="3310406" y="495192"/>
          <a:ext cx="1186761" cy="81486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lvl="0" algn="ctr" defTabSz="444500">
            <a:lnSpc>
              <a:spcPct val="90000"/>
            </a:lnSpc>
            <a:spcBef>
              <a:spcPct val="0"/>
            </a:spcBef>
            <a:spcAft>
              <a:spcPct val="35000"/>
            </a:spcAft>
          </a:pPr>
          <a:r>
            <a:rPr lang="en-ID" sz="1000" kern="1200">
              <a:latin typeface="Times New Roman" panose="02020603050405020304" pitchFamily="18" charset="0"/>
              <a:cs typeface="Times New Roman" panose="02020603050405020304" pitchFamily="18" charset="0"/>
            </a:rPr>
            <a:t>Guru belum memiliki media pembelajaran untuk menguatkan karakter abad-21 peserta didik</a:t>
          </a:r>
          <a:endParaRPr lang="en-ID" sz="1000" kern="1200"/>
        </a:p>
      </dsp:txBody>
      <dsp:txXfrm>
        <a:off x="3334273" y="519059"/>
        <a:ext cx="1139027" cy="767134"/>
      </dsp:txXfrm>
    </dsp:sp>
    <dsp:sp modelId="{3610816F-2218-4EC7-8A2B-58D2696FBF27}">
      <dsp:nvSpPr>
        <dsp:cNvPr id="0" name=""/>
        <dsp:cNvSpPr/>
      </dsp:nvSpPr>
      <dsp:spPr>
        <a:xfrm rot="19800000">
          <a:off x="3334864" y="1912843"/>
          <a:ext cx="1498642" cy="387546"/>
        </a:xfrm>
        <a:prstGeom prst="lef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874447FE-AE03-45A3-856E-2AC92843ED2B}">
      <dsp:nvSpPr>
        <dsp:cNvPr id="0" name=""/>
        <dsp:cNvSpPr/>
      </dsp:nvSpPr>
      <dsp:spPr>
        <a:xfrm>
          <a:off x="3903996" y="1351208"/>
          <a:ext cx="1658241" cy="76149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lvl="0" algn="ctr" defTabSz="444500">
            <a:lnSpc>
              <a:spcPct val="90000"/>
            </a:lnSpc>
            <a:spcBef>
              <a:spcPct val="0"/>
            </a:spcBef>
            <a:spcAft>
              <a:spcPct val="35000"/>
            </a:spcAft>
          </a:pPr>
          <a:r>
            <a:rPr lang="en-ID" sz="1000" kern="1200">
              <a:latin typeface="Times New Roman" panose="02020603050405020304" pitchFamily="18" charset="0"/>
              <a:cs typeface="Times New Roman" panose="02020603050405020304" pitchFamily="18" charset="0"/>
            </a:rPr>
            <a:t>Guru jarang menggunakan model PBL, khususnya dalam meningkatkan keterampilan berpikir kritis</a:t>
          </a:r>
        </a:p>
      </dsp:txBody>
      <dsp:txXfrm>
        <a:off x="3926299" y="1373511"/>
        <a:ext cx="1613635" cy="716889"/>
      </dsp:txXfrm>
    </dsp:sp>
    <dsp:sp modelId="{86047943-637F-4CF7-ABA7-47BCEE06BD16}">
      <dsp:nvSpPr>
        <dsp:cNvPr id="0" name=""/>
        <dsp:cNvSpPr/>
      </dsp:nvSpPr>
      <dsp:spPr>
        <a:xfrm>
          <a:off x="3538030" y="2671068"/>
          <a:ext cx="1498642" cy="387546"/>
        </a:xfrm>
        <a:prstGeom prst="lef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02ADBA95-7328-4CCB-9EB1-2D81815495B4}">
      <dsp:nvSpPr>
        <dsp:cNvPr id="0" name=""/>
        <dsp:cNvSpPr/>
      </dsp:nvSpPr>
      <dsp:spPr>
        <a:xfrm>
          <a:off x="4331975" y="2434966"/>
          <a:ext cx="1409394" cy="85975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lvl="0" algn="ctr" defTabSz="444500">
            <a:lnSpc>
              <a:spcPct val="90000"/>
            </a:lnSpc>
            <a:spcBef>
              <a:spcPct val="0"/>
            </a:spcBef>
            <a:spcAft>
              <a:spcPct val="35000"/>
            </a:spcAft>
          </a:pPr>
          <a:r>
            <a:rPr lang="en-ID" sz="1000" kern="1200">
              <a:latin typeface="Times New Roman" panose="02020603050405020304" pitchFamily="18" charset="0"/>
              <a:cs typeface="Times New Roman" panose="02020603050405020304" pitchFamily="18" charset="0"/>
            </a:rPr>
            <a:t>Modul ajar lebih terfokus pada penyampaian fakta dan konsep dasar, tanpa memadukan konteks isu-isu sains</a:t>
          </a:r>
        </a:p>
      </dsp:txBody>
      <dsp:txXfrm>
        <a:off x="4357156" y="2460147"/>
        <a:ext cx="1359032" cy="8093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98CC96F-0339-49D1-8AD5-EA95EAB244BB}">
      <dsp:nvSpPr>
        <dsp:cNvPr id="0" name=""/>
        <dsp:cNvSpPr/>
      </dsp:nvSpPr>
      <dsp:spPr>
        <a:xfrm>
          <a:off x="1229426" y="185561"/>
          <a:ext cx="145813" cy="91440"/>
        </a:xfrm>
        <a:custGeom>
          <a:avLst/>
          <a:gdLst/>
          <a:ahLst/>
          <a:cxnLst/>
          <a:rect l="0" t="0" r="0" b="0"/>
          <a:pathLst>
            <a:path>
              <a:moveTo>
                <a:pt x="0" y="45720"/>
              </a:moveTo>
              <a:lnTo>
                <a:pt x="145813"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ID" sz="1000" kern="1200">
            <a:latin typeface="Times New Roman" panose="02020603050405020304" pitchFamily="18" charset="0"/>
            <a:cs typeface="Times New Roman" panose="02020603050405020304" pitchFamily="18" charset="0"/>
          </a:endParaRPr>
        </a:p>
      </dsp:txBody>
      <dsp:txXfrm>
        <a:off x="1297922" y="230398"/>
        <a:ext cx="8820" cy="1765"/>
      </dsp:txXfrm>
    </dsp:sp>
    <dsp:sp modelId="{0F9F0DC2-F32C-4E34-8980-31D382B59494}">
      <dsp:nvSpPr>
        <dsp:cNvPr id="0" name=""/>
        <dsp:cNvSpPr/>
      </dsp:nvSpPr>
      <dsp:spPr>
        <a:xfrm>
          <a:off x="464212" y="1177"/>
          <a:ext cx="767013" cy="46020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lvl="0" algn="ctr" defTabSz="444500">
            <a:lnSpc>
              <a:spcPct val="90000"/>
            </a:lnSpc>
            <a:spcBef>
              <a:spcPct val="0"/>
            </a:spcBef>
            <a:spcAft>
              <a:spcPct val="35000"/>
            </a:spcAft>
          </a:pPr>
          <a:r>
            <a:rPr lang="en-ID" sz="1000" kern="1200">
              <a:latin typeface="Times New Roman" panose="02020603050405020304" pitchFamily="18" charset="0"/>
              <a:cs typeface="Times New Roman" panose="02020603050405020304" pitchFamily="18" charset="0"/>
            </a:rPr>
            <a:t>Potensi dan Masalah</a:t>
          </a:r>
        </a:p>
      </dsp:txBody>
      <dsp:txXfrm>
        <a:off x="464212" y="1177"/>
        <a:ext cx="767013" cy="460208"/>
      </dsp:txXfrm>
    </dsp:sp>
    <dsp:sp modelId="{C3865DF6-80C3-4103-A8A4-BE007828B042}">
      <dsp:nvSpPr>
        <dsp:cNvPr id="0" name=""/>
        <dsp:cNvSpPr/>
      </dsp:nvSpPr>
      <dsp:spPr>
        <a:xfrm>
          <a:off x="2172853" y="185561"/>
          <a:ext cx="145813" cy="91440"/>
        </a:xfrm>
        <a:custGeom>
          <a:avLst/>
          <a:gdLst/>
          <a:ahLst/>
          <a:cxnLst/>
          <a:rect l="0" t="0" r="0" b="0"/>
          <a:pathLst>
            <a:path>
              <a:moveTo>
                <a:pt x="0" y="45720"/>
              </a:moveTo>
              <a:lnTo>
                <a:pt x="145813"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ID" sz="1000" kern="1200">
            <a:latin typeface="Times New Roman" panose="02020603050405020304" pitchFamily="18" charset="0"/>
            <a:cs typeface="Times New Roman" panose="02020603050405020304" pitchFamily="18" charset="0"/>
          </a:endParaRPr>
        </a:p>
      </dsp:txBody>
      <dsp:txXfrm>
        <a:off x="2241349" y="230398"/>
        <a:ext cx="8820" cy="1765"/>
      </dsp:txXfrm>
    </dsp:sp>
    <dsp:sp modelId="{68230098-45E5-4197-BD2D-DD3521AADE83}">
      <dsp:nvSpPr>
        <dsp:cNvPr id="0" name=""/>
        <dsp:cNvSpPr/>
      </dsp:nvSpPr>
      <dsp:spPr>
        <a:xfrm>
          <a:off x="1407639" y="1177"/>
          <a:ext cx="767013" cy="46020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lvl="0" algn="ctr" defTabSz="444500">
            <a:lnSpc>
              <a:spcPct val="90000"/>
            </a:lnSpc>
            <a:spcBef>
              <a:spcPct val="0"/>
            </a:spcBef>
            <a:spcAft>
              <a:spcPct val="35000"/>
            </a:spcAft>
          </a:pPr>
          <a:r>
            <a:rPr lang="en-ID" sz="1000" kern="1200">
              <a:latin typeface="Times New Roman" panose="02020603050405020304" pitchFamily="18" charset="0"/>
              <a:cs typeface="Times New Roman" panose="02020603050405020304" pitchFamily="18" charset="0"/>
            </a:rPr>
            <a:t>Pengumpulan Informasi</a:t>
          </a:r>
        </a:p>
      </dsp:txBody>
      <dsp:txXfrm>
        <a:off x="1407639" y="1177"/>
        <a:ext cx="767013" cy="460208"/>
      </dsp:txXfrm>
    </dsp:sp>
    <dsp:sp modelId="{8DF4494E-B334-4DDD-9962-66EA08BFF468}">
      <dsp:nvSpPr>
        <dsp:cNvPr id="0" name=""/>
        <dsp:cNvSpPr/>
      </dsp:nvSpPr>
      <dsp:spPr>
        <a:xfrm>
          <a:off x="3116280" y="185561"/>
          <a:ext cx="145813" cy="91440"/>
        </a:xfrm>
        <a:custGeom>
          <a:avLst/>
          <a:gdLst/>
          <a:ahLst/>
          <a:cxnLst/>
          <a:rect l="0" t="0" r="0" b="0"/>
          <a:pathLst>
            <a:path>
              <a:moveTo>
                <a:pt x="0" y="45720"/>
              </a:moveTo>
              <a:lnTo>
                <a:pt x="145813"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ID" sz="1000" kern="1200">
            <a:latin typeface="Times New Roman" panose="02020603050405020304" pitchFamily="18" charset="0"/>
            <a:cs typeface="Times New Roman" panose="02020603050405020304" pitchFamily="18" charset="0"/>
          </a:endParaRPr>
        </a:p>
      </dsp:txBody>
      <dsp:txXfrm>
        <a:off x="3184776" y="230398"/>
        <a:ext cx="8820" cy="1765"/>
      </dsp:txXfrm>
    </dsp:sp>
    <dsp:sp modelId="{F8D9A33B-D375-4A93-9347-2F684E9048B8}">
      <dsp:nvSpPr>
        <dsp:cNvPr id="0" name=""/>
        <dsp:cNvSpPr/>
      </dsp:nvSpPr>
      <dsp:spPr>
        <a:xfrm>
          <a:off x="2351066" y="1177"/>
          <a:ext cx="767013" cy="46020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ID" sz="900" kern="1200">
              <a:latin typeface="Times New Roman" panose="02020603050405020304" pitchFamily="18" charset="0"/>
              <a:cs typeface="Times New Roman" panose="02020603050405020304" pitchFamily="18" charset="0"/>
            </a:rPr>
            <a:t>Desain Produk dan Produk Awal</a:t>
          </a:r>
        </a:p>
      </dsp:txBody>
      <dsp:txXfrm>
        <a:off x="2351066" y="1177"/>
        <a:ext cx="767013" cy="460208"/>
      </dsp:txXfrm>
    </dsp:sp>
    <dsp:sp modelId="{7A4A08A1-34AA-4B11-ACFA-9D32AB8B205E}">
      <dsp:nvSpPr>
        <dsp:cNvPr id="0" name=""/>
        <dsp:cNvSpPr/>
      </dsp:nvSpPr>
      <dsp:spPr>
        <a:xfrm>
          <a:off x="4059707" y="185561"/>
          <a:ext cx="145813" cy="91440"/>
        </a:xfrm>
        <a:custGeom>
          <a:avLst/>
          <a:gdLst/>
          <a:ahLst/>
          <a:cxnLst/>
          <a:rect l="0" t="0" r="0" b="0"/>
          <a:pathLst>
            <a:path>
              <a:moveTo>
                <a:pt x="0" y="45720"/>
              </a:moveTo>
              <a:lnTo>
                <a:pt x="145813"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ID" sz="1000" kern="1200">
            <a:latin typeface="Times New Roman" panose="02020603050405020304" pitchFamily="18" charset="0"/>
            <a:cs typeface="Times New Roman" panose="02020603050405020304" pitchFamily="18" charset="0"/>
          </a:endParaRPr>
        </a:p>
      </dsp:txBody>
      <dsp:txXfrm>
        <a:off x="4128203" y="230398"/>
        <a:ext cx="8820" cy="1765"/>
      </dsp:txXfrm>
    </dsp:sp>
    <dsp:sp modelId="{4FBF4BCE-0A93-477D-BAFC-64DF004BF591}">
      <dsp:nvSpPr>
        <dsp:cNvPr id="0" name=""/>
        <dsp:cNvSpPr/>
      </dsp:nvSpPr>
      <dsp:spPr>
        <a:xfrm>
          <a:off x="3294493" y="1177"/>
          <a:ext cx="767013" cy="46020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lvl="0" algn="ctr" defTabSz="444500">
            <a:lnSpc>
              <a:spcPct val="90000"/>
            </a:lnSpc>
            <a:spcBef>
              <a:spcPct val="0"/>
            </a:spcBef>
            <a:spcAft>
              <a:spcPct val="35000"/>
            </a:spcAft>
          </a:pPr>
          <a:r>
            <a:rPr lang="en-ID" sz="1000" kern="1200">
              <a:latin typeface="Times New Roman" panose="02020603050405020304" pitchFamily="18" charset="0"/>
              <a:cs typeface="Times New Roman" panose="02020603050405020304" pitchFamily="18" charset="0"/>
            </a:rPr>
            <a:t>Validasi Desain</a:t>
          </a:r>
        </a:p>
      </dsp:txBody>
      <dsp:txXfrm>
        <a:off x="3294493" y="1177"/>
        <a:ext cx="767013" cy="460208"/>
      </dsp:txXfrm>
    </dsp:sp>
    <dsp:sp modelId="{9A1AEA0E-B6BF-4A78-B970-AE2658598D79}">
      <dsp:nvSpPr>
        <dsp:cNvPr id="0" name=""/>
        <dsp:cNvSpPr/>
      </dsp:nvSpPr>
      <dsp:spPr>
        <a:xfrm>
          <a:off x="847719" y="459585"/>
          <a:ext cx="3773707" cy="145813"/>
        </a:xfrm>
        <a:custGeom>
          <a:avLst/>
          <a:gdLst/>
          <a:ahLst/>
          <a:cxnLst/>
          <a:rect l="0" t="0" r="0" b="0"/>
          <a:pathLst>
            <a:path>
              <a:moveTo>
                <a:pt x="3773707" y="0"/>
              </a:moveTo>
              <a:lnTo>
                <a:pt x="3773707" y="90006"/>
              </a:lnTo>
              <a:lnTo>
                <a:pt x="0" y="90006"/>
              </a:lnTo>
              <a:lnTo>
                <a:pt x="0" y="145813"/>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ID" sz="1000" kern="1200">
            <a:latin typeface="Times New Roman" panose="02020603050405020304" pitchFamily="18" charset="0"/>
            <a:cs typeface="Times New Roman" panose="02020603050405020304" pitchFamily="18" charset="0"/>
          </a:endParaRPr>
        </a:p>
      </dsp:txBody>
      <dsp:txXfrm>
        <a:off x="2640127" y="531609"/>
        <a:ext cx="188891" cy="1765"/>
      </dsp:txXfrm>
    </dsp:sp>
    <dsp:sp modelId="{E409A57C-E6DD-4675-8BE5-CF65F92CE3F0}">
      <dsp:nvSpPr>
        <dsp:cNvPr id="0" name=""/>
        <dsp:cNvSpPr/>
      </dsp:nvSpPr>
      <dsp:spPr>
        <a:xfrm>
          <a:off x="4237920" y="1177"/>
          <a:ext cx="767013" cy="46020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lvl="0" algn="ctr" defTabSz="444500">
            <a:lnSpc>
              <a:spcPct val="90000"/>
            </a:lnSpc>
            <a:spcBef>
              <a:spcPct val="0"/>
            </a:spcBef>
            <a:spcAft>
              <a:spcPct val="35000"/>
            </a:spcAft>
          </a:pPr>
          <a:r>
            <a:rPr lang="en-ID" sz="1000" kern="1200">
              <a:latin typeface="Times New Roman" panose="02020603050405020304" pitchFamily="18" charset="0"/>
              <a:cs typeface="Times New Roman" panose="02020603050405020304" pitchFamily="18" charset="0"/>
            </a:rPr>
            <a:t>Revisi Desain</a:t>
          </a:r>
        </a:p>
      </dsp:txBody>
      <dsp:txXfrm>
        <a:off x="4237920" y="1177"/>
        <a:ext cx="767013" cy="460208"/>
      </dsp:txXfrm>
    </dsp:sp>
    <dsp:sp modelId="{4726D74A-43EE-491C-B0BC-9536DE4CEF1B}">
      <dsp:nvSpPr>
        <dsp:cNvPr id="0" name=""/>
        <dsp:cNvSpPr/>
      </dsp:nvSpPr>
      <dsp:spPr>
        <a:xfrm>
          <a:off x="1229426" y="822183"/>
          <a:ext cx="145813" cy="91440"/>
        </a:xfrm>
        <a:custGeom>
          <a:avLst/>
          <a:gdLst/>
          <a:ahLst/>
          <a:cxnLst/>
          <a:rect l="0" t="0" r="0" b="0"/>
          <a:pathLst>
            <a:path>
              <a:moveTo>
                <a:pt x="0" y="45720"/>
              </a:moveTo>
              <a:lnTo>
                <a:pt x="145813"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ID" sz="1000" kern="1200">
            <a:latin typeface="Times New Roman" panose="02020603050405020304" pitchFamily="18" charset="0"/>
            <a:cs typeface="Times New Roman" panose="02020603050405020304" pitchFamily="18" charset="0"/>
          </a:endParaRPr>
        </a:p>
      </dsp:txBody>
      <dsp:txXfrm>
        <a:off x="1297922" y="867020"/>
        <a:ext cx="8820" cy="1765"/>
      </dsp:txXfrm>
    </dsp:sp>
    <dsp:sp modelId="{320CE0C6-2D13-4377-9144-818E666E82E2}">
      <dsp:nvSpPr>
        <dsp:cNvPr id="0" name=""/>
        <dsp:cNvSpPr/>
      </dsp:nvSpPr>
      <dsp:spPr>
        <a:xfrm>
          <a:off x="464212" y="637799"/>
          <a:ext cx="767013" cy="46020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lvl="0" algn="ctr" defTabSz="444500">
            <a:lnSpc>
              <a:spcPct val="90000"/>
            </a:lnSpc>
            <a:spcBef>
              <a:spcPct val="0"/>
            </a:spcBef>
            <a:spcAft>
              <a:spcPct val="35000"/>
            </a:spcAft>
          </a:pPr>
          <a:r>
            <a:rPr lang="en-ID" sz="1000" kern="1200">
              <a:latin typeface="Times New Roman" panose="02020603050405020304" pitchFamily="18" charset="0"/>
              <a:cs typeface="Times New Roman" panose="02020603050405020304" pitchFamily="18" charset="0"/>
            </a:rPr>
            <a:t>Uji Coba Produk Skala Kecil</a:t>
          </a:r>
        </a:p>
      </dsp:txBody>
      <dsp:txXfrm>
        <a:off x="464212" y="637799"/>
        <a:ext cx="767013" cy="460208"/>
      </dsp:txXfrm>
    </dsp:sp>
    <dsp:sp modelId="{BBFD0882-BF35-4427-B795-37B0AD88345A}">
      <dsp:nvSpPr>
        <dsp:cNvPr id="0" name=""/>
        <dsp:cNvSpPr/>
      </dsp:nvSpPr>
      <dsp:spPr>
        <a:xfrm>
          <a:off x="2172853" y="822183"/>
          <a:ext cx="145813" cy="91440"/>
        </a:xfrm>
        <a:custGeom>
          <a:avLst/>
          <a:gdLst/>
          <a:ahLst/>
          <a:cxnLst/>
          <a:rect l="0" t="0" r="0" b="0"/>
          <a:pathLst>
            <a:path>
              <a:moveTo>
                <a:pt x="0" y="45720"/>
              </a:moveTo>
              <a:lnTo>
                <a:pt x="145813"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ID" sz="1000" kern="1200">
            <a:latin typeface="Times New Roman" panose="02020603050405020304" pitchFamily="18" charset="0"/>
            <a:cs typeface="Times New Roman" panose="02020603050405020304" pitchFamily="18" charset="0"/>
          </a:endParaRPr>
        </a:p>
      </dsp:txBody>
      <dsp:txXfrm>
        <a:off x="2241349" y="867020"/>
        <a:ext cx="8820" cy="1765"/>
      </dsp:txXfrm>
    </dsp:sp>
    <dsp:sp modelId="{8C552043-2972-490C-8F28-19502226FFBF}">
      <dsp:nvSpPr>
        <dsp:cNvPr id="0" name=""/>
        <dsp:cNvSpPr/>
      </dsp:nvSpPr>
      <dsp:spPr>
        <a:xfrm>
          <a:off x="1407639" y="637799"/>
          <a:ext cx="767013" cy="46020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lvl="0" algn="ctr" defTabSz="444500">
            <a:lnSpc>
              <a:spcPct val="90000"/>
            </a:lnSpc>
            <a:spcBef>
              <a:spcPct val="0"/>
            </a:spcBef>
            <a:spcAft>
              <a:spcPct val="35000"/>
            </a:spcAft>
          </a:pPr>
          <a:r>
            <a:rPr lang="en-ID" sz="1000" kern="1200">
              <a:latin typeface="Times New Roman" panose="02020603050405020304" pitchFamily="18" charset="0"/>
              <a:cs typeface="Times New Roman" panose="02020603050405020304" pitchFamily="18" charset="0"/>
            </a:rPr>
            <a:t>Revisi Produk</a:t>
          </a:r>
        </a:p>
      </dsp:txBody>
      <dsp:txXfrm>
        <a:off x="1407639" y="637799"/>
        <a:ext cx="767013" cy="460208"/>
      </dsp:txXfrm>
    </dsp:sp>
    <dsp:sp modelId="{EE2BE412-9444-4B16-8511-A89E2AFF7C54}">
      <dsp:nvSpPr>
        <dsp:cNvPr id="0" name=""/>
        <dsp:cNvSpPr/>
      </dsp:nvSpPr>
      <dsp:spPr>
        <a:xfrm>
          <a:off x="3116280" y="822183"/>
          <a:ext cx="145813" cy="91440"/>
        </a:xfrm>
        <a:custGeom>
          <a:avLst/>
          <a:gdLst/>
          <a:ahLst/>
          <a:cxnLst/>
          <a:rect l="0" t="0" r="0" b="0"/>
          <a:pathLst>
            <a:path>
              <a:moveTo>
                <a:pt x="0" y="45720"/>
              </a:moveTo>
              <a:lnTo>
                <a:pt x="145813"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ID" sz="1000" kern="1200">
            <a:latin typeface="Times New Roman" panose="02020603050405020304" pitchFamily="18" charset="0"/>
            <a:cs typeface="Times New Roman" panose="02020603050405020304" pitchFamily="18" charset="0"/>
          </a:endParaRPr>
        </a:p>
      </dsp:txBody>
      <dsp:txXfrm>
        <a:off x="3184776" y="867020"/>
        <a:ext cx="8820" cy="1765"/>
      </dsp:txXfrm>
    </dsp:sp>
    <dsp:sp modelId="{6B3C3C91-91B4-4820-A637-FF476CA20810}">
      <dsp:nvSpPr>
        <dsp:cNvPr id="0" name=""/>
        <dsp:cNvSpPr/>
      </dsp:nvSpPr>
      <dsp:spPr>
        <a:xfrm>
          <a:off x="2351066" y="637799"/>
          <a:ext cx="767013" cy="46020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lvl="0" algn="ctr" defTabSz="444500">
            <a:lnSpc>
              <a:spcPct val="90000"/>
            </a:lnSpc>
            <a:spcBef>
              <a:spcPct val="0"/>
            </a:spcBef>
            <a:spcAft>
              <a:spcPct val="35000"/>
            </a:spcAft>
          </a:pPr>
          <a:r>
            <a:rPr lang="en-ID" sz="1000" kern="1200">
              <a:latin typeface="Times New Roman" panose="02020603050405020304" pitchFamily="18" charset="0"/>
              <a:cs typeface="Times New Roman" panose="02020603050405020304" pitchFamily="18" charset="0"/>
            </a:rPr>
            <a:t>Uji Coba Produk Skala Besar</a:t>
          </a:r>
        </a:p>
      </dsp:txBody>
      <dsp:txXfrm>
        <a:off x="2351066" y="637799"/>
        <a:ext cx="767013" cy="460208"/>
      </dsp:txXfrm>
    </dsp:sp>
    <dsp:sp modelId="{8AFB7C00-3192-4DE6-B963-68D8B45055C3}">
      <dsp:nvSpPr>
        <dsp:cNvPr id="0" name=""/>
        <dsp:cNvSpPr/>
      </dsp:nvSpPr>
      <dsp:spPr>
        <a:xfrm>
          <a:off x="4059707" y="822183"/>
          <a:ext cx="145813" cy="91440"/>
        </a:xfrm>
        <a:custGeom>
          <a:avLst/>
          <a:gdLst/>
          <a:ahLst/>
          <a:cxnLst/>
          <a:rect l="0" t="0" r="0" b="0"/>
          <a:pathLst>
            <a:path>
              <a:moveTo>
                <a:pt x="0" y="45720"/>
              </a:moveTo>
              <a:lnTo>
                <a:pt x="145813"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44500">
            <a:lnSpc>
              <a:spcPct val="90000"/>
            </a:lnSpc>
            <a:spcBef>
              <a:spcPct val="0"/>
            </a:spcBef>
            <a:spcAft>
              <a:spcPct val="35000"/>
            </a:spcAft>
          </a:pPr>
          <a:endParaRPr lang="en-ID" sz="1000" kern="1200">
            <a:latin typeface="Times New Roman" panose="02020603050405020304" pitchFamily="18" charset="0"/>
            <a:cs typeface="Times New Roman" panose="02020603050405020304" pitchFamily="18" charset="0"/>
          </a:endParaRPr>
        </a:p>
      </dsp:txBody>
      <dsp:txXfrm>
        <a:off x="4128203" y="867020"/>
        <a:ext cx="8820" cy="1765"/>
      </dsp:txXfrm>
    </dsp:sp>
    <dsp:sp modelId="{FD030A0F-57F2-45D0-9184-69C8B5571644}">
      <dsp:nvSpPr>
        <dsp:cNvPr id="0" name=""/>
        <dsp:cNvSpPr/>
      </dsp:nvSpPr>
      <dsp:spPr>
        <a:xfrm>
          <a:off x="3294493" y="637799"/>
          <a:ext cx="767013" cy="46020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lvl="0" algn="ctr" defTabSz="444500">
            <a:lnSpc>
              <a:spcPct val="90000"/>
            </a:lnSpc>
            <a:spcBef>
              <a:spcPct val="0"/>
            </a:spcBef>
            <a:spcAft>
              <a:spcPct val="35000"/>
            </a:spcAft>
          </a:pPr>
          <a:r>
            <a:rPr lang="en-ID" sz="1000" kern="1200">
              <a:latin typeface="Times New Roman" panose="02020603050405020304" pitchFamily="18" charset="0"/>
              <a:cs typeface="Times New Roman" panose="02020603050405020304" pitchFamily="18" charset="0"/>
            </a:rPr>
            <a:t>Revisi Produk</a:t>
          </a:r>
        </a:p>
      </dsp:txBody>
      <dsp:txXfrm>
        <a:off x="3294493" y="637799"/>
        <a:ext cx="767013" cy="460208"/>
      </dsp:txXfrm>
    </dsp:sp>
    <dsp:sp modelId="{088766F3-7418-4DD2-8614-69C7778F3573}">
      <dsp:nvSpPr>
        <dsp:cNvPr id="0" name=""/>
        <dsp:cNvSpPr/>
      </dsp:nvSpPr>
      <dsp:spPr>
        <a:xfrm>
          <a:off x="4237920" y="637799"/>
          <a:ext cx="767013" cy="46020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lvl="0" algn="ctr" defTabSz="444500">
            <a:lnSpc>
              <a:spcPct val="90000"/>
            </a:lnSpc>
            <a:spcBef>
              <a:spcPct val="0"/>
            </a:spcBef>
            <a:spcAft>
              <a:spcPct val="35000"/>
            </a:spcAft>
          </a:pPr>
          <a:r>
            <a:rPr lang="en-ID" sz="1000" kern="1200">
              <a:latin typeface="Times New Roman" panose="02020603050405020304" pitchFamily="18" charset="0"/>
              <a:cs typeface="Times New Roman" panose="02020603050405020304" pitchFamily="18" charset="0"/>
            </a:rPr>
            <a:t>Produk Massal</a:t>
          </a:r>
        </a:p>
      </dsp:txBody>
      <dsp:txXfrm>
        <a:off x="4237920" y="637799"/>
        <a:ext cx="767013" cy="46020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E15CE67-7514-4E30-9FA8-9E4DF317BF27}">
      <dsp:nvSpPr>
        <dsp:cNvPr id="0" name=""/>
        <dsp:cNvSpPr/>
      </dsp:nvSpPr>
      <dsp:spPr>
        <a:xfrm>
          <a:off x="981162" y="288938"/>
          <a:ext cx="195270" cy="91440"/>
        </a:xfrm>
        <a:custGeom>
          <a:avLst/>
          <a:gdLst/>
          <a:ahLst/>
          <a:cxnLst/>
          <a:rect l="0" t="0" r="0" b="0"/>
          <a:pathLst>
            <a:path>
              <a:moveTo>
                <a:pt x="0" y="45720"/>
              </a:moveTo>
              <a:lnTo>
                <a:pt x="195270"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ID" sz="500" kern="1200">
            <a:latin typeface="Times New Roman" panose="02020603050405020304" pitchFamily="18" charset="0"/>
            <a:cs typeface="Times New Roman" panose="02020603050405020304" pitchFamily="18" charset="0"/>
          </a:endParaRPr>
        </a:p>
      </dsp:txBody>
      <dsp:txXfrm>
        <a:off x="1073150" y="333529"/>
        <a:ext cx="11293" cy="2258"/>
      </dsp:txXfrm>
    </dsp:sp>
    <dsp:sp modelId="{9D6532A6-A9F0-4A11-A256-E211AA10F65A}">
      <dsp:nvSpPr>
        <dsp:cNvPr id="0" name=""/>
        <dsp:cNvSpPr/>
      </dsp:nvSpPr>
      <dsp:spPr>
        <a:xfrm>
          <a:off x="916" y="40045"/>
          <a:ext cx="982045" cy="589227"/>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lvl="0" algn="ctr" defTabSz="444500">
            <a:lnSpc>
              <a:spcPct val="90000"/>
            </a:lnSpc>
            <a:spcBef>
              <a:spcPct val="0"/>
            </a:spcBef>
            <a:spcAft>
              <a:spcPct val="35000"/>
            </a:spcAft>
          </a:pPr>
          <a:r>
            <a:rPr lang="en-ID" sz="1000" kern="1200">
              <a:latin typeface="Times New Roman" panose="02020603050405020304" pitchFamily="18" charset="0"/>
              <a:cs typeface="Times New Roman" panose="02020603050405020304" pitchFamily="18" charset="0"/>
            </a:rPr>
            <a:t>Potensi dan Masalah</a:t>
          </a:r>
        </a:p>
      </dsp:txBody>
      <dsp:txXfrm>
        <a:off x="916" y="40045"/>
        <a:ext cx="982045" cy="589227"/>
      </dsp:txXfrm>
    </dsp:sp>
    <dsp:sp modelId="{3E20D5A0-7E12-4193-9058-8E2B5B352220}">
      <dsp:nvSpPr>
        <dsp:cNvPr id="0" name=""/>
        <dsp:cNvSpPr/>
      </dsp:nvSpPr>
      <dsp:spPr>
        <a:xfrm>
          <a:off x="2189077" y="288938"/>
          <a:ext cx="195270" cy="91440"/>
        </a:xfrm>
        <a:custGeom>
          <a:avLst/>
          <a:gdLst/>
          <a:ahLst/>
          <a:cxnLst/>
          <a:rect l="0" t="0" r="0" b="0"/>
          <a:pathLst>
            <a:path>
              <a:moveTo>
                <a:pt x="0" y="45720"/>
              </a:moveTo>
              <a:lnTo>
                <a:pt x="195270"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ID" sz="500" kern="1200">
            <a:latin typeface="Times New Roman" panose="02020603050405020304" pitchFamily="18" charset="0"/>
            <a:cs typeface="Times New Roman" panose="02020603050405020304" pitchFamily="18" charset="0"/>
          </a:endParaRPr>
        </a:p>
      </dsp:txBody>
      <dsp:txXfrm>
        <a:off x="2281066" y="333529"/>
        <a:ext cx="11293" cy="2258"/>
      </dsp:txXfrm>
    </dsp:sp>
    <dsp:sp modelId="{2C6FF68B-5579-46FB-A606-9F9C8170EB14}">
      <dsp:nvSpPr>
        <dsp:cNvPr id="0" name=""/>
        <dsp:cNvSpPr/>
      </dsp:nvSpPr>
      <dsp:spPr>
        <a:xfrm>
          <a:off x="1208832" y="40045"/>
          <a:ext cx="982045" cy="589227"/>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lvl="0" algn="ctr" defTabSz="444500">
            <a:lnSpc>
              <a:spcPct val="90000"/>
            </a:lnSpc>
            <a:spcBef>
              <a:spcPct val="0"/>
            </a:spcBef>
            <a:spcAft>
              <a:spcPct val="35000"/>
            </a:spcAft>
          </a:pPr>
          <a:r>
            <a:rPr lang="en-ID" sz="1000" kern="1200">
              <a:latin typeface="Times New Roman" panose="02020603050405020304" pitchFamily="18" charset="0"/>
              <a:cs typeface="Times New Roman" panose="02020603050405020304" pitchFamily="18" charset="0"/>
            </a:rPr>
            <a:t>Pengumpulan Informasi</a:t>
          </a:r>
        </a:p>
      </dsp:txBody>
      <dsp:txXfrm>
        <a:off x="1208832" y="40045"/>
        <a:ext cx="982045" cy="589227"/>
      </dsp:txXfrm>
    </dsp:sp>
    <dsp:sp modelId="{6B6BCDFD-6B7F-47EB-94DA-7D270E1D2B22}">
      <dsp:nvSpPr>
        <dsp:cNvPr id="0" name=""/>
        <dsp:cNvSpPr/>
      </dsp:nvSpPr>
      <dsp:spPr>
        <a:xfrm>
          <a:off x="3396993" y="288938"/>
          <a:ext cx="195270" cy="91440"/>
        </a:xfrm>
        <a:custGeom>
          <a:avLst/>
          <a:gdLst/>
          <a:ahLst/>
          <a:cxnLst/>
          <a:rect l="0" t="0" r="0" b="0"/>
          <a:pathLst>
            <a:path>
              <a:moveTo>
                <a:pt x="0" y="45720"/>
              </a:moveTo>
              <a:lnTo>
                <a:pt x="195270"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ID" sz="500" kern="1200">
            <a:latin typeface="Times New Roman" panose="02020603050405020304" pitchFamily="18" charset="0"/>
            <a:cs typeface="Times New Roman" panose="02020603050405020304" pitchFamily="18" charset="0"/>
          </a:endParaRPr>
        </a:p>
      </dsp:txBody>
      <dsp:txXfrm>
        <a:off x="3488981" y="333529"/>
        <a:ext cx="11293" cy="2258"/>
      </dsp:txXfrm>
    </dsp:sp>
    <dsp:sp modelId="{E84ACF25-A27A-4324-B225-A5CE5B065ADA}">
      <dsp:nvSpPr>
        <dsp:cNvPr id="0" name=""/>
        <dsp:cNvSpPr/>
      </dsp:nvSpPr>
      <dsp:spPr>
        <a:xfrm>
          <a:off x="2416748" y="40045"/>
          <a:ext cx="982045" cy="589227"/>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lvl="0" algn="ctr" defTabSz="444500">
            <a:lnSpc>
              <a:spcPct val="90000"/>
            </a:lnSpc>
            <a:spcBef>
              <a:spcPct val="0"/>
            </a:spcBef>
            <a:spcAft>
              <a:spcPct val="35000"/>
            </a:spcAft>
          </a:pPr>
          <a:r>
            <a:rPr lang="en-ID" sz="1000" kern="1200">
              <a:latin typeface="Times New Roman" panose="02020603050405020304" pitchFamily="18" charset="0"/>
              <a:cs typeface="Times New Roman" panose="02020603050405020304" pitchFamily="18" charset="0"/>
            </a:rPr>
            <a:t>Desain Produk dan Produk Awal</a:t>
          </a:r>
        </a:p>
      </dsp:txBody>
      <dsp:txXfrm>
        <a:off x="2416748" y="40045"/>
        <a:ext cx="982045" cy="589227"/>
      </dsp:txXfrm>
    </dsp:sp>
    <dsp:sp modelId="{48879C23-1B8E-4031-AF1B-D37E0399CFA0}">
      <dsp:nvSpPr>
        <dsp:cNvPr id="0" name=""/>
        <dsp:cNvSpPr/>
      </dsp:nvSpPr>
      <dsp:spPr>
        <a:xfrm>
          <a:off x="491939" y="627472"/>
          <a:ext cx="3623747" cy="195270"/>
        </a:xfrm>
        <a:custGeom>
          <a:avLst/>
          <a:gdLst/>
          <a:ahLst/>
          <a:cxnLst/>
          <a:rect l="0" t="0" r="0" b="0"/>
          <a:pathLst>
            <a:path>
              <a:moveTo>
                <a:pt x="3623747" y="0"/>
              </a:moveTo>
              <a:lnTo>
                <a:pt x="3623747" y="114735"/>
              </a:lnTo>
              <a:lnTo>
                <a:pt x="0" y="114735"/>
              </a:lnTo>
              <a:lnTo>
                <a:pt x="0" y="19527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ID" sz="500" kern="1200">
            <a:latin typeface="Times New Roman" panose="02020603050405020304" pitchFamily="18" charset="0"/>
            <a:cs typeface="Times New Roman" panose="02020603050405020304" pitchFamily="18" charset="0"/>
          </a:endParaRPr>
        </a:p>
      </dsp:txBody>
      <dsp:txXfrm>
        <a:off x="2213043" y="723978"/>
        <a:ext cx="181538" cy="2258"/>
      </dsp:txXfrm>
    </dsp:sp>
    <dsp:sp modelId="{A144EC02-B4AD-481B-B9CD-0117E806DB60}">
      <dsp:nvSpPr>
        <dsp:cNvPr id="0" name=""/>
        <dsp:cNvSpPr/>
      </dsp:nvSpPr>
      <dsp:spPr>
        <a:xfrm>
          <a:off x="3624663" y="40045"/>
          <a:ext cx="982045" cy="589227"/>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lvl="0" algn="ctr" defTabSz="444500">
            <a:lnSpc>
              <a:spcPct val="90000"/>
            </a:lnSpc>
            <a:spcBef>
              <a:spcPct val="0"/>
            </a:spcBef>
            <a:spcAft>
              <a:spcPct val="35000"/>
            </a:spcAft>
          </a:pPr>
          <a:r>
            <a:rPr lang="en-ID" sz="1000" kern="1200">
              <a:latin typeface="Times New Roman" panose="02020603050405020304" pitchFamily="18" charset="0"/>
              <a:cs typeface="Times New Roman" panose="02020603050405020304" pitchFamily="18" charset="0"/>
            </a:rPr>
            <a:t>Validasi Desain</a:t>
          </a:r>
        </a:p>
      </dsp:txBody>
      <dsp:txXfrm>
        <a:off x="3624663" y="40045"/>
        <a:ext cx="982045" cy="589227"/>
      </dsp:txXfrm>
    </dsp:sp>
    <dsp:sp modelId="{993BA29F-1474-4738-9F86-7639DD167225}">
      <dsp:nvSpPr>
        <dsp:cNvPr id="0" name=""/>
        <dsp:cNvSpPr/>
      </dsp:nvSpPr>
      <dsp:spPr>
        <a:xfrm>
          <a:off x="981162" y="1104036"/>
          <a:ext cx="195270" cy="91440"/>
        </a:xfrm>
        <a:custGeom>
          <a:avLst/>
          <a:gdLst/>
          <a:ahLst/>
          <a:cxnLst/>
          <a:rect l="0" t="0" r="0" b="0"/>
          <a:pathLst>
            <a:path>
              <a:moveTo>
                <a:pt x="0" y="45720"/>
              </a:moveTo>
              <a:lnTo>
                <a:pt x="195270"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ID" sz="500" kern="1200">
            <a:latin typeface="Times New Roman" panose="02020603050405020304" pitchFamily="18" charset="0"/>
            <a:cs typeface="Times New Roman" panose="02020603050405020304" pitchFamily="18" charset="0"/>
          </a:endParaRPr>
        </a:p>
      </dsp:txBody>
      <dsp:txXfrm>
        <a:off x="1073150" y="1148626"/>
        <a:ext cx="11293" cy="2258"/>
      </dsp:txXfrm>
    </dsp:sp>
    <dsp:sp modelId="{CDA6B256-4B46-489E-8972-F2A75482BCD3}">
      <dsp:nvSpPr>
        <dsp:cNvPr id="0" name=""/>
        <dsp:cNvSpPr/>
      </dsp:nvSpPr>
      <dsp:spPr>
        <a:xfrm>
          <a:off x="916" y="855142"/>
          <a:ext cx="982045" cy="589227"/>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lvl="0" algn="ctr" defTabSz="444500">
            <a:lnSpc>
              <a:spcPct val="90000"/>
            </a:lnSpc>
            <a:spcBef>
              <a:spcPct val="0"/>
            </a:spcBef>
            <a:spcAft>
              <a:spcPct val="35000"/>
            </a:spcAft>
          </a:pPr>
          <a:r>
            <a:rPr lang="en-ID" sz="1000" kern="1200">
              <a:latin typeface="Times New Roman" panose="02020603050405020304" pitchFamily="18" charset="0"/>
              <a:cs typeface="Times New Roman" panose="02020603050405020304" pitchFamily="18" charset="0"/>
            </a:rPr>
            <a:t>Revisi Desain</a:t>
          </a:r>
        </a:p>
      </dsp:txBody>
      <dsp:txXfrm>
        <a:off x="916" y="855142"/>
        <a:ext cx="982045" cy="589227"/>
      </dsp:txXfrm>
    </dsp:sp>
    <dsp:sp modelId="{66862675-DFD8-400A-8733-B08B829841B2}">
      <dsp:nvSpPr>
        <dsp:cNvPr id="0" name=""/>
        <dsp:cNvSpPr/>
      </dsp:nvSpPr>
      <dsp:spPr>
        <a:xfrm>
          <a:off x="2189077" y="1104036"/>
          <a:ext cx="195270" cy="91440"/>
        </a:xfrm>
        <a:custGeom>
          <a:avLst/>
          <a:gdLst/>
          <a:ahLst/>
          <a:cxnLst/>
          <a:rect l="0" t="0" r="0" b="0"/>
          <a:pathLst>
            <a:path>
              <a:moveTo>
                <a:pt x="0" y="45720"/>
              </a:moveTo>
              <a:lnTo>
                <a:pt x="195270"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ID" sz="500" kern="1200">
            <a:latin typeface="Times New Roman" panose="02020603050405020304" pitchFamily="18" charset="0"/>
            <a:cs typeface="Times New Roman" panose="02020603050405020304" pitchFamily="18" charset="0"/>
          </a:endParaRPr>
        </a:p>
      </dsp:txBody>
      <dsp:txXfrm>
        <a:off x="2281066" y="1148626"/>
        <a:ext cx="11293" cy="2258"/>
      </dsp:txXfrm>
    </dsp:sp>
    <dsp:sp modelId="{F4C6E1D0-CB79-4272-839F-2DB97005098D}">
      <dsp:nvSpPr>
        <dsp:cNvPr id="0" name=""/>
        <dsp:cNvSpPr/>
      </dsp:nvSpPr>
      <dsp:spPr>
        <a:xfrm>
          <a:off x="1208832" y="855142"/>
          <a:ext cx="982045" cy="589227"/>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lvl="0" algn="ctr" defTabSz="444500">
            <a:lnSpc>
              <a:spcPct val="90000"/>
            </a:lnSpc>
            <a:spcBef>
              <a:spcPct val="0"/>
            </a:spcBef>
            <a:spcAft>
              <a:spcPct val="35000"/>
            </a:spcAft>
          </a:pPr>
          <a:r>
            <a:rPr lang="en-ID" sz="1000" kern="1200">
              <a:latin typeface="Times New Roman" panose="02020603050405020304" pitchFamily="18" charset="0"/>
              <a:cs typeface="Times New Roman" panose="02020603050405020304" pitchFamily="18" charset="0"/>
            </a:rPr>
            <a:t>Uji Coba Produk Skala Kecil</a:t>
          </a:r>
        </a:p>
      </dsp:txBody>
      <dsp:txXfrm>
        <a:off x="1208832" y="855142"/>
        <a:ext cx="982045" cy="589227"/>
      </dsp:txXfrm>
    </dsp:sp>
    <dsp:sp modelId="{894ADF60-403C-4D9E-BD41-B00B7A7F4467}">
      <dsp:nvSpPr>
        <dsp:cNvPr id="0" name=""/>
        <dsp:cNvSpPr/>
      </dsp:nvSpPr>
      <dsp:spPr>
        <a:xfrm>
          <a:off x="3396993" y="1104036"/>
          <a:ext cx="195270" cy="91440"/>
        </a:xfrm>
        <a:custGeom>
          <a:avLst/>
          <a:gdLst/>
          <a:ahLst/>
          <a:cxnLst/>
          <a:rect l="0" t="0" r="0" b="0"/>
          <a:pathLst>
            <a:path>
              <a:moveTo>
                <a:pt x="0" y="45720"/>
              </a:moveTo>
              <a:lnTo>
                <a:pt x="195270"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ID" sz="500" kern="1200">
            <a:latin typeface="Times New Roman" panose="02020603050405020304" pitchFamily="18" charset="0"/>
            <a:cs typeface="Times New Roman" panose="02020603050405020304" pitchFamily="18" charset="0"/>
          </a:endParaRPr>
        </a:p>
      </dsp:txBody>
      <dsp:txXfrm>
        <a:off x="3488981" y="1148626"/>
        <a:ext cx="11293" cy="2258"/>
      </dsp:txXfrm>
    </dsp:sp>
    <dsp:sp modelId="{67C8DDF0-D464-4108-86C8-12F57A7CB500}">
      <dsp:nvSpPr>
        <dsp:cNvPr id="0" name=""/>
        <dsp:cNvSpPr/>
      </dsp:nvSpPr>
      <dsp:spPr>
        <a:xfrm>
          <a:off x="2416748" y="855142"/>
          <a:ext cx="982045" cy="589227"/>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lvl="0" algn="ctr" defTabSz="444500">
            <a:lnSpc>
              <a:spcPct val="90000"/>
            </a:lnSpc>
            <a:spcBef>
              <a:spcPct val="0"/>
            </a:spcBef>
            <a:spcAft>
              <a:spcPct val="35000"/>
            </a:spcAft>
          </a:pPr>
          <a:r>
            <a:rPr lang="en-ID" sz="1000" kern="1200">
              <a:latin typeface="Times New Roman" panose="02020603050405020304" pitchFamily="18" charset="0"/>
              <a:cs typeface="Times New Roman" panose="02020603050405020304" pitchFamily="18" charset="0"/>
            </a:rPr>
            <a:t>Revisi Produk</a:t>
          </a:r>
        </a:p>
      </dsp:txBody>
      <dsp:txXfrm>
        <a:off x="2416748" y="855142"/>
        <a:ext cx="982045" cy="589227"/>
      </dsp:txXfrm>
    </dsp:sp>
    <dsp:sp modelId="{E7CBD9C7-F438-4C78-9451-6824C98821EF}">
      <dsp:nvSpPr>
        <dsp:cNvPr id="0" name=""/>
        <dsp:cNvSpPr/>
      </dsp:nvSpPr>
      <dsp:spPr>
        <a:xfrm>
          <a:off x="3624663" y="855142"/>
          <a:ext cx="982045" cy="589227"/>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lvl="0" algn="ctr" defTabSz="444500">
            <a:lnSpc>
              <a:spcPct val="90000"/>
            </a:lnSpc>
            <a:spcBef>
              <a:spcPct val="0"/>
            </a:spcBef>
            <a:spcAft>
              <a:spcPct val="35000"/>
            </a:spcAft>
          </a:pPr>
          <a:r>
            <a:rPr lang="en-ID" sz="1000" kern="1200">
              <a:latin typeface="Times New Roman" panose="02020603050405020304" pitchFamily="18" charset="0"/>
              <a:cs typeface="Times New Roman" panose="02020603050405020304" pitchFamily="18" charset="0"/>
            </a:rPr>
            <a:t>Produk akhir</a:t>
          </a:r>
        </a:p>
      </dsp:txBody>
      <dsp:txXfrm>
        <a:off x="3624663" y="855142"/>
        <a:ext cx="982045" cy="589227"/>
      </dsp:txXfrm>
    </dsp:sp>
  </dsp:spTree>
</dsp:drawing>
</file>

<file path=word/diagrams/layout1.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CAF6F3-5C98-4AEF-8D55-5CD46B5CE3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0</Pages>
  <Words>42543</Words>
  <Characters>242498</Characters>
  <Application>Microsoft Office Word</Application>
  <DocSecurity>0</DocSecurity>
  <Lines>2020</Lines>
  <Paragraphs>5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4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i Aryanti</dc:creator>
  <cp:lastModifiedBy>HP062021</cp:lastModifiedBy>
  <cp:revision>2</cp:revision>
  <cp:lastPrinted>2024-02-06T01:26:00Z</cp:lastPrinted>
  <dcterms:created xsi:type="dcterms:W3CDTF">2024-04-05T01:56:00Z</dcterms:created>
  <dcterms:modified xsi:type="dcterms:W3CDTF">2024-04-05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sociological-association</vt:lpwstr>
  </property>
  <property fmtid="{D5CDD505-2E9C-101B-9397-08002B2CF9AE}" pid="24" name="Mendeley Unique User Id_1">
    <vt:lpwstr>0ae82eff-282f-39f3-b08c-a43a58e07a51</vt:lpwstr>
  </property>
</Properties>
</file>